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AB6D18" w:rsidRDefault="00864773" w:rsidP="008F02BF">
      <w:pPr>
        <w:rPr>
          <w:rFonts w:asciiTheme="minorHAnsi" w:hAnsiTheme="minorHAnsi"/>
          <w:noProof/>
          <w:lang w:bidi="ar-IQ"/>
        </w:rPr>
      </w:pPr>
    </w:p>
    <w:p w14:paraId="5BC316AD" w14:textId="77777777" w:rsidR="005D5699" w:rsidRDefault="00440427" w:rsidP="00290294">
      <w:pPr>
        <w:jc w:val="both"/>
        <w:rPr>
          <w:noProof/>
          <w:rtl/>
          <w:lang w:bidi="ar-IQ"/>
        </w:rPr>
      </w:pPr>
      <w:r>
        <w:rPr>
          <w:noProof/>
          <w:lang w:bidi="ar-IQ"/>
        </w:rPr>
        <w:t xml:space="preserve"> </w:t>
      </w:r>
    </w:p>
    <w:p w14:paraId="6649C0CA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3675EC56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4F868B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28D7487F" w14:textId="77777777" w:rsidR="005D5699" w:rsidRDefault="005D5699" w:rsidP="00290294">
      <w:pPr>
        <w:jc w:val="both"/>
        <w:rPr>
          <w:noProof/>
          <w:rtl/>
          <w:lang w:bidi="ar-IQ"/>
        </w:rPr>
      </w:pPr>
    </w:p>
    <w:p w14:paraId="6604F332" w14:textId="7BE32478" w:rsidR="005D5699" w:rsidRDefault="001516E9" w:rsidP="00AD16D8">
      <w:pPr>
        <w:jc w:val="center"/>
        <w:rPr>
          <w:noProof/>
          <w:rtl/>
          <w:lang w:bidi="ar-IQ"/>
        </w:rPr>
      </w:pPr>
      <w:r>
        <w:rPr>
          <w:noProof/>
          <w:rtl/>
          <w:lang w:bidi="ar-SA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  <w:lang w:bidi="ar-IQ"/>
        </w:rPr>
      </w:pPr>
    </w:p>
    <w:p w14:paraId="080F3568" w14:textId="2FA705E2" w:rsidR="005D5699" w:rsidRDefault="005D5699" w:rsidP="002B7B45">
      <w:pPr>
        <w:bidi w:val="0"/>
        <w:jc w:val="center"/>
        <w:rPr>
          <w:lang w:bidi="ar-IQ"/>
        </w:rPr>
      </w:pPr>
    </w:p>
    <w:p w14:paraId="4A807FD7" w14:textId="77777777" w:rsidR="005D5699" w:rsidRPr="005D5699" w:rsidRDefault="005D5699" w:rsidP="00290294">
      <w:pPr>
        <w:jc w:val="both"/>
        <w:rPr>
          <w:lang w:bidi="ar-IQ"/>
        </w:rPr>
      </w:pPr>
    </w:p>
    <w:p w14:paraId="59C6D998" w14:textId="622780B7" w:rsidR="00610710" w:rsidRDefault="00610710" w:rsidP="004176C1">
      <w:pPr>
        <w:rPr>
          <w:rtl/>
          <w:lang w:bidi="ar-IQ"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  <w:lang w:bidi="ar-IQ"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  <w:lang w:bidi="ar-IQ"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  <w:lang w:bidi="ar-IQ"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  <w:lang w:bidi="ar-IQ"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  <w:lang w:bidi="ar-IQ"/>
        </w:rPr>
      </w:pPr>
      <w:r>
        <w:rPr>
          <w:rtl/>
          <w:lang w:bidi="ar-IQ"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  <w:lang w:bidi="ar-IQ"/>
        </w:rPr>
      </w:pPr>
      <w:r w:rsidRPr="0003781B">
        <w:rPr>
          <w:b/>
          <w:bCs/>
          <w:sz w:val="36"/>
          <w:szCs w:val="36"/>
          <w:rtl/>
          <w:lang w:bidi="ar-IQ"/>
        </w:rPr>
        <w:t>پیش</w:t>
      </w:r>
      <w:r w:rsidRPr="0003781B">
        <w:rPr>
          <w:b/>
          <w:bCs/>
          <w:sz w:val="36"/>
          <w:szCs w:val="36"/>
          <w:rtl/>
          <w:lang w:bidi="ar-IQ"/>
        </w:rPr>
        <w:softHyphen/>
        <w:t>بینی پپتید</w:t>
      </w:r>
      <w:r w:rsidRPr="0003781B">
        <w:rPr>
          <w:b/>
          <w:bCs/>
          <w:sz w:val="36"/>
          <w:szCs w:val="36"/>
          <w:rtl/>
          <w:lang w:bidi="ar-IQ"/>
        </w:rPr>
        <w:softHyphen/>
        <w:t>های ضد</w:t>
      </w:r>
      <w:r w:rsidRPr="0003781B">
        <w:rPr>
          <w:b/>
          <w:bCs/>
          <w:sz w:val="36"/>
          <w:szCs w:val="36"/>
          <w:rtl/>
          <w:lang w:bidi="ar-IQ"/>
        </w:rPr>
        <w:softHyphen/>
        <w:t>سرطان</w:t>
      </w:r>
      <w:r w:rsidR="00FE241F" w:rsidRPr="0003781B">
        <w:rPr>
          <w:b/>
          <w:bCs/>
          <w:sz w:val="36"/>
          <w:szCs w:val="36"/>
          <w:rtl/>
          <w:lang w:bidi="ar-IQ"/>
        </w:rPr>
        <w:t xml:space="preserve">ی با استفاده از </w:t>
      </w:r>
      <w:r w:rsidR="00734A21">
        <w:rPr>
          <w:b/>
          <w:bCs/>
          <w:sz w:val="36"/>
          <w:szCs w:val="36"/>
          <w:rtl/>
          <w:lang w:bidi="ar-IQ"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نگارنده</w:t>
      </w:r>
    </w:p>
    <w:p w14:paraId="1F95485B" w14:textId="09465778" w:rsidR="00E1406D" w:rsidRDefault="004176C1" w:rsidP="007F31FD">
      <w:pPr>
        <w:jc w:val="center"/>
        <w:rPr>
          <w:b/>
          <w:bCs/>
          <w:rtl/>
          <w:lang w:bidi="ar-IQ"/>
        </w:rPr>
      </w:pPr>
      <w:r w:rsidRPr="0003781B">
        <w:rPr>
          <w:b/>
          <w:bCs/>
          <w:rtl/>
          <w:lang w:bidi="ar-IQ"/>
        </w:rPr>
        <w:t>زینب محمدتبار</w:t>
      </w:r>
    </w:p>
    <w:p w14:paraId="6A9653A8" w14:textId="77777777" w:rsidR="007F31FD" w:rsidRPr="0003781B" w:rsidRDefault="007F31FD" w:rsidP="007F31FD">
      <w:pPr>
        <w:jc w:val="center"/>
        <w:rPr>
          <w:b/>
          <w:bCs/>
          <w:rtl/>
          <w:lang w:bidi="ar-IQ"/>
        </w:rPr>
      </w:pPr>
    </w:p>
    <w:p w14:paraId="3D059F5A" w14:textId="77777777" w:rsidR="00C46521" w:rsidRPr="0003781B" w:rsidRDefault="00C46521" w:rsidP="00722F9D">
      <w:pPr>
        <w:jc w:val="center"/>
        <w:rPr>
          <w:rtl/>
          <w:lang w:bidi="ar-IQ"/>
        </w:rPr>
      </w:pPr>
      <w:r w:rsidRPr="0003781B">
        <w:rPr>
          <w:rtl/>
          <w:lang w:bidi="ar-IQ"/>
        </w:rPr>
        <w:t>استاد راهنما</w:t>
      </w:r>
    </w:p>
    <w:p w14:paraId="0D732EDC" w14:textId="3B26F103" w:rsidR="00E1406D" w:rsidRDefault="004176C1" w:rsidP="007F31FD">
      <w:pPr>
        <w:jc w:val="center"/>
        <w:rPr>
          <w:b/>
          <w:bCs/>
          <w:rtl/>
          <w:lang w:bidi="ar-IQ"/>
        </w:rPr>
      </w:pPr>
      <w:r w:rsidRPr="0003781B">
        <w:rPr>
          <w:b/>
          <w:bCs/>
          <w:rtl/>
          <w:lang w:bidi="ar-IQ"/>
        </w:rPr>
        <w:t>دکتر پرویز عبدالمالکی</w:t>
      </w:r>
    </w:p>
    <w:p w14:paraId="5FF8D7E7" w14:textId="77777777" w:rsidR="007F31FD" w:rsidRPr="0003781B" w:rsidRDefault="007F31FD" w:rsidP="007F31FD">
      <w:pPr>
        <w:jc w:val="center"/>
        <w:rPr>
          <w:b/>
          <w:bCs/>
          <w:rtl/>
          <w:lang w:bidi="ar-IQ"/>
        </w:rPr>
      </w:pPr>
    </w:p>
    <w:p w14:paraId="4565783B" w14:textId="427A47CE" w:rsidR="00AA09E2" w:rsidRPr="00CA18A6" w:rsidRDefault="00347EA7" w:rsidP="00CA18A6">
      <w:pPr>
        <w:jc w:val="center"/>
        <w:rPr>
          <w:lang w:bidi="ar-IQ"/>
        </w:rPr>
      </w:pPr>
      <w:r>
        <w:rPr>
          <w:rFonts w:hint="cs"/>
          <w:rtl/>
          <w:lang w:bidi="ar-IQ"/>
        </w:rPr>
        <w:t>بهمن</w:t>
      </w:r>
      <w:r w:rsidR="00C46521" w:rsidRPr="0003781B">
        <w:rPr>
          <w:rtl/>
          <w:lang w:bidi="ar-IQ"/>
        </w:rPr>
        <w:t xml:space="preserve"> ۱۴۰۰</w:t>
      </w:r>
    </w:p>
    <w:p w14:paraId="2FC1B1F7" w14:textId="4135BB76" w:rsidR="00B77BE9" w:rsidRPr="000451E9" w:rsidRDefault="00B77BE9" w:rsidP="00290294">
      <w:pPr>
        <w:jc w:val="both"/>
        <w:rPr>
          <w:b/>
          <w:bCs/>
          <w:sz w:val="52"/>
          <w:szCs w:val="52"/>
          <w:rtl/>
          <w:lang w:bidi="ar-IQ"/>
        </w:rPr>
      </w:pPr>
      <w:bookmarkStart w:id="0" w:name="_Hlk91870955"/>
      <w:r w:rsidRPr="000451E9">
        <w:rPr>
          <w:b/>
          <w:bCs/>
          <w:sz w:val="52"/>
          <w:szCs w:val="52"/>
          <w:rtl/>
          <w:lang w:bidi="ar-IQ"/>
        </w:rPr>
        <w:lastRenderedPageBreak/>
        <w:t>چكيده</w:t>
      </w:r>
    </w:p>
    <w:p w14:paraId="70C2412B" w14:textId="3EEE7F3F" w:rsidR="002F48EE" w:rsidRPr="00B93F42" w:rsidRDefault="002F48EE" w:rsidP="00CA18A6">
      <w:pPr>
        <w:jc w:val="both"/>
        <w:rPr>
          <w:rFonts w:asciiTheme="minorHAnsi" w:eastAsiaTheme="minorHAnsi" w:hAnsiTheme="minorHAnsi"/>
          <w:lang w:bidi="ar-IQ"/>
        </w:rPr>
      </w:pPr>
      <w:bookmarkStart w:id="1" w:name="OLE_LINK3"/>
      <w:r w:rsidRPr="00B93F42">
        <w:rPr>
          <w:rtl/>
          <w:lang w:bidi="ar-IQ"/>
        </w:rPr>
        <w:t>اگر</w:t>
      </w:r>
      <w:r w:rsidRPr="00B93F42">
        <w:rPr>
          <w:rtl/>
          <w:lang w:bidi="ar-IQ"/>
        </w:rPr>
        <w:softHyphen/>
        <w:t>چه تلاش</w:t>
      </w:r>
      <w:r w:rsidRPr="00B93F42">
        <w:rPr>
          <w:rtl/>
          <w:lang w:bidi="ar-IQ"/>
        </w:rPr>
        <w:softHyphen/>
        <w:t>های بسی</w:t>
      </w:r>
      <w:r w:rsidR="008F02BF" w:rsidRPr="00B93F42">
        <w:rPr>
          <w:rtl/>
          <w:lang w:bidi="ar-IQ"/>
        </w:rPr>
        <w:t>ار زیادی</w:t>
      </w:r>
      <w:r w:rsidRPr="00B93F42">
        <w:rPr>
          <w:rtl/>
          <w:lang w:bidi="ar-IQ"/>
        </w:rPr>
        <w:t xml:space="preserve"> در جهت توسعه درمان</w:t>
      </w:r>
      <w:r w:rsidRPr="00B93F42">
        <w:rPr>
          <w:rtl/>
          <w:lang w:bidi="ar-IQ"/>
        </w:rPr>
        <w:softHyphen/>
        <w:t>های جدید سرطان صورت گرفته</w:t>
      </w:r>
      <w:r w:rsidRPr="00B93F42">
        <w:rPr>
          <w:rtl/>
          <w:lang w:bidi="ar-IQ"/>
        </w:rPr>
        <w:softHyphen/>
        <w:t>است اما هنو</w:t>
      </w:r>
      <w:r w:rsidR="00FA1F7A" w:rsidRPr="00B93F42">
        <w:rPr>
          <w:rtl/>
          <w:lang w:bidi="ar-IQ"/>
        </w:rPr>
        <w:t xml:space="preserve">ز </w:t>
      </w:r>
      <w:r w:rsidRPr="00B93F42">
        <w:rPr>
          <w:rtl/>
          <w:lang w:bidi="ar-IQ"/>
        </w:rPr>
        <w:t>هم سرطان یکی ازعلل عمده مرگ در جهان است. شیمی درمانی با وجود عوارض جانبی شدید بر روی سلول</w:t>
      </w:r>
      <w:r w:rsidRPr="00B93F42">
        <w:rPr>
          <w:rtl/>
          <w:lang w:bidi="ar-IQ"/>
        </w:rPr>
        <w:softHyphen/>
        <w:t>های طبیعی، هنوز هم روش اصلی مورد استفاده در درمان سرطان در</w:t>
      </w:r>
      <w:r w:rsidR="00720A11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 xml:space="preserve">مراحل پیشرفته یا متاستاتیک است. </w:t>
      </w:r>
      <w:bookmarkStart w:id="2" w:name="OLE_LINK1"/>
      <w:r w:rsidRPr="00B93F42">
        <w:rPr>
          <w:rtl/>
          <w:lang w:bidi="ar-IQ"/>
        </w:rPr>
        <w:t>بنابراین، توسعه داروهای ضد</w:t>
      </w:r>
      <w:r w:rsidR="00D4648C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سرطانی جدید با سمیت کم برای سلول</w:t>
      </w:r>
      <w:r w:rsidR="003C34B0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های طبیعی، یک مسیر جدید برای درمان سرطان فراهم می</w:t>
      </w:r>
      <w:r w:rsidR="007D06EA" w:rsidRPr="00B93F42">
        <w:rPr>
          <w:lang w:bidi="ar-IQ"/>
        </w:rPr>
        <w:softHyphen/>
      </w:r>
      <w:r w:rsidRPr="00B93F42">
        <w:rPr>
          <w:rtl/>
          <w:lang w:bidi="ar-IQ"/>
        </w:rPr>
        <w:t>کند.</w:t>
      </w:r>
      <w:bookmarkEnd w:id="2"/>
      <w:r w:rsidRPr="00B93F42">
        <w:rPr>
          <w:rtl/>
          <w:lang w:bidi="ar-IQ"/>
        </w:rPr>
        <w:t xml:space="preserve"> </w:t>
      </w:r>
      <w:bookmarkStart w:id="3" w:name="OLE_LINK2"/>
      <w:r w:rsidRPr="00B93F42">
        <w:rPr>
          <w:rtl/>
          <w:lang w:bidi="ar-IQ"/>
        </w:rPr>
        <w:t>در حال حاضر یکی از روش</w:t>
      </w:r>
      <w:r w:rsidRPr="00B93F42">
        <w:rPr>
          <w:rtl/>
          <w:lang w:bidi="ar-IQ"/>
        </w:rPr>
        <w:softHyphen/>
        <w:t>های موثر نسبت به شیمی</w:t>
      </w:r>
      <w:r w:rsidRPr="00B93F42">
        <w:rPr>
          <w:rtl/>
          <w:lang w:bidi="ar-IQ"/>
        </w:rPr>
        <w:softHyphen/>
        <w:t>درمانی استفاده از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ست</w:t>
      </w:r>
      <w:bookmarkEnd w:id="3"/>
      <w:r w:rsidRPr="00B93F42">
        <w:rPr>
          <w:rtl/>
          <w:lang w:bidi="ar-IQ"/>
        </w:rPr>
        <w:t>. اما شناسایی این نوع پپتید</w:t>
      </w:r>
      <w:r w:rsidRPr="00B93F42">
        <w:rPr>
          <w:rtl/>
          <w:lang w:bidi="ar-IQ"/>
        </w:rPr>
        <w:softHyphen/>
        <w:t>ها به روش</w:t>
      </w:r>
      <w:r w:rsidRPr="00B93F42">
        <w:rPr>
          <w:rtl/>
          <w:lang w:bidi="ar-IQ"/>
        </w:rPr>
        <w:softHyphen/>
        <w:t>های تجربی، پرهزینه و زمانبر است. بنابراین در سال‌های اخیر استفاده از روش</w:t>
      </w:r>
      <w:r w:rsidRPr="00B93F42">
        <w:rPr>
          <w:rtl/>
          <w:lang w:bidi="ar-IQ"/>
        </w:rPr>
        <w:softHyphen/>
        <w:t>های محاسباتی جهت شناسایی پپتیدهای ضد</w:t>
      </w:r>
      <w:r w:rsidRPr="00B93F42">
        <w:rPr>
          <w:rtl/>
          <w:lang w:bidi="ar-IQ"/>
        </w:rPr>
        <w:softHyphen/>
        <w:t>سرطانی، مورد توجه پژوهشگران بسیاری قرار</w:t>
      </w:r>
      <w:r w:rsidRPr="00B93F42">
        <w:rPr>
          <w:rtl/>
          <w:lang w:bidi="ar-IQ"/>
        </w:rPr>
        <w:softHyphen/>
        <w:t>گرفته</w:t>
      </w:r>
      <w:r w:rsidRPr="00B93F42">
        <w:rPr>
          <w:rtl/>
          <w:lang w:bidi="ar-IQ"/>
        </w:rPr>
        <w:softHyphen/>
        <w:t>است. به</w:t>
      </w:r>
      <w:r w:rsidRPr="00B93F42">
        <w:rPr>
          <w:rtl/>
          <w:lang w:bidi="ar-IQ"/>
        </w:rPr>
        <w:softHyphen/>
        <w:t>همین منظور در این پژوهش نیز سعی شده</w:t>
      </w:r>
      <w:r w:rsidR="00EF326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است تا توسط یادگیری</w:t>
      </w:r>
      <w:r w:rsidR="007851FA" w:rsidRPr="00B93F42">
        <w:rPr>
          <w:rtl/>
          <w:lang w:bidi="ar-IQ"/>
        </w:rPr>
        <w:t xml:space="preserve"> م</w:t>
      </w:r>
      <w:r w:rsidRPr="00B93F42">
        <w:rPr>
          <w:rtl/>
          <w:lang w:bidi="ar-IQ"/>
        </w:rPr>
        <w:t xml:space="preserve">اشین مدلی برای </w:t>
      </w:r>
      <w:r w:rsidR="00AB3791">
        <w:rPr>
          <w:rFonts w:hint="cs"/>
          <w:rtl/>
          <w:lang w:bidi="ar-IQ"/>
        </w:rPr>
        <w:t>پیش</w:t>
      </w:r>
      <w:r w:rsidR="00AB3791">
        <w:rPr>
          <w:rtl/>
          <w:lang w:bidi="ar-IQ"/>
        </w:rPr>
        <w:softHyphen/>
      </w:r>
      <w:r w:rsidR="00AB3791">
        <w:rPr>
          <w:rFonts w:hint="cs"/>
          <w:rtl/>
          <w:lang w:bidi="ar-IQ"/>
        </w:rPr>
        <w:t>بینی</w:t>
      </w:r>
      <w:r w:rsidRPr="00B93F42">
        <w:rPr>
          <w:rtl/>
          <w:lang w:bidi="ar-IQ"/>
        </w:rPr>
        <w:t xml:space="preserve"> پپتید</w:t>
      </w:r>
      <w:r w:rsidRPr="00B93F42">
        <w:rPr>
          <w:rtl/>
          <w:lang w:bidi="ar-IQ"/>
        </w:rPr>
        <w:softHyphen/>
        <w:t>های ضدسرطانی از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>سرطانی ایجاد شود.</w:t>
      </w:r>
    </w:p>
    <w:p w14:paraId="58319689" w14:textId="77243607" w:rsidR="00B93F42" w:rsidRDefault="002F48EE" w:rsidP="005C5CD7">
      <w:pPr>
        <w:jc w:val="both"/>
        <w:rPr>
          <w:rtl/>
          <w:lang w:bidi="ar-IQ"/>
        </w:rPr>
      </w:pPr>
      <w:r w:rsidRPr="00B93F42">
        <w:rPr>
          <w:rtl/>
          <w:lang w:bidi="ar-IQ"/>
        </w:rPr>
        <w:t>در این پژوهش با جمع</w:t>
      </w:r>
      <w:r w:rsidRPr="00B93F42">
        <w:rPr>
          <w:rtl/>
          <w:lang w:bidi="ar-IQ"/>
        </w:rPr>
        <w:softHyphen/>
        <w:t xml:space="preserve">آوری </w:t>
      </w:r>
      <w:r w:rsidR="00900A86" w:rsidRPr="00B93F42">
        <w:rPr>
          <w:rtl/>
          <w:lang w:bidi="ar-IQ"/>
        </w:rPr>
        <w:t>داده</w:t>
      </w:r>
      <w:r w:rsidR="00603646">
        <w:rPr>
          <w:rtl/>
        </w:rPr>
        <w:softHyphen/>
      </w:r>
      <w:r w:rsidR="00603646">
        <w:rPr>
          <w:rFonts w:hint="cs"/>
          <w:rtl/>
        </w:rPr>
        <w:t>های</w:t>
      </w:r>
      <w:r w:rsidR="00900A86" w:rsidRPr="00B93F42">
        <w:rPr>
          <w:rtl/>
          <w:lang w:bidi="ar-IQ"/>
        </w:rPr>
        <w:t xml:space="preserve"> مربوط به </w:t>
      </w:r>
      <w:r w:rsidR="00646F50" w:rsidRPr="00B93F42">
        <w:rPr>
          <w:rtl/>
          <w:lang w:bidi="ar-IQ"/>
        </w:rPr>
        <w:t>توالی</w:t>
      </w:r>
      <w:r w:rsidRPr="00B93F42">
        <w:rPr>
          <w:rtl/>
          <w:lang w:bidi="ar-IQ"/>
        </w:rPr>
        <w:t xml:space="preserve">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</w:t>
      </w:r>
      <w:r w:rsidR="00E52F5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و</w:t>
      </w:r>
      <w:r w:rsidR="00002D6F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، استخراج ویژگی از توالی این پپتیدها توسط کتابخانه پایتون </w:t>
      </w:r>
      <w:proofErr w:type="spellStart"/>
      <w:r w:rsidRPr="00B93F42">
        <w:rPr>
          <w:rFonts w:asciiTheme="majorBidi" w:hAnsiTheme="majorBidi" w:cstheme="majorBidi"/>
          <w:lang w:bidi="ar-IQ"/>
        </w:rPr>
        <w:t>iFeature</w:t>
      </w:r>
      <w:proofErr w:type="spellEnd"/>
      <w:r w:rsidRPr="00B93F42">
        <w:rPr>
          <w:rtl/>
          <w:lang w:bidi="ar-IQ"/>
        </w:rPr>
        <w:t>، ساخ</w:t>
      </w:r>
      <w:r w:rsidR="000B2692" w:rsidRPr="00B93F42">
        <w:rPr>
          <w:rtl/>
          <w:lang w:bidi="ar-IQ"/>
        </w:rPr>
        <w:t>ت و</w:t>
      </w:r>
      <w:r w:rsidR="008B79D5" w:rsidRPr="00B93F42">
        <w:rPr>
          <w:lang w:bidi="ar-IQ"/>
        </w:rPr>
        <w:t xml:space="preserve"> </w:t>
      </w:r>
      <w:r w:rsidRPr="00B93F42">
        <w:rPr>
          <w:rtl/>
          <w:lang w:bidi="ar-IQ"/>
        </w:rPr>
        <w:t xml:space="preserve">آموزش </w:t>
      </w:r>
      <w:r w:rsidR="007851FA" w:rsidRPr="00B93F42">
        <w:rPr>
          <w:rtl/>
          <w:lang w:bidi="ar-IQ"/>
        </w:rPr>
        <w:t xml:space="preserve">دو </w:t>
      </w:r>
      <w:r w:rsidR="006F7414" w:rsidRPr="00B93F42">
        <w:rPr>
          <w:rtl/>
          <w:lang w:bidi="ar-IQ"/>
        </w:rPr>
        <w:t>طبقه</w:t>
      </w:r>
      <w:r w:rsidR="00F00B3E" w:rsidRPr="00B93F42">
        <w:rPr>
          <w:rtl/>
          <w:lang w:bidi="ar-IQ"/>
        </w:rPr>
        <w:softHyphen/>
      </w:r>
      <w:r w:rsidR="006F7414" w:rsidRPr="00B93F42">
        <w:rPr>
          <w:rtl/>
          <w:lang w:bidi="ar-IQ"/>
        </w:rPr>
        <w:t xml:space="preserve">بند </w:t>
      </w:r>
      <w:r w:rsidRPr="00B93F42">
        <w:rPr>
          <w:rtl/>
          <w:lang w:bidi="ar-IQ"/>
        </w:rPr>
        <w:t>جنگل</w:t>
      </w:r>
      <w:r w:rsidR="000B2692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>تصادفی</w:t>
      </w:r>
      <w:r w:rsidR="007851FA" w:rsidRPr="00B93F42">
        <w:rPr>
          <w:rtl/>
          <w:lang w:bidi="ar-IQ"/>
        </w:rPr>
        <w:t xml:space="preserve"> و ماشی</w:t>
      </w:r>
      <w:r w:rsidR="00F67600" w:rsidRPr="00B93F42">
        <w:rPr>
          <w:rtl/>
          <w:lang w:bidi="ar-IQ"/>
        </w:rPr>
        <w:t xml:space="preserve">ن </w:t>
      </w:r>
      <w:r w:rsidR="007851FA" w:rsidRPr="00B93F42">
        <w:rPr>
          <w:rtl/>
          <w:lang w:bidi="ar-IQ"/>
        </w:rPr>
        <w:t>بردا</w:t>
      </w:r>
      <w:r w:rsidR="000B2692" w:rsidRPr="00B93F42">
        <w:rPr>
          <w:rtl/>
          <w:lang w:bidi="ar-IQ"/>
        </w:rPr>
        <w:t>ر</w:t>
      </w:r>
      <w:r w:rsidR="000B2692" w:rsidRPr="00B93F42">
        <w:rPr>
          <w:rtl/>
          <w:lang w:bidi="ar-IQ"/>
        </w:rPr>
        <w:softHyphen/>
        <w:t>پ</w:t>
      </w:r>
      <w:r w:rsidR="007851FA" w:rsidRPr="00B93F42">
        <w:rPr>
          <w:rtl/>
          <w:lang w:bidi="ar-IQ"/>
        </w:rPr>
        <w:t>شتیبان</w:t>
      </w:r>
      <w:r w:rsidR="00A22AF7" w:rsidRPr="00B93F42">
        <w:rPr>
          <w:rtl/>
          <w:lang w:bidi="ar-IQ"/>
        </w:rPr>
        <w:t xml:space="preserve"> توسط کتابخانه پایتون </w:t>
      </w:r>
      <w:r w:rsidR="00A22AF7" w:rsidRPr="00B93F42">
        <w:rPr>
          <w:rFonts w:asciiTheme="majorBidi" w:hAnsiTheme="majorBidi" w:cstheme="majorBidi"/>
          <w:lang w:bidi="ar-IQ"/>
        </w:rPr>
        <w:t>scikit-learn</w:t>
      </w:r>
      <w:r w:rsidRPr="00B93F42">
        <w:rPr>
          <w:rFonts w:asciiTheme="majorBidi" w:hAnsiTheme="majorBidi" w:cstheme="majorBidi"/>
          <w:rtl/>
          <w:lang w:bidi="ar-IQ"/>
        </w:rPr>
        <w:t xml:space="preserve"> </w:t>
      </w:r>
      <w:r w:rsidR="00A22AF7" w:rsidRPr="00B93F42">
        <w:rPr>
          <w:rtl/>
          <w:lang w:bidi="ar-IQ"/>
        </w:rPr>
        <w:t>بر روی ویژگی</w:t>
      </w:r>
      <w:r w:rsidR="008B79D5" w:rsidRPr="00B93F42">
        <w:rPr>
          <w:lang w:bidi="ar-IQ"/>
        </w:rPr>
        <w:softHyphen/>
      </w:r>
      <w:r w:rsidR="00A22AF7" w:rsidRPr="00B93F42">
        <w:rPr>
          <w:rtl/>
          <w:lang w:bidi="ar-IQ"/>
        </w:rPr>
        <w:t>های ا</w:t>
      </w:r>
      <w:r w:rsidRPr="00B93F42">
        <w:rPr>
          <w:rtl/>
          <w:lang w:bidi="ar-IQ"/>
        </w:rPr>
        <w:t>ستخراج شده</w:t>
      </w:r>
      <w:r w:rsidR="00900A86" w:rsidRPr="00B93F42">
        <w:rPr>
          <w:rtl/>
          <w:lang w:bidi="ar-IQ"/>
        </w:rPr>
        <w:t>،</w:t>
      </w:r>
      <w:r w:rsidRPr="00B93F42">
        <w:rPr>
          <w:rtl/>
          <w:lang w:bidi="ar-IQ"/>
        </w:rPr>
        <w:t xml:space="preserve"> به نتایج با صحت بالای </w:t>
      </w:r>
      <w:r w:rsidR="00FE5FA7" w:rsidRPr="00B93F42">
        <w:rPr>
          <w:rtl/>
          <w:lang w:bidi="ar-IQ"/>
        </w:rPr>
        <w:t>82 درصد</w:t>
      </w:r>
      <w:r w:rsidR="00167A53" w:rsidRPr="00B93F42">
        <w:rPr>
          <w:rtl/>
          <w:lang w:bidi="ar-IQ"/>
        </w:rPr>
        <w:t xml:space="preserve"> توسط طبقه</w:t>
      </w:r>
      <w:r w:rsidR="00167A53" w:rsidRPr="00B93F42">
        <w:rPr>
          <w:rtl/>
          <w:lang w:bidi="ar-IQ"/>
        </w:rPr>
        <w:softHyphen/>
        <w:t>بند جنگل</w:t>
      </w:r>
      <w:r w:rsidR="00167A53" w:rsidRPr="00B93F42">
        <w:rPr>
          <w:rtl/>
          <w:lang w:bidi="ar-IQ"/>
        </w:rPr>
        <w:softHyphen/>
        <w:t>تصادفی</w:t>
      </w:r>
      <w:r w:rsidR="00FE5FA7" w:rsidRPr="00B93F42">
        <w:rPr>
          <w:rtl/>
          <w:lang w:bidi="ar-IQ"/>
        </w:rPr>
        <w:t xml:space="preserve"> </w:t>
      </w:r>
      <w:r w:rsidR="005C5CD7">
        <w:rPr>
          <w:rFonts w:hint="cs"/>
          <w:rtl/>
          <w:lang w:bidi="ar-IQ"/>
        </w:rPr>
        <w:t>بر رو</w:t>
      </w:r>
      <w:r w:rsidR="00C74054">
        <w:rPr>
          <w:rFonts w:hint="cs"/>
          <w:rtl/>
          <w:lang w:bidi="ar-IQ"/>
        </w:rPr>
        <w:t>ی</w:t>
      </w:r>
      <w:r w:rsidR="005C5CD7">
        <w:rPr>
          <w:rFonts w:hint="cs"/>
          <w:rtl/>
          <w:lang w:bidi="ar-IQ"/>
        </w:rPr>
        <w:t xml:space="preserve"> داده</w:t>
      </w:r>
      <w:r w:rsidR="005C5CD7">
        <w:rPr>
          <w:rtl/>
          <w:lang w:bidi="ar-IQ"/>
        </w:rPr>
        <w:softHyphen/>
      </w:r>
      <w:r w:rsidR="005C5CD7">
        <w:rPr>
          <w:rFonts w:hint="cs"/>
          <w:rtl/>
          <w:lang w:bidi="ar-IQ"/>
        </w:rPr>
        <w:t xml:space="preserve">های تست مستقل </w:t>
      </w:r>
      <w:r w:rsidR="00FE5FA7" w:rsidRPr="00B93F42">
        <w:rPr>
          <w:rtl/>
          <w:lang w:bidi="ar-IQ"/>
        </w:rPr>
        <w:t>د</w:t>
      </w:r>
      <w:r w:rsidRPr="00B93F42">
        <w:rPr>
          <w:rtl/>
          <w:lang w:bidi="ar-IQ"/>
        </w:rPr>
        <w:t>ست یافته</w:t>
      </w:r>
      <w:r w:rsidRPr="00B93F42">
        <w:rPr>
          <w:rtl/>
          <w:lang w:bidi="ar-IQ"/>
        </w:rPr>
        <w:softHyphen/>
        <w:t>ایم.</w:t>
      </w:r>
      <w:r w:rsidR="007418F3">
        <w:rPr>
          <w:rFonts w:hint="cs"/>
          <w:rtl/>
          <w:lang w:bidi="ar-IQ"/>
        </w:rPr>
        <w:t xml:space="preserve"> </w:t>
      </w:r>
      <w:r w:rsidR="00D625B9">
        <w:rPr>
          <w:rFonts w:hint="cs"/>
          <w:rtl/>
          <w:lang w:bidi="ar-IQ"/>
        </w:rPr>
        <w:t>همچنین ب</w:t>
      </w:r>
      <w:r w:rsidRPr="00B93F42">
        <w:rPr>
          <w:rtl/>
          <w:lang w:bidi="ar-IQ"/>
        </w:rPr>
        <w:t>ا بررسی نتایج مدل</w:t>
      </w:r>
      <w:r w:rsidRPr="00B93F42">
        <w:rPr>
          <w:rtl/>
          <w:lang w:bidi="ar-IQ"/>
        </w:rPr>
        <w:softHyphen/>
        <w:t xml:space="preserve">های </w:t>
      </w:r>
      <w:r w:rsidR="00A375D7" w:rsidRPr="00B93F42">
        <w:rPr>
          <w:rtl/>
          <w:lang w:bidi="ar-IQ"/>
        </w:rPr>
        <w:t xml:space="preserve">آموزش دیده </w:t>
      </w:r>
      <w:r w:rsidRPr="00B93F42">
        <w:rPr>
          <w:rtl/>
          <w:lang w:bidi="ar-IQ"/>
        </w:rPr>
        <w:t>ب</w:t>
      </w:r>
      <w:r w:rsidR="00A375D7" w:rsidRPr="00B93F42">
        <w:rPr>
          <w:rtl/>
          <w:lang w:bidi="ar-IQ"/>
        </w:rPr>
        <w:t>ر</w:t>
      </w:r>
      <w:r w:rsidR="00A375D7" w:rsidRPr="00B93F42">
        <w:rPr>
          <w:rtl/>
          <w:lang w:bidi="ar-IQ"/>
        </w:rPr>
        <w:softHyphen/>
      </w:r>
      <w:r w:rsidRPr="00B93F42">
        <w:rPr>
          <w:rtl/>
          <w:lang w:bidi="ar-IQ"/>
        </w:rPr>
        <w:t xml:space="preserve">روی </w:t>
      </w:r>
      <w:r w:rsidR="00A375D7" w:rsidRPr="00B93F42">
        <w:rPr>
          <w:rtl/>
          <w:lang w:bidi="ar-IQ"/>
        </w:rPr>
        <w:t>داده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>های تست</w:t>
      </w:r>
      <w:r w:rsidR="008B79D5" w:rsidRPr="00B93F42">
        <w:rPr>
          <w:lang w:bidi="ar-IQ"/>
        </w:rPr>
        <w:softHyphen/>
      </w:r>
      <w:r w:rsidR="00A375D7" w:rsidRPr="00B93F42">
        <w:rPr>
          <w:rtl/>
          <w:lang w:bidi="ar-IQ"/>
        </w:rPr>
        <w:t xml:space="preserve">مستقل، </w:t>
      </w:r>
      <w:r w:rsidRPr="00B93F42">
        <w:rPr>
          <w:rtl/>
          <w:lang w:bidi="ar-IQ"/>
        </w:rPr>
        <w:t>می</w:t>
      </w:r>
      <w:r w:rsidRPr="00B93F42">
        <w:rPr>
          <w:rtl/>
          <w:lang w:bidi="ar-IQ"/>
        </w:rPr>
        <w:softHyphen/>
        <w:t>توان اعلام کرد ک</w:t>
      </w:r>
      <w:r w:rsidR="006725EA" w:rsidRPr="00B93F42">
        <w:rPr>
          <w:rtl/>
          <w:lang w:bidi="ar-IQ"/>
        </w:rPr>
        <w:t>ه</w:t>
      </w:r>
      <w:r w:rsidRPr="00B93F42">
        <w:rPr>
          <w:rtl/>
          <w:lang w:bidi="ar-IQ"/>
        </w:rPr>
        <w:t xml:space="preserve"> </w:t>
      </w:r>
      <w:r w:rsidR="001B6611" w:rsidRPr="00B93F42">
        <w:rPr>
          <w:rtl/>
          <w:lang w:bidi="ar-IQ"/>
        </w:rPr>
        <w:t xml:space="preserve">ترکیب </w:t>
      </w:r>
      <w:r w:rsidRPr="00B93F42">
        <w:rPr>
          <w:rtl/>
          <w:lang w:bidi="ar-IQ"/>
        </w:rPr>
        <w:t xml:space="preserve">دو ویژگی </w:t>
      </w:r>
      <w:r w:rsidRPr="00B93F42">
        <w:rPr>
          <w:rFonts w:asciiTheme="majorBidi" w:hAnsiTheme="majorBidi" w:cstheme="majorBidi"/>
          <w:lang w:bidi="ar-IQ"/>
        </w:rPr>
        <w:t>QSOrder</w:t>
      </w:r>
      <w:r w:rsidRPr="00B93F42">
        <w:rPr>
          <w:rtl/>
          <w:lang w:bidi="ar-IQ"/>
        </w:rPr>
        <w:t xml:space="preserve"> و </w:t>
      </w:r>
      <w:proofErr w:type="spellStart"/>
      <w:r w:rsidR="00A375D7" w:rsidRPr="00B93F42">
        <w:rPr>
          <w:rFonts w:asciiTheme="majorBidi" w:hAnsiTheme="majorBidi" w:cstheme="majorBidi"/>
          <w:lang w:bidi="ar-IQ"/>
        </w:rPr>
        <w:t>APseduoAAC</w:t>
      </w:r>
      <w:proofErr w:type="spellEnd"/>
      <w:r w:rsidRPr="00B93F42">
        <w:rPr>
          <w:rtl/>
          <w:lang w:bidi="ar-IQ"/>
        </w:rPr>
        <w:t xml:space="preserve"> </w:t>
      </w:r>
      <w:r w:rsidR="00A22AF7" w:rsidRPr="00B93F42">
        <w:rPr>
          <w:rtl/>
          <w:lang w:bidi="ar-IQ"/>
        </w:rPr>
        <w:t xml:space="preserve">توسط هر دو </w:t>
      </w:r>
      <w:r w:rsidR="00F67600" w:rsidRPr="00B93F42">
        <w:rPr>
          <w:rtl/>
          <w:lang w:bidi="ar-IQ"/>
        </w:rPr>
        <w:t>طبقه</w:t>
      </w:r>
      <w:r w:rsidR="003F18FC" w:rsidRPr="00B93F42">
        <w:rPr>
          <w:rtl/>
          <w:lang w:bidi="ar-IQ"/>
        </w:rPr>
        <w:softHyphen/>
        <w:t>بند</w:t>
      </w:r>
      <w:r w:rsidR="00A22AF7" w:rsidRPr="00B93F42">
        <w:rPr>
          <w:rtl/>
          <w:lang w:bidi="ar-IQ"/>
        </w:rPr>
        <w:t xml:space="preserve"> جنگ</w:t>
      </w:r>
      <w:r w:rsidR="007B510A">
        <w:rPr>
          <w:rtl/>
          <w:lang w:bidi="ar-IQ"/>
        </w:rPr>
        <w:t>ل</w:t>
      </w:r>
      <w:r w:rsidR="007B510A">
        <w:rPr>
          <w:lang w:bidi="ar-IQ"/>
        </w:rPr>
        <w:softHyphen/>
      </w:r>
      <w:r w:rsidR="00A22AF7" w:rsidRPr="00B93F42">
        <w:rPr>
          <w:rtl/>
          <w:lang w:bidi="ar-IQ"/>
        </w:rPr>
        <w:t>تصادف</w:t>
      </w:r>
      <w:r w:rsidR="00211073" w:rsidRPr="00B93F42">
        <w:rPr>
          <w:rtl/>
          <w:lang w:bidi="ar-IQ"/>
        </w:rPr>
        <w:t>ی و</w:t>
      </w:r>
      <w:r w:rsidR="00A22AF7" w:rsidRPr="00B93F42">
        <w:rPr>
          <w:rtl/>
          <w:lang w:bidi="ar-IQ"/>
        </w:rPr>
        <w:t xml:space="preserve"> ماشین بردار</w:t>
      </w:r>
      <w:r w:rsidR="00DF61F8" w:rsidRPr="00B93F42">
        <w:rPr>
          <w:rtl/>
          <w:lang w:bidi="ar-IQ"/>
        </w:rPr>
        <w:softHyphen/>
      </w:r>
      <w:r w:rsidR="00A22AF7" w:rsidRPr="00B93F42">
        <w:rPr>
          <w:rtl/>
          <w:lang w:bidi="ar-IQ"/>
        </w:rPr>
        <w:t>پشتیبان</w:t>
      </w:r>
      <w:r w:rsidR="003573D0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الاترین عملکر</w:t>
      </w:r>
      <w:r w:rsidR="00A22AF7" w:rsidRPr="00B93F42">
        <w:rPr>
          <w:rtl/>
          <w:lang w:bidi="ar-IQ"/>
        </w:rPr>
        <w:t>د</w:t>
      </w:r>
      <w:r w:rsidR="0080222D" w:rsidRPr="00B93F42">
        <w:rPr>
          <w:rtl/>
          <w:lang w:bidi="ar-IQ"/>
        </w:rPr>
        <w:t xml:space="preserve"> </w:t>
      </w:r>
      <w:r w:rsidRPr="00B93F42">
        <w:rPr>
          <w:rtl/>
          <w:lang w:bidi="ar-IQ"/>
        </w:rPr>
        <w:t>برای تشخیص پپتید</w:t>
      </w:r>
      <w:r w:rsidRPr="00B93F42">
        <w:rPr>
          <w:rtl/>
          <w:lang w:bidi="ar-IQ"/>
        </w:rPr>
        <w:softHyphen/>
        <w:t>های ضد</w:t>
      </w:r>
      <w:r w:rsidRPr="00B93F42">
        <w:rPr>
          <w:rtl/>
          <w:lang w:bidi="ar-IQ"/>
        </w:rPr>
        <w:softHyphen/>
        <w:t>سرطانی از بین پپتید</w:t>
      </w:r>
      <w:r w:rsidRPr="00B93F42">
        <w:rPr>
          <w:rtl/>
          <w:lang w:bidi="ar-IQ"/>
        </w:rPr>
        <w:softHyphen/>
        <w:t>های غیر</w:t>
      </w:r>
      <w:r w:rsidRPr="00B93F42">
        <w:rPr>
          <w:rtl/>
          <w:lang w:bidi="ar-IQ"/>
        </w:rPr>
        <w:softHyphen/>
        <w:t>ضد</w:t>
      </w:r>
      <w:r w:rsidRPr="00B93F42">
        <w:rPr>
          <w:rtl/>
          <w:lang w:bidi="ar-IQ"/>
        </w:rPr>
        <w:softHyphen/>
        <w:t xml:space="preserve">سرطانی </w:t>
      </w:r>
      <w:r w:rsidR="0080222D" w:rsidRPr="00B93F42">
        <w:rPr>
          <w:rtl/>
          <w:lang w:bidi="ar-IQ"/>
        </w:rPr>
        <w:t xml:space="preserve">را </w:t>
      </w:r>
      <w:r w:rsidR="004130EF" w:rsidRPr="00B93F42">
        <w:rPr>
          <w:rtl/>
          <w:lang w:bidi="ar-IQ"/>
        </w:rPr>
        <w:t>ب</w:t>
      </w:r>
      <w:r w:rsidRPr="00B93F42">
        <w:rPr>
          <w:rtl/>
          <w:lang w:bidi="ar-IQ"/>
        </w:rPr>
        <w:t>ا 8</w:t>
      </w:r>
      <w:r w:rsidR="009345A0" w:rsidRPr="00B93F42">
        <w:rPr>
          <w:rtl/>
          <w:lang w:bidi="ar-IQ"/>
        </w:rPr>
        <w:t>1</w:t>
      </w:r>
      <w:r w:rsidRPr="00B93F42">
        <w:rPr>
          <w:rtl/>
          <w:lang w:bidi="ar-IQ"/>
        </w:rPr>
        <w:t xml:space="preserve"> درصد صحت دارن</w:t>
      </w:r>
      <w:bookmarkEnd w:id="1"/>
      <w:r w:rsidR="00DC7962" w:rsidRPr="00B93F42">
        <w:rPr>
          <w:rtl/>
          <w:lang w:bidi="ar-IQ"/>
        </w:rPr>
        <w:t>د</w:t>
      </w:r>
      <w:r w:rsidR="00B93F42">
        <w:rPr>
          <w:rtl/>
          <w:lang w:bidi="ar-IQ"/>
        </w:rPr>
        <w:t>.</w:t>
      </w:r>
    </w:p>
    <w:p w14:paraId="26C2B488" w14:textId="2A674E3F" w:rsidR="0040602E" w:rsidRPr="00B93F42" w:rsidRDefault="00350048" w:rsidP="00B93F42">
      <w:pPr>
        <w:jc w:val="both"/>
        <w:rPr>
          <w:rtl/>
          <w:lang w:bidi="ar-IQ"/>
        </w:rPr>
      </w:pPr>
      <w:r w:rsidRPr="00B93F42">
        <w:rPr>
          <w:rtl/>
          <w:lang w:bidi="ar-IQ"/>
        </w:rPr>
        <w:lastRenderedPageBreak/>
        <w:t>كليد واژه</w:t>
      </w:r>
      <w:r w:rsidR="00B77BE9" w:rsidRPr="00B93F42">
        <w:rPr>
          <w:rtl/>
          <w:lang w:bidi="ar-IQ"/>
        </w:rPr>
        <w:t>: پیش‌بینی</w:t>
      </w:r>
      <w:r w:rsidR="00F62162" w:rsidRPr="00B93F42">
        <w:rPr>
          <w:rtl/>
          <w:lang w:bidi="ar-IQ"/>
        </w:rPr>
        <w:t xml:space="preserve"> پپتید</w:t>
      </w:r>
      <w:r w:rsidR="00F62162" w:rsidRPr="00B93F42">
        <w:rPr>
          <w:rtl/>
          <w:lang w:bidi="ar-IQ"/>
        </w:rPr>
        <w:softHyphen/>
        <w:t>های ضد</w:t>
      </w:r>
      <w:r w:rsidR="00F62162" w:rsidRPr="00B93F42">
        <w:rPr>
          <w:rtl/>
          <w:lang w:bidi="ar-IQ"/>
        </w:rPr>
        <w:softHyphen/>
        <w:t>سرطانی</w:t>
      </w:r>
      <w:r w:rsidR="00B77BE9" w:rsidRPr="00B93F42">
        <w:rPr>
          <w:rtl/>
          <w:lang w:bidi="ar-IQ"/>
        </w:rPr>
        <w:t>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یادگیر</w:t>
      </w:r>
      <w:r w:rsidR="003626CD" w:rsidRPr="00B93F42">
        <w:rPr>
          <w:rtl/>
          <w:lang w:bidi="ar-IQ"/>
        </w:rPr>
        <w:t>ی ما</w:t>
      </w:r>
      <w:r w:rsidR="00F62162" w:rsidRPr="00B93F42">
        <w:rPr>
          <w:rtl/>
          <w:lang w:bidi="ar-IQ"/>
        </w:rPr>
        <w:t>شین،</w:t>
      </w:r>
      <w:r w:rsidR="00B77BE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جنگل</w:t>
      </w:r>
      <w:r w:rsidR="003626CD" w:rsidRPr="00B93F42">
        <w:rPr>
          <w:rtl/>
          <w:lang w:bidi="ar-IQ"/>
        </w:rPr>
        <w:t xml:space="preserve"> ت</w:t>
      </w:r>
      <w:r w:rsidR="00F62162" w:rsidRPr="00B93F42">
        <w:rPr>
          <w:rtl/>
          <w:lang w:bidi="ar-IQ"/>
        </w:rPr>
        <w:t>صادفی</w:t>
      </w:r>
      <w:r w:rsidR="008A11C9" w:rsidRPr="00B93F42">
        <w:rPr>
          <w:rtl/>
          <w:lang w:bidi="ar-IQ"/>
        </w:rPr>
        <w:t>،</w:t>
      </w:r>
      <w:r w:rsidR="001F1AB6" w:rsidRPr="00B93F42">
        <w:rPr>
          <w:lang w:bidi="ar-IQ"/>
        </w:rPr>
        <w:t xml:space="preserve"> </w:t>
      </w:r>
      <w:r w:rsidR="0095763A" w:rsidRPr="00B93F42">
        <w:rPr>
          <w:rtl/>
          <w:lang w:bidi="ar-IQ"/>
        </w:rPr>
        <w:t>ماشین بردار</w:t>
      </w:r>
      <w:r w:rsidR="00C372B6" w:rsidRPr="00B93F42">
        <w:rPr>
          <w:rtl/>
          <w:lang w:bidi="ar-IQ"/>
        </w:rPr>
        <w:softHyphen/>
      </w:r>
      <w:r w:rsidR="0095763A" w:rsidRPr="00B93F42">
        <w:rPr>
          <w:rtl/>
          <w:lang w:bidi="ar-IQ"/>
        </w:rPr>
        <w:t>پشتیبان،</w:t>
      </w:r>
      <w:r w:rsidR="008A11C9" w:rsidRPr="00B93F42">
        <w:rPr>
          <w:rtl/>
          <w:lang w:bidi="ar-IQ"/>
        </w:rPr>
        <w:t xml:space="preserve"> </w:t>
      </w:r>
      <w:r w:rsidR="00F62162" w:rsidRPr="00B93F42">
        <w:rPr>
          <w:rtl/>
          <w:lang w:bidi="ar-IQ"/>
        </w:rPr>
        <w:t>سر</w:t>
      </w:r>
      <w:r w:rsidR="0040602E" w:rsidRPr="00B93F42">
        <w:rPr>
          <w:rtl/>
          <w:lang w:bidi="ar-IQ"/>
        </w:rPr>
        <w:t>طان</w:t>
      </w:r>
    </w:p>
    <w:bookmarkEnd w:id="0"/>
    <w:p w14:paraId="5B0860C9" w14:textId="77777777" w:rsidR="00360252" w:rsidRDefault="00360252" w:rsidP="00360252">
      <w:pPr>
        <w:rPr>
          <w:rtl/>
          <w:lang w:bidi="ar-IQ"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ascii="B Nazanin" w:eastAsia="B Nazanin" w:hAnsi="B Nazanin" w:cs="B Nazanin"/>
          <w:b/>
          <w:bCs/>
          <w:sz w:val="52"/>
          <w:szCs w:val="52"/>
          <w:rtl/>
          <w:lang w:bidi="ar-IQ"/>
        </w:rPr>
        <w:id w:val="-661390324"/>
        <w:docPartObj>
          <w:docPartGallery w:val="Table of Contents"/>
          <w:docPartUnique/>
        </w:docPartObj>
      </w:sdtPr>
      <w:sdtEndPr>
        <w:rPr>
          <w:noProof/>
          <w:sz w:val="26"/>
          <w:szCs w:val="28"/>
        </w:rPr>
      </w:sdtEndPr>
      <w:sdtContent>
        <w:p w14:paraId="7448E34C" w14:textId="4DF93F7A" w:rsidR="009219E2" w:rsidRPr="003068AD" w:rsidRDefault="002602B8" w:rsidP="006D2046">
          <w:pPr>
            <w:pStyle w:val="TOCHeading"/>
            <w:bidi/>
            <w:rPr>
              <w:rFonts w:cs="B Nazanin"/>
              <w:b/>
              <w:bCs/>
              <w:sz w:val="52"/>
              <w:szCs w:val="52"/>
              <w:lang w:bidi="ar-IQ"/>
            </w:rPr>
          </w:pPr>
          <w:r w:rsidRPr="003068AD">
            <w:rPr>
              <w:rFonts w:cs="B Nazanin"/>
              <w:b/>
              <w:bCs/>
              <w:sz w:val="52"/>
              <w:szCs w:val="52"/>
              <w:rtl/>
              <w:lang w:bidi="ar-IQ"/>
            </w:rPr>
            <w:t>فهرست مطالب</w:t>
          </w:r>
        </w:p>
        <w:p w14:paraId="0C2173D2" w14:textId="718D7BC0" w:rsidR="006D2046" w:rsidRDefault="009219E2" w:rsidP="006D2046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rPr>
              <w:lang w:bidi="ar-IQ"/>
            </w:rPr>
            <w:fldChar w:fldCharType="begin"/>
          </w:r>
          <w:r>
            <w:rPr>
              <w:lang w:bidi="ar-IQ"/>
            </w:rPr>
            <w:instrText xml:space="preserve"> TOC \o "1-3" \h \z \u </w:instrText>
          </w:r>
          <w:r>
            <w:rPr>
              <w:lang w:bidi="ar-IQ"/>
            </w:rPr>
            <w:fldChar w:fldCharType="separate"/>
          </w:r>
          <w:hyperlink w:anchor="_Toc93745819" w:history="1">
            <w:r w:rsidR="006D2046" w:rsidRPr="00F82A08">
              <w:rPr>
                <w:rStyle w:val="Hyperlink"/>
                <w:rtl/>
              </w:rPr>
              <w:t>1 فصل اول: مقدمه</w:t>
            </w:r>
            <w:r w:rsidR="006D2046">
              <w:rPr>
                <w:webHidden/>
              </w:rPr>
              <w:tab/>
            </w:r>
            <w:r w:rsidR="006D2046">
              <w:rPr>
                <w:webHidden/>
              </w:rPr>
              <w:fldChar w:fldCharType="begin"/>
            </w:r>
            <w:r w:rsidR="006D2046">
              <w:rPr>
                <w:webHidden/>
              </w:rPr>
              <w:instrText xml:space="preserve"> PAGEREF _Toc93745819 \h </w:instrText>
            </w:r>
            <w:r w:rsidR="006D2046">
              <w:rPr>
                <w:webHidden/>
              </w:rPr>
            </w:r>
            <w:r w:rsidR="006D2046">
              <w:rPr>
                <w:webHidden/>
              </w:rPr>
              <w:fldChar w:fldCharType="separate"/>
            </w:r>
            <w:r w:rsidR="008A2D4F">
              <w:rPr>
                <w:webHidden/>
                <w:rtl/>
                <w:lang w:bidi="ar-SA"/>
              </w:rPr>
              <w:t>1</w:t>
            </w:r>
            <w:r w:rsidR="006D2046">
              <w:rPr>
                <w:webHidden/>
              </w:rPr>
              <w:fldChar w:fldCharType="end"/>
            </w:r>
          </w:hyperlink>
        </w:p>
        <w:p w14:paraId="7A6501BF" w14:textId="7F2C42F6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0" w:history="1">
            <w:r w:rsidRPr="00F82A08">
              <w:rPr>
                <w:rStyle w:val="Hyperlink"/>
                <w:noProof/>
                <w:rtl/>
              </w:rPr>
              <w:t>1-1 مقدمه‌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بر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>د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010103" w14:textId="262094F5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1" w:history="1">
            <w:r w:rsidRPr="00F82A08">
              <w:rPr>
                <w:rStyle w:val="Hyperlink"/>
                <w:noProof/>
                <w:rtl/>
              </w:rPr>
              <w:t>2-1 و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ز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س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190970D" w14:textId="3CBABE6E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2" w:history="1">
            <w:r w:rsidRPr="00F82A08">
              <w:rPr>
                <w:rStyle w:val="Hyperlink"/>
                <w:noProof/>
                <w:rtl/>
              </w:rPr>
              <w:t>3-1 طبقه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بند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FF81B8" w14:textId="1F003184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3" w:history="1">
            <w:r w:rsidRPr="00F82A08">
              <w:rPr>
                <w:rStyle w:val="Hyperlink"/>
                <w:noProof/>
                <w:rtl/>
              </w:rPr>
              <w:t>1-3-1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با ساختار آلفا-هل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کس</w:t>
            </w:r>
            <w:r w:rsidRPr="00F82A08">
              <w:rPr>
                <w:rStyle w:val="Hyperlink"/>
                <w:noProof/>
                <w:rtl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F82A08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Pr="00F82A08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Pr="00F82A08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20724B" w14:textId="563CAA9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4" w:history="1">
            <w:r w:rsidRPr="00F82A08">
              <w:rPr>
                <w:rStyle w:val="Hyperlink"/>
                <w:noProof/>
                <w:rtl/>
              </w:rPr>
              <w:t>2-3-1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غ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از س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ستئ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CD8A3A" w14:textId="6F0AE944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5" w:history="1">
            <w:r w:rsidRPr="00F82A08">
              <w:rPr>
                <w:rStyle w:val="Hyperlink"/>
                <w:rFonts w:eastAsiaTheme="minorHAnsi"/>
                <w:noProof/>
                <w:rtl/>
              </w:rPr>
              <w:t>3-3-1</w:t>
            </w:r>
            <w:r w:rsidRPr="00F82A08">
              <w:rPr>
                <w:rStyle w:val="Hyperlink"/>
                <w:noProof/>
                <w:rtl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با ساختار بتا-ش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ت</w:t>
            </w:r>
            <w:r w:rsidRPr="00F82A08">
              <w:rPr>
                <w:rStyle w:val="Hyperlink"/>
                <w:noProof/>
                <w:rtl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Pr="00F82A08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β-</w:t>
            </w:r>
            <w:r w:rsidRPr="00F82A08">
              <w:rPr>
                <w:rStyle w:val="Hyperlink"/>
                <w:rFonts w:asciiTheme="majorBidi" w:hAnsiTheme="majorBidi" w:cstheme="majorBidi"/>
                <w:noProof/>
              </w:rPr>
              <w:t>Sheet</w:t>
            </w:r>
            <w:r w:rsidRPr="00F82A08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A3CAAE3" w14:textId="78B3B2A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6" w:history="1">
            <w:r w:rsidRPr="00F82A08">
              <w:rPr>
                <w:rStyle w:val="Hyperlink"/>
                <w:noProof/>
                <w:rtl/>
              </w:rPr>
              <w:t>4-3-1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غ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از اس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آم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نه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منظ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749BCE" w14:textId="351EB9EB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7" w:history="1">
            <w:r w:rsidRPr="00F82A08">
              <w:rPr>
                <w:rStyle w:val="Hyperlink"/>
                <w:noProof/>
                <w:rtl/>
              </w:rPr>
              <w:t>5-3-1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با اس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آم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نه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تغ</w:t>
            </w:r>
            <w:r w:rsidRPr="00F82A08">
              <w:rPr>
                <w:rStyle w:val="Hyperlink"/>
                <w:rFonts w:hint="cs"/>
                <w:noProof/>
                <w:rtl/>
              </w:rPr>
              <w:t>یی</w:t>
            </w:r>
            <w:r w:rsidRPr="00F82A08">
              <w:rPr>
                <w:rStyle w:val="Hyperlink"/>
                <w:rFonts w:hint="eastAsia"/>
                <w:noProof/>
                <w:rtl/>
              </w:rPr>
              <w:t>ر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افته</w:t>
            </w:r>
            <w:r w:rsidRPr="00F82A08">
              <w:rPr>
                <w:rStyle w:val="Hyperlink"/>
                <w:noProof/>
                <w:rtl/>
              </w:rPr>
              <w:t xml:space="preserve"> 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ا</w:t>
            </w:r>
            <w:r w:rsidRPr="00F82A08">
              <w:rPr>
                <w:rStyle w:val="Hyperlink"/>
                <w:noProof/>
                <w:rtl/>
              </w:rPr>
              <w:t xml:space="preserve"> اصلاح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ش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8A29C5" w14:textId="060516FA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8" w:history="1">
            <w:r w:rsidRPr="00F82A08">
              <w:rPr>
                <w:rStyle w:val="Hyperlink"/>
                <w:noProof/>
                <w:rtl/>
              </w:rPr>
              <w:t>4-1 روش‌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تجرب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شناسا</w:t>
            </w:r>
            <w:r w:rsidRPr="00F82A08">
              <w:rPr>
                <w:rStyle w:val="Hyperlink"/>
                <w:rFonts w:hint="cs"/>
                <w:noProof/>
                <w:rtl/>
              </w:rPr>
              <w:t>یی</w:t>
            </w:r>
            <w:r w:rsidRPr="00F82A08">
              <w:rPr>
                <w:rStyle w:val="Hyperlink"/>
                <w:noProof/>
                <w:rtl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</w:t>
            </w:r>
            <w:r w:rsidRPr="00F82A08">
              <w:rPr>
                <w:rStyle w:val="Hyperlink"/>
                <w:noProof/>
                <w:rtl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712ED4" w14:textId="558FE8D9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29" w:history="1">
            <w:r w:rsidRPr="00F82A08">
              <w:rPr>
                <w:rStyle w:val="Hyperlink"/>
                <w:noProof/>
              </w:rPr>
              <w:t>5-1</w:t>
            </w:r>
            <w:r w:rsidRPr="00F82A08">
              <w:rPr>
                <w:rStyle w:val="Hyperlink"/>
                <w:noProof/>
                <w:rtl/>
              </w:rPr>
              <w:t xml:space="preserve"> روش‌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محاسبا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پ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ش</w:t>
            </w:r>
            <w:r>
              <w:rPr>
                <w:rStyle w:val="Hyperlink"/>
                <w:noProof/>
              </w:rPr>
              <w:softHyphen/>
            </w:r>
            <w:r w:rsidRPr="00F82A08">
              <w:rPr>
                <w:rStyle w:val="Hyperlink"/>
                <w:noProof/>
                <w:rtl/>
              </w:rPr>
              <w:t>ب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د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ضدسرطا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2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E40B3" w14:textId="3AF1E51F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0" w:history="1">
            <w:r w:rsidRPr="00F82A08">
              <w:rPr>
                <w:rStyle w:val="Hyperlink"/>
                <w:noProof/>
                <w:rtl/>
              </w:rPr>
              <w:t>1-5-1 روش‌ها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مبتن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بر 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ادگ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ر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noProof/>
                <w:rtl/>
              </w:rPr>
              <w:t xml:space="preserve"> ماش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A4EA04" w14:textId="43015E95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1" w:history="1">
            <w:r w:rsidRPr="00F82A08">
              <w:rPr>
                <w:rStyle w:val="Hyperlink"/>
                <w:noProof/>
              </w:rPr>
              <w:t>6-1</w:t>
            </w:r>
            <w:r w:rsidRPr="00F82A08">
              <w:rPr>
                <w:rStyle w:val="Hyperlink"/>
                <w:noProof/>
                <w:rtl/>
              </w:rPr>
              <w:t xml:space="preserve"> پ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ش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ن</w:t>
            </w:r>
            <w:r w:rsidRPr="00F82A08">
              <w:rPr>
                <w:rStyle w:val="Hyperlink"/>
                <w:noProof/>
                <w:rtl/>
              </w:rPr>
              <w:t>ه تحق</w:t>
            </w:r>
            <w:r w:rsidRPr="00F82A08">
              <w:rPr>
                <w:rStyle w:val="Hyperlink"/>
                <w:rFonts w:hint="cs"/>
                <w:noProof/>
                <w:rtl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</w:rPr>
              <w:t>ق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B2973D" w14:textId="6F8AA97D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2" w:history="1">
            <w:r w:rsidRPr="00F82A08">
              <w:rPr>
                <w:rStyle w:val="Hyperlink"/>
                <w:noProof/>
              </w:rPr>
              <w:t>7-1</w:t>
            </w:r>
            <w:r w:rsidRPr="00F82A08">
              <w:rPr>
                <w:rStyle w:val="Hyperlink"/>
                <w:noProof/>
                <w:rtl/>
              </w:rPr>
              <w:t xml:space="preserve"> هدف از انجام طرح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60B555" w14:textId="329E54FA" w:rsidR="006D2046" w:rsidRDefault="006D2046" w:rsidP="006D2046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3745833" w:history="1">
            <w:r w:rsidRPr="00F82A08">
              <w:rPr>
                <w:rStyle w:val="Hyperlink"/>
                <w:rtl/>
                <w:lang w:bidi="ar-IQ"/>
              </w:rPr>
              <w:t>2 فصل دوم: مواد و روش‌ها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74583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8A2D4F">
              <w:rPr>
                <w:webHidden/>
                <w:rtl/>
                <w:lang w:bidi="ar-SA"/>
              </w:rPr>
              <w:t>17</w:t>
            </w:r>
            <w:r>
              <w:rPr>
                <w:webHidden/>
              </w:rPr>
              <w:fldChar w:fldCharType="end"/>
            </w:r>
          </w:hyperlink>
        </w:p>
        <w:p w14:paraId="0319643C" w14:textId="4042A45B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4" w:history="1">
            <w:r w:rsidRPr="00F82A08">
              <w:rPr>
                <w:rStyle w:val="Hyperlink"/>
                <w:noProof/>
                <w:rtl/>
                <w:lang w:bidi="ar-IQ"/>
              </w:rPr>
              <w:t>1-2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70A12" w14:textId="63A32FFC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5" w:history="1">
            <w:r w:rsidRPr="00F82A08">
              <w:rPr>
                <w:rStyle w:val="Hyperlink"/>
                <w:noProof/>
                <w:lang w:bidi="ar-IQ"/>
              </w:rPr>
              <w:t>1-1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جموعه داده مثب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BA17D3" w14:textId="4AC41C68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6" w:history="1">
            <w:r w:rsidRPr="00F82A08">
              <w:rPr>
                <w:rStyle w:val="Hyperlink"/>
                <w:noProof/>
                <w:lang w:bidi="ar-IQ"/>
              </w:rPr>
              <w:t>2-1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جموعه داده من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30EED6" w14:textId="0C628267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7" w:history="1">
            <w:r w:rsidRPr="00F82A08">
              <w:rPr>
                <w:rStyle w:val="Hyperlink"/>
                <w:noProof/>
                <w:lang w:bidi="ar-IQ"/>
              </w:rPr>
              <w:t>2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پ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ش</w:t>
            </w:r>
            <w:r w:rsidR="0069664F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پرداز</w:t>
            </w:r>
            <w:r w:rsidRPr="00F82A08">
              <w:rPr>
                <w:rStyle w:val="Hyperlink"/>
                <w:noProof/>
                <w:rtl/>
                <w:lang w:bidi="ar-IQ"/>
              </w:rPr>
              <w:t>ش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4754B1" w14:textId="1629A7CF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8" w:history="1">
            <w:r w:rsidRPr="00F82A08">
              <w:rPr>
                <w:rStyle w:val="Hyperlink"/>
                <w:noProof/>
                <w:rtl/>
                <w:lang w:bidi="ar-IQ"/>
              </w:rPr>
              <w:t>1-2-2 شناس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 حذف توال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شابه توسط ابزار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d-h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1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88F90C" w14:textId="3A7C914F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39" w:history="1">
            <w:r w:rsidRPr="00F82A08">
              <w:rPr>
                <w:rStyle w:val="Hyperlink"/>
                <w:noProof/>
                <w:rtl/>
                <w:lang w:bidi="ar-IQ"/>
              </w:rPr>
              <w:t>2-2-2 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لتر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طول توال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پپت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706AA" w14:textId="2E900EC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0" w:history="1">
            <w:r w:rsidRPr="00F82A08">
              <w:rPr>
                <w:rStyle w:val="Hyperlink"/>
                <w:noProof/>
                <w:rtl/>
                <w:lang w:bidi="ar-IQ"/>
              </w:rPr>
              <w:t>3-2-2 بالانس کردن داده</w:t>
            </w:r>
            <w:r w:rsidR="0069664F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ثبت و من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57A8A3" w14:textId="07A575F9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1" w:history="1">
            <w:r w:rsidRPr="00F82A08">
              <w:rPr>
                <w:rStyle w:val="Hyperlink"/>
                <w:noProof/>
                <w:rtl/>
                <w:lang w:bidi="ar-IQ"/>
              </w:rPr>
              <w:t>3-2 مجموعه داده آموزش و تس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DED38DF" w14:textId="5B42E01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2" w:history="1">
            <w:r w:rsidRPr="00F82A08">
              <w:rPr>
                <w:rStyle w:val="Hyperlink"/>
                <w:noProof/>
                <w:rtl/>
                <w:lang w:bidi="ar-IQ"/>
              </w:rPr>
              <w:t>1-3-2 مجموعه داده آموز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ABC40B" w14:textId="5F4F5D43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3" w:history="1">
            <w:r w:rsidRPr="00F82A08">
              <w:rPr>
                <w:rStyle w:val="Hyperlink"/>
                <w:noProof/>
                <w:lang w:bidi="ar-IQ"/>
              </w:rPr>
              <w:t>2-3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جموعه داده تست مستقل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8C8562" w14:textId="2AA83331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4" w:history="1">
            <w:r w:rsidRPr="00F82A08">
              <w:rPr>
                <w:rStyle w:val="Hyperlink"/>
                <w:noProof/>
                <w:lang w:bidi="ar-IQ"/>
              </w:rPr>
              <w:t>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استخراج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E5BA99" w14:textId="26FFF0B5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5" w:history="1">
            <w:r w:rsidRPr="00F82A08">
              <w:rPr>
                <w:rStyle w:val="Hyperlink"/>
                <w:noProof/>
                <w:rtl/>
                <w:lang w:bidi="ar-IQ"/>
              </w:rPr>
              <w:t>1-4-2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seudo-Amino Acid Composition (Pseu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2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53449AF" w14:textId="073906A2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6" w:history="1">
            <w:r w:rsidRPr="00F82A08">
              <w:rPr>
                <w:rStyle w:val="Hyperlink"/>
                <w:noProof/>
                <w:rtl/>
                <w:lang w:bidi="ar-IQ"/>
              </w:rPr>
              <w:t>2-4-2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Amphiphilic Pseudo-Amino Acid Composition (APsedoAAC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FBB110" w14:textId="32D81BB3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7" w:history="1">
            <w:r w:rsidRPr="00F82A08">
              <w:rPr>
                <w:rStyle w:val="Hyperlink"/>
                <w:noProof/>
                <w:rtl/>
                <w:lang w:bidi="ar-IQ"/>
              </w:rPr>
              <w:t>3-4-2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</w:t>
            </w:r>
            <w:r w:rsidRPr="00F82A08">
              <w:rPr>
                <w:rStyle w:val="Hyperlink"/>
                <w:noProof/>
                <w:rtl/>
                <w:lang w:bidi="ar-IQ"/>
              </w:rPr>
              <w:t>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Composition of k-spaced Amino Acid Pairs (CKSAAP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C4A1A2" w14:textId="7623C33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8" w:history="1">
            <w:r w:rsidRPr="00F82A08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4-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eastAsia="TimesNewRomanPSMT" w:hAnsiTheme="majorBidi" w:cstheme="majorBidi"/>
                <w:noProof/>
                <w:lang w:bidi="ar-IQ"/>
              </w:rPr>
              <w:t>Composition/Transition/Distribution (CT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99020" w14:textId="1B69B840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49" w:history="1">
            <w:r w:rsidRPr="00F82A08">
              <w:rPr>
                <w:rStyle w:val="Hyperlink"/>
                <w:noProof/>
                <w:lang w:bidi="ar-IQ"/>
              </w:rPr>
              <w:t>5-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Dipeptide Deviation from Expected Mean (DDE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9B1861" w14:textId="1D3F1DED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0" w:history="1">
            <w:r w:rsidRPr="00F82A08">
              <w:rPr>
                <w:rStyle w:val="Hyperlink"/>
                <w:noProof/>
                <w:lang w:bidi="ar-IQ"/>
              </w:rPr>
              <w:t>6-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Moran correlation (Moran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032BB7" w14:textId="55577E1E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1" w:history="1">
            <w:r w:rsidRPr="00F82A08">
              <w:rPr>
                <w:rStyle w:val="Hyperlink"/>
                <w:noProof/>
                <w:rtl/>
                <w:lang w:bidi="ar-IQ"/>
              </w:rPr>
              <w:t>7-4-2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Geary correlation (Geary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B0C33B" w14:textId="20439E91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2" w:history="1">
            <w:r w:rsidRPr="00F82A08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8-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Normalized Moreau-Broto Autocorrelation (NMBroto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3E674E" w14:textId="36DEFFBF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3" w:history="1">
            <w:r w:rsidRPr="00F82A08">
              <w:rPr>
                <w:rStyle w:val="Hyperlink"/>
                <w:noProof/>
                <w:lang w:bidi="ar-IQ"/>
              </w:rPr>
              <w:t>9-4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i/>
                <w:iCs/>
                <w:noProof/>
                <w:lang w:bidi="ar-IQ"/>
              </w:rPr>
              <w:t>k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-Spaced Conjoint Triad (KSCTriad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0DFDD4" w14:textId="1550FE77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4" w:history="1">
            <w:r w:rsidRPr="00F82A08">
              <w:rPr>
                <w:rStyle w:val="Hyperlink"/>
                <w:noProof/>
                <w:rtl/>
                <w:lang w:bidi="ar-IQ"/>
              </w:rPr>
              <w:t>10-4-2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Quasi-sequence-order (QSOrde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CF921E" w14:textId="0B277DEA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5" w:history="1">
            <w:r w:rsidRPr="00F82A08">
              <w:rPr>
                <w:rStyle w:val="Hyperlink"/>
                <w:noProof/>
                <w:rtl/>
                <w:lang w:bidi="ar-IQ"/>
              </w:rPr>
              <w:t>5-2 پ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ش‌پردازش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6257C83" w14:textId="41C43E39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6" w:history="1">
            <w:r w:rsidRPr="00F82A08">
              <w:rPr>
                <w:rStyle w:val="Hyperlink"/>
                <w:noProof/>
                <w:rtl/>
                <w:lang w:bidi="ar-IQ"/>
              </w:rPr>
              <w:t>6-2 نرمالساز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داده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3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72691EB" w14:textId="668E2389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7" w:history="1">
            <w:r w:rsidRPr="00F82A08">
              <w:rPr>
                <w:rStyle w:val="Hyperlink"/>
                <w:noProof/>
                <w:lang w:bidi="ar-IQ"/>
              </w:rPr>
              <w:t>7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‌ مع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ار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ارز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اب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B8C687" w14:textId="0208D193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8" w:history="1">
            <w:r w:rsidRPr="00F82A08">
              <w:rPr>
                <w:rStyle w:val="Hyperlink"/>
                <w:noProof/>
                <w:rtl/>
                <w:lang w:bidi="ar-IQ"/>
              </w:rPr>
              <w:t>1-7-2 حساس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A500F0" w14:textId="27A9FF89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59" w:history="1">
            <w:r w:rsidRPr="00F82A08">
              <w:rPr>
                <w:rStyle w:val="Hyperlink"/>
                <w:noProof/>
                <w:lang w:bidi="ar-IQ"/>
              </w:rPr>
              <w:t>2-7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اختصاص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21AD22" w14:textId="5066D1DA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0" w:history="1">
            <w:r w:rsidRPr="00F82A08">
              <w:rPr>
                <w:rStyle w:val="Hyperlink"/>
                <w:noProof/>
                <w:lang w:bidi="ar-IQ"/>
              </w:rPr>
              <w:t>3-7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صح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FBE929" w14:textId="3784509A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1" w:history="1">
            <w:r w:rsidRPr="00F82A08">
              <w:rPr>
                <w:rStyle w:val="Hyperlink"/>
                <w:noProof/>
                <w:lang w:bidi="ar-IQ"/>
              </w:rPr>
              <w:t>4-7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دقت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2CB4BF" w14:textId="413686C1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2" w:history="1">
            <w:r w:rsidRPr="00F82A08">
              <w:rPr>
                <w:rStyle w:val="Hyperlink"/>
                <w:noProof/>
                <w:rtl/>
                <w:lang w:bidi="ar-IQ"/>
              </w:rPr>
              <w:t>8-2 اعتبارسنج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  <w:lang w:bidi="ar-IQ"/>
                </w:rPr>
                <m:t>k</m:t>
              </m:r>
            </m:oMath>
            <w:r w:rsidRPr="00F82A08">
              <w:rPr>
                <w:rStyle w:val="Hyperlink"/>
                <w:rFonts w:ascii="Kristen ITC" w:hAnsi="Kristen ITC"/>
                <w:noProof/>
                <w:rtl/>
                <w:lang w:bidi="ar-IQ"/>
              </w:rPr>
              <w:t>-</w:t>
            </w:r>
            <w:r w:rsidRPr="00F82A08">
              <w:rPr>
                <w:rStyle w:val="Hyperlink"/>
                <w:noProof/>
                <w:rtl/>
                <w:lang w:bidi="ar-IQ"/>
              </w:rPr>
              <w:t>ل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1EB79D" w14:textId="1A6A940D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3" w:history="1">
            <w:r w:rsidRPr="00F82A08">
              <w:rPr>
                <w:rStyle w:val="Hyperlink"/>
                <w:noProof/>
                <w:rtl/>
                <w:lang w:bidi="ar-IQ"/>
              </w:rPr>
              <w:t>9-2 انتخاب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6CCA9" w14:textId="74701E89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4" w:history="1">
            <w:r w:rsidRPr="00F82A08">
              <w:rPr>
                <w:rStyle w:val="Hyperlink"/>
                <w:noProof/>
                <w:rtl/>
                <w:lang w:bidi="ar-IQ"/>
              </w:rPr>
              <w:t>1-9-2 روش بسته‌بن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966C4C" w14:textId="004ACCAA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5" w:history="1">
            <w:r w:rsidRPr="00F82A08">
              <w:rPr>
                <w:rStyle w:val="Hyperlink"/>
                <w:noProof/>
                <w:lang w:bidi="ar-IQ"/>
              </w:rPr>
              <w:t>10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کاهش ابعاد مجموعه داده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C59805" w14:textId="4AB8EBCE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6" w:history="1">
            <w:r w:rsidRPr="00F82A08">
              <w:rPr>
                <w:rStyle w:val="Hyperlink"/>
                <w:noProof/>
                <w:rtl/>
                <w:lang w:bidi="ar-IQ"/>
              </w:rPr>
              <w:t>11-2 مدل‌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اد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ر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اجرا شده ر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جموعه داده‌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65CDB0" w14:textId="7DFC6E86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7" w:history="1">
            <w:r w:rsidRPr="00F82A08">
              <w:rPr>
                <w:rStyle w:val="Hyperlink"/>
                <w:noProof/>
                <w:lang w:bidi="ar-IQ"/>
              </w:rPr>
              <w:t>1-11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جنگل تصاد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90928E" w14:textId="38C17B5D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68" w:history="1">
            <w:r w:rsidRPr="00F82A08">
              <w:rPr>
                <w:rStyle w:val="Hyperlink"/>
                <w:noProof/>
                <w:lang w:bidi="ar-IQ"/>
              </w:rPr>
              <w:t>2-11-2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طبقه‌بن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اش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بردار پ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شت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4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2534593" w14:textId="1B8AF6FF" w:rsidR="006D2046" w:rsidRDefault="006D2046" w:rsidP="006D2046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3745869" w:history="1">
            <w:r w:rsidRPr="00F82A08">
              <w:rPr>
                <w:rStyle w:val="Hyperlink"/>
                <w:rtl/>
                <w:lang w:bidi="ar-IQ"/>
              </w:rPr>
              <w:t>3 فصل سوم: نتا</w:t>
            </w:r>
            <w:r w:rsidRPr="00F82A08">
              <w:rPr>
                <w:rStyle w:val="Hyperlink"/>
                <w:rFonts w:hint="cs"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rtl/>
                <w:lang w:bidi="ar-IQ"/>
              </w:rPr>
              <w:t>ج</w:t>
            </w:r>
            <w:r w:rsidRPr="00F82A08">
              <w:rPr>
                <w:rStyle w:val="Hyperlink"/>
                <w:rtl/>
                <w:lang w:bidi="ar-IQ"/>
              </w:rPr>
              <w:t xml:space="preserve"> و بحث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74586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8A2D4F">
              <w:rPr>
                <w:webHidden/>
                <w:rtl/>
                <w:lang w:bidi="ar-SA"/>
              </w:rPr>
              <w:t>51</w:t>
            </w:r>
            <w:r>
              <w:rPr>
                <w:webHidden/>
              </w:rPr>
              <w:fldChar w:fldCharType="end"/>
            </w:r>
          </w:hyperlink>
        </w:p>
        <w:p w14:paraId="5FA0F922" w14:textId="4F107AAB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0" w:history="1">
            <w:r w:rsidRPr="00F82A08">
              <w:rPr>
                <w:rStyle w:val="Hyperlink"/>
                <w:noProof/>
                <w:rtl/>
                <w:lang w:bidi="ar-IQ"/>
              </w:rPr>
              <w:t>1-3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طبقه‌بندها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D827A4C" w14:textId="74A75111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1" w:history="1">
            <w:r w:rsidRPr="00F82A08">
              <w:rPr>
                <w:rStyle w:val="Hyperlink"/>
                <w:noProof/>
                <w:lang w:bidi="ar-IQ"/>
              </w:rPr>
              <w:t>2-3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داده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10 مؤلفه اول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PC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9A937E" w14:textId="4B4794E6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2" w:history="1">
            <w:r w:rsidRPr="00F82A08">
              <w:rPr>
                <w:rStyle w:val="Hyperlink"/>
                <w:noProof/>
                <w:lang w:bidi="ar-IQ"/>
              </w:rPr>
              <w:t>1-2-3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ربوط به طبقه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بند جنگل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تصاد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193977" w14:textId="623C64AE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3" w:history="1">
            <w:r w:rsidRPr="00F82A08">
              <w:rPr>
                <w:rStyle w:val="Hyperlink"/>
                <w:noProof/>
                <w:rtl/>
                <w:lang w:bidi="ar-IQ"/>
              </w:rPr>
              <w:t>2-2-3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ربوط به طبقه‌بند ماش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ن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بردارپشت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بان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BE6B44" w14:textId="135FF8BC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4" w:history="1">
            <w:r w:rsidRPr="00F82A08">
              <w:rPr>
                <w:rStyle w:val="Hyperlink"/>
                <w:noProof/>
                <w:lang w:bidi="ar-IQ"/>
              </w:rPr>
              <w:t>3-3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ژگ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ه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انتخاب شده توسط الگور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تم</w:t>
            </w:r>
            <w:r w:rsidRPr="00F82A08">
              <w:rPr>
                <w:rStyle w:val="Hyperlink"/>
                <w:noProof/>
                <w:rtl/>
              </w:rPr>
              <w:t xml:space="preserve"> </w:t>
            </w:r>
            <w:r w:rsidRPr="00F82A08">
              <w:rPr>
                <w:rStyle w:val="Hyperlink"/>
                <w:noProof/>
                <w:rtl/>
                <w:lang w:bidi="ar-IQ"/>
              </w:rPr>
              <w:t>انتخاب متوال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رو به جلو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5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5CBCD" w14:textId="215BA671" w:rsidR="006D2046" w:rsidRDefault="006D2046" w:rsidP="006D2046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5" w:history="1">
            <w:r w:rsidRPr="00F82A08">
              <w:rPr>
                <w:rStyle w:val="Hyperlink"/>
                <w:noProof/>
                <w:lang w:bidi="ar-IQ"/>
              </w:rPr>
              <w:t>4-3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بدست آمده بر رو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3 مجموعه داده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50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،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100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/>
                <w:noProof/>
                <w:rtl/>
                <w:lang w:bidi="ar-IQ"/>
              </w:rPr>
              <w:t>و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rtl/>
                <w:lang w:bidi="ar-IQ"/>
              </w:rPr>
              <w:t xml:space="preserve"> </w:t>
            </w:r>
            <w:r w:rsidRPr="00F82A08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SFS200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081E83" w14:textId="123A3CC6" w:rsidR="006D2046" w:rsidRDefault="006D2046" w:rsidP="006D2046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3745876" w:history="1">
            <w:r w:rsidRPr="00F82A08">
              <w:rPr>
                <w:rStyle w:val="Hyperlink"/>
                <w:noProof/>
                <w:rtl/>
                <w:lang w:bidi="ar-IQ"/>
              </w:rPr>
              <w:t>1-4-3 نتا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noProof/>
                <w:rtl/>
                <w:lang w:bidi="ar-IQ"/>
              </w:rPr>
              <w:t>ج</w:t>
            </w:r>
            <w:r w:rsidRPr="00F82A08">
              <w:rPr>
                <w:rStyle w:val="Hyperlink"/>
                <w:noProof/>
                <w:rtl/>
                <w:lang w:bidi="ar-IQ"/>
              </w:rPr>
              <w:t xml:space="preserve"> مربوط به طبقه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بند جنگل</w:t>
            </w:r>
            <w:r w:rsidR="00F77E4A">
              <w:rPr>
                <w:rStyle w:val="Hyperlink"/>
                <w:noProof/>
                <w:lang w:bidi="ar-IQ"/>
              </w:rPr>
              <w:softHyphen/>
            </w:r>
            <w:r w:rsidRPr="00F82A08">
              <w:rPr>
                <w:rStyle w:val="Hyperlink"/>
                <w:noProof/>
                <w:rtl/>
                <w:lang w:bidi="ar-IQ"/>
              </w:rPr>
              <w:t>تصادف</w:t>
            </w:r>
            <w:r w:rsidRPr="00F82A08">
              <w:rPr>
                <w:rStyle w:val="Hyperlink"/>
                <w:rFonts w:hint="cs"/>
                <w:noProof/>
                <w:rtl/>
                <w:lang w:bidi="ar-IQ"/>
              </w:rPr>
              <w:t>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937458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8A2D4F">
              <w:rPr>
                <w:noProof/>
                <w:webHidden/>
                <w:rtl/>
                <w:lang w:bidi="ar-SA"/>
              </w:rPr>
              <w:t>6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87536B" w14:textId="583DC852" w:rsidR="006D2046" w:rsidRDefault="006D2046" w:rsidP="006D2046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3745877" w:history="1">
            <w:r w:rsidRPr="00F82A08">
              <w:rPr>
                <w:rStyle w:val="Hyperlink"/>
                <w:rtl/>
                <w:lang w:bidi="ar-IQ"/>
              </w:rPr>
              <w:t>4 فصل چهارم: بحث و پ</w:t>
            </w:r>
            <w:r w:rsidRPr="00F82A08">
              <w:rPr>
                <w:rStyle w:val="Hyperlink"/>
                <w:rFonts w:hint="cs"/>
                <w:rtl/>
                <w:lang w:bidi="ar-IQ"/>
              </w:rPr>
              <w:t>ی</w:t>
            </w:r>
            <w:r w:rsidRPr="00F82A08">
              <w:rPr>
                <w:rStyle w:val="Hyperlink"/>
                <w:rFonts w:hint="eastAsia"/>
                <w:rtl/>
                <w:lang w:bidi="ar-IQ"/>
              </w:rPr>
              <w:t>شنهادات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9374587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8A2D4F">
              <w:rPr>
                <w:webHidden/>
                <w:rtl/>
                <w:lang w:bidi="ar-SA"/>
              </w:rPr>
              <w:t>63</w:t>
            </w:r>
            <w:r>
              <w:rPr>
                <w:webHidden/>
              </w:rPr>
              <w:fldChar w:fldCharType="end"/>
            </w:r>
          </w:hyperlink>
        </w:p>
        <w:p w14:paraId="2B44CA2E" w14:textId="59981134" w:rsidR="009219E2" w:rsidRDefault="009219E2" w:rsidP="006D2046">
          <w:pPr>
            <w:rPr>
              <w:lang w:bidi="ar-IQ"/>
            </w:rPr>
          </w:pPr>
          <w:r>
            <w:rPr>
              <w:b/>
              <w:bCs/>
              <w:noProof/>
              <w:lang w:bidi="ar-IQ"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7F770A7A" w14:textId="7D2BC3AB" w:rsidR="00241007" w:rsidRPr="00241007" w:rsidRDefault="00241007" w:rsidP="007B4638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  <w:lang w:bidi="ar-IQ"/>
        </w:rPr>
      </w:pPr>
      <w:r w:rsidRPr="00241007">
        <w:rPr>
          <w:b/>
          <w:bCs/>
          <w:sz w:val="52"/>
          <w:szCs w:val="52"/>
          <w:rtl/>
          <w:lang w:bidi="ar-IQ"/>
        </w:rPr>
        <w:lastRenderedPageBreak/>
        <w:t>فهرست شکل</w:t>
      </w:r>
      <w:r w:rsidRPr="00241007">
        <w:rPr>
          <w:b/>
          <w:bCs/>
          <w:sz w:val="52"/>
          <w:szCs w:val="52"/>
          <w:rtl/>
          <w:lang w:bidi="ar-IQ"/>
        </w:rPr>
        <w:softHyphen/>
        <w:t>ها و نمودار</w:t>
      </w:r>
      <w:r w:rsidRPr="00241007">
        <w:rPr>
          <w:b/>
          <w:bCs/>
          <w:sz w:val="52"/>
          <w:szCs w:val="52"/>
          <w:rtl/>
          <w:lang w:bidi="ar-IQ"/>
        </w:rPr>
        <w:softHyphen/>
        <w:t>ها</w:t>
      </w:r>
    </w:p>
    <w:p w14:paraId="42D51AC8" w14:textId="6DD0613A" w:rsidR="00F77E4A" w:rsidRDefault="00241007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 w:rsidRPr="00ED0CDB">
        <w:rPr>
          <w:rtl/>
          <w:lang w:bidi="ar-IQ"/>
        </w:rPr>
        <w:fldChar w:fldCharType="begin"/>
      </w:r>
      <w:r w:rsidRPr="00ED0CDB">
        <w:rPr>
          <w:rtl/>
          <w:lang w:bidi="ar-IQ"/>
        </w:rPr>
        <w:instrText xml:space="preserve"> </w:instrText>
      </w:r>
      <w:r w:rsidRPr="00ED0CDB">
        <w:rPr>
          <w:lang w:bidi="ar-IQ"/>
        </w:rPr>
        <w:instrText>TOC</w:instrText>
      </w:r>
      <w:r w:rsidRPr="00ED0CDB">
        <w:rPr>
          <w:rtl/>
          <w:lang w:bidi="ar-IQ"/>
        </w:rPr>
        <w:instrText xml:space="preserve"> \</w:instrText>
      </w:r>
      <w:r w:rsidRPr="00ED0CDB">
        <w:rPr>
          <w:lang w:bidi="ar-IQ"/>
        </w:rPr>
        <w:instrText>h \z \c</w:instrText>
      </w:r>
      <w:r w:rsidRPr="00ED0CDB">
        <w:rPr>
          <w:rtl/>
          <w:lang w:bidi="ar-IQ"/>
        </w:rPr>
        <w:instrText xml:space="preserve"> "شکل" </w:instrText>
      </w:r>
      <w:r w:rsidRPr="00ED0CDB">
        <w:rPr>
          <w:rtl/>
          <w:lang w:bidi="ar-IQ"/>
        </w:rPr>
        <w:fldChar w:fldCharType="separate"/>
      </w:r>
      <w:hyperlink w:anchor="_Toc93745942" w:history="1">
        <w:r w:rsidR="00F77E4A" w:rsidRPr="009C2C65">
          <w:rPr>
            <w:rStyle w:val="Hyperlink"/>
            <w:noProof/>
            <w:rtl/>
          </w:rPr>
          <w:t>شکل ‏1</w:t>
        </w:r>
        <w:r w:rsidR="00F77E4A"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="00F77E4A" w:rsidRPr="009C2C65">
          <w:rPr>
            <w:rStyle w:val="Hyperlink"/>
            <w:noProof/>
          </w:rPr>
          <w:t>1</w:t>
        </w:r>
        <w:r w:rsidR="00F77E4A" w:rsidRPr="009C2C65">
          <w:rPr>
            <w:rStyle w:val="Hyperlink"/>
            <w:noProof/>
            <w:rtl/>
          </w:rPr>
          <w:t>: تعداد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 xml:space="preserve"> پپت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>د ضدم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>کروب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 xml:space="preserve"> طب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>ع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 xml:space="preserve"> با فعال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>ت ضدسرطان</w:t>
        </w:r>
        <w:r w:rsidR="00F77E4A" w:rsidRPr="009C2C65">
          <w:rPr>
            <w:rStyle w:val="Hyperlink"/>
            <w:rFonts w:hint="cs"/>
            <w:noProof/>
            <w:rtl/>
          </w:rPr>
          <w:t>ی</w:t>
        </w:r>
        <w:r w:rsidR="00F77E4A" w:rsidRPr="009C2C65">
          <w:rPr>
            <w:rStyle w:val="Hyperlink"/>
            <w:noProof/>
            <w:rtl/>
          </w:rPr>
          <w:t>[6]</w:t>
        </w:r>
        <w:r w:rsidR="00F77E4A">
          <w:rPr>
            <w:noProof/>
            <w:webHidden/>
          </w:rPr>
          <w:tab/>
        </w:r>
        <w:r w:rsidR="00F77E4A">
          <w:rPr>
            <w:noProof/>
            <w:webHidden/>
          </w:rPr>
          <w:fldChar w:fldCharType="begin"/>
        </w:r>
        <w:r w:rsidR="00F77E4A">
          <w:rPr>
            <w:noProof/>
            <w:webHidden/>
          </w:rPr>
          <w:instrText xml:space="preserve"> PAGEREF _Toc93745942 \h </w:instrText>
        </w:r>
        <w:r w:rsidR="00F77E4A">
          <w:rPr>
            <w:noProof/>
            <w:webHidden/>
          </w:rPr>
        </w:r>
        <w:r w:rsidR="00F77E4A"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4</w:t>
        </w:r>
        <w:r w:rsidR="00F77E4A">
          <w:rPr>
            <w:noProof/>
            <w:webHidden/>
          </w:rPr>
          <w:fldChar w:fldCharType="end"/>
        </w:r>
      </w:hyperlink>
    </w:p>
    <w:p w14:paraId="047139A2" w14:textId="155E9475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3" w:history="1">
        <w:r w:rsidRPr="009C2C65">
          <w:rPr>
            <w:rStyle w:val="Hyperlink"/>
            <w:noProof/>
            <w:rtl/>
          </w:rPr>
          <w:t>شکل ‏1</w:t>
        </w:r>
        <w:r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Pr="009C2C65">
          <w:rPr>
            <w:rStyle w:val="Hyperlink"/>
            <w:noProof/>
          </w:rPr>
          <w:t>2</w:t>
        </w:r>
        <w:r w:rsidRPr="009C2C65">
          <w:rPr>
            <w:rStyle w:val="Hyperlink"/>
            <w:noProof/>
            <w:rtl/>
          </w:rPr>
          <w:t>:  ساختار کل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ک درخت تصم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م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0</w:t>
        </w:r>
        <w:r>
          <w:rPr>
            <w:noProof/>
            <w:webHidden/>
          </w:rPr>
          <w:fldChar w:fldCharType="end"/>
        </w:r>
      </w:hyperlink>
    </w:p>
    <w:p w14:paraId="06BCC091" w14:textId="7BB1EC9B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4" w:history="1">
        <w:r w:rsidRPr="009C2C65">
          <w:rPr>
            <w:rStyle w:val="Hyperlink"/>
            <w:noProof/>
            <w:rtl/>
          </w:rPr>
          <w:t>شکل ‏1</w:t>
        </w:r>
        <w:r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Pr="009C2C65">
          <w:rPr>
            <w:rStyle w:val="Hyperlink"/>
            <w:noProof/>
          </w:rPr>
          <w:t>3</w:t>
        </w:r>
        <w:r w:rsidRPr="009C2C65">
          <w:rPr>
            <w:rStyle w:val="Hyperlink"/>
            <w:noProof/>
            <w:rtl/>
          </w:rPr>
          <w:t>: ساختار کل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ک طبقه</w:t>
        </w:r>
        <w:r w:rsidR="0008236A">
          <w:rPr>
            <w:rStyle w:val="Hyperlink"/>
            <w:noProof/>
          </w:rPr>
          <w:softHyphen/>
        </w:r>
        <w:r w:rsidRPr="009C2C65">
          <w:rPr>
            <w:rStyle w:val="Hyperlink"/>
            <w:noProof/>
            <w:rtl/>
          </w:rPr>
          <w:t>بند جنگل</w:t>
        </w:r>
        <w:r w:rsidR="00707CC6">
          <w:rPr>
            <w:rStyle w:val="Hyperlink"/>
            <w:noProof/>
            <w:rtl/>
          </w:rPr>
          <w:softHyphen/>
        </w:r>
        <w:r w:rsidRPr="009C2C65">
          <w:rPr>
            <w:rStyle w:val="Hyperlink"/>
            <w:noProof/>
            <w:rtl/>
          </w:rPr>
          <w:t>ت</w:t>
        </w:r>
        <w:r w:rsidRPr="009C2C65">
          <w:rPr>
            <w:rStyle w:val="Hyperlink"/>
            <w:noProof/>
            <w:rtl/>
          </w:rPr>
          <w:t>صادف</w:t>
        </w:r>
        <w:r w:rsidRPr="009C2C65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1</w:t>
        </w:r>
        <w:r>
          <w:rPr>
            <w:noProof/>
            <w:webHidden/>
          </w:rPr>
          <w:fldChar w:fldCharType="end"/>
        </w:r>
      </w:hyperlink>
    </w:p>
    <w:p w14:paraId="12341D72" w14:textId="661E8DF9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5" w:history="1">
        <w:r w:rsidRPr="009C2C65">
          <w:rPr>
            <w:rStyle w:val="Hyperlink"/>
            <w:noProof/>
            <w:rtl/>
          </w:rPr>
          <w:t>شکل ‏1</w:t>
        </w:r>
        <w:r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Pr="009C2C65">
          <w:rPr>
            <w:rStyle w:val="Hyperlink"/>
            <w:noProof/>
          </w:rPr>
          <w:t>4</w:t>
        </w:r>
        <w:r w:rsidRPr="009C2C65">
          <w:rPr>
            <w:rStyle w:val="Hyperlink"/>
            <w:noProof/>
            <w:rtl/>
          </w:rPr>
          <w:t>: ساختار کل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ک ماش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ن بردارپشت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بان دوکلاس خط</w:t>
        </w:r>
        <w:r w:rsidRPr="009C2C65">
          <w:rPr>
            <w:rStyle w:val="Hyperlink"/>
            <w:rFonts w:hint="cs"/>
            <w:noProof/>
            <w:rtl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2</w:t>
        </w:r>
        <w:r>
          <w:rPr>
            <w:noProof/>
            <w:webHidden/>
          </w:rPr>
          <w:fldChar w:fldCharType="end"/>
        </w:r>
      </w:hyperlink>
    </w:p>
    <w:p w14:paraId="745A5CAD" w14:textId="5FD0D331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6" w:history="1">
        <w:r w:rsidRPr="009C2C65">
          <w:rPr>
            <w:rStyle w:val="Hyperlink"/>
            <w:noProof/>
            <w:rtl/>
          </w:rPr>
          <w:t>شکل ‏1</w:t>
        </w:r>
        <w:r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Pr="009C2C65">
          <w:rPr>
            <w:rStyle w:val="Hyperlink"/>
            <w:noProof/>
          </w:rPr>
          <w:t>5</w:t>
        </w:r>
        <w:r w:rsidRPr="009C2C65">
          <w:rPr>
            <w:rStyle w:val="Hyperlink"/>
            <w:noProof/>
            <w:rtl/>
          </w:rPr>
          <w:t>: مثال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از فضا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نمونه‌ پس از اعمال تابع هسته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3</w:t>
        </w:r>
        <w:r>
          <w:rPr>
            <w:noProof/>
            <w:webHidden/>
          </w:rPr>
          <w:fldChar w:fldCharType="end"/>
        </w:r>
      </w:hyperlink>
    </w:p>
    <w:p w14:paraId="49A256E0" w14:textId="4558536C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7" w:history="1">
        <w:r w:rsidRPr="009C2C65">
          <w:rPr>
            <w:rStyle w:val="Hyperlink"/>
            <w:noProof/>
            <w:rtl/>
          </w:rPr>
          <w:t>شکل ‏1</w:t>
        </w:r>
        <w:r w:rsidRPr="009C2C65">
          <w:rPr>
            <w:rStyle w:val="Hyperlink"/>
            <w:rFonts w:ascii="Arial" w:hAnsi="Arial" w:cs="Arial" w:hint="cs"/>
            <w:noProof/>
            <w:rtl/>
          </w:rPr>
          <w:t>–</w:t>
        </w:r>
        <w:r w:rsidRPr="009C2C65">
          <w:rPr>
            <w:rStyle w:val="Hyperlink"/>
            <w:noProof/>
          </w:rPr>
          <w:t>6</w:t>
        </w:r>
        <w:r w:rsidRPr="009C2C65">
          <w:rPr>
            <w:rStyle w:val="Hyperlink"/>
            <w:noProof/>
            <w:rtl/>
          </w:rPr>
          <w:t>: مراحل ادغام</w:t>
        </w:r>
        <w:r w:rsidRPr="009C2C65">
          <w:rPr>
            <w:rStyle w:val="Hyperlink"/>
            <w:noProof/>
          </w:rPr>
          <w:t xml:space="preserve"> </w:t>
        </w:r>
        <w:r w:rsidRPr="009C2C65">
          <w:rPr>
            <w:rStyle w:val="Hyperlink"/>
            <w:noProof/>
            <w:rtl/>
          </w:rPr>
          <w:t>ساخت مجموعه</w:t>
        </w:r>
        <w:r w:rsidR="00FC519B">
          <w:rPr>
            <w:rStyle w:val="Hyperlink"/>
            <w:noProof/>
            <w:rtl/>
          </w:rPr>
          <w:softHyphen/>
        </w:r>
        <w:r w:rsidRPr="009C2C65">
          <w:rPr>
            <w:rStyle w:val="Hyperlink"/>
            <w:noProof/>
            <w:rtl/>
          </w:rPr>
          <w:t>داده از پپت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rFonts w:hint="eastAsia"/>
            <w:noProof/>
            <w:rtl/>
          </w:rPr>
          <w:t>د</w:t>
        </w:r>
        <w:r w:rsidRPr="009C2C65">
          <w:rPr>
            <w:rStyle w:val="Hyperlink"/>
            <w:noProof/>
            <w:rtl/>
          </w:rPr>
          <w:t>ها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ضدسرطان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 xml:space="preserve"> و غ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rFonts w:hint="eastAsia"/>
            <w:noProof/>
            <w:rtl/>
          </w:rPr>
          <w:t>ر</w:t>
        </w:r>
        <w:r w:rsidRPr="009C2C65">
          <w:rPr>
            <w:rStyle w:val="Hyperlink"/>
            <w:noProof/>
            <w:rtl/>
          </w:rPr>
          <w:t>ضدسرطان</w:t>
        </w:r>
        <w:r w:rsidRPr="009C2C65">
          <w:rPr>
            <w:rStyle w:val="Hyperlink"/>
            <w:rFonts w:hint="cs"/>
            <w:noProof/>
            <w:rtl/>
          </w:rPr>
          <w:t>ی</w:t>
        </w:r>
        <w:r w:rsidRPr="009C2C65">
          <w:rPr>
            <w:rStyle w:val="Hyperlink"/>
            <w:noProof/>
            <w:rtl/>
          </w:rPr>
          <w:t>[32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4</w:t>
        </w:r>
        <w:r>
          <w:rPr>
            <w:noProof/>
            <w:webHidden/>
          </w:rPr>
          <w:fldChar w:fldCharType="end"/>
        </w:r>
      </w:hyperlink>
    </w:p>
    <w:p w14:paraId="73EBBD4B" w14:textId="578F6636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8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ثبت(پپت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دها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ضدسرطان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>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8</w:t>
        </w:r>
        <w:r>
          <w:rPr>
            <w:noProof/>
            <w:webHidden/>
          </w:rPr>
          <w:fldChar w:fldCharType="end"/>
        </w:r>
      </w:hyperlink>
    </w:p>
    <w:p w14:paraId="35C9D1FE" w14:textId="492AD1B9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49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2: 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>(پپت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دها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غ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رضدسرطان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>)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19</w:t>
        </w:r>
        <w:r>
          <w:rPr>
            <w:noProof/>
            <w:webHidden/>
          </w:rPr>
          <w:fldChar w:fldCharType="end"/>
        </w:r>
      </w:hyperlink>
    </w:p>
    <w:p w14:paraId="1A89DEE8" w14:textId="7BEDE503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0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3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1</w:t>
        </w:r>
        <w:r>
          <w:rPr>
            <w:noProof/>
            <w:webHidden/>
          </w:rPr>
          <w:fldChar w:fldCharType="end"/>
        </w:r>
      </w:hyperlink>
    </w:p>
    <w:p w14:paraId="363937C2" w14:textId="37B030F6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1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4: 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پس از اعمال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1</w:t>
        </w:r>
        <w:r>
          <w:rPr>
            <w:noProof/>
            <w:webHidden/>
          </w:rPr>
          <w:fldChar w:fldCharType="end"/>
        </w:r>
      </w:hyperlink>
    </w:p>
    <w:p w14:paraId="4C1CE046" w14:textId="78C67CED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2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5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ثبت پس از اعمال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8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2</w:t>
        </w:r>
        <w:r>
          <w:rPr>
            <w:noProof/>
            <w:webHidden/>
          </w:rPr>
          <w:fldChar w:fldCharType="end"/>
        </w:r>
      </w:hyperlink>
    </w:p>
    <w:p w14:paraId="0AD4AC42" w14:textId="0D8ECFEF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3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>6:  نما</w:t>
        </w:r>
        <w:r w:rsidRPr="009C2C65">
          <w:rPr>
            <w:rStyle w:val="Hyperlink"/>
            <w:rFonts w:hint="cs"/>
            <w:noProof/>
            <w:rtl/>
            <w:lang w:bidi="ar-IQ"/>
          </w:rPr>
          <w:t>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پس از اعمال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80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2</w:t>
        </w:r>
        <w:r>
          <w:rPr>
            <w:noProof/>
            <w:webHidden/>
          </w:rPr>
          <w:fldChar w:fldCharType="end"/>
        </w:r>
      </w:hyperlink>
    </w:p>
    <w:p w14:paraId="1BE116C0" w14:textId="35B3C617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4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7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ثبت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9C2C65">
          <w:rPr>
            <w:rStyle w:val="Hyperlink"/>
            <w:noProof/>
            <w:rtl/>
            <w:lang w:bidi="ar-IQ"/>
          </w:rPr>
          <w:t xml:space="preserve"> پس از اعمال 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لتر</w:t>
        </w:r>
        <w:r w:rsidRPr="009C2C65">
          <w:rPr>
            <w:rStyle w:val="Hyperlink"/>
            <w:noProof/>
            <w:rtl/>
            <w:lang w:bidi="ar-IQ"/>
          </w:rPr>
          <w:t xml:space="preserve"> طول توا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4</w:t>
        </w:r>
        <w:r>
          <w:rPr>
            <w:noProof/>
            <w:webHidden/>
          </w:rPr>
          <w:fldChar w:fldCharType="end"/>
        </w:r>
      </w:hyperlink>
    </w:p>
    <w:p w14:paraId="25329520" w14:textId="79FB120E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5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8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9C2C65">
          <w:rPr>
            <w:rStyle w:val="Hyperlink"/>
            <w:noProof/>
            <w:rtl/>
            <w:lang w:bidi="ar-IQ"/>
          </w:rPr>
          <w:t xml:space="preserve"> پس از اعمال 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لتر</w:t>
        </w:r>
        <w:r w:rsidRPr="009C2C65">
          <w:rPr>
            <w:rStyle w:val="Hyperlink"/>
            <w:noProof/>
            <w:rtl/>
            <w:lang w:bidi="ar-IQ"/>
          </w:rPr>
          <w:t xml:space="preserve"> طول توا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4</w:t>
        </w:r>
        <w:r>
          <w:rPr>
            <w:noProof/>
            <w:webHidden/>
          </w:rPr>
          <w:fldChar w:fldCharType="end"/>
        </w:r>
      </w:hyperlink>
    </w:p>
    <w:p w14:paraId="208FAA25" w14:textId="3D08A764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6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9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cd-hit90</w:t>
        </w:r>
        <w:r w:rsidRPr="009C2C65">
          <w:rPr>
            <w:rStyle w:val="Hyperlink"/>
            <w:noProof/>
            <w:rtl/>
            <w:lang w:bidi="ar-IQ"/>
          </w:rPr>
          <w:t xml:space="preserve"> پس از انتخاب رندوم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6</w:t>
        </w:r>
        <w:r>
          <w:rPr>
            <w:noProof/>
            <w:webHidden/>
          </w:rPr>
          <w:fldChar w:fldCharType="end"/>
        </w:r>
      </w:hyperlink>
    </w:p>
    <w:p w14:paraId="427F05CA" w14:textId="7BD3D9C4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7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0: </w:t>
        </w:r>
        <w:r w:rsidRPr="009C2C65">
          <w:rPr>
            <w:rStyle w:val="Hyperlink"/>
            <w:rFonts w:hint="cs"/>
            <w:noProof/>
            <w:rtl/>
            <w:lang w:bidi="ar-IQ"/>
          </w:rPr>
          <w:t>نمایی</w:t>
        </w:r>
        <w:r w:rsidRPr="009C2C65">
          <w:rPr>
            <w:rStyle w:val="Hyperlink"/>
            <w:noProof/>
            <w:rtl/>
            <w:lang w:bidi="ar-IQ"/>
          </w:rPr>
          <w:t xml:space="preserve"> ک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ز مجموعه داده مثبت و من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پس از اعمال پ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ش</w:t>
        </w:r>
        <w:r w:rsidR="001D031F">
          <w:rPr>
            <w:rStyle w:val="Hyperlink"/>
            <w:noProof/>
            <w:rtl/>
            <w:lang w:bidi="ar-IQ"/>
          </w:rPr>
          <w:softHyphen/>
        </w:r>
        <w:r w:rsidRPr="009C2C65">
          <w:rPr>
            <w:rStyle w:val="Hyperlink"/>
            <w:noProof/>
            <w:rtl/>
            <w:lang w:bidi="ar-IQ"/>
          </w:rPr>
          <w:t>پردازش</w:t>
        </w:r>
        <w:r w:rsidR="001D031F">
          <w:rPr>
            <w:rStyle w:val="Hyperlink"/>
            <w:noProof/>
            <w:rtl/>
            <w:lang w:bidi="ar-IQ"/>
          </w:rPr>
          <w:softHyphen/>
        </w:r>
        <w:r w:rsidRPr="009C2C65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26</w:t>
        </w:r>
        <w:r>
          <w:rPr>
            <w:noProof/>
            <w:webHidden/>
          </w:rPr>
          <w:fldChar w:fldCharType="end"/>
        </w:r>
      </w:hyperlink>
    </w:p>
    <w:p w14:paraId="1E0DE0A4" w14:textId="4C02A17F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8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1: 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ک</w:t>
        </w:r>
        <w:r w:rsidRPr="009C2C65">
          <w:rPr>
            <w:rStyle w:val="Hyperlink"/>
            <w:noProof/>
            <w:rtl/>
            <w:lang w:bidi="ar-IQ"/>
          </w:rPr>
          <w:t xml:space="preserve"> مثال مصور از و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="001D031F">
          <w:rPr>
            <w:rStyle w:val="Hyperlink"/>
            <w:noProof/>
            <w:rtl/>
            <w:lang w:bidi="ar-IQ"/>
          </w:rPr>
          <w:softHyphen/>
        </w:r>
        <w:r w:rsidRPr="009C2C65">
          <w:rPr>
            <w:rStyle w:val="Hyperlink"/>
            <w:noProof/>
            <w:rtl/>
            <w:lang w:bidi="ar-IQ"/>
          </w:rPr>
          <w:t>ها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ف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ز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کوش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م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ا</w:t>
        </w:r>
        <w:r w:rsidRPr="009C2C65">
          <w:rPr>
            <w:rStyle w:val="Hyperlink"/>
            <w:rFonts w:hint="cs"/>
            <w:noProof/>
            <w:rtl/>
            <w:lang w:bidi="ar-IQ"/>
          </w:rPr>
          <w:t>یی</w:t>
        </w:r>
        <w:r w:rsidRPr="009C2C65">
          <w:rPr>
            <w:rStyle w:val="Hyperlink"/>
            <w:noProof/>
            <w:rtl/>
            <w:lang w:bidi="ar-IQ"/>
          </w:rPr>
          <w:t xml:space="preserve"> در 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تاب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س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asciiTheme="majorBidi" w:hAnsiTheme="majorBidi" w:cstheme="majorBidi"/>
            <w:noProof/>
            <w:lang w:bidi="ar-IQ"/>
          </w:rPr>
          <w:t>AAindex</w:t>
        </w:r>
        <w:r w:rsidRPr="009C2C65">
          <w:rPr>
            <w:rStyle w:val="Hyperlink"/>
            <w:noProof/>
            <w:rtl/>
            <w:lang w:bidi="ar-IQ"/>
          </w:rPr>
          <w:t xml:space="preserve"> [44]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35</w:t>
        </w:r>
        <w:r>
          <w:rPr>
            <w:noProof/>
            <w:webHidden/>
          </w:rPr>
          <w:fldChar w:fldCharType="end"/>
        </w:r>
      </w:hyperlink>
    </w:p>
    <w:p w14:paraId="156FA748" w14:textId="6D79A13E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59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2: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انتخاب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متوالی</w:t>
        </w:r>
        <w:r w:rsidRPr="009C2C65">
          <w:rPr>
            <w:rStyle w:val="Hyperlink"/>
            <w:noProof/>
            <w:rtl/>
            <w:lang w:bidi="ar-IQ"/>
          </w:rPr>
          <w:t xml:space="preserve"> رو به جلو تا 50 و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45</w:t>
        </w:r>
        <w:r>
          <w:rPr>
            <w:noProof/>
            <w:webHidden/>
          </w:rPr>
          <w:fldChar w:fldCharType="end"/>
        </w:r>
      </w:hyperlink>
    </w:p>
    <w:p w14:paraId="7771355E" w14:textId="1E18F916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60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3: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انتخاب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متوالی</w:t>
        </w:r>
        <w:r w:rsidRPr="009C2C65">
          <w:rPr>
            <w:rStyle w:val="Hyperlink"/>
            <w:noProof/>
            <w:rtl/>
            <w:lang w:bidi="ar-IQ"/>
          </w:rPr>
          <w:t xml:space="preserve"> رو به جلو تا 100 و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45</w:t>
        </w:r>
        <w:r>
          <w:rPr>
            <w:noProof/>
            <w:webHidden/>
          </w:rPr>
          <w:fldChar w:fldCharType="end"/>
        </w:r>
      </w:hyperlink>
    </w:p>
    <w:p w14:paraId="4D194A8A" w14:textId="27E874E3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61" w:history="1">
        <w:r w:rsidRPr="009C2C65">
          <w:rPr>
            <w:rStyle w:val="Hyperlink"/>
            <w:noProof/>
            <w:rtl/>
            <w:lang w:bidi="ar-IQ"/>
          </w:rPr>
          <w:t>شکل ‏2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4: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انتخاب</w:t>
        </w:r>
        <w:r w:rsidRPr="009C2C65">
          <w:rPr>
            <w:rStyle w:val="Hyperlink"/>
            <w:noProof/>
            <w:rtl/>
            <w:lang w:bidi="ar-IQ"/>
          </w:rPr>
          <w:t xml:space="preserve"> </w:t>
        </w:r>
        <w:r w:rsidRPr="009C2C65">
          <w:rPr>
            <w:rStyle w:val="Hyperlink"/>
            <w:rFonts w:hint="cs"/>
            <w:noProof/>
            <w:rtl/>
            <w:lang w:bidi="ar-IQ"/>
          </w:rPr>
          <w:t>متوالی</w:t>
        </w:r>
        <w:r w:rsidRPr="009C2C65">
          <w:rPr>
            <w:rStyle w:val="Hyperlink"/>
            <w:noProof/>
            <w:rtl/>
            <w:lang w:bidi="ar-IQ"/>
          </w:rPr>
          <w:t xml:space="preserve"> رو به جلو تا 200 و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46</w:t>
        </w:r>
        <w:r>
          <w:rPr>
            <w:noProof/>
            <w:webHidden/>
          </w:rPr>
          <w:fldChar w:fldCharType="end"/>
        </w:r>
      </w:hyperlink>
    </w:p>
    <w:p w14:paraId="5E4D5F7B" w14:textId="6F347C44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62" w:history="1">
        <w:r w:rsidRPr="009C2C65">
          <w:rPr>
            <w:rStyle w:val="Hyperlink"/>
            <w:noProof/>
            <w:rtl/>
            <w:lang w:bidi="ar-IQ"/>
          </w:rPr>
          <w:t>شکل ‏3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1: 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50 </w:t>
        </w:r>
        <w:r w:rsidRPr="009C2C65">
          <w:rPr>
            <w:rStyle w:val="Hyperlink"/>
            <w:rFonts w:hint="cs"/>
            <w:noProof/>
            <w:rtl/>
            <w:lang w:bidi="ar-IQ"/>
          </w:rPr>
          <w:t>و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60</w:t>
        </w:r>
        <w:r>
          <w:rPr>
            <w:noProof/>
            <w:webHidden/>
          </w:rPr>
          <w:fldChar w:fldCharType="end"/>
        </w:r>
      </w:hyperlink>
    </w:p>
    <w:p w14:paraId="5954D93C" w14:textId="72E896CA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63" w:history="1">
        <w:r w:rsidRPr="009C2C65">
          <w:rPr>
            <w:rStyle w:val="Hyperlink"/>
            <w:noProof/>
            <w:rtl/>
            <w:lang w:bidi="ar-IQ"/>
          </w:rPr>
          <w:t>شکل ‏3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2: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100 </w:t>
        </w:r>
        <w:r w:rsidRPr="009C2C65">
          <w:rPr>
            <w:rStyle w:val="Hyperlink"/>
            <w:rFonts w:hint="cs"/>
            <w:noProof/>
            <w:rtl/>
            <w:lang w:bidi="ar-IQ"/>
          </w:rPr>
          <w:t>و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60</w:t>
        </w:r>
        <w:r>
          <w:rPr>
            <w:noProof/>
            <w:webHidden/>
          </w:rPr>
          <w:fldChar w:fldCharType="end"/>
        </w:r>
      </w:hyperlink>
    </w:p>
    <w:p w14:paraId="271EADB0" w14:textId="3F724372" w:rsidR="00F77E4A" w:rsidRDefault="00F77E4A" w:rsidP="00F77E4A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5964" w:history="1">
        <w:r w:rsidRPr="009C2C65">
          <w:rPr>
            <w:rStyle w:val="Hyperlink"/>
            <w:noProof/>
            <w:rtl/>
            <w:lang w:bidi="ar-IQ"/>
          </w:rPr>
          <w:t>شکل ‏3</w:t>
        </w:r>
        <w:r w:rsidRPr="009C2C65">
          <w:rPr>
            <w:rStyle w:val="Hyperlink"/>
            <w:rFonts w:ascii="Arial" w:hAnsi="Arial" w:cs="Arial" w:hint="cs"/>
            <w:noProof/>
            <w:rtl/>
            <w:lang w:bidi="ar-IQ"/>
          </w:rPr>
          <w:t>–</w:t>
        </w:r>
        <w:r w:rsidRPr="009C2C65">
          <w:rPr>
            <w:rStyle w:val="Hyperlink"/>
            <w:noProof/>
            <w:rtl/>
            <w:lang w:bidi="ar-IQ"/>
          </w:rPr>
          <w:t xml:space="preserve">3: </w:t>
        </w:r>
        <w:r w:rsidRPr="009C2C65">
          <w:rPr>
            <w:rStyle w:val="Hyperlink"/>
            <w:rFonts w:hint="cs"/>
            <w:noProof/>
            <w:rtl/>
            <w:lang w:bidi="ar-IQ"/>
          </w:rPr>
          <w:t>نمودار</w:t>
        </w:r>
        <w:r w:rsidRPr="009C2C65">
          <w:rPr>
            <w:rStyle w:val="Hyperlink"/>
            <w:noProof/>
            <w:rtl/>
            <w:lang w:bidi="ar-IQ"/>
          </w:rPr>
          <w:t xml:space="preserve"> 200 </w:t>
        </w:r>
        <w:r w:rsidRPr="009C2C65">
          <w:rPr>
            <w:rStyle w:val="Hyperlink"/>
            <w:rFonts w:hint="cs"/>
            <w:noProof/>
            <w:rtl/>
            <w:lang w:bidi="ar-IQ"/>
          </w:rPr>
          <w:t>وی</w:t>
        </w:r>
        <w:r w:rsidRPr="009C2C65">
          <w:rPr>
            <w:rStyle w:val="Hyperlink"/>
            <w:rFonts w:hint="eastAsia"/>
            <w:noProof/>
            <w:rtl/>
            <w:lang w:bidi="ar-IQ"/>
          </w:rPr>
          <w:t>ژگ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انتخاب شده توسط انتخاب متوال</w:t>
        </w:r>
        <w:r w:rsidRPr="009C2C65">
          <w:rPr>
            <w:rStyle w:val="Hyperlink"/>
            <w:rFonts w:hint="cs"/>
            <w:noProof/>
            <w:rtl/>
            <w:lang w:bidi="ar-IQ"/>
          </w:rPr>
          <w:t>ی</w:t>
        </w:r>
        <w:r w:rsidRPr="009C2C65">
          <w:rPr>
            <w:rStyle w:val="Hyperlink"/>
            <w:noProof/>
            <w:rtl/>
            <w:lang w:bidi="ar-IQ"/>
          </w:rPr>
          <w:t xml:space="preserve"> رو به جلو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59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61</w:t>
        </w:r>
        <w:r>
          <w:rPr>
            <w:noProof/>
            <w:webHidden/>
          </w:rPr>
          <w:fldChar w:fldCharType="end"/>
        </w:r>
      </w:hyperlink>
    </w:p>
    <w:p w14:paraId="1A4FBDE7" w14:textId="5EF9F913" w:rsidR="00D06C8B" w:rsidRPr="00ED0CDB" w:rsidRDefault="00241007" w:rsidP="00F77E4A">
      <w:pPr>
        <w:rPr>
          <w:b/>
          <w:bCs/>
          <w:sz w:val="52"/>
          <w:szCs w:val="52"/>
          <w:rtl/>
          <w:lang w:bidi="ar-IQ"/>
        </w:rPr>
      </w:pPr>
      <w:r w:rsidRPr="00ED0CDB">
        <w:rPr>
          <w:rtl/>
          <w:lang w:bidi="ar-IQ"/>
        </w:rPr>
        <w:fldChar w:fldCharType="end"/>
      </w:r>
      <w:r w:rsidR="003D22B1" w:rsidRPr="00ED0CDB">
        <w:rPr>
          <w:rtl/>
          <w:lang w:bidi="ar-IQ"/>
        </w:rPr>
        <w:br w:type="page"/>
      </w:r>
      <w:r w:rsidR="00D06C8B" w:rsidRPr="00ED0CDB">
        <w:rPr>
          <w:b/>
          <w:bCs/>
          <w:sz w:val="52"/>
          <w:szCs w:val="52"/>
          <w:rtl/>
          <w:lang w:bidi="ar-IQ"/>
        </w:rPr>
        <w:lastRenderedPageBreak/>
        <w:t>فهرست جدول</w:t>
      </w:r>
      <w:r w:rsidR="00D06C8B" w:rsidRPr="00ED0CDB">
        <w:rPr>
          <w:b/>
          <w:bCs/>
          <w:sz w:val="52"/>
          <w:szCs w:val="52"/>
          <w:rtl/>
          <w:lang w:bidi="ar-IQ"/>
        </w:rPr>
        <w:softHyphen/>
        <w:t>ها</w:t>
      </w:r>
    </w:p>
    <w:p w14:paraId="4186B399" w14:textId="0C81C11D" w:rsidR="00E44D29" w:rsidRDefault="00D06C8B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  <w:lang w:bidi="ar-IQ"/>
        </w:rPr>
        <w:fldChar w:fldCharType="begin"/>
      </w:r>
      <w:r>
        <w:rPr>
          <w:rtl/>
          <w:lang w:bidi="ar-IQ"/>
        </w:rPr>
        <w:instrText xml:space="preserve"> </w:instrText>
      </w:r>
      <w:r>
        <w:rPr>
          <w:lang w:bidi="ar-IQ"/>
        </w:rPr>
        <w:instrText>TOC</w:instrText>
      </w:r>
      <w:r>
        <w:rPr>
          <w:rtl/>
          <w:lang w:bidi="ar-IQ"/>
        </w:rPr>
        <w:instrText xml:space="preserve"> \</w:instrText>
      </w:r>
      <w:r>
        <w:rPr>
          <w:lang w:bidi="ar-IQ"/>
        </w:rPr>
        <w:instrText>h \z \c</w:instrText>
      </w:r>
      <w:r>
        <w:rPr>
          <w:rtl/>
          <w:lang w:bidi="ar-IQ"/>
        </w:rPr>
        <w:instrText xml:space="preserve"> "جدول" </w:instrText>
      </w:r>
      <w:r>
        <w:rPr>
          <w:rtl/>
          <w:lang w:bidi="ar-IQ"/>
        </w:rPr>
        <w:fldChar w:fldCharType="separate"/>
      </w:r>
      <w:hyperlink w:anchor="_Toc93746077" w:history="1">
        <w:r w:rsidR="00E44D29" w:rsidRPr="004F5239">
          <w:rPr>
            <w:rStyle w:val="Hyperlink"/>
            <w:noProof/>
            <w:rtl/>
            <w:lang w:bidi="ar-IQ"/>
          </w:rPr>
          <w:t>جدول ‏3</w:t>
        </w:r>
        <w:r w:rsidR="00E44D29"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="00E44D29" w:rsidRPr="004F5239">
          <w:rPr>
            <w:rStyle w:val="Hyperlink"/>
            <w:noProof/>
            <w:lang w:bidi="ar-IQ"/>
          </w:rPr>
          <w:t>1</w:t>
        </w:r>
        <w:r w:rsidR="00E44D29" w:rsidRPr="004F5239">
          <w:rPr>
            <w:rStyle w:val="Hyperlink"/>
            <w:noProof/>
            <w:rtl/>
            <w:lang w:bidi="ar-IQ"/>
          </w:rPr>
          <w:t>: نتا</w:t>
        </w:r>
        <w:r w:rsidR="00E44D29"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="00E44D29"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="00E44D29" w:rsidRPr="004F5239">
          <w:rPr>
            <w:rStyle w:val="Hyperlink"/>
            <w:noProof/>
            <w:rtl/>
            <w:lang w:bidi="ar-IQ"/>
          </w:rPr>
          <w:t xml:space="preserve"> بهتر</w:t>
        </w:r>
        <w:r w:rsidR="00E44D29"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="00E44D29"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="00E44D29" w:rsidRPr="004F5239">
          <w:rPr>
            <w:rStyle w:val="Hyperlink"/>
            <w:noProof/>
            <w:rtl/>
            <w:lang w:bidi="ar-IQ"/>
          </w:rPr>
          <w:t xml:space="preserve"> مدل جنگل</w:t>
        </w:r>
        <w:r w:rsidR="00E44D29">
          <w:rPr>
            <w:rStyle w:val="Hyperlink"/>
            <w:noProof/>
            <w:rtl/>
            <w:lang w:bidi="ar-IQ"/>
          </w:rPr>
          <w:softHyphen/>
        </w:r>
        <w:r w:rsidR="00E44D29" w:rsidRPr="004F5239">
          <w:rPr>
            <w:rStyle w:val="Hyperlink"/>
            <w:noProof/>
            <w:rtl/>
            <w:lang w:bidi="ar-IQ"/>
          </w:rPr>
          <w:t>تصادف</w:t>
        </w:r>
        <w:r w:rsidR="00E44D29"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="00E44D29" w:rsidRPr="004F5239">
          <w:rPr>
            <w:rStyle w:val="Hyperlink"/>
            <w:noProof/>
            <w:rtl/>
            <w:lang w:bidi="ar-IQ"/>
          </w:rPr>
          <w:t xml:space="preserve"> در هر تک</w:t>
        </w:r>
        <w:r w:rsidR="00E44D29">
          <w:rPr>
            <w:rStyle w:val="Hyperlink"/>
            <w:noProof/>
            <w:rtl/>
            <w:lang w:bidi="ar-IQ"/>
          </w:rPr>
          <w:softHyphen/>
        </w:r>
        <w:r w:rsidR="00E44D29" w:rsidRPr="004F5239">
          <w:rPr>
            <w:rStyle w:val="Hyperlink"/>
            <w:noProof/>
            <w:rtl/>
            <w:lang w:bidi="ar-IQ"/>
          </w:rPr>
          <w:t>و</w:t>
        </w:r>
        <w:r w:rsidR="00E44D29"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="00E44D29"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="00E44D29"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="00E44D29">
          <w:rPr>
            <w:noProof/>
            <w:webHidden/>
          </w:rPr>
          <w:tab/>
        </w:r>
        <w:r w:rsidR="00E44D29">
          <w:rPr>
            <w:noProof/>
            <w:webHidden/>
          </w:rPr>
          <w:fldChar w:fldCharType="begin"/>
        </w:r>
        <w:r w:rsidR="00E44D29">
          <w:rPr>
            <w:noProof/>
            <w:webHidden/>
          </w:rPr>
          <w:instrText xml:space="preserve"> PAGEREF _Toc93746077 \h </w:instrText>
        </w:r>
        <w:r w:rsidR="00E44D29">
          <w:rPr>
            <w:noProof/>
            <w:webHidden/>
          </w:rPr>
        </w:r>
        <w:r w:rsidR="00E44D29"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4</w:t>
        </w:r>
        <w:r w:rsidR="00E44D29">
          <w:rPr>
            <w:noProof/>
            <w:webHidden/>
          </w:rPr>
          <w:fldChar w:fldCharType="end"/>
        </w:r>
      </w:hyperlink>
    </w:p>
    <w:p w14:paraId="67A4D1F1" w14:textId="12EB9AB5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78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2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بهت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مدل جنگل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تصادف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در هر ترک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</w:t>
        </w:r>
        <w:r w:rsidRPr="004F5239">
          <w:rPr>
            <w:rStyle w:val="Hyperlink"/>
            <w:noProof/>
            <w:rtl/>
            <w:lang w:bidi="ar-IQ"/>
          </w:rPr>
          <w:t xml:space="preserve"> دوتا</w:t>
        </w:r>
        <w:r w:rsidRPr="004F5239">
          <w:rPr>
            <w:rStyle w:val="Hyperlink"/>
            <w:rFonts w:hint="cs"/>
            <w:noProof/>
            <w:rtl/>
            <w:lang w:bidi="ar-IQ"/>
          </w:rPr>
          <w:t>یی</w:t>
        </w:r>
        <w:r w:rsidRPr="004F5239">
          <w:rPr>
            <w:rStyle w:val="Hyperlink"/>
            <w:noProof/>
            <w:rtl/>
            <w:lang w:bidi="ar-IQ"/>
          </w:rPr>
          <w:t xml:space="preserve"> 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7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5</w:t>
        </w:r>
        <w:r>
          <w:rPr>
            <w:noProof/>
            <w:webHidden/>
          </w:rPr>
          <w:fldChar w:fldCharType="end"/>
        </w:r>
      </w:hyperlink>
    </w:p>
    <w:p w14:paraId="3916F0D4" w14:textId="13E65619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79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3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بهت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مدل جنگل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تصادف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در ترک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</w:t>
        </w:r>
        <w:r w:rsidRPr="004F5239">
          <w:rPr>
            <w:rStyle w:val="Hyperlink"/>
            <w:noProof/>
            <w:rtl/>
            <w:lang w:bidi="ar-IQ"/>
          </w:rPr>
          <w:t xml:space="preserve"> تمام 7 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7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6</w:t>
        </w:r>
        <w:r>
          <w:rPr>
            <w:noProof/>
            <w:webHidden/>
          </w:rPr>
          <w:fldChar w:fldCharType="end"/>
        </w:r>
      </w:hyperlink>
    </w:p>
    <w:p w14:paraId="4021CC88" w14:textId="3C2AC3E9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80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4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بهت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مدل ماش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بردارپشت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ان</w:t>
        </w:r>
        <w:r w:rsidRPr="004F5239">
          <w:rPr>
            <w:rStyle w:val="Hyperlink"/>
            <w:noProof/>
            <w:rtl/>
            <w:lang w:bidi="ar-IQ"/>
          </w:rPr>
          <w:t xml:space="preserve"> در هر تک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6</w:t>
        </w:r>
        <w:r>
          <w:rPr>
            <w:noProof/>
            <w:webHidden/>
          </w:rPr>
          <w:fldChar w:fldCharType="end"/>
        </w:r>
      </w:hyperlink>
    </w:p>
    <w:p w14:paraId="6BB05D3D" w14:textId="5D444AED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81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5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بهت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مدل جنگل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تصادف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در هر ترک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</w:t>
        </w:r>
        <w:r w:rsidRPr="004F5239">
          <w:rPr>
            <w:rStyle w:val="Hyperlink"/>
            <w:noProof/>
            <w:rtl/>
            <w:lang w:bidi="ar-IQ"/>
          </w:rPr>
          <w:t xml:space="preserve"> دوتا</w:t>
        </w:r>
        <w:r w:rsidRPr="004F5239">
          <w:rPr>
            <w:rStyle w:val="Hyperlink"/>
            <w:rFonts w:hint="cs"/>
            <w:noProof/>
            <w:rtl/>
            <w:lang w:bidi="ar-IQ"/>
          </w:rPr>
          <w:t>یی</w:t>
        </w:r>
        <w:r w:rsidRPr="004F5239">
          <w:rPr>
            <w:rStyle w:val="Hyperlink"/>
            <w:noProof/>
            <w:rtl/>
            <w:lang w:bidi="ar-IQ"/>
          </w:rPr>
          <w:t xml:space="preserve"> 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7</w:t>
        </w:r>
        <w:r>
          <w:rPr>
            <w:noProof/>
            <w:webHidden/>
          </w:rPr>
          <w:fldChar w:fldCharType="end"/>
        </w:r>
      </w:hyperlink>
    </w:p>
    <w:p w14:paraId="67F5D336" w14:textId="084BC3C6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82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6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بهت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مدل ماش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ن</w:t>
        </w:r>
        <w:r w:rsidRPr="004F5239">
          <w:rPr>
            <w:rStyle w:val="Hyperlink"/>
            <w:noProof/>
            <w:rtl/>
            <w:lang w:bidi="ar-IQ"/>
          </w:rPr>
          <w:t xml:space="preserve"> بردارپشت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ان</w:t>
        </w:r>
        <w:r w:rsidRPr="004F5239">
          <w:rPr>
            <w:rStyle w:val="Hyperlink"/>
            <w:noProof/>
            <w:rtl/>
            <w:lang w:bidi="ar-IQ"/>
          </w:rPr>
          <w:t xml:space="preserve"> در ترک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ب</w:t>
        </w:r>
        <w:r w:rsidRPr="004F5239">
          <w:rPr>
            <w:rStyle w:val="Hyperlink"/>
            <w:noProof/>
            <w:rtl/>
            <w:lang w:bidi="ar-IQ"/>
          </w:rPr>
          <w:t xml:space="preserve"> تمام 8 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ژگ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rFonts w:hint="eastAsia"/>
            <w:noProof/>
            <w:rtl/>
            <w:lang w:bidi="ar-IQ"/>
          </w:rPr>
          <w:t>ها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59</w:t>
        </w:r>
        <w:r>
          <w:rPr>
            <w:noProof/>
            <w:webHidden/>
          </w:rPr>
          <w:fldChar w:fldCharType="end"/>
        </w:r>
      </w:hyperlink>
    </w:p>
    <w:p w14:paraId="5CB4A7BD" w14:textId="31421A25" w:rsidR="00E44D29" w:rsidRDefault="00E44D29" w:rsidP="00E44D29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3746083" w:history="1">
        <w:r w:rsidRPr="004F5239">
          <w:rPr>
            <w:rStyle w:val="Hyperlink"/>
            <w:noProof/>
            <w:rtl/>
            <w:lang w:bidi="ar-IQ"/>
          </w:rPr>
          <w:t>جدول ‏3</w:t>
        </w:r>
        <w:r w:rsidRPr="004F5239">
          <w:rPr>
            <w:rStyle w:val="Hyperlink"/>
            <w:rFonts w:ascii="Arial" w:hAnsi="Arial" w:cs="Arial"/>
            <w:noProof/>
            <w:rtl/>
            <w:lang w:bidi="ar-IQ"/>
          </w:rPr>
          <w:t>–</w:t>
        </w:r>
        <w:r w:rsidRPr="004F5239">
          <w:rPr>
            <w:rStyle w:val="Hyperlink"/>
            <w:noProof/>
            <w:lang w:bidi="ar-IQ"/>
          </w:rPr>
          <w:t>7</w:t>
        </w:r>
        <w:r w:rsidRPr="004F5239">
          <w:rPr>
            <w:rStyle w:val="Hyperlink"/>
            <w:noProof/>
            <w:rtl/>
            <w:lang w:bidi="ar-IQ"/>
          </w:rPr>
          <w:t>: نت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ج</w:t>
        </w:r>
        <w:r w:rsidRPr="004F5239">
          <w:rPr>
            <w:rStyle w:val="Hyperlink"/>
            <w:noProof/>
            <w:rtl/>
            <w:lang w:bidi="ar-IQ"/>
          </w:rPr>
          <w:t xml:space="preserve"> </w:t>
        </w:r>
        <w:r w:rsidRPr="004F5239">
          <w:rPr>
            <w:rStyle w:val="Hyperlink"/>
            <w:noProof/>
            <w:rtl/>
          </w:rPr>
          <w:t>بهتر</w:t>
        </w:r>
        <w:r w:rsidRPr="004F5239">
          <w:rPr>
            <w:rStyle w:val="Hyperlink"/>
            <w:rFonts w:hint="cs"/>
            <w:noProof/>
            <w:rtl/>
          </w:rPr>
          <w:t>ی</w:t>
        </w:r>
        <w:r w:rsidRPr="004F5239">
          <w:rPr>
            <w:rStyle w:val="Hyperlink"/>
            <w:rFonts w:hint="eastAsia"/>
            <w:noProof/>
            <w:rtl/>
          </w:rPr>
          <w:t>ن</w:t>
        </w:r>
        <w:r w:rsidRPr="004F5239">
          <w:rPr>
            <w:rStyle w:val="Hyperlink"/>
            <w:noProof/>
            <w:rtl/>
          </w:rPr>
          <w:t xml:space="preserve"> مدل جنگل</w:t>
        </w:r>
        <w:r>
          <w:rPr>
            <w:rStyle w:val="Hyperlink"/>
            <w:noProof/>
            <w:rtl/>
          </w:rPr>
          <w:softHyphen/>
        </w:r>
        <w:r w:rsidRPr="004F5239">
          <w:rPr>
            <w:rStyle w:val="Hyperlink"/>
            <w:noProof/>
            <w:rtl/>
            <w:lang w:bidi="ar-IQ"/>
          </w:rPr>
          <w:t>تصادف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بر رو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داده</w:t>
        </w:r>
        <w:r>
          <w:rPr>
            <w:rStyle w:val="Hyperlink"/>
            <w:noProof/>
            <w:rtl/>
            <w:lang w:bidi="ar-IQ"/>
          </w:rPr>
          <w:softHyphen/>
        </w:r>
        <w:r w:rsidRPr="004F5239">
          <w:rPr>
            <w:rStyle w:val="Hyperlink"/>
            <w:noProof/>
            <w:rtl/>
            <w:lang w:bidi="ar-IQ"/>
          </w:rPr>
          <w:t>ها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noProof/>
            <w:rtl/>
            <w:lang w:bidi="ar-IQ"/>
          </w:rPr>
          <w:t xml:space="preserve"> بدست آمده از الگور</w:t>
        </w:r>
        <w:r w:rsidRPr="004F5239">
          <w:rPr>
            <w:rStyle w:val="Hyperlink"/>
            <w:rFonts w:hint="cs"/>
            <w:noProof/>
            <w:rtl/>
            <w:lang w:bidi="ar-IQ"/>
          </w:rPr>
          <w:t>ی</w:t>
        </w:r>
        <w:r w:rsidRPr="004F5239">
          <w:rPr>
            <w:rStyle w:val="Hyperlink"/>
            <w:rFonts w:hint="eastAsia"/>
            <w:noProof/>
            <w:rtl/>
            <w:lang w:bidi="ar-IQ"/>
          </w:rPr>
          <w:t>تم</w:t>
        </w:r>
        <w:r w:rsidRPr="004F5239">
          <w:rPr>
            <w:rStyle w:val="Hyperlink"/>
            <w:noProof/>
            <w:rtl/>
            <w:lang w:bidi="ar-IQ"/>
          </w:rPr>
          <w:t xml:space="preserve"> </w:t>
        </w:r>
        <w:r w:rsidRPr="004F5239">
          <w:rPr>
            <w:rStyle w:val="Hyperlink"/>
            <w:rFonts w:asciiTheme="majorBidi" w:hAnsiTheme="majorBidi"/>
            <w:noProof/>
            <w:lang w:bidi="ar-IQ"/>
          </w:rPr>
          <w:t>SF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937460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8A2D4F">
          <w:rPr>
            <w:noProof/>
            <w:webHidden/>
            <w:rtl/>
            <w:lang w:bidi="ar-SA"/>
          </w:rPr>
          <w:t>62</w:t>
        </w:r>
        <w:r>
          <w:rPr>
            <w:noProof/>
            <w:webHidden/>
          </w:rPr>
          <w:fldChar w:fldCharType="end"/>
        </w:r>
      </w:hyperlink>
    </w:p>
    <w:p w14:paraId="556EC452" w14:textId="1993F7CC" w:rsidR="0055416D" w:rsidRDefault="00D06C8B" w:rsidP="00E44D29">
      <w:pPr>
        <w:rPr>
          <w:rtl/>
          <w:lang w:bidi="ar-IQ"/>
        </w:rPr>
      </w:pPr>
      <w:r>
        <w:rPr>
          <w:rtl/>
          <w:lang w:bidi="ar-IQ"/>
        </w:rPr>
        <w:fldChar w:fldCharType="end"/>
      </w:r>
    </w:p>
    <w:p w14:paraId="63BE0701" w14:textId="40328F15" w:rsidR="0040602E" w:rsidRPr="00B77BE9" w:rsidRDefault="0040602E" w:rsidP="00D30C3E">
      <w:pPr>
        <w:rPr>
          <w:rtl/>
          <w:lang w:bidi="ar-IQ"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D30C3E">
      <w:pPr>
        <w:rPr>
          <w:rtl/>
          <w:lang w:bidi="ar-IQ"/>
        </w:rPr>
      </w:pPr>
    </w:p>
    <w:p w14:paraId="034C8D4D" w14:textId="77777777" w:rsidR="00F8520B" w:rsidRDefault="00F8520B" w:rsidP="00290294">
      <w:pPr>
        <w:jc w:val="both"/>
        <w:rPr>
          <w:lang w:bidi="ar-IQ"/>
        </w:rPr>
      </w:pPr>
    </w:p>
    <w:p w14:paraId="15DA67BF" w14:textId="71EF2136" w:rsidR="00F8520B" w:rsidRDefault="00F8520B" w:rsidP="00290294">
      <w:pPr>
        <w:jc w:val="both"/>
        <w:rPr>
          <w:rtl/>
          <w:lang w:bidi="ar-IQ"/>
        </w:rPr>
      </w:pPr>
    </w:p>
    <w:p w14:paraId="7DDA0D9F" w14:textId="77777777" w:rsidR="0055416D" w:rsidRDefault="0055416D" w:rsidP="00290294">
      <w:pPr>
        <w:jc w:val="both"/>
        <w:rPr>
          <w:rtl/>
          <w:lang w:bidi="ar-IQ"/>
        </w:rPr>
      </w:pPr>
    </w:p>
    <w:p w14:paraId="08D68DCD" w14:textId="77777777" w:rsidR="007633D0" w:rsidRDefault="007633D0" w:rsidP="007633D0">
      <w:pPr>
        <w:pStyle w:val="Heading1"/>
        <w:jc w:val="both"/>
        <w:rPr>
          <w:rtl/>
        </w:rPr>
      </w:pPr>
      <w:bookmarkStart w:id="4" w:name="_Toc82546012"/>
      <w:bookmarkStart w:id="5" w:name="_Toc82905546"/>
      <w:bookmarkStart w:id="6" w:name="_Toc93745819"/>
      <w:r>
        <w:rPr>
          <w:rtl/>
        </w:rPr>
        <w:t>فصل اول: مقدمه</w:t>
      </w:r>
      <w:bookmarkEnd w:id="4"/>
      <w:bookmarkEnd w:id="5"/>
      <w:bookmarkEnd w:id="6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1615B3">
      <w:pPr>
        <w:pStyle w:val="Heading2"/>
        <w:rPr>
          <w:rtl/>
        </w:rPr>
      </w:pPr>
      <w:bookmarkStart w:id="7" w:name="_Toc82546013"/>
      <w:bookmarkStart w:id="8" w:name="_Toc82905547"/>
      <w:bookmarkStart w:id="9" w:name="_Toc93745820"/>
      <w:r>
        <w:rPr>
          <w:rtl/>
        </w:rPr>
        <w:t xml:space="preserve">مقدمه‌ای </w:t>
      </w:r>
      <w:bookmarkEnd w:id="7"/>
      <w:bookmarkEnd w:id="8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9"/>
    </w:p>
    <w:p w14:paraId="2B203552" w14:textId="27F7CAEC" w:rsidR="005E7530" w:rsidRPr="00834C4A" w:rsidRDefault="00D6365E" w:rsidP="00F24781">
      <w:pPr>
        <w:jc w:val="both"/>
        <w:rPr>
          <w:rtl/>
        </w:rPr>
      </w:pP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یک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</w:t>
      </w:r>
      <w:r w:rsidR="00AA02CB" w:rsidRPr="00834C4A">
        <w:rPr>
          <w:rFonts w:hint="cs"/>
          <w:rtl/>
        </w:rPr>
        <w:t>ز ع</w:t>
      </w:r>
      <w:r w:rsidRPr="00834C4A">
        <w:rPr>
          <w:rFonts w:hint="cs"/>
          <w:rtl/>
        </w:rPr>
        <w:t>لل عمده مرگ</w:t>
      </w:r>
      <w:r w:rsidR="00EA6C34" w:rsidRPr="00834C4A">
        <w:softHyphen/>
      </w:r>
      <w:r w:rsidR="009F3784" w:rsidRPr="00834C4A">
        <w:rPr>
          <w:rFonts w:hint="cs"/>
          <w:rtl/>
        </w:rPr>
        <w:t>و</w:t>
      </w:r>
      <w:r w:rsidR="00EA6C34" w:rsidRPr="00834C4A">
        <w:softHyphen/>
      </w:r>
      <w:r w:rsidRPr="00834C4A">
        <w:rPr>
          <w:rFonts w:hint="cs"/>
          <w:rtl/>
        </w:rPr>
        <w:t>میر</w:t>
      </w:r>
      <w:r w:rsidR="00990902" w:rsidRPr="00834C4A">
        <w:t xml:space="preserve"> </w:t>
      </w:r>
      <w:r w:rsidRPr="00834C4A">
        <w:rPr>
          <w:rFonts w:hint="cs"/>
          <w:rtl/>
        </w:rPr>
        <w:t>میلیون</w:t>
      </w:r>
      <w:r w:rsidR="004D3353">
        <w:rPr>
          <w:rtl/>
        </w:rPr>
        <w:softHyphen/>
      </w:r>
      <w:r w:rsidRPr="00834C4A">
        <w:rPr>
          <w:rFonts w:hint="cs"/>
          <w:rtl/>
        </w:rPr>
        <w:t>ها</w:t>
      </w:r>
      <w:r w:rsidRPr="00834C4A">
        <w:rPr>
          <w:rtl/>
        </w:rPr>
        <w:t xml:space="preserve"> </w:t>
      </w:r>
      <w:r w:rsidR="008B7AA2" w:rsidRPr="00834C4A">
        <w:rPr>
          <w:rFonts w:hint="cs"/>
          <w:rtl/>
        </w:rPr>
        <w:t>انسان</w:t>
      </w:r>
      <w:r w:rsidR="00DA5B7D" w:rsidRPr="00834C4A">
        <w:rPr>
          <w:rFonts w:hint="cs"/>
          <w:rtl/>
        </w:rPr>
        <w:t xml:space="preserve"> در ج</w:t>
      </w:r>
      <w:r w:rsidRPr="00834C4A">
        <w:rPr>
          <w:rFonts w:hint="cs"/>
          <w:rtl/>
        </w:rPr>
        <w:t xml:space="preserve">هان </w:t>
      </w:r>
      <w:r w:rsidR="003618B7" w:rsidRPr="00834C4A">
        <w:rPr>
          <w:rFonts w:hint="cs"/>
          <w:rtl/>
        </w:rPr>
        <w:t>است</w:t>
      </w:r>
      <w:r w:rsidR="00E648C5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&gt;&lt;</w:instrText>
      </w:r>
      <w:r w:rsidR="00E648C5">
        <w:rPr>
          <w:rtl/>
        </w:rPr>
        <w:instrText>/</w:instrText>
      </w:r>
      <w:r w:rsidR="00E648C5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&lt;/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&gt;&lt;</w:instrText>
      </w:r>
      <w:r w:rsidR="00E648C5">
        <w:rPr>
          <w:rtl/>
        </w:rPr>
        <w:instrText>/</w:instrText>
      </w:r>
      <w:r w:rsidR="00E648C5">
        <w:instrText>EndNote&gt;</w:instrText>
      </w:r>
      <w:r w:rsidR="00E648C5">
        <w:rPr>
          <w:rtl/>
        </w:rPr>
        <w:fldChar w:fldCharType="separate"/>
      </w:r>
      <w:r w:rsidR="00E648C5">
        <w:rPr>
          <w:noProof/>
          <w:rtl/>
        </w:rPr>
        <w:t>[1, 2]</w:t>
      </w:r>
      <w:r w:rsidR="00E648C5">
        <w:rPr>
          <w:rtl/>
        </w:rPr>
        <w:fldChar w:fldCharType="end"/>
      </w:r>
      <w:r w:rsidR="00B60198" w:rsidRPr="00834C4A">
        <w:rPr>
          <w:rFonts w:hint="cs"/>
          <w:rtl/>
        </w:rPr>
        <w:t>.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رآ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ژانس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ن</w:t>
      </w:r>
      <w:r w:rsidR="00EA6C34" w:rsidRPr="00834C4A">
        <w:softHyphen/>
      </w:r>
      <w:r w:rsidRPr="00834C4A">
        <w:rPr>
          <w:rFonts w:hint="cs"/>
          <w:rtl/>
        </w:rPr>
        <w:t>الملل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تحقیقات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asciiTheme="majorBidi" w:hAnsiTheme="majorBidi" w:cstheme="majorBidi"/>
          <w:rtl/>
        </w:rPr>
        <w:t>(</w:t>
      </w:r>
      <w:r w:rsidRPr="00140AA6">
        <w:rPr>
          <w:rFonts w:asciiTheme="majorBidi" w:hAnsiTheme="majorBidi" w:cstheme="majorBidi"/>
          <w:szCs w:val="26"/>
        </w:rPr>
        <w:t>IARC</w:t>
      </w:r>
      <w:r w:rsidRPr="00834C4A">
        <w:rPr>
          <w:rFonts w:asciiTheme="majorBidi" w:hAnsiTheme="majorBidi" w:cstheme="majorBidi"/>
          <w:rtl/>
        </w:rPr>
        <w:t>)</w:t>
      </w:r>
      <w:r w:rsidR="00855A14" w:rsidRPr="00834C4A">
        <w:rPr>
          <w:rStyle w:val="FootnoteReference"/>
          <w:rtl/>
        </w:rPr>
        <w:footnoteReference w:id="2"/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 xml:space="preserve">که </w:t>
      </w:r>
      <w:r w:rsidR="00F24781">
        <w:rPr>
          <w:rFonts w:hint="cs"/>
          <w:rtl/>
        </w:rPr>
        <w:t xml:space="preserve">در سال 2018، 18.1 </w:t>
      </w:r>
      <w:r w:rsidRPr="00834C4A">
        <w:rPr>
          <w:rFonts w:hint="cs"/>
          <w:rtl/>
        </w:rPr>
        <w:t>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ور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دی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="00C27D48" w:rsidRPr="00834C4A">
        <w:rPr>
          <w:rFonts w:hint="cs"/>
          <w:rtl/>
        </w:rPr>
        <w:t>9.6</w:t>
      </w:r>
      <w:r w:rsidRPr="00834C4A">
        <w:rPr>
          <w:rFonts w:hint="cs"/>
          <w:rtl/>
        </w:rPr>
        <w:t xml:space="preserve"> میلیو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اش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خ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اده</w:t>
      </w:r>
      <w:r w:rsidR="00FD0497" w:rsidRPr="00834C4A">
        <w:rPr>
          <w:rtl/>
        </w:rPr>
        <w:softHyphen/>
      </w:r>
      <w:r w:rsidRPr="00834C4A">
        <w:rPr>
          <w:rFonts w:hint="cs"/>
          <w:rtl/>
        </w:rPr>
        <w:t>است</w:t>
      </w:r>
      <w:r w:rsidRPr="00834C4A">
        <w:rPr>
          <w:rtl/>
        </w:rPr>
        <w:t>.</w:t>
      </w:r>
      <w:r w:rsidR="00F12C51" w:rsidRPr="00834C4A">
        <w:t xml:space="preserve"> </w:t>
      </w:r>
      <w:r w:rsidRPr="00834C4A">
        <w:rPr>
          <w:rFonts w:hint="cs"/>
          <w:rtl/>
        </w:rPr>
        <w:t>همچنین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آما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د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اسر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جه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نش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می</w:t>
      </w:r>
      <w:r w:rsidR="008679DE" w:rsidRPr="00834C4A">
        <w:softHyphen/>
      </w:r>
      <w:r w:rsidRPr="00834C4A">
        <w:rPr>
          <w:rFonts w:hint="cs"/>
          <w:rtl/>
        </w:rPr>
        <w:t>ده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ک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سرط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یه،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پستان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و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روده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زرگ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بیش</w:t>
      </w:r>
      <w:r w:rsidRPr="00834C4A">
        <w:rPr>
          <w:rtl/>
        </w:rPr>
        <w:t xml:space="preserve"> </w:t>
      </w:r>
      <w:r w:rsidRPr="00834C4A">
        <w:rPr>
          <w:rFonts w:hint="cs"/>
          <w:rtl/>
        </w:rPr>
        <w:t>ازهمه</w:t>
      </w:r>
      <w:r w:rsidRPr="00834C4A">
        <w:rPr>
          <w:rtl/>
        </w:rPr>
        <w:t xml:space="preserve"> </w:t>
      </w:r>
      <w:r w:rsidR="00986703" w:rsidRPr="00834C4A">
        <w:rPr>
          <w:rFonts w:hint="cs"/>
          <w:rtl/>
        </w:rPr>
        <w:t>انواع سرطان</w:t>
      </w:r>
      <w:r w:rsidR="00986703" w:rsidRPr="00834C4A">
        <w:rPr>
          <w:rtl/>
        </w:rPr>
        <w:softHyphen/>
      </w:r>
      <w:r w:rsidR="00986703" w:rsidRPr="00834C4A">
        <w:rPr>
          <w:rFonts w:hint="cs"/>
          <w:rtl/>
        </w:rPr>
        <w:t>ها بوده</w:t>
      </w:r>
      <w:r w:rsidR="00E2295E" w:rsidRPr="00834C4A">
        <w:softHyphen/>
      </w:r>
      <w:r w:rsidR="00986703" w:rsidRPr="00834C4A">
        <w:rPr>
          <w:rFonts w:hint="cs"/>
          <w:rtl/>
        </w:rPr>
        <w:t>است</w:t>
      </w:r>
      <w:r w:rsidR="00DA65FA" w:rsidRPr="00834C4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&gt;&lt;/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&gt;</w:instrText>
      </w:r>
      <w:r w:rsidR="00DA65FA" w:rsidRPr="00834C4A">
        <w:rPr>
          <w:rtl/>
        </w:rPr>
        <w:fldChar w:fldCharType="separate"/>
      </w:r>
      <w:r w:rsidR="00E648C5">
        <w:rPr>
          <w:noProof/>
          <w:rtl/>
        </w:rPr>
        <w:t>[3]</w:t>
      </w:r>
      <w:r w:rsidR="00DA65FA" w:rsidRPr="00834C4A">
        <w:rPr>
          <w:rtl/>
        </w:rPr>
        <w:fldChar w:fldCharType="end"/>
      </w:r>
      <w:r w:rsidR="00A62A38" w:rsidRPr="00834C4A">
        <w:t>.</w:t>
      </w:r>
    </w:p>
    <w:p w14:paraId="64617415" w14:textId="2C92FEEA" w:rsidR="00AE2245" w:rsidRDefault="00477FCC" w:rsidP="00E648C5">
      <w:pPr>
        <w:jc w:val="both"/>
        <w:rPr>
          <w:rtl/>
        </w:rPr>
      </w:pPr>
      <w:r w:rsidRPr="00900D98">
        <w:rPr>
          <w:rFonts w:hint="cs"/>
          <w:rtl/>
        </w:rPr>
        <w:lastRenderedPageBreak/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C54859">
        <w:rPr>
          <w:rFonts w:asciiTheme="majorBidi" w:hAnsiTheme="majorBidi" w:cstheme="majorBidi"/>
          <w:szCs w:val="26"/>
        </w:rPr>
        <w:t>DNA</w:t>
      </w:r>
      <w:r w:rsidRPr="00900D98">
        <w:rPr>
          <w:rtl/>
        </w:rPr>
        <w:t>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&gt;</w:instrText>
      </w:r>
      <w:r w:rsidR="00E648C5">
        <w:rPr>
          <w:rtl/>
        </w:rPr>
        <w:instrText>28&lt;/</w:instrText>
      </w:r>
      <w:r w:rsidR="00E648C5">
        <w:instrText>volume&gt;&lt;dates&gt;&lt;year&gt;2016&lt;/year&gt;&lt;/dates&gt;&lt;isbn&gt;1368-7646&lt;/isbn&gt;&lt;urls&gt;&lt;/urls&gt;&lt;/record&gt;&lt;/Cite&gt;&lt;/EndNote&gt;</w:instrText>
      </w:r>
      <w:r w:rsidR="002D7DDB">
        <w:rPr>
          <w:rtl/>
        </w:rPr>
        <w:fldChar w:fldCharType="separate"/>
      </w:r>
      <w:r w:rsidR="00E648C5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423C96">
        <w:rPr>
          <w:rtl/>
        </w:rPr>
        <w:softHyphen/>
      </w:r>
      <w:r w:rsidR="00423C96">
        <w:rPr>
          <w:rFonts w:hint="cs"/>
          <w:rtl/>
        </w:rPr>
        <w:t>ک</w:t>
      </w:r>
      <w:r w:rsidR="00902691">
        <w:rPr>
          <w:rtl/>
        </w:rPr>
        <w:t>ن</w:t>
      </w:r>
      <w:r w:rsidR="00AE2245">
        <w:rPr>
          <w:rFonts w:hint="cs"/>
          <w:rtl/>
        </w:rPr>
        <w:t>د.</w:t>
      </w:r>
      <w:r w:rsidR="00AE2245" w:rsidRPr="00AE2245">
        <w:rPr>
          <w:rFonts w:ascii="Calibri" w:hAnsi="Calibri" w:cs="Calibri"/>
        </w:rPr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02871B63" w:rsidR="004F6EC8" w:rsidRDefault="00C5133C" w:rsidP="00E648C5">
      <w:pPr>
        <w:jc w:val="both"/>
        <w:rPr>
          <w:rtl/>
        </w:rPr>
      </w:pPr>
      <w:r>
        <w:rPr>
          <w:rFonts w:hint="cs"/>
          <w:rtl/>
        </w:rPr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&gt;</w:instrText>
      </w:r>
      <w:r w:rsidR="00644D1A">
        <w:rPr>
          <w:rtl/>
        </w:rPr>
        <w:fldChar w:fldCharType="separate"/>
      </w:r>
      <w:r w:rsidR="00E648C5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213FE30D" w14:textId="2E6AA18E" w:rsidR="00E804A3" w:rsidRDefault="00B2197C" w:rsidP="00CA0132">
      <w:pPr>
        <w:jc w:val="both"/>
        <w:rPr>
          <w:rtl/>
        </w:rPr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4BC49A61" w14:textId="77777777" w:rsidR="00CA0132" w:rsidRPr="00440427" w:rsidRDefault="00CA0132" w:rsidP="00CA0132">
      <w:pPr>
        <w:jc w:val="both"/>
        <w:rPr>
          <w:rtl/>
        </w:rPr>
      </w:pPr>
    </w:p>
    <w:p w14:paraId="233168D5" w14:textId="51AF4FD9" w:rsidR="002809DD" w:rsidRPr="00440427" w:rsidRDefault="002809DD" w:rsidP="001615B3">
      <w:pPr>
        <w:pStyle w:val="Heading2"/>
        <w:rPr>
          <w:rtl/>
        </w:rPr>
      </w:pPr>
      <w:bookmarkStart w:id="10" w:name="_Toc93745821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0"/>
    </w:p>
    <w:p w14:paraId="6BDDA52D" w14:textId="336AB963" w:rsidR="00577F59" w:rsidRDefault="00206DEC" w:rsidP="00CA0132">
      <w:pPr>
        <w:jc w:val="both"/>
        <w:rPr>
          <w:rFonts w:cs="Times New Roman"/>
          <w:rtl/>
        </w:rPr>
      </w:pPr>
      <w:r w:rsidRPr="00C01022">
        <w:rPr>
          <w:rFonts w:hint="cs"/>
          <w:rtl/>
        </w:rPr>
        <w:t>همانطور که گفته شد یکی از راهکارهای نوین برای درمان سرطان، استفاده از پپتیدهای ضد</w:t>
      </w:r>
      <w:r w:rsidRPr="00C01022">
        <w:rPr>
          <w:rtl/>
        </w:rPr>
        <w:softHyphen/>
      </w:r>
      <w:r w:rsidRPr="00C01022">
        <w:rPr>
          <w:rFonts w:hint="cs"/>
          <w:rtl/>
        </w:rPr>
        <w:t>سرطان</w:t>
      </w:r>
      <w:r w:rsidR="009B2E12" w:rsidRPr="00C01022">
        <w:rPr>
          <w:rFonts w:hint="cs"/>
          <w:rtl/>
        </w:rPr>
        <w:t>ی</w:t>
      </w:r>
      <w:r w:rsidRPr="00C01022">
        <w:rPr>
          <w:rFonts w:hint="cs"/>
          <w:rtl/>
        </w:rPr>
        <w:t xml:space="preserve"> است که با توجه به </w:t>
      </w:r>
      <w:r w:rsidRPr="00C01022">
        <w:rPr>
          <w:rtl/>
        </w:rPr>
        <w:t>انتخابی</w:t>
      </w:r>
      <w:r w:rsidRPr="00C01022">
        <w:rPr>
          <w:rFonts w:hint="cs"/>
          <w:rtl/>
        </w:rPr>
        <w:t xml:space="preserve"> </w:t>
      </w:r>
      <w:r w:rsidRPr="00C01022">
        <w:rPr>
          <w:rtl/>
        </w:rPr>
        <w:t>بودن نسبت به سلول</w:t>
      </w:r>
      <w:r w:rsidR="00805DF7">
        <w:softHyphen/>
      </w:r>
      <w:r w:rsidRPr="00C01022">
        <w:rPr>
          <w:rtl/>
        </w:rPr>
        <w:t xml:space="preserve">های سرطانی، عوارض کمتر و اثربخشی </w:t>
      </w:r>
      <w:r w:rsidR="00D642CE" w:rsidRPr="00C01022">
        <w:rPr>
          <w:rFonts w:hint="cs"/>
          <w:rtl/>
        </w:rPr>
        <w:t>بالا مورد</w:t>
      </w:r>
      <w:r w:rsidRPr="00C01022">
        <w:rPr>
          <w:rtl/>
        </w:rPr>
        <w:t xml:space="preserve"> توجه بسیاری</w:t>
      </w:r>
      <w:r>
        <w:rPr>
          <w:rtl/>
        </w:rPr>
        <w:t xml:space="preserve"> </w:t>
      </w:r>
      <w:r w:rsidRPr="00C01022">
        <w:rPr>
          <w:rtl/>
        </w:rPr>
        <w:lastRenderedPageBreak/>
        <w:t>از دانشمندان قرار گرفته</w:t>
      </w:r>
      <w:r w:rsidR="003B4F1A" w:rsidRPr="00C01022">
        <w:softHyphen/>
      </w:r>
      <w:r w:rsidRPr="00C01022">
        <w:rPr>
          <w:rtl/>
        </w:rPr>
        <w:t>است</w:t>
      </w:r>
      <w:r w:rsidR="00AB1B9A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AB1B9A" w:rsidRPr="00C01022">
        <w:rPr>
          <w:rtl/>
        </w:rPr>
        <w:fldChar w:fldCharType="separate"/>
      </w:r>
      <w:r w:rsidR="00E648C5">
        <w:rPr>
          <w:noProof/>
          <w:rtl/>
        </w:rPr>
        <w:t>[6]</w:t>
      </w:r>
      <w:r w:rsidR="00AB1B9A" w:rsidRPr="00C01022">
        <w:rPr>
          <w:rtl/>
        </w:rPr>
        <w:fldChar w:fldCharType="end"/>
      </w:r>
      <w:r w:rsidR="00AB1B9A" w:rsidRPr="00C01022">
        <w:rPr>
          <w:rFonts w:hint="cs"/>
          <w:rtl/>
        </w:rPr>
        <w:t>.</w:t>
      </w:r>
      <w:r w:rsidR="008E1682" w:rsidRPr="00C0102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ی</w:t>
      </w:r>
      <w:r w:rsidR="00AB1B9A" w:rsidRPr="00C01022">
        <w:rPr>
          <w:rtl/>
        </w:rPr>
        <w:t>کی از انواع پپتیدهای مورد</w:t>
      </w:r>
      <w:r w:rsidR="00B3689B" w:rsidRPr="00C01022">
        <w:rPr>
          <w:rFonts w:hint="cs"/>
          <w:rtl/>
        </w:rPr>
        <w:t xml:space="preserve"> </w:t>
      </w:r>
      <w:r w:rsidR="00AB1B9A" w:rsidRPr="00C01022">
        <w:rPr>
          <w:rtl/>
        </w:rPr>
        <w:t>استفاده، پپتید</w:t>
      </w:r>
      <w:r w:rsidR="00AB1B9A" w:rsidRPr="00C01022">
        <w:rPr>
          <w:rFonts w:hint="cs"/>
          <w:rtl/>
        </w:rPr>
        <w:t xml:space="preserve"> ضدمیکروبی</w:t>
      </w:r>
      <w:r w:rsidR="00CA0132">
        <w:rPr>
          <w:rStyle w:val="FootnoteReference"/>
          <w:rtl/>
        </w:rPr>
        <w:footnoteReference w:id="3"/>
      </w:r>
      <w:r w:rsidR="00CA0132">
        <w:rPr>
          <w:rFonts w:hint="cs"/>
          <w:rtl/>
        </w:rPr>
        <w:t xml:space="preserve"> </w:t>
      </w:r>
      <w:r w:rsidR="00AB1B9A" w:rsidRPr="00C01022">
        <w:rPr>
          <w:rFonts w:hint="cs"/>
          <w:rtl/>
        </w:rPr>
        <w:t>اس</w:t>
      </w:r>
      <w:r w:rsidR="00AB1B9A" w:rsidRPr="00C01022">
        <w:rPr>
          <w:rtl/>
        </w:rPr>
        <w:t>ت که بخشی از پاسخ ایمنی ذاتی در براب</w:t>
      </w:r>
      <w:r w:rsidR="00644541" w:rsidRPr="00C01022">
        <w:rPr>
          <w:rFonts w:hint="cs"/>
          <w:rtl/>
        </w:rPr>
        <w:t>ر میکروب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در بسیاری از گونه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>ها است. این پپتیدها</w:t>
      </w:r>
      <w:r w:rsidR="00644541" w:rsidRPr="00C01022">
        <w:rPr>
          <w:rtl/>
        </w:rPr>
        <w:softHyphen/>
      </w:r>
      <w:r w:rsidR="00644541" w:rsidRPr="00C01022">
        <w:rPr>
          <w:rFonts w:hint="cs"/>
          <w:rtl/>
        </w:rPr>
        <w:t xml:space="preserve"> دارای وزن مولکولی کم </w:t>
      </w:r>
      <w:r w:rsidR="00644541" w:rsidRPr="00D95983">
        <w:rPr>
          <w:rFonts w:hint="cs"/>
          <w:rtl/>
        </w:rPr>
        <w:t>(10-40 اسید</w:t>
      </w:r>
      <w:r w:rsidR="00644541" w:rsidRPr="00D95983">
        <w:rPr>
          <w:rtl/>
        </w:rPr>
        <w:softHyphen/>
      </w:r>
      <w:r w:rsidR="00644541" w:rsidRPr="00D95983">
        <w:rPr>
          <w:rFonts w:hint="cs"/>
          <w:rtl/>
        </w:rPr>
        <w:t>آمینه)</w:t>
      </w:r>
      <w:r w:rsidR="00644541" w:rsidRPr="00C01022">
        <w:rPr>
          <w:rFonts w:hint="cs"/>
          <w:rtl/>
        </w:rPr>
        <w:t xml:space="preserve"> و ساختار </w:t>
      </w:r>
      <w:r w:rsidR="00B4793E" w:rsidRPr="00C01022">
        <w:rPr>
          <w:rFonts w:hint="cs"/>
          <w:rtl/>
        </w:rPr>
        <w:t>آمف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پاتیک و کاتیونی هستند که به آن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 اجازه م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دهد تا غشاهای منفی و سلول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ی سرطانی (همانند باکتری</w:t>
      </w:r>
      <w:r w:rsidR="00B4793E" w:rsidRPr="00C01022">
        <w:rPr>
          <w:rtl/>
        </w:rPr>
        <w:softHyphen/>
      </w:r>
      <w:r w:rsidR="00B4793E" w:rsidRPr="00C01022">
        <w:rPr>
          <w:rFonts w:hint="cs"/>
          <w:rtl/>
        </w:rPr>
        <w:t>ها) را هدف قرار دهند.</w:t>
      </w:r>
      <w:r w:rsidR="00577F59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غشاء بیرونی سلو</w:t>
      </w:r>
      <w:r w:rsidR="00FC0751">
        <w:rPr>
          <w:rFonts w:hint="cs"/>
          <w:rtl/>
        </w:rPr>
        <w:t>ل</w:t>
      </w:r>
      <w:r w:rsidR="00FC0751">
        <w:rPr>
          <w:rtl/>
        </w:rPr>
        <w:softHyphen/>
      </w:r>
      <w:r w:rsidR="00577F59" w:rsidRPr="00C01022">
        <w:rPr>
          <w:rtl/>
        </w:rPr>
        <w:t>های سرطانی نسبت به سلول</w:t>
      </w:r>
      <w:r w:rsidR="00FC0751">
        <w:rPr>
          <w:rtl/>
        </w:rPr>
        <w:softHyphen/>
      </w:r>
      <w:r w:rsidR="00577F59" w:rsidRPr="00C01022">
        <w:rPr>
          <w:rtl/>
        </w:rPr>
        <w:t>های طبیعی دارای فسفولیپیدهایی با بار منفی بیشتر نظیر</w:t>
      </w:r>
      <w:r w:rsidR="0085465A" w:rsidRPr="00C01022">
        <w:rPr>
          <w:rFonts w:hint="cs"/>
          <w:rtl/>
        </w:rPr>
        <w:t xml:space="preserve"> </w:t>
      </w:r>
      <w:r w:rsidR="00577F59" w:rsidRPr="00C01022">
        <w:rPr>
          <w:rtl/>
        </w:rPr>
        <w:t>فسفاتیدیل سرین و گ</w:t>
      </w:r>
      <w:r w:rsidR="00FD2732">
        <w:rPr>
          <w:rtl/>
        </w:rPr>
        <w:t>لیکوپروتئین</w:t>
      </w:r>
      <w:r w:rsidR="00FD2732">
        <w:softHyphen/>
      </w:r>
      <w:r w:rsidR="00FD2732">
        <w:rPr>
          <w:rtl/>
        </w:rPr>
        <w:t>ها و گلیکوز</w:t>
      </w:r>
      <w:r w:rsidR="00FD2732">
        <w:softHyphen/>
      </w:r>
      <w:r w:rsidR="00577F59" w:rsidRPr="00C01022">
        <w:rPr>
          <w:rtl/>
        </w:rPr>
        <w:t>آمینوگلیکان های منفی هستند</w:t>
      </w:r>
      <w:r w:rsidR="00577F59" w:rsidRPr="00C01022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 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E648C5">
        <w:rPr>
          <w:rtl/>
        </w:rPr>
        <w:instrText>&lt;/</w:instrText>
      </w:r>
      <w:r w:rsidR="00E648C5">
        <w:instrText>year&gt;&lt;/dates&gt;&lt;isbn&gt;2391-5412&lt;/isbn&gt;&lt;urls&gt;&lt;/urls&gt;&lt;/record&gt;&lt;/Cite&gt;&lt;/EndNote&gt;</w:instrText>
      </w:r>
      <w:r w:rsidR="00577F59" w:rsidRPr="00C01022">
        <w:rPr>
          <w:rtl/>
        </w:rPr>
        <w:fldChar w:fldCharType="separate"/>
      </w:r>
      <w:r w:rsidR="00E648C5">
        <w:rPr>
          <w:noProof/>
          <w:rtl/>
        </w:rPr>
        <w:t>[7]</w:t>
      </w:r>
      <w:r w:rsidR="00577F59" w:rsidRPr="00C01022">
        <w:rPr>
          <w:rtl/>
        </w:rPr>
        <w:fldChar w:fldCharType="end"/>
      </w:r>
      <w:r w:rsidR="00577F59" w:rsidRPr="00C01022">
        <w:rPr>
          <w:rFonts w:hint="cs"/>
          <w:rtl/>
        </w:rPr>
        <w:t xml:space="preserve">. </w:t>
      </w:r>
      <w:r w:rsidR="00C80C80" w:rsidRPr="00C01022">
        <w:rPr>
          <w:rFonts w:hint="cs"/>
          <w:rtl/>
        </w:rPr>
        <w:t>پ</w:t>
      </w:r>
      <w:r w:rsidR="00577F59" w:rsidRPr="00C01022">
        <w:rPr>
          <w:rtl/>
        </w:rPr>
        <w:t>پتیدهای ضد</w:t>
      </w:r>
      <w:r w:rsidR="00371507" w:rsidRPr="00C01022">
        <w:rPr>
          <w:rtl/>
        </w:rPr>
        <w:softHyphen/>
      </w:r>
      <w:r w:rsidR="00C80C80" w:rsidRPr="00C01022">
        <w:rPr>
          <w:rFonts w:hint="cs"/>
          <w:rtl/>
        </w:rPr>
        <w:t>سرطانی</w:t>
      </w:r>
      <w:r w:rsidR="00FD2732">
        <w:rPr>
          <w:rtl/>
        </w:rPr>
        <w:t xml:space="preserve"> با توجه به ویژگی</w:t>
      </w:r>
      <w:r w:rsidR="00FD2732">
        <w:softHyphen/>
      </w:r>
      <w:r w:rsidR="00577F59" w:rsidRPr="00C01022">
        <w:rPr>
          <w:rtl/>
        </w:rPr>
        <w:t>های کاتیونی و آمفی</w:t>
      </w:r>
      <w:r w:rsidR="004A425C" w:rsidRPr="00C01022">
        <w:softHyphen/>
      </w:r>
      <w:r w:rsidR="00577F59" w:rsidRPr="00C01022">
        <w:rPr>
          <w:rtl/>
        </w:rPr>
        <w:t>پاتیک خود با تعاملات الکترواستاتیک به سلول</w:t>
      </w:r>
      <w:r w:rsidR="00FD2732">
        <w:softHyphen/>
      </w:r>
      <w:r w:rsidR="00577F59" w:rsidRPr="00C01022">
        <w:rPr>
          <w:rtl/>
        </w:rPr>
        <w:t>های سرطانی متصل شده و از این رو این پپتیدها از طریق نکروز یا آپوپتوز سمیت سلول</w:t>
      </w:r>
      <w:r w:rsidR="00FD2732">
        <w:softHyphen/>
      </w:r>
      <w:r w:rsidR="00577F59" w:rsidRPr="00C01022">
        <w:rPr>
          <w:rtl/>
        </w:rPr>
        <w:t>های سرطانی را محدود می</w:t>
      </w:r>
      <w:r w:rsidR="00FD2732">
        <w:softHyphen/>
      </w:r>
      <w:r w:rsidR="00577F59" w:rsidRPr="00C01022">
        <w:rPr>
          <w:rtl/>
        </w:rPr>
        <w:t>کنند</w:t>
      </w:r>
      <w:r w:rsidR="00E72E3F" w:rsidRPr="00C01022">
        <w:rPr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648C5">
        <w:instrText xml:space="preserve"> ADDIN EN.CITE.DATA </w:instrText>
      </w:r>
      <w:r w:rsidR="00E648C5">
        <w:fldChar w:fldCharType="end"/>
      </w:r>
      <w:r w:rsidR="00E72E3F" w:rsidRPr="00C01022">
        <w:rPr>
          <w:rtl/>
        </w:rPr>
      </w:r>
      <w:r w:rsidR="00E72E3F" w:rsidRPr="00C01022">
        <w:rPr>
          <w:rtl/>
        </w:rPr>
        <w:fldChar w:fldCharType="separate"/>
      </w:r>
      <w:r w:rsidR="00E648C5">
        <w:rPr>
          <w:noProof/>
          <w:rtl/>
        </w:rPr>
        <w:t>[8-10]</w:t>
      </w:r>
      <w:r w:rsidR="00E72E3F" w:rsidRPr="00C01022">
        <w:rPr>
          <w:rtl/>
        </w:rPr>
        <w:fldChar w:fldCharType="end"/>
      </w:r>
      <w:r w:rsidR="00261BC5" w:rsidRPr="00C01022">
        <w:rPr>
          <w:rFonts w:hint="cs"/>
          <w:rtl/>
        </w:rPr>
        <w:t>.</w:t>
      </w:r>
    </w:p>
    <w:p w14:paraId="37384A97" w14:textId="71349012" w:rsidR="00644DC2" w:rsidRPr="001526C4" w:rsidRDefault="000E2707" w:rsidP="00E648C5">
      <w:pPr>
        <w:jc w:val="both"/>
        <w:rPr>
          <w:rtl/>
        </w:rPr>
      </w:pPr>
      <w:r w:rsidRPr="006E3A28">
        <w:rPr>
          <w:rtl/>
        </w:rPr>
        <w:t>پپتیدها</w:t>
      </w:r>
      <w:r w:rsidR="00D1132A" w:rsidRPr="006E3A28">
        <w:rPr>
          <w:rFonts w:hint="cs"/>
          <w:rtl/>
        </w:rPr>
        <w:t>ی</w:t>
      </w:r>
      <w:r w:rsidRPr="006E3A28">
        <w:rPr>
          <w:rtl/>
        </w:rPr>
        <w:t xml:space="preserve"> ضدسرطانی در درمان دیابت، سرطان و بیماری</w:t>
      </w:r>
      <w:r w:rsidR="00DA100A" w:rsidRPr="006E3A28">
        <w:rPr>
          <w:rtl/>
        </w:rPr>
        <w:softHyphen/>
      </w:r>
      <w:r w:rsidRPr="006E3A28">
        <w:rPr>
          <w:rtl/>
        </w:rPr>
        <w:t>های قلبی عروقی به کار برده می</w:t>
      </w:r>
      <w:r w:rsidRPr="006E3A28">
        <w:rPr>
          <w:rtl/>
        </w:rPr>
        <w:softHyphen/>
        <w:t>شوند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"</w:instrText>
      </w:r>
      <w:r w:rsidR="00E648C5">
        <w:rPr>
          <w:rtl/>
        </w:rPr>
        <w:instrText>&gt;35&lt;/</w:instrText>
      </w:r>
      <w:r w:rsidR="00E648C5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1]</w:t>
      </w:r>
      <w:r w:rsidRPr="006E3A28">
        <w:rPr>
          <w:rtl/>
        </w:rPr>
        <w:fldChar w:fldCharType="end"/>
      </w:r>
      <w:r w:rsidRPr="006E3A28">
        <w:rPr>
          <w:rtl/>
        </w:rPr>
        <w:t xml:space="preserve">. اکثر پپتیدهای </w:t>
      </w:r>
      <w:r w:rsidR="00D2622F" w:rsidRPr="006E3A28">
        <w:rPr>
          <w:rFonts w:hint="cs"/>
          <w:rtl/>
        </w:rPr>
        <w:t>ضد</w:t>
      </w:r>
      <w:r w:rsidR="00D2622F" w:rsidRPr="006E3A28">
        <w:rPr>
          <w:rtl/>
        </w:rPr>
        <w:softHyphen/>
      </w:r>
      <w:r w:rsidRPr="006E3A28">
        <w:rPr>
          <w:rtl/>
        </w:rPr>
        <w:t>سرطانی به صورت محلول و بدون ساختا</w:t>
      </w:r>
      <w:r w:rsidR="003C6678" w:rsidRPr="006E3A28">
        <w:rPr>
          <w:rFonts w:hint="cs"/>
          <w:rtl/>
        </w:rPr>
        <w:t>ر هس</w:t>
      </w:r>
      <w:r w:rsidRPr="006E3A28">
        <w:rPr>
          <w:rtl/>
        </w:rPr>
        <w:t>تند و تنها پپتید ضد</w:t>
      </w:r>
      <w:r w:rsidR="00D2622F" w:rsidRPr="006E3A28">
        <w:rPr>
          <w:rtl/>
        </w:rPr>
        <w:softHyphen/>
      </w:r>
      <w:r w:rsidRPr="006E3A28">
        <w:rPr>
          <w:rtl/>
        </w:rPr>
        <w:t xml:space="preserve">میکروبی انسانی به نام  </w:t>
      </w:r>
      <w:r w:rsidR="00C923DA" w:rsidRPr="000E06B2">
        <w:rPr>
          <w:rFonts w:asciiTheme="majorBidi" w:hAnsiTheme="majorBidi" w:cstheme="majorBidi"/>
          <w:szCs w:val="26"/>
        </w:rPr>
        <w:t>37LL</w:t>
      </w:r>
      <w:r w:rsidRPr="006E3A28">
        <w:rPr>
          <w:rtl/>
        </w:rPr>
        <w:t xml:space="preserve"> با توجه به حضور یک یا چند پیوند دی</w:t>
      </w:r>
      <w:r w:rsidRPr="006E3A28">
        <w:rPr>
          <w:rtl/>
        </w:rPr>
        <w:softHyphen/>
        <w:t xml:space="preserve">سولفیدی با صفحات </w:t>
      </w:r>
      <w:r w:rsidRPr="000E06B2">
        <w:rPr>
          <w:rFonts w:asciiTheme="majorBidi" w:hAnsiTheme="majorBidi" w:cstheme="majorBidi"/>
          <w:szCs w:val="26"/>
        </w:rPr>
        <w:t>β-sheet</w:t>
      </w:r>
      <w:r w:rsidRPr="000E06B2">
        <w:rPr>
          <w:rFonts w:asciiTheme="majorBidi" w:hAnsiTheme="majorBidi" w:cstheme="majorBidi"/>
          <w:szCs w:val="26"/>
          <w:rtl/>
        </w:rPr>
        <w:t xml:space="preserve"> </w:t>
      </w:r>
      <w:r w:rsidR="00506A12">
        <w:rPr>
          <w:rtl/>
        </w:rPr>
        <w:t>به شکل</w:t>
      </w:r>
      <w:r w:rsidR="00506A12">
        <w:t xml:space="preserve"> </w:t>
      </w:r>
      <w:r w:rsidRPr="006E3A28">
        <w:rPr>
          <w:rtl/>
        </w:rPr>
        <w:t>گلومرولی</w:t>
      </w:r>
      <w:r w:rsidR="00086230" w:rsidRPr="006E3A28">
        <w:rPr>
          <w:rFonts w:hint="cs"/>
          <w:rtl/>
        </w:rPr>
        <w:t xml:space="preserve"> د</w:t>
      </w:r>
      <w:r w:rsidRPr="006E3A28">
        <w:rPr>
          <w:rtl/>
        </w:rPr>
        <w:t>یده</w:t>
      </w:r>
      <w:r w:rsidRPr="006E3A28">
        <w:rPr>
          <w:rtl/>
        </w:rPr>
        <w:softHyphen/>
        <w:t xml:space="preserve"> شده</w:t>
      </w:r>
      <w:r w:rsidRPr="006E3A28">
        <w:rPr>
          <w:rtl/>
        </w:rPr>
        <w:softHyphen/>
        <w:t>است. از نظر تنوع ساختاری چند صد پپتید</w:t>
      </w:r>
      <w:r w:rsidRPr="006E3A28">
        <w:rPr>
          <w:rtl/>
        </w:rPr>
        <w:softHyphen/>
      </w:r>
      <w:r w:rsidR="00086230" w:rsidRPr="006E3A28">
        <w:rPr>
          <w:rFonts w:hint="cs"/>
          <w:rtl/>
        </w:rPr>
        <w:t xml:space="preserve"> </w:t>
      </w:r>
      <w:r w:rsidRPr="006E3A28">
        <w:rPr>
          <w:rtl/>
        </w:rPr>
        <w:t>ضد</w:t>
      </w:r>
      <w:r w:rsidR="00086230" w:rsidRPr="006E3A28">
        <w:rPr>
          <w:rtl/>
        </w:rPr>
        <w:softHyphen/>
      </w:r>
      <w:r w:rsidRPr="006E3A28">
        <w:rPr>
          <w:rtl/>
        </w:rPr>
        <w:t>میکروبی مورد مطاله قرارگرفته</w:t>
      </w:r>
      <w:r w:rsidR="007C505E" w:rsidRPr="006E3A28">
        <w:rPr>
          <w:rtl/>
        </w:rPr>
        <w:softHyphen/>
      </w:r>
      <w:r w:rsidRPr="006E3A28">
        <w:rPr>
          <w:rtl/>
        </w:rPr>
        <w:t>است. این پپتیدها دارای ساختار آلفاهلیکسی غنی از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سیستئین(نظیر </w:t>
      </w:r>
      <w:r w:rsidR="005D101B" w:rsidRPr="000E06B2">
        <w:rPr>
          <w:rFonts w:asciiTheme="majorBidi" w:hAnsiTheme="majorBidi" w:cstheme="majorBidi"/>
          <w:szCs w:val="26"/>
        </w:rPr>
        <w:t>C</w:t>
      </w:r>
      <w:r w:rsidRPr="000E06B2">
        <w:rPr>
          <w:rFonts w:asciiTheme="majorBidi" w:hAnsiTheme="majorBidi" w:cstheme="majorBidi"/>
          <w:szCs w:val="26"/>
        </w:rPr>
        <w:t>ecropins</w:t>
      </w:r>
      <w:r w:rsidRPr="006E3A28">
        <w:rPr>
          <w:rtl/>
        </w:rPr>
        <w:t>) یا دارای ساختار</w:t>
      </w:r>
      <w:r w:rsidR="007C505E" w:rsidRPr="006E3A28">
        <w:rPr>
          <w:rFonts w:hint="cs"/>
          <w:rtl/>
        </w:rPr>
        <w:t xml:space="preserve"> </w:t>
      </w:r>
      <w:r w:rsidRPr="000E06B2">
        <w:rPr>
          <w:rFonts w:asciiTheme="majorBidi" w:hAnsiTheme="majorBidi" w:cstheme="majorBidi"/>
          <w:szCs w:val="26"/>
        </w:rPr>
        <w:t>β-sheet</w:t>
      </w:r>
      <w:r w:rsidRPr="006E3A28">
        <w:rPr>
          <w:rtl/>
        </w:rPr>
        <w:t xml:space="preserve">(نظیر </w:t>
      </w:r>
      <w:r w:rsidR="005D101B" w:rsidRPr="000E06B2">
        <w:rPr>
          <w:rFonts w:asciiTheme="majorBidi" w:hAnsiTheme="majorBidi" w:cstheme="majorBidi"/>
          <w:szCs w:val="26"/>
        </w:rPr>
        <w:t>D</w:t>
      </w:r>
      <w:r w:rsidRPr="000E06B2">
        <w:rPr>
          <w:rFonts w:asciiTheme="majorBidi" w:hAnsiTheme="majorBidi" w:cstheme="majorBidi"/>
          <w:szCs w:val="26"/>
        </w:rPr>
        <w:t>efensins</w:t>
      </w:r>
      <w:r w:rsidRPr="006E3A28">
        <w:rPr>
          <w:rtl/>
        </w:rPr>
        <w:t>) هستند</w:t>
      </w:r>
      <w:r w:rsidR="00D2622F" w:rsidRPr="006E3A28">
        <w:rPr>
          <w:rFonts w:hint="cs"/>
          <w:rtl/>
        </w:rPr>
        <w:t xml:space="preserve">، </w:t>
      </w:r>
      <w:r w:rsidR="00506A12">
        <w:rPr>
          <w:rtl/>
        </w:rPr>
        <w:t>همچنین</w:t>
      </w:r>
      <w:r w:rsidR="00506A12">
        <w:t xml:space="preserve"> </w:t>
      </w:r>
      <w:r w:rsidRPr="006E3A28">
        <w:rPr>
          <w:rtl/>
        </w:rPr>
        <w:t xml:space="preserve">حضور </w:t>
      </w:r>
      <w:r w:rsidR="00506A12">
        <w:rPr>
          <w:rtl/>
        </w:rPr>
        <w:t>اسیدآمینه</w:t>
      </w:r>
      <w:r w:rsidR="00506A12">
        <w:t xml:space="preserve"> </w:t>
      </w:r>
      <w:r w:rsidRPr="006E3A28">
        <w:rPr>
          <w:rtl/>
        </w:rPr>
        <w:t>آرژن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پرولین،</w:t>
      </w:r>
      <w:r w:rsidR="00D2622F" w:rsidRPr="006E3A28">
        <w:rPr>
          <w:rFonts w:hint="cs"/>
          <w:rtl/>
        </w:rPr>
        <w:t xml:space="preserve"> </w:t>
      </w:r>
      <w:r w:rsidRPr="006E3A28">
        <w:rPr>
          <w:rtl/>
        </w:rPr>
        <w:t>هیستدین و تریپتوفان در</w:t>
      </w:r>
      <w:r w:rsidR="00E316D2" w:rsidRPr="006E3A28">
        <w:rPr>
          <w:rFonts w:hint="cs"/>
          <w:rtl/>
        </w:rPr>
        <w:t xml:space="preserve"> </w:t>
      </w:r>
      <w:r w:rsidRPr="006E3A28">
        <w:rPr>
          <w:rtl/>
        </w:rPr>
        <w:t xml:space="preserve">این پپتیدها(نظیر </w:t>
      </w:r>
      <w:proofErr w:type="spellStart"/>
      <w:r w:rsidR="005D101B" w:rsidRPr="000E06B2">
        <w:rPr>
          <w:rFonts w:asciiTheme="majorBidi" w:hAnsiTheme="majorBidi" w:cstheme="majorBidi"/>
          <w:szCs w:val="26"/>
        </w:rPr>
        <w:t>I</w:t>
      </w:r>
      <w:r w:rsidRPr="000E06B2">
        <w:rPr>
          <w:rFonts w:asciiTheme="majorBidi" w:hAnsiTheme="majorBidi" w:cstheme="majorBidi"/>
          <w:szCs w:val="26"/>
        </w:rPr>
        <w:t>ndolicidin</w:t>
      </w:r>
      <w:proofErr w:type="spellEnd"/>
      <w:r w:rsidRPr="006E3A28">
        <w:rPr>
          <w:rtl/>
        </w:rPr>
        <w:t>) معمول است</w:t>
      </w:r>
      <w:r w:rsidRPr="006E3A28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&gt;</w:instrText>
      </w:r>
      <w:r w:rsidR="00E648C5">
        <w:rPr>
          <w:rtl/>
        </w:rPr>
        <w:instrText>&lt;</w:instrText>
      </w:r>
      <w:r w:rsidR="00E648C5">
        <w:instrText>year&gt;2004&lt;/year&gt;&lt;/dates&gt;&lt;isbn&gt;0924-8579&lt;/isbn&gt;&lt;urls&gt;&lt;/urls&gt;&lt;/record&gt;&lt;/Cite&gt;&lt;/EndNote&gt;</w:instrText>
      </w:r>
      <w:r w:rsidRPr="006E3A28">
        <w:rPr>
          <w:rtl/>
        </w:rPr>
        <w:fldChar w:fldCharType="separate"/>
      </w:r>
      <w:r w:rsidR="00E648C5">
        <w:rPr>
          <w:noProof/>
          <w:rtl/>
        </w:rPr>
        <w:t>[12]</w:t>
      </w:r>
      <w:r w:rsidRPr="006E3A28">
        <w:rPr>
          <w:rtl/>
        </w:rPr>
        <w:fldChar w:fldCharType="end"/>
      </w:r>
      <w:r w:rsidRPr="006E3A28">
        <w:t>.</w:t>
      </w:r>
      <w:bookmarkStart w:id="11" w:name="_Ref82442600"/>
      <w:bookmarkStart w:id="12" w:name="_Toc82187186"/>
      <w:bookmarkStart w:id="13" w:name="_Toc90988554"/>
    </w:p>
    <w:p w14:paraId="4D845291" w14:textId="77777777" w:rsidR="00744160" w:rsidRDefault="00BF3A68" w:rsidP="00744160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B6FC77" w14:textId="205179CD" w:rsidR="00BB3B93" w:rsidRDefault="00744160" w:rsidP="00744160">
      <w:pPr>
        <w:pStyle w:val="Caption"/>
      </w:pPr>
      <w:bookmarkStart w:id="14" w:name="_Toc93745942"/>
      <w:r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>
        <w:rPr>
          <w:rtl/>
        </w:rPr>
        <w:t>–</w:t>
      </w:r>
      <w:fldSimple w:instr=" SEQ شکل \* ARABIC \s 1 ">
        <w:r w:rsidR="008A2D4F">
          <w:rPr>
            <w:noProof/>
          </w:rPr>
          <w:t>1</w:t>
        </w:r>
      </w:fldSimple>
      <w:r>
        <w:rPr>
          <w:rFonts w:hint="cs"/>
          <w:rtl/>
        </w:rPr>
        <w:t xml:space="preserve">: </w:t>
      </w:r>
      <w:r w:rsidRPr="00906BC3">
        <w:rPr>
          <w:rtl/>
        </w:rPr>
        <w:t>تعداد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پپت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د</w:t>
      </w:r>
      <w:r w:rsidRPr="00906BC3">
        <w:rPr>
          <w:rtl/>
        </w:rPr>
        <w:t xml:space="preserve"> ضدم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کروب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طب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ع</w:t>
      </w:r>
      <w:r w:rsidRPr="00906BC3">
        <w:rPr>
          <w:rFonts w:hint="cs"/>
          <w:rtl/>
        </w:rPr>
        <w:t>ی</w:t>
      </w:r>
      <w:r w:rsidRPr="00906BC3">
        <w:rPr>
          <w:rtl/>
        </w:rPr>
        <w:t xml:space="preserve"> با فعال</w:t>
      </w:r>
      <w:r w:rsidRPr="00906BC3">
        <w:rPr>
          <w:rFonts w:hint="cs"/>
          <w:rtl/>
        </w:rPr>
        <w:t>ی</w:t>
      </w:r>
      <w:r w:rsidRPr="00906BC3">
        <w:rPr>
          <w:rFonts w:hint="eastAsia"/>
          <w:rtl/>
        </w:rPr>
        <w:t>ت</w:t>
      </w:r>
      <w:r w:rsidRPr="00906BC3">
        <w:rPr>
          <w:rtl/>
        </w:rPr>
        <w:t xml:space="preserve"> ضدسرطان</w:t>
      </w:r>
      <w:r w:rsidRPr="00906BC3">
        <w:rPr>
          <w:rFonts w:hint="cs"/>
          <w:rtl/>
        </w:rPr>
        <w:t>ی</w:t>
      </w:r>
      <w:r w:rsidRPr="00906BC3">
        <w:rPr>
          <w:rtl/>
        </w:rPr>
        <w:t>[6]</w:t>
      </w:r>
      <w:bookmarkEnd w:id="14"/>
    </w:p>
    <w:bookmarkEnd w:id="11"/>
    <w:bookmarkEnd w:id="12"/>
    <w:bookmarkEnd w:id="13"/>
    <w:p w14:paraId="3BA79431" w14:textId="57565F63" w:rsidR="008018CB" w:rsidRDefault="00001D0E" w:rsidP="006078A1">
      <w:pPr>
        <w:jc w:val="both"/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 w:rsidR="00E648C5">
        <w:instrText xml:space="preserve"> ADDIN EN.CITE.DATA </w:instrText>
      </w:r>
      <w:r w:rsidR="00E648C5">
        <w:fldChar w:fldCharType="end"/>
      </w:r>
      <w:r>
        <w:rPr>
          <w:rtl/>
        </w:rPr>
      </w:r>
      <w:r>
        <w:rPr>
          <w:rtl/>
        </w:rPr>
        <w:fldChar w:fldCharType="separate"/>
      </w:r>
      <w:r w:rsidR="00E648C5"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27964D7B" w14:textId="77777777" w:rsidR="006078A1" w:rsidRDefault="006078A1" w:rsidP="006078A1">
      <w:pPr>
        <w:jc w:val="both"/>
      </w:pPr>
    </w:p>
    <w:p w14:paraId="72EFF69B" w14:textId="363DF28E" w:rsidR="00D678DC" w:rsidRDefault="00D678DC" w:rsidP="001615B3">
      <w:pPr>
        <w:pStyle w:val="Heading2"/>
        <w:rPr>
          <w:rtl/>
        </w:rPr>
      </w:pPr>
      <w:bookmarkStart w:id="15" w:name="_Toc93745822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15"/>
    </w:p>
    <w:p w14:paraId="633E7640" w14:textId="0C2438B7" w:rsidR="008119FF" w:rsidRPr="006D66A6" w:rsidRDefault="008119FF" w:rsidP="00E648C5">
      <w:pPr>
        <w:jc w:val="both"/>
        <w:rPr>
          <w:rtl/>
        </w:rPr>
      </w:pPr>
      <w:r w:rsidRPr="006D66A6">
        <w:rPr>
          <w:rFonts w:hint="cs"/>
          <w:rtl/>
        </w:rPr>
        <w:t>رزونانس مغناطیسی هسته</w:t>
      </w:r>
      <w:r w:rsidR="000D0AD4">
        <w:softHyphen/>
      </w:r>
      <w:r w:rsidRPr="006D66A6">
        <w:rPr>
          <w:rFonts w:hint="cs"/>
          <w:rtl/>
        </w:rPr>
        <w:t>ای</w:t>
      </w:r>
      <w:r w:rsidR="008720F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="008720F5" w:rsidRPr="006D66A6">
        <w:rPr>
          <w:rStyle w:val="FootnoteReference"/>
          <w:rFonts w:asciiTheme="majorBidi" w:hAnsiTheme="majorBidi"/>
          <w:rtl/>
        </w:rPr>
        <w:footnoteReference w:id="4"/>
      </w:r>
      <w:r w:rsidR="008720F5" w:rsidRPr="006D66A6">
        <w:rPr>
          <w:rFonts w:asciiTheme="majorBidi" w:hAnsiTheme="majorBidi" w:hint="cs"/>
          <w:rtl/>
        </w:rPr>
        <w:t xml:space="preserve"> </w:t>
      </w:r>
      <w:r w:rsidRPr="006D66A6">
        <w:rPr>
          <w:rFonts w:hint="cs"/>
          <w:rtl/>
        </w:rPr>
        <w:t>به عنوان یک روش مفید برای مطالعه جزئیات ساختاری بسیاری از پپتیدهای ضد</w:t>
      </w:r>
      <w:r w:rsidR="00046B83" w:rsidRPr="006D66A6">
        <w:rPr>
          <w:rtl/>
        </w:rPr>
        <w:softHyphen/>
      </w:r>
      <w:r w:rsidRPr="006D66A6">
        <w:rPr>
          <w:rFonts w:hint="cs"/>
          <w:rtl/>
        </w:rPr>
        <w:t>میکروبی شناخته شده</w:t>
      </w:r>
      <w:r w:rsidR="00046B83" w:rsidRPr="006D66A6">
        <w:rPr>
          <w:rFonts w:hint="cs"/>
          <w:rtl/>
        </w:rPr>
        <w:t xml:space="preserve">، </w:t>
      </w:r>
      <w:r w:rsidRPr="006D66A6">
        <w:rPr>
          <w:rFonts w:hint="cs"/>
          <w:rtl/>
        </w:rPr>
        <w:t>پدید آمده</w:t>
      </w:r>
      <w:r w:rsidR="00FB3AF0" w:rsidRPr="006D66A6">
        <w:rPr>
          <w:rtl/>
        </w:rPr>
        <w:softHyphen/>
      </w:r>
      <w:r w:rsidRPr="006D66A6">
        <w:rPr>
          <w:rFonts w:hint="cs"/>
          <w:rtl/>
        </w:rPr>
        <w:t>است. تجزیه و تحلیل ساختار سه بعدی این پپتیدها منجر به درک بهتری از عملکرد این پپتیدها می</w:t>
      </w:r>
      <w:r w:rsidRPr="006D66A6">
        <w:rPr>
          <w:rFonts w:hint="cs"/>
          <w:rtl/>
        </w:rPr>
        <w:softHyphen/>
        <w:t>گردد</w:t>
      </w:r>
      <w:r w:rsidR="004046DD" w:rsidRPr="006D66A6">
        <w:rPr>
          <w:rtl/>
        </w:rPr>
        <w:fldChar w:fldCharType="begin"/>
      </w:r>
      <w:r w:rsidR="00E648C5" w:rsidRPr="006D66A6">
        <w:rPr>
          <w:rtl/>
        </w:rPr>
        <w:instrText xml:space="preserve"> </w:instrText>
      </w:r>
      <w:r w:rsidR="00E648C5" w:rsidRPr="006D66A6">
        <w:instrText>ADDIN EN.CITE &lt;EndNote&gt;&lt;Cite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E648C5" w:rsidRPr="006D66A6">
        <w:rPr>
          <w:rtl/>
        </w:rPr>
        <w:instrText>&lt;/</w:instrText>
      </w:r>
      <w:r w:rsidR="00E648C5" w:rsidRPr="006D66A6">
        <w:instrText>key&gt;&lt;/foreign-keys&gt;&lt;ref-type name="Journal Article"&gt;17&lt;/ref-type&gt;&lt;contributors&gt;&lt;authors&gt;&lt;author&gt;W</w:instrText>
      </w:r>
      <w:r w:rsidR="00E648C5" w:rsidRPr="006D66A6">
        <w:rPr>
          <w:rFonts w:ascii="Cambria" w:hAnsi="Cambria"/>
        </w:rPr>
        <w:instrText>ü</w:instrText>
      </w:r>
      <w:r w:rsidR="00E648C5" w:rsidRPr="006D66A6">
        <w:instrText>thrich, Kurt&lt;/author&gt;&lt;/authors&gt;&lt;/contributors&gt;&lt;titles&gt;&lt;title&gt;NMR with proteins and nucleic acids&lt;/title&gt;&lt;secondary-title&gt;Europhysics News&lt;/secondary-title&gt;</w:instrText>
      </w:r>
      <w:r w:rsidR="00E648C5" w:rsidRPr="006D66A6">
        <w:rPr>
          <w:rtl/>
        </w:rPr>
        <w:instrText>&lt;/</w:instrText>
      </w:r>
      <w:r w:rsidR="00E648C5" w:rsidRPr="006D66A6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&gt;</w:instrText>
      </w:r>
      <w:r w:rsidR="004046DD" w:rsidRPr="006D66A6">
        <w:rPr>
          <w:rtl/>
        </w:rPr>
        <w:fldChar w:fldCharType="separate"/>
      </w:r>
      <w:r w:rsidR="00E648C5" w:rsidRPr="006D66A6">
        <w:rPr>
          <w:noProof/>
          <w:rtl/>
        </w:rPr>
        <w:t>[16]</w:t>
      </w:r>
      <w:r w:rsidR="004046DD" w:rsidRPr="006D66A6">
        <w:rPr>
          <w:rtl/>
        </w:rPr>
        <w:fldChar w:fldCharType="end"/>
      </w:r>
      <w:r w:rsidRPr="006D66A6">
        <w:rPr>
          <w:rFonts w:hint="cs"/>
          <w:rtl/>
        </w:rPr>
        <w:t>. براساس ساختارهای شناخته شده توسط</w:t>
      </w:r>
      <w:r w:rsidR="00DA6155" w:rsidRPr="006D66A6">
        <w:rPr>
          <w:rFonts w:hint="cs"/>
          <w:rtl/>
        </w:rPr>
        <w:t xml:space="preserve"> </w:t>
      </w:r>
      <w:r w:rsidRPr="006D66A6">
        <w:rPr>
          <w:rFonts w:asciiTheme="majorBidi" w:hAnsiTheme="majorBidi"/>
          <w:szCs w:val="26"/>
        </w:rPr>
        <w:t>NMR</w:t>
      </w:r>
      <w:r w:rsidRPr="006D66A6">
        <w:rPr>
          <w:rFonts w:hint="cs"/>
          <w:rtl/>
        </w:rPr>
        <w:t xml:space="preserve">  پپتیدهای ضد</w:t>
      </w:r>
      <w:r w:rsidRPr="006D66A6">
        <w:rPr>
          <w:rFonts w:hint="cs"/>
          <w:rtl/>
        </w:rPr>
        <w:softHyphen/>
        <w:t>سرطانی به پنج گروه طبقه</w:t>
      </w:r>
      <w:r w:rsidRPr="006D66A6">
        <w:rPr>
          <w:rFonts w:hint="cs"/>
          <w:rtl/>
        </w:rPr>
        <w:softHyphen/>
        <w:t>بندی</w:t>
      </w:r>
      <w:r w:rsidR="00C01022" w:rsidRPr="006D66A6">
        <w:rPr>
          <w:rFonts w:hint="cs"/>
          <w:rtl/>
        </w:rPr>
        <w:t xml:space="preserve"> می</w:t>
      </w:r>
      <w:r w:rsidR="00C01022" w:rsidRPr="006D66A6">
        <w:rPr>
          <w:rtl/>
        </w:rPr>
        <w:softHyphen/>
      </w:r>
      <w:r w:rsidR="00C01022" w:rsidRPr="006D66A6">
        <w:rPr>
          <w:rFonts w:hint="cs"/>
          <w:rtl/>
        </w:rPr>
        <w:t>شوند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16" w:name="_Toc93745823"/>
      <w:r>
        <w:rPr>
          <w:rFonts w:hint="cs"/>
          <w:rtl/>
        </w:rPr>
        <w:lastRenderedPageBreak/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16"/>
    </w:p>
    <w:p w14:paraId="5A5CB6D8" w14:textId="25DE9EFF" w:rsidR="00525071" w:rsidRPr="003C21CD" w:rsidRDefault="00801003" w:rsidP="00E22F52">
      <w:pPr>
        <w:jc w:val="both"/>
        <w:rPr>
          <w:rFonts w:cs="B Nazanin+ Regular"/>
          <w:rtl/>
        </w:rPr>
      </w:pPr>
      <w:r w:rsidRPr="003C21CD">
        <w:rPr>
          <w:rFonts w:hint="cs"/>
          <w:rtl/>
        </w:rPr>
        <w:t xml:space="preserve">برای اولین بار در پپتید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s</w:t>
      </w:r>
      <w:r w:rsidRPr="003C21CD">
        <w:rPr>
          <w:rFonts w:hint="cs"/>
          <w:rtl/>
        </w:rPr>
        <w:t xml:space="preserve"> بسیاری از ویژگی</w:t>
      </w:r>
      <w:r w:rsidRPr="003C21CD">
        <w:rPr>
          <w:rtl/>
        </w:rPr>
        <w:softHyphen/>
      </w:r>
      <w:r w:rsidRPr="003C21CD">
        <w:rPr>
          <w:rFonts w:hint="cs"/>
          <w:rtl/>
        </w:rPr>
        <w:t xml:space="preserve">ها شناسایی شد و مطالعات اولیه با </w:t>
      </w:r>
      <w:r w:rsidRPr="0076018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 که پپتید</w:t>
      </w:r>
      <w:r w:rsidRPr="003C21CD">
        <w:rPr>
          <w:rtl/>
        </w:rPr>
        <w:t xml:space="preserve"> </w:t>
      </w:r>
      <w:r w:rsidR="005D08DD" w:rsidRPr="0076018F">
        <w:rPr>
          <w:rFonts w:asciiTheme="majorBidi" w:hAnsiTheme="majorBidi" w:cstheme="majorBidi"/>
          <w:szCs w:val="26"/>
        </w:rPr>
        <w:t>C</w:t>
      </w:r>
      <w:r w:rsidRPr="0076018F">
        <w:rPr>
          <w:rFonts w:asciiTheme="majorBidi" w:hAnsiTheme="majorBidi" w:cstheme="majorBidi"/>
          <w:szCs w:val="26"/>
        </w:rPr>
        <w:t>ecropin-A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>دارای ساختارهلیکس است.</w:t>
      </w:r>
      <w:r w:rsidR="006A2135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ر ساختار هلیکس این پپتید 15% الکل </w:t>
      </w:r>
      <w:r w:rsidR="005D08DD" w:rsidRPr="0076018F">
        <w:rPr>
          <w:rFonts w:asciiTheme="majorBidi" w:hAnsiTheme="majorBidi" w:cstheme="majorBidi"/>
          <w:szCs w:val="26"/>
        </w:rPr>
        <w:t>H</w:t>
      </w:r>
      <w:r w:rsidRPr="0076018F">
        <w:rPr>
          <w:rFonts w:asciiTheme="majorBidi" w:hAnsiTheme="majorBidi" w:cstheme="majorBidi"/>
          <w:szCs w:val="26"/>
        </w:rPr>
        <w:t xml:space="preserve">exafluoro </w:t>
      </w:r>
      <w:r w:rsidR="005D08DD" w:rsidRPr="0076018F">
        <w:rPr>
          <w:rFonts w:asciiTheme="majorBidi" w:hAnsiTheme="majorBidi" w:cstheme="majorBidi"/>
          <w:szCs w:val="26"/>
        </w:rPr>
        <w:t>I</w:t>
      </w:r>
      <w:r w:rsidRPr="0076018F">
        <w:rPr>
          <w:rFonts w:asciiTheme="majorBidi" w:hAnsiTheme="majorBidi" w:cstheme="majorBidi"/>
          <w:szCs w:val="26"/>
        </w:rPr>
        <w:t>sopropyl</w:t>
      </w:r>
      <w:r w:rsidRPr="0076018F">
        <w:rPr>
          <w:rFonts w:asciiTheme="majorBidi" w:hAnsiTheme="majorBidi" w:cstheme="majorBidi"/>
          <w:szCs w:val="26"/>
          <w:rtl/>
        </w:rPr>
        <w:t xml:space="preserve"> </w:t>
      </w:r>
      <w:r w:rsidRPr="003C21CD">
        <w:rPr>
          <w:rFonts w:hint="cs"/>
          <w:rtl/>
        </w:rPr>
        <w:t>شرکت دارد. در نتیجه پپتیدهای ضد</w:t>
      </w:r>
      <w:r w:rsidRPr="003C21CD">
        <w:rPr>
          <w:rtl/>
        </w:rPr>
        <w:softHyphen/>
      </w:r>
      <w:r w:rsidRPr="003C21CD">
        <w:rPr>
          <w:rFonts w:hint="cs"/>
          <w:rtl/>
        </w:rPr>
        <w:t>میکروبی دارای ساخت</w:t>
      </w:r>
      <w:r w:rsidR="0002101C" w:rsidRPr="003C21CD">
        <w:rPr>
          <w:rFonts w:hint="cs"/>
          <w:rtl/>
        </w:rPr>
        <w:t xml:space="preserve">ار </w:t>
      </w:r>
      <w:r w:rsidRPr="003C21CD">
        <w:rPr>
          <w:rFonts w:hint="cs"/>
          <w:rtl/>
        </w:rPr>
        <w:t>هلیکس، پپتیدهایی آمفی</w:t>
      </w:r>
      <w:r w:rsidRPr="003C21CD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ساختارها مشاهده می</w:t>
      </w:r>
      <w:r w:rsidRPr="003C21CD">
        <w:rPr>
          <w:rFonts w:hint="cs"/>
          <w:rtl/>
        </w:rPr>
        <w:softHyphen/>
        <w:t>شوند.</w:t>
      </w:r>
      <w:r w:rsidRPr="003C21CD">
        <w:rPr>
          <w:rtl/>
        </w:rPr>
        <w:t xml:space="preserve"> </w:t>
      </w:r>
      <w:r w:rsidRPr="003C21CD">
        <w:rPr>
          <w:rFonts w:hint="cs"/>
          <w:rtl/>
        </w:rPr>
        <w:t xml:space="preserve">پپتید ضدمیکروبی به نام </w:t>
      </w:r>
      <w:proofErr w:type="spellStart"/>
      <w:r w:rsidRPr="00CD4EFF">
        <w:rPr>
          <w:rFonts w:asciiTheme="majorBidi" w:hAnsiTheme="majorBidi" w:cstheme="majorBidi"/>
          <w:szCs w:val="26"/>
        </w:rPr>
        <w:t>Magainins</w:t>
      </w:r>
      <w:proofErr w:type="spellEnd"/>
      <w:r w:rsidRPr="003C21CD">
        <w:rPr>
          <w:rtl/>
        </w:rPr>
        <w:t xml:space="preserve"> </w:t>
      </w:r>
      <w:r w:rsidRPr="003C21CD">
        <w:rPr>
          <w:rFonts w:hint="cs"/>
          <w:rtl/>
        </w:rPr>
        <w:t>گروه دیگری از پپتیدها با ساختارآلفا-هلیکس است. این پپتیدها از پوست نوعی قورباغه آفریقایی جدا می</w:t>
      </w:r>
      <w:r w:rsidR="00281553" w:rsidRPr="003C21CD">
        <w:rPr>
          <w:rtl/>
        </w:rPr>
        <w:softHyphen/>
      </w:r>
      <w:r w:rsidR="00281553" w:rsidRPr="003C21CD">
        <w:rPr>
          <w:rFonts w:hint="cs"/>
          <w:rtl/>
        </w:rPr>
        <w:t>شوند</w:t>
      </w:r>
      <w:r w:rsidRPr="003C21CD">
        <w:rPr>
          <w:rFonts w:hint="cs"/>
          <w:rtl/>
        </w:rPr>
        <w:t>.</w:t>
      </w:r>
      <w:r w:rsidR="00DE036D" w:rsidRPr="003C21CD">
        <w:t xml:space="preserve"> </w:t>
      </w:r>
      <w:r w:rsidRPr="003C21CD">
        <w:rPr>
          <w:rFonts w:hint="cs"/>
          <w:rtl/>
        </w:rPr>
        <w:t xml:space="preserve">مطالعات </w:t>
      </w:r>
      <w:r w:rsidRPr="00CD4EFF">
        <w:rPr>
          <w:rFonts w:asciiTheme="majorBidi" w:hAnsiTheme="majorBidi" w:cstheme="majorBidi"/>
          <w:szCs w:val="26"/>
        </w:rPr>
        <w:t>NMR</w:t>
      </w:r>
      <w:r w:rsidRPr="003C21CD">
        <w:rPr>
          <w:rFonts w:hint="cs"/>
          <w:rtl/>
        </w:rPr>
        <w:t xml:space="preserve"> نشان داده</w:t>
      </w:r>
      <w:r w:rsidR="00DE036D" w:rsidRPr="003C21CD">
        <w:softHyphen/>
      </w:r>
      <w:r w:rsidRPr="003C21CD">
        <w:rPr>
          <w:rFonts w:hint="cs"/>
          <w:rtl/>
        </w:rPr>
        <w:t>است، که</w:t>
      </w:r>
      <w:r w:rsidR="00DE036D" w:rsidRPr="003C21CD">
        <w:rPr>
          <w:rFonts w:hint="cs"/>
          <w:rtl/>
        </w:rPr>
        <w:t xml:space="preserve"> </w:t>
      </w:r>
      <w:r w:rsidR="005D08DD" w:rsidRPr="00CD4EFF">
        <w:rPr>
          <w:rFonts w:asciiTheme="majorBidi" w:hAnsiTheme="majorBidi" w:cstheme="majorBidi"/>
          <w:szCs w:val="26"/>
        </w:rPr>
        <w:t>C</w:t>
      </w:r>
      <w:r w:rsidR="00DE036D" w:rsidRPr="00CD4EFF">
        <w:rPr>
          <w:rFonts w:asciiTheme="majorBidi" w:hAnsiTheme="majorBidi" w:cstheme="majorBidi"/>
          <w:szCs w:val="26"/>
        </w:rPr>
        <w:t>ecropins</w:t>
      </w:r>
      <w:r w:rsidRPr="003C21CD">
        <w:rPr>
          <w:rFonts w:hint="cs"/>
          <w:rtl/>
        </w:rPr>
        <w:t xml:space="preserve"> نیز</w:t>
      </w:r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>مانند</w:t>
      </w:r>
      <w:r w:rsidR="00DE036D" w:rsidRPr="003C21CD">
        <w:rPr>
          <w:rFonts w:hint="cs"/>
          <w:rtl/>
        </w:rPr>
        <w:t xml:space="preserve"> </w:t>
      </w:r>
      <w:proofErr w:type="spellStart"/>
      <w:r w:rsidR="005D08DD" w:rsidRPr="00CD4EFF">
        <w:rPr>
          <w:rFonts w:asciiTheme="majorBidi" w:hAnsiTheme="majorBidi" w:cstheme="majorBidi"/>
          <w:szCs w:val="26"/>
        </w:rPr>
        <w:t>M</w:t>
      </w:r>
      <w:r w:rsidR="00DE036D" w:rsidRPr="00CD4EFF">
        <w:rPr>
          <w:rFonts w:asciiTheme="majorBidi" w:hAnsiTheme="majorBidi" w:cstheme="majorBidi"/>
          <w:szCs w:val="26"/>
        </w:rPr>
        <w:t>againins</w:t>
      </w:r>
      <w:proofErr w:type="spellEnd"/>
      <w:r w:rsidR="00DE036D" w:rsidRPr="003C21CD">
        <w:rPr>
          <w:rFonts w:hint="cs"/>
          <w:rtl/>
        </w:rPr>
        <w:t xml:space="preserve"> </w:t>
      </w:r>
      <w:r w:rsidRPr="003C21CD">
        <w:rPr>
          <w:rFonts w:hint="cs"/>
          <w:rtl/>
        </w:rPr>
        <w:t xml:space="preserve">دارای ساختارآمفی پاتیک-هلیکس در 25% از </w:t>
      </w:r>
      <w:r w:rsidR="005D08DD" w:rsidRPr="00CD4EFF">
        <w:rPr>
          <w:rFonts w:asciiTheme="majorBidi" w:hAnsiTheme="majorBidi" w:cstheme="majorBidi"/>
          <w:szCs w:val="26"/>
        </w:rPr>
        <w:t>T</w:t>
      </w:r>
      <w:r w:rsidRPr="00CD4EFF">
        <w:rPr>
          <w:rFonts w:asciiTheme="majorBidi" w:hAnsiTheme="majorBidi" w:cstheme="majorBidi"/>
          <w:szCs w:val="26"/>
        </w:rPr>
        <w:t>rifluoroethanol</w:t>
      </w:r>
      <w:r w:rsidRPr="003C21CD">
        <w:rPr>
          <w:rFonts w:hint="cs"/>
          <w:rtl/>
        </w:rPr>
        <w:t xml:space="preserve"> است</w:t>
      </w:r>
      <w:r w:rsidRPr="003C21CD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="00E648C5">
        <w:rPr>
          <w:rtl/>
        </w:rPr>
        <w:instrText>&gt;&lt;/</w:instrText>
      </w:r>
      <w:r w:rsidR="00E648C5">
        <w:instrText>record&gt;&lt;/Cite&gt;&lt;/EndNote&gt;</w:instrText>
      </w:r>
      <w:r w:rsidRPr="003C21CD">
        <w:rPr>
          <w:rFonts w:hint="cs"/>
          <w:rtl/>
        </w:rPr>
        <w:fldChar w:fldCharType="separate"/>
      </w:r>
      <w:r w:rsidR="00E648C5">
        <w:rPr>
          <w:noProof/>
          <w:rtl/>
        </w:rPr>
        <w:t>[17]</w:t>
      </w:r>
      <w:r w:rsidRPr="003C21CD">
        <w:rPr>
          <w:rFonts w:hint="cs"/>
          <w:rtl/>
        </w:rPr>
        <w:fldChar w:fldCharType="end"/>
      </w:r>
      <w:r w:rsidRPr="003C21CD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27E0B271" w:rsidR="00D678DC" w:rsidRDefault="008D473D" w:rsidP="00DE43F9">
      <w:pPr>
        <w:pStyle w:val="Heading3"/>
        <w:rPr>
          <w:rtl/>
        </w:rPr>
      </w:pPr>
      <w:bookmarkStart w:id="17" w:name="_Toc93745824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</w:t>
      </w:r>
      <w:r w:rsidR="00155BE9">
        <w:rPr>
          <w:rFonts w:hint="cs"/>
          <w:rtl/>
        </w:rPr>
        <w:t>ی</w:t>
      </w:r>
      <w:r w:rsidR="008D3F6F">
        <w:rPr>
          <w:rFonts w:hint="cs"/>
          <w:rtl/>
        </w:rPr>
        <w:t>ن</w:t>
      </w:r>
      <w:bookmarkEnd w:id="17"/>
    </w:p>
    <w:p w14:paraId="23B94F8D" w14:textId="0A8FA3E5" w:rsidR="004D2A17" w:rsidRPr="006374BF" w:rsidRDefault="008D3F6F" w:rsidP="00483464">
      <w:pPr>
        <w:jc w:val="both"/>
      </w:pP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نوتروفیل</w:t>
      </w:r>
      <w:r w:rsidR="008C15C0" w:rsidRPr="00F10AB7">
        <w:rPr>
          <w:rFonts w:hint="cs"/>
          <w:rtl/>
        </w:rPr>
        <w:t xml:space="preserve"> انسان</w:t>
      </w:r>
      <w:r w:rsidR="0046029A" w:rsidRPr="00F10AB7">
        <w:rPr>
          <w:rFonts w:hint="cs"/>
          <w:rtl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>HNP-1-2-3</w:t>
      </w:r>
      <w:r w:rsidR="0046029A" w:rsidRPr="00F10AB7">
        <w:rPr>
          <w:rFonts w:hint="cs"/>
          <w:rtl/>
        </w:rPr>
        <w:t xml:space="preserve"> </w:t>
      </w:r>
      <w:r w:rsidR="008C15C0" w:rsidRPr="00F10AB7">
        <w:rPr>
          <w:rFonts w:hint="cs"/>
          <w:rtl/>
        </w:rPr>
        <w:t>ا</w:t>
      </w:r>
      <w:r w:rsidRPr="00F10AB7">
        <w:rPr>
          <w:rFonts w:ascii="Times New Roman" w:hAnsi="Times New Roman" w:hint="cs"/>
          <w:rtl/>
        </w:rPr>
        <w:t>ول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جد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رانو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نسا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ودند</w:t>
      </w:r>
      <w:r w:rsidRPr="00F10AB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="00E648C5">
        <w:rPr>
          <w:rtl/>
        </w:rPr>
        <w:instrText xml:space="preserve"> </w:instrText>
      </w:r>
      <w:r w:rsidR="00E648C5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&gt;</w:instrText>
      </w:r>
      <w:r w:rsidRPr="00F10AB7">
        <w:rPr>
          <w:rFonts w:hint="cs"/>
          <w:rtl/>
        </w:rPr>
        <w:fldChar w:fldCharType="separate"/>
      </w:r>
      <w:r w:rsidR="00E648C5">
        <w:rPr>
          <w:noProof/>
          <w:rtl/>
        </w:rPr>
        <w:t>[18]</w:t>
      </w:r>
      <w:r w:rsidRPr="00F10AB7">
        <w:rPr>
          <w:rFonts w:hint="cs"/>
          <w:rtl/>
        </w:rPr>
        <w:fldChar w:fldCharType="end"/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پپتیده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غن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30 </w:t>
      </w:r>
      <w:r w:rsidRPr="00F10AB7">
        <w:rPr>
          <w:rFonts w:ascii="Times New Roman" w:hAnsi="Times New Roman" w:hint="cs"/>
          <w:rtl/>
        </w:rPr>
        <w:t>اسیدآمین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="008C15C0" w:rsidRPr="00F10AB7">
        <w:t xml:space="preserve"> </w:t>
      </w:r>
      <w:r w:rsidRPr="00F10AB7">
        <w:rPr>
          <w:rFonts w:ascii="Times New Roman" w:hAnsi="Times New Roman" w:hint="cs"/>
          <w:rtl/>
        </w:rPr>
        <w:t>ط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گسترده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ا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ز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جود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زن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وجو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ارد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ا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پتیده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صور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یک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تیف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فاظ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د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حاو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شش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یستئی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ه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یون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softHyphen/>
      </w:r>
      <w:r w:rsidRPr="00F10AB7">
        <w:rPr>
          <w:rFonts w:ascii="Times New Roman" w:hAnsi="Times New Roman" w:hint="cs"/>
          <w:rtl/>
        </w:rPr>
        <w:t>سولفید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ون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لکول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</w:t>
      </w:r>
      <w:r w:rsidR="008C15C0" w:rsidRPr="00F10AB7">
        <w:rPr>
          <w:rFonts w:ascii="Times New Roman" w:hAnsi="Times New Roman" w:hint="cs"/>
          <w:rtl/>
        </w:rPr>
        <w:t>ت</w:t>
      </w:r>
      <w:r w:rsidRPr="00F10AB7">
        <w:rPr>
          <w:rFonts w:hint="cs"/>
          <w:rtl/>
        </w:rPr>
        <w:t>.</w:t>
      </w:r>
      <w:r w:rsidRPr="00F10AB7">
        <w:rPr>
          <w:rFonts w:hint="cs"/>
        </w:rPr>
        <w:t xml:space="preserve"> </w:t>
      </w:r>
      <w:r w:rsidRPr="00F10AB7">
        <w:rPr>
          <w:rFonts w:ascii="Times New Roman" w:hAnsi="Times New Roman" w:hint="cs"/>
          <w:rtl/>
        </w:rPr>
        <w:t>اکثر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موقعی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پل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ی</w:t>
      </w:r>
      <w:r w:rsidR="008C15C0" w:rsidRPr="00F10AB7">
        <w:rPr>
          <w:rtl/>
        </w:rPr>
        <w:softHyphen/>
      </w:r>
      <w:r w:rsidRPr="00F10AB7">
        <w:rPr>
          <w:rFonts w:ascii="Times New Roman" w:hAnsi="Times New Roman" w:hint="cs"/>
          <w:rtl/>
        </w:rPr>
        <w:t>سولفید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ین</w:t>
      </w:r>
      <w:r w:rsidR="00584AE0" w:rsidRPr="00F10AB7">
        <w:rPr>
          <w:rFonts w:ascii="Times New Roman" w:hAnsi="Times New Roman" w:hint="cs"/>
          <w:rtl/>
        </w:rPr>
        <w:t xml:space="preserve"> </w:t>
      </w:r>
      <w:r w:rsidR="00584AE0" w:rsidRPr="004C086B">
        <w:rPr>
          <w:rFonts w:ascii="Times New Roman" w:hAnsi="Times New Roman"/>
          <w:szCs w:val="26"/>
        </w:rPr>
        <w:t>C1-C4</w:t>
      </w:r>
      <w:r w:rsidR="00584AE0" w:rsidRPr="004C086B">
        <w:rPr>
          <w:rFonts w:ascii="Times New Roman" w:hAnsi="Times New Roman" w:hint="cs"/>
          <w:szCs w:val="26"/>
          <w:rtl/>
        </w:rPr>
        <w:t xml:space="preserve">، </w:t>
      </w:r>
      <w:r w:rsidR="00584AE0" w:rsidRPr="004C086B">
        <w:rPr>
          <w:rFonts w:ascii="Times New Roman" w:hAnsi="Times New Roman"/>
          <w:szCs w:val="26"/>
        </w:rPr>
        <w:t>C3-C5-C6 C2</w:t>
      </w:r>
      <w:r w:rsidR="00584AE0" w:rsidRPr="004C086B">
        <w:rPr>
          <w:rFonts w:ascii="Times New Roman" w:hAnsi="Times New Roman" w:hint="cs"/>
          <w:szCs w:val="26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است</w:t>
      </w:r>
      <w:r w:rsidRPr="00F10AB7">
        <w:rPr>
          <w:rFonts w:hint="cs"/>
          <w:rtl/>
        </w:rPr>
        <w:t xml:space="preserve">. </w:t>
      </w:r>
      <w:r w:rsidRPr="00F10AB7">
        <w:rPr>
          <w:rFonts w:ascii="Times New Roman" w:hAnsi="Times New Roman" w:hint="cs"/>
          <w:rtl/>
        </w:rPr>
        <w:t>مطالعات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کریستالوگرافی</w:t>
      </w:r>
      <w:r w:rsidR="0046029A" w:rsidRPr="00F10AB7">
        <w:rPr>
          <w:rFonts w:ascii="Times New Roman" w:hAnsi="Times New Roman"/>
        </w:rPr>
        <w:t xml:space="preserve"> </w:t>
      </w:r>
      <w:r w:rsidR="0046029A" w:rsidRPr="004C086B">
        <w:rPr>
          <w:rFonts w:asciiTheme="majorBidi" w:hAnsiTheme="majorBidi" w:cstheme="majorBidi"/>
          <w:szCs w:val="26"/>
        </w:rPr>
        <w:t xml:space="preserve">HNP-3 </w:t>
      </w:r>
      <w:r w:rsidRPr="004C086B">
        <w:rPr>
          <w:rFonts w:asciiTheme="majorBidi" w:hAnsiTheme="majorBidi" w:cstheme="majorBidi"/>
          <w:szCs w:val="26"/>
          <w:rtl/>
        </w:rPr>
        <w:t xml:space="preserve"> </w:t>
      </w:r>
      <w:r w:rsidR="008C15C0" w:rsidRPr="00F10AB7">
        <w:rPr>
          <w:rFonts w:asciiTheme="majorBidi" w:hAnsiTheme="majorBidi" w:hint="cs"/>
          <w:rtl/>
        </w:rPr>
        <w:t xml:space="preserve">توسط </w:t>
      </w:r>
      <w:r w:rsidR="008C15C0" w:rsidRPr="004C086B">
        <w:rPr>
          <w:rFonts w:asciiTheme="majorBidi" w:hAnsiTheme="majorBidi"/>
          <w:szCs w:val="26"/>
        </w:rPr>
        <w:t>XRAY</w:t>
      </w:r>
      <w:r w:rsidR="002202B9">
        <w:rPr>
          <w:rFonts w:asciiTheme="majorBidi" w:hAnsiTheme="majorBidi" w:hint="cs"/>
          <w:rtl/>
        </w:rPr>
        <w:t>،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در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ترکیب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با</w:t>
      </w:r>
      <w:r w:rsidRPr="00F10AB7">
        <w:rPr>
          <w:rFonts w:hint="cs"/>
          <w:rtl/>
        </w:rPr>
        <w:t xml:space="preserve"> </w:t>
      </w:r>
      <w:r w:rsidRPr="00F10AB7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نشا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ی</w:t>
      </w:r>
      <w:r w:rsidR="0013201E" w:rsidRPr="006A69A7">
        <w:softHyphen/>
      </w:r>
      <w:r w:rsidRPr="006A69A7">
        <w:rPr>
          <w:rFonts w:ascii="Times New Roman" w:hAnsi="Times New Roman" w:hint="cs"/>
          <w:rtl/>
        </w:rPr>
        <w:t>ده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صورت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یمر</w:t>
      </w:r>
      <w:r w:rsidR="00750534"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وجو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دار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19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د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طالعات</w:t>
      </w:r>
      <w:r w:rsidR="002202B9">
        <w:rPr>
          <w:rFonts w:ascii="Times New Roman" w:hAnsi="Times New Roman" w:hint="cs"/>
          <w:rtl/>
        </w:rPr>
        <w:t xml:space="preserve"> </w:t>
      </w:r>
      <w:r w:rsidRPr="004C086B">
        <w:rPr>
          <w:rFonts w:asciiTheme="majorBidi" w:hAnsiTheme="majorBidi"/>
          <w:szCs w:val="26"/>
        </w:rPr>
        <w:t>NMR</w:t>
      </w:r>
      <w:r w:rsidR="002202B9">
        <w:rPr>
          <w:rFonts w:asciiTheme="majorBidi" w:hAnsiTheme="majorBidi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ب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اختا</w:t>
      </w:r>
      <w:r w:rsidR="009A095B" w:rsidRPr="006A69A7">
        <w:rPr>
          <w:rFonts w:ascii="Times New Roman" w:hAnsi="Times New Roman" w:hint="cs"/>
          <w:rtl/>
        </w:rPr>
        <w:t xml:space="preserve">ر </w:t>
      </w:r>
      <w:r w:rsidR="008358FE" w:rsidRPr="004C086B">
        <w:rPr>
          <w:rFonts w:asciiTheme="majorBidi" w:hAnsiTheme="majorBidi"/>
          <w:szCs w:val="26"/>
        </w:rPr>
        <w:t>D</w:t>
      </w:r>
      <w:r w:rsidRPr="004C086B">
        <w:rPr>
          <w:rFonts w:asciiTheme="majorBidi" w:hAnsiTheme="majorBidi"/>
          <w:szCs w:val="26"/>
        </w:rPr>
        <w:t>efensin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شخص</w:t>
      </w:r>
      <w:r w:rsidR="002202B9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گردید،</w:t>
      </w:r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ین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پتید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حاوی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رشت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آنتی</w:t>
      </w:r>
      <w:r w:rsidR="00E060C1" w:rsidRPr="006A69A7">
        <w:rPr>
          <w:rtl/>
        </w:rPr>
        <w:softHyphen/>
      </w:r>
      <w:r w:rsidRPr="006A69A7">
        <w:rPr>
          <w:rFonts w:ascii="Times New Roman" w:hAnsi="Times New Roman" w:hint="cs"/>
          <w:rtl/>
        </w:rPr>
        <w:t>پارال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ست</w:t>
      </w:r>
      <w:r w:rsidRPr="006A69A7">
        <w:rPr>
          <w:rFonts w:hint="cs"/>
          <w:rtl/>
        </w:rPr>
        <w:t xml:space="preserve">. </w:t>
      </w:r>
      <w:r w:rsidRPr="006A69A7">
        <w:rPr>
          <w:rFonts w:ascii="Times New Roman" w:hAnsi="Times New Roman" w:hint="cs"/>
          <w:rtl/>
        </w:rPr>
        <w:t>پپتید</w:t>
      </w:r>
      <w:r w:rsidR="00E060C1" w:rsidRPr="006A69A7">
        <w:rPr>
          <w:rFonts w:ascii="Times New Roman" w:hAnsi="Times New Roman" w:hint="cs"/>
          <w:rtl/>
        </w:rPr>
        <w:t xml:space="preserve"> </w:t>
      </w:r>
      <w:proofErr w:type="spellStart"/>
      <w:r w:rsidR="00E060C1" w:rsidRPr="004C086B">
        <w:rPr>
          <w:rFonts w:asciiTheme="majorBidi" w:hAnsiTheme="majorBidi"/>
          <w:szCs w:val="26"/>
        </w:rPr>
        <w:t>Drosomycin</w:t>
      </w:r>
      <w:proofErr w:type="spellEnd"/>
      <w:r w:rsidR="00E060C1" w:rsidRPr="006A69A7">
        <w:rPr>
          <w:rFonts w:ascii="Times New Roman" w:hAnsi="Times New Roman"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جدا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د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از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مگس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سرکه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شامل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چهار</w:t>
      </w:r>
      <w:r w:rsidRPr="006A69A7">
        <w:rPr>
          <w:rFonts w:hint="cs"/>
          <w:rtl/>
        </w:rPr>
        <w:t xml:space="preserve"> </w:t>
      </w:r>
      <w:r w:rsidRPr="006A69A7">
        <w:rPr>
          <w:rFonts w:ascii="Times New Roman" w:hAnsi="Times New Roman" w:hint="cs"/>
          <w:rtl/>
        </w:rPr>
        <w:t>پیوندهای</w:t>
      </w:r>
      <w:r w:rsidRPr="006A69A7">
        <w:rPr>
          <w:rFonts w:hint="cs"/>
          <w:rtl/>
        </w:rPr>
        <w:t xml:space="preserve"> </w:t>
      </w:r>
      <w:r w:rsidRPr="0047019E">
        <w:rPr>
          <w:rFonts w:hint="cs"/>
          <w:rtl/>
        </w:rPr>
        <w:t>دی</w:t>
      </w:r>
      <w:r w:rsidR="00E060C1" w:rsidRPr="0047019E">
        <w:softHyphen/>
      </w:r>
      <w:r w:rsidRPr="0047019E">
        <w:rPr>
          <w:rFonts w:hint="cs"/>
          <w:rtl/>
        </w:rPr>
        <w:t>سولفید است و ازسه رشته آنتی</w:t>
      </w:r>
      <w:r w:rsidR="00E060C1" w:rsidRPr="0047019E">
        <w:softHyphen/>
      </w:r>
      <w:r w:rsidRPr="0047019E">
        <w:rPr>
          <w:rFonts w:hint="cs"/>
          <w:rtl/>
        </w:rPr>
        <w:t>پارالل ساخته شده</w:t>
      </w:r>
      <w:r w:rsidR="00E060C1" w:rsidRPr="0047019E">
        <w:softHyphen/>
      </w:r>
      <w:r w:rsidRPr="0047019E">
        <w:rPr>
          <w:rFonts w:hint="cs"/>
          <w:rtl/>
        </w:rPr>
        <w:t xml:space="preserve">است. در این پپتید یک ساختار </w:t>
      </w:r>
      <w:r w:rsidR="004D2A17">
        <w:rPr>
          <w:rFonts w:hint="cs"/>
          <w:rtl/>
        </w:rPr>
        <w:t>هلیکس بین دو رشته اول وجود دارد</w:t>
      </w:r>
      <w:r w:rsidRPr="0047019E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Landon, C</w:instrText>
      </w:r>
      <w:r w:rsidR="00E648C5">
        <w:rPr>
          <w:rFonts w:ascii="Cambria" w:hAnsi="Cambria" w:cs="Cambria"/>
        </w:rPr>
        <w:instrText>é</w:instrText>
      </w:r>
      <w:r w:rsidR="00E648C5">
        <w:instrText>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="00E648C5">
        <w:rPr>
          <w:rtl/>
        </w:rPr>
        <w:instrText>&lt;/</w:instrText>
      </w:r>
      <w:r w:rsidR="00E648C5">
        <w:instrText>volume&gt;&lt;number&gt;9&lt;/number&gt;&lt;dates&gt;&lt;year&gt;1997&lt;/year&gt;&lt;/dates&gt;&lt;isbn&gt;1469-896X&lt;/isbn&gt;&lt;urls&gt;&lt;/urls&gt;&lt;/record&gt;&lt;/Cite&gt;&lt;/EndNote&gt;</w:instrText>
      </w:r>
      <w:r w:rsidRPr="0047019E">
        <w:rPr>
          <w:rFonts w:hint="cs"/>
          <w:rtl/>
        </w:rPr>
        <w:fldChar w:fldCharType="separate"/>
      </w:r>
      <w:r w:rsidR="00E648C5">
        <w:rPr>
          <w:noProof/>
          <w:rtl/>
        </w:rPr>
        <w:t>[20]</w:t>
      </w:r>
      <w:r w:rsidRPr="0047019E">
        <w:rPr>
          <w:rFonts w:hint="cs"/>
          <w:rtl/>
        </w:rPr>
        <w:fldChar w:fldCharType="end"/>
      </w:r>
      <w:r w:rsidRPr="0047019E">
        <w:rPr>
          <w:rFonts w:hint="cs"/>
          <w:rtl/>
        </w:rPr>
        <w:t>.</w:t>
      </w: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18" w:name="_Toc93745825"/>
      <w:r w:rsidRPr="004D2A17">
        <w:rPr>
          <w:rFonts w:hint="cs"/>
          <w:rtl/>
        </w:rPr>
        <w:lastRenderedPageBreak/>
        <w:t>پپتید</w:t>
      </w:r>
      <w:r w:rsidRPr="004D2A17">
        <w:rPr>
          <w:rtl/>
        </w:rPr>
        <w:softHyphen/>
      </w:r>
      <w:r w:rsidRPr="004D2A17">
        <w:rPr>
          <w:rFonts w:hint="cs"/>
          <w:rtl/>
        </w:rPr>
        <w:t>های</w:t>
      </w:r>
      <w:r w:rsidRPr="00BB0C73">
        <w:rPr>
          <w:rFonts w:hint="cs"/>
          <w:rtl/>
        </w:rPr>
        <w:t xml:space="preserve">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18"/>
    </w:p>
    <w:p w14:paraId="65F12ED0" w14:textId="4A66F5CA" w:rsidR="006374BF" w:rsidRPr="00EC2DD6" w:rsidRDefault="006374BF" w:rsidP="008B32F5">
      <w:pPr>
        <w:jc w:val="both"/>
        <w:rPr>
          <w:rtl/>
        </w:rPr>
      </w:pPr>
      <w:r w:rsidRPr="00EC2DD6">
        <w:rPr>
          <w:rFonts w:hint="cs"/>
          <w:rtl/>
        </w:rPr>
        <w:t>تعدادی از پپتیدهای ضد</w:t>
      </w:r>
      <w:r w:rsidRPr="00EC2DD6">
        <w:softHyphen/>
      </w:r>
      <w:r w:rsidRPr="00EC2DD6">
        <w:rPr>
          <w:rFonts w:hint="cs"/>
          <w:rtl/>
        </w:rPr>
        <w:t>سرطانی با طول</w:t>
      </w:r>
      <w:r w:rsidR="00EC2DD6" w:rsidRPr="00EC2DD6">
        <w:rPr>
          <w:rFonts w:hint="cs"/>
          <w:rtl/>
        </w:rPr>
        <w:t xml:space="preserve">20 </w:t>
      </w:r>
      <w:r w:rsidRPr="00EC2DD6">
        <w:rPr>
          <w:rFonts w:hint="cs"/>
          <w:rtl/>
        </w:rPr>
        <w:t>اسیدآمینه دارای یک ساختار سنجاق سری هستند</w:t>
      </w:r>
      <w:r w:rsidRPr="00EC2DD6">
        <w:t>.</w:t>
      </w:r>
      <w:r w:rsidRPr="00EC2DD6">
        <w:rPr>
          <w:rFonts w:hint="cs"/>
          <w:rtl/>
        </w:rPr>
        <w:t xml:space="preserve"> این پپتیدها دارای یک</w:t>
      </w:r>
      <w:r w:rsidR="0000144D">
        <w:t xml:space="preserve"> </w:t>
      </w:r>
      <w:r w:rsidRPr="00EC2DD6">
        <w:rPr>
          <w:rFonts w:hint="cs"/>
          <w:rtl/>
        </w:rPr>
        <w:t>یا دو پیوند دی</w:t>
      </w:r>
      <w:r w:rsidRPr="00EC2DD6">
        <w:rPr>
          <w:rtl/>
        </w:rPr>
        <w:softHyphen/>
      </w:r>
      <w:r w:rsidRPr="00EC2DD6">
        <w:rPr>
          <w:rFonts w:hint="cs"/>
          <w:rtl/>
        </w:rPr>
        <w:t>سولفیدی</w:t>
      </w:r>
      <w:r w:rsidR="0000144D">
        <w:t xml:space="preserve"> </w:t>
      </w:r>
      <w:r w:rsidRPr="00EC2DD6">
        <w:rPr>
          <w:rFonts w:hint="cs"/>
          <w:rtl/>
        </w:rPr>
        <w:t>می</w:t>
      </w:r>
      <w:r w:rsidR="0000144D">
        <w:softHyphen/>
      </w:r>
      <w:r w:rsidRPr="00EC2DD6">
        <w:rPr>
          <w:rFonts w:hint="cs"/>
          <w:rtl/>
        </w:rPr>
        <w:t>باشند</w:t>
      </w:r>
      <w:r w:rsidR="0000144D">
        <w:rPr>
          <w:rFonts w:hint="cs"/>
          <w:rtl/>
        </w:rPr>
        <w:t>.</w:t>
      </w:r>
      <w:r w:rsidR="0000144D">
        <w:t xml:space="preserve"> </w:t>
      </w:r>
      <w:r w:rsidRPr="0000144D">
        <w:rPr>
          <w:rFonts w:hint="cs"/>
          <w:rtl/>
        </w:rPr>
        <w:t>پپتیدهای</w:t>
      </w:r>
      <w:r w:rsidR="0000144D" w:rsidRPr="0000144D">
        <w:t xml:space="preserve"> </w:t>
      </w:r>
      <w:r w:rsidRPr="0000144D">
        <w:rPr>
          <w:rFonts w:hint="cs"/>
          <w:rtl/>
        </w:rPr>
        <w:t>خرچنگ نعل</w:t>
      </w:r>
      <w:r w:rsidR="0000144D" w:rsidRPr="0000144D">
        <w:rPr>
          <w:rFonts w:ascii="Calibri" w:hAnsi="Calibri" w:hint="cs"/>
          <w:rtl/>
        </w:rPr>
        <w:t xml:space="preserve"> ا</w:t>
      </w:r>
      <w:r w:rsidRPr="0000144D">
        <w:rPr>
          <w:rFonts w:hint="cs"/>
          <w:rtl/>
        </w:rPr>
        <w:t>سبی</w:t>
      </w:r>
      <w:r w:rsidRPr="00EC2DD6">
        <w:rPr>
          <w:rFonts w:hint="cs"/>
          <w:rtl/>
        </w:rPr>
        <w:t xml:space="preserve">، </w:t>
      </w:r>
      <w:proofErr w:type="spellStart"/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proofErr w:type="spellEnd"/>
      <w:r w:rsidRPr="00EC2DD6">
        <w:rPr>
          <w:rFonts w:asciiTheme="majorBidi" w:hAnsiTheme="majorBidi"/>
          <w:rtl/>
        </w:rPr>
        <w:t xml:space="preserve"> و</w:t>
      </w:r>
      <w:proofErr w:type="spellStart"/>
      <w:r w:rsidR="000B453C" w:rsidRPr="00ED0E9B">
        <w:rPr>
          <w:rFonts w:asciiTheme="majorBidi" w:hAnsiTheme="majorBidi" w:cstheme="majorBidi"/>
          <w:szCs w:val="26"/>
        </w:rPr>
        <w:t>P</w:t>
      </w:r>
      <w:r w:rsidRPr="00ED0E9B">
        <w:rPr>
          <w:rFonts w:asciiTheme="majorBidi" w:hAnsiTheme="majorBidi" w:cstheme="majorBidi"/>
          <w:szCs w:val="26"/>
        </w:rPr>
        <w:t>olyphemusin</w:t>
      </w:r>
      <w:proofErr w:type="spellEnd"/>
      <w:r w:rsidRPr="00ED0E9B">
        <w:rPr>
          <w:rFonts w:asciiTheme="majorBidi" w:hAnsiTheme="majorBidi" w:cstheme="majorBidi"/>
          <w:szCs w:val="26"/>
        </w:rPr>
        <w:t xml:space="preserve"> II</w:t>
      </w:r>
      <w:r w:rsidRPr="00ED0E9B">
        <w:rPr>
          <w:rFonts w:asciiTheme="majorBidi" w:hAnsiTheme="majorBidi" w:cstheme="majorBidi"/>
          <w:szCs w:val="26"/>
          <w:rtl/>
        </w:rPr>
        <w:t xml:space="preserve"> </w:t>
      </w:r>
      <w:r w:rsidRPr="00EC2DD6">
        <w:rPr>
          <w:rFonts w:hint="cs"/>
          <w:rtl/>
        </w:rPr>
        <w:t>که به صورت موتیف کوتاه سنجاق سری هستند</w:t>
      </w:r>
      <w:r w:rsidR="00782E3E" w:rsidRPr="00EC2DD6">
        <w:rPr>
          <w:rFonts w:hint="cs"/>
          <w:rtl/>
        </w:rPr>
        <w:t xml:space="preserve">، </w:t>
      </w:r>
      <w:r w:rsidRPr="00EC2DD6">
        <w:rPr>
          <w:rFonts w:hint="cs"/>
          <w:rtl/>
        </w:rPr>
        <w:t>این پپتید کوتاه توسط دو پیوند دی</w:t>
      </w:r>
      <w:r w:rsidR="00AC58A0" w:rsidRPr="00EC2DD6">
        <w:rPr>
          <w:rtl/>
        </w:rPr>
        <w:softHyphen/>
      </w:r>
      <w:r w:rsidRPr="00EC2DD6">
        <w:rPr>
          <w:rFonts w:hint="cs"/>
          <w:rtl/>
        </w:rPr>
        <w:t xml:space="preserve">سولفیدی پایدار می گردد </w:t>
      </w:r>
      <w:r w:rsidRPr="00EC2DD6">
        <w:rPr>
          <w:rFonts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rPr>
          <w:rtl/>
        </w:rPr>
        <w:instrText xml:space="preserve"> </w:instrText>
      </w:r>
      <w:r w:rsidR="00E648C5" w:rsidRPr="00EC2DD6">
        <w:instrText xml:space="preserve">ADDIN EN.CITE </w:instrText>
      </w:r>
      <w:r w:rsidR="00E648C5" w:rsidRPr="00EC2DD6"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 w:rsidR="00E648C5" w:rsidRPr="00EC2DD6">
        <w:instrText xml:space="preserve"> ADDIN EN.CITE.DATA </w:instrText>
      </w:r>
      <w:r w:rsidR="00E648C5" w:rsidRPr="00EC2DD6">
        <w:fldChar w:fldCharType="end"/>
      </w:r>
      <w:r w:rsidRPr="00EC2DD6">
        <w:rPr>
          <w:rFonts w:hint="cs"/>
          <w:rtl/>
        </w:rPr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0, 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 xml:space="preserve">. مطالعات </w:t>
      </w:r>
      <w:r w:rsidRPr="00ED0E9B">
        <w:rPr>
          <w:rFonts w:asciiTheme="majorBidi" w:hAnsiTheme="majorBidi"/>
          <w:szCs w:val="26"/>
        </w:rPr>
        <w:t>NMR</w:t>
      </w:r>
      <w:r w:rsidRPr="00EC2DD6">
        <w:rPr>
          <w:rFonts w:hint="cs"/>
          <w:rtl/>
        </w:rPr>
        <w:t xml:space="preserve"> همراه با ساختا</w:t>
      </w:r>
      <w:r w:rsidR="004E3CA0" w:rsidRPr="00EC2DD6">
        <w:rPr>
          <w:rFonts w:hint="cs"/>
          <w:rtl/>
        </w:rPr>
        <w:t>ر</w:t>
      </w:r>
      <w:r w:rsidR="004E3CA0" w:rsidRPr="00EC2DD6">
        <w:rPr>
          <w:rtl/>
        </w:rPr>
        <w:softHyphen/>
      </w:r>
      <w:r w:rsidRPr="00EC2DD6">
        <w:rPr>
          <w:rFonts w:hint="cs"/>
          <w:rtl/>
        </w:rPr>
        <w:t>های</w:t>
      </w:r>
      <w:r w:rsidR="004E3CA0" w:rsidRPr="00EC2DD6">
        <w:rPr>
          <w:rFonts w:hint="cs"/>
          <w:rtl/>
        </w:rPr>
        <w:t xml:space="preserve"> </w:t>
      </w:r>
      <w:r w:rsidR="003B30D7" w:rsidRPr="00ED0E9B">
        <w:rPr>
          <w:rFonts w:asciiTheme="majorBidi" w:hAnsiTheme="majorBidi"/>
          <w:szCs w:val="26"/>
        </w:rPr>
        <w:t>3D</w:t>
      </w:r>
      <w:r w:rsidR="004E3CA0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>نشان می</w:t>
      </w:r>
      <w:r w:rsidR="00782E3E" w:rsidRPr="00EC2DD6">
        <w:rPr>
          <w:rtl/>
        </w:rPr>
        <w:softHyphen/>
      </w:r>
      <w:r w:rsidR="00782E3E" w:rsidRPr="00EC2DD6">
        <w:rPr>
          <w:rFonts w:hint="cs"/>
          <w:rtl/>
        </w:rPr>
        <w:t>د</w:t>
      </w:r>
      <w:r w:rsidRPr="00EC2DD6">
        <w:rPr>
          <w:rFonts w:hint="cs"/>
          <w:rtl/>
        </w:rPr>
        <w:t xml:space="preserve">هد که پپتید </w:t>
      </w:r>
      <w:proofErr w:type="spellStart"/>
      <w:r w:rsidR="000B453C" w:rsidRPr="00ED0E9B">
        <w:rPr>
          <w:rFonts w:asciiTheme="majorBidi" w:hAnsiTheme="majorBidi"/>
          <w:szCs w:val="26"/>
        </w:rPr>
        <w:t>T</w:t>
      </w:r>
      <w:r w:rsidRPr="00ED0E9B">
        <w:rPr>
          <w:rFonts w:asciiTheme="majorBidi" w:hAnsiTheme="majorBidi"/>
          <w:szCs w:val="26"/>
        </w:rPr>
        <w:t>achyplesin</w:t>
      </w:r>
      <w:proofErr w:type="spellEnd"/>
      <w:r w:rsidRPr="00EC2DD6">
        <w:rPr>
          <w:rFonts w:hint="cs"/>
          <w:rtl/>
        </w:rPr>
        <w:t xml:space="preserve"> شباهت بسیار زیادی با پپتیدهای جدا شده از خوک دارد. مولکول پپتیدی صفحات آنتی</w:t>
      </w:r>
      <w:r w:rsidR="00DF0D15" w:rsidRPr="00EC2DD6">
        <w:softHyphen/>
      </w:r>
      <w:r w:rsidRPr="00EC2DD6">
        <w:rPr>
          <w:rFonts w:hint="cs"/>
          <w:rtl/>
        </w:rPr>
        <w:t>پارالل به یک ساختا</w:t>
      </w:r>
      <w:r w:rsidR="004E4B12" w:rsidRPr="00EC2DD6">
        <w:rPr>
          <w:rFonts w:hint="cs"/>
          <w:rtl/>
        </w:rPr>
        <w:t xml:space="preserve">ر </w:t>
      </w:r>
      <w:r w:rsidR="0028746B" w:rsidRPr="006D2CA7">
        <w:rPr>
          <w:rFonts w:asciiTheme="majorBidi" w:hAnsiTheme="majorBidi"/>
          <w:szCs w:val="26"/>
        </w:rPr>
        <w:t>Tu</w:t>
      </w:r>
      <w:r w:rsidR="004E4B12" w:rsidRPr="006D2CA7">
        <w:rPr>
          <w:rFonts w:asciiTheme="majorBidi" w:hAnsiTheme="majorBidi"/>
          <w:szCs w:val="26"/>
        </w:rPr>
        <w:t>rn</w:t>
      </w:r>
      <w:r w:rsidR="004E4B12" w:rsidRPr="00EC2DD6">
        <w:rPr>
          <w:rFonts w:hint="cs"/>
          <w:rtl/>
        </w:rPr>
        <w:t xml:space="preserve"> متصل</w:t>
      </w:r>
      <w:r w:rsidRPr="00EC2DD6">
        <w:rPr>
          <w:rFonts w:hint="cs"/>
          <w:rtl/>
        </w:rPr>
        <w:t xml:space="preserve"> شده</w:t>
      </w:r>
      <w:r w:rsidR="0015188F" w:rsidRPr="00EC2DD6">
        <w:rPr>
          <w:rtl/>
        </w:rPr>
        <w:softHyphen/>
      </w:r>
      <w:r w:rsidRPr="00EC2DD6">
        <w:rPr>
          <w:rFonts w:hint="cs"/>
          <w:rtl/>
        </w:rPr>
        <w:t>اند و شامل دو پل دی</w:t>
      </w:r>
      <w:r w:rsidR="008324A3" w:rsidRPr="00EC2DD6">
        <w:softHyphen/>
      </w:r>
      <w:r w:rsidRPr="00EC2DD6">
        <w:rPr>
          <w:rFonts w:hint="cs"/>
          <w:rtl/>
        </w:rPr>
        <w:t>سولفید</w:t>
      </w:r>
      <w:r w:rsidR="0015188F" w:rsidRPr="00EC2DD6">
        <w:rPr>
          <w:rFonts w:hint="cs"/>
          <w:rtl/>
        </w:rPr>
        <w:t xml:space="preserve"> </w:t>
      </w:r>
      <w:r w:rsidRPr="00EC2DD6">
        <w:rPr>
          <w:rFonts w:hint="cs"/>
          <w:rtl/>
        </w:rPr>
        <w:t xml:space="preserve">هستند </w:t>
      </w:r>
      <w:r w:rsidRPr="00EC2DD6">
        <w:rPr>
          <w:rFonts w:hint="cs"/>
          <w:rtl/>
        </w:rPr>
        <w:fldChar w:fldCharType="begin"/>
      </w:r>
      <w:r w:rsidR="00E648C5" w:rsidRPr="00EC2DD6">
        <w:rPr>
          <w:rtl/>
        </w:rPr>
        <w:instrText xml:space="preserve"> </w:instrText>
      </w:r>
      <w:r w:rsidR="00E648C5" w:rsidRPr="00EC2DD6"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&lt;/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 w:rsidR="00E648C5" w:rsidRPr="00EC2DD6">
        <w:rPr>
          <w:rtl/>
        </w:rPr>
        <w:instrText xml:space="preserve"> </w:instrText>
      </w:r>
      <w:r w:rsidR="00E648C5" w:rsidRPr="00EC2DD6"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&gt;</w:instrText>
      </w:r>
      <w:r w:rsidRPr="00EC2DD6">
        <w:rPr>
          <w:rFonts w:hint="cs"/>
          <w:rtl/>
        </w:rPr>
        <w:fldChar w:fldCharType="separate"/>
      </w:r>
      <w:r w:rsidR="00E648C5" w:rsidRPr="00EC2DD6">
        <w:rPr>
          <w:noProof/>
          <w:rtl/>
        </w:rPr>
        <w:t>[21]</w:t>
      </w:r>
      <w:r w:rsidRPr="00EC2DD6">
        <w:rPr>
          <w:rFonts w:hint="cs"/>
          <w:rtl/>
        </w:rPr>
        <w:fldChar w:fldCharType="end"/>
      </w:r>
      <w:r w:rsidRPr="00EC2DD6">
        <w:rPr>
          <w:rFonts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19" w:name="_Toc93745826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19"/>
    </w:p>
    <w:p w14:paraId="0EF57A99" w14:textId="212D8FF0" w:rsidR="00252CF3" w:rsidRPr="006A69A7" w:rsidRDefault="00252CF3" w:rsidP="005341CD">
      <w:pPr>
        <w:jc w:val="both"/>
        <w:rPr>
          <w:rFonts w:cs="B Nazanin+ Regular"/>
          <w:rtl/>
        </w:rPr>
      </w:pPr>
      <w:r w:rsidRPr="006A69A7">
        <w:rPr>
          <w:rFonts w:hint="cs"/>
          <w:rtl/>
        </w:rPr>
        <w:t>تعد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ضد</w:t>
      </w:r>
      <w:r w:rsidRPr="006A69A7">
        <w:rPr>
          <w:rFonts w:cs="B Nazanin+ Regular" w:hint="cs"/>
          <w:rtl/>
        </w:rPr>
        <w:softHyphen/>
      </w:r>
      <w:r w:rsidRPr="006A69A7">
        <w:rPr>
          <w:rFonts w:hint="cs"/>
          <w:rtl/>
        </w:rPr>
        <w:t>سرطا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عدا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زیاد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یک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خاص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="00302D7D" w:rsidRPr="006A69A7">
        <w:rPr>
          <w:rFonts w:hint="cs"/>
          <w:rtl/>
        </w:rPr>
        <w:t xml:space="preserve">.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</w:t>
      </w:r>
      <w:r w:rsidR="00956877" w:rsidRPr="006A69A7">
        <w:rPr>
          <w:rFonts w:hint="cs"/>
          <w:rtl/>
        </w:rPr>
        <w:t>ر</w:t>
      </w:r>
      <w:r w:rsidR="00956877" w:rsidRPr="006A69A7">
        <w:rPr>
          <w:rtl/>
        </w:rPr>
        <w:softHyphen/>
      </w:r>
      <w:r w:rsidRPr="006A69A7">
        <w:rPr>
          <w:rFonts w:hint="cs"/>
          <w:rtl/>
        </w:rPr>
        <w:t>ه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مختلف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فا</w:t>
      </w:r>
      <w:r w:rsidR="00956877" w:rsidRPr="006A69A7">
        <w:rPr>
          <w:rFonts w:cs="B Nazanin+ Regular"/>
          <w:rtl/>
        </w:rPr>
        <w:softHyphen/>
      </w:r>
      <w:r w:rsidR="00956877" w:rsidRPr="006A69A7">
        <w:rPr>
          <w:rFonts w:cs="B Nazanin+ Regular" w:hint="cs"/>
          <w:rtl/>
        </w:rPr>
        <w:t>-</w:t>
      </w:r>
      <w:r w:rsidR="00956877" w:rsidRPr="006A69A7">
        <w:rPr>
          <w:rFonts w:cs="B Nazanin+ Regular"/>
          <w:rtl/>
        </w:rPr>
        <w:softHyphen/>
      </w:r>
      <w:r w:rsidRPr="006A69A7">
        <w:rPr>
          <w:rFonts w:hint="cs"/>
          <w:rtl/>
        </w:rPr>
        <w:t>هلیک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hint="cs"/>
          <w:rtl/>
        </w:rPr>
        <w:t>بت</w:t>
      </w:r>
      <w:r w:rsidR="00956877" w:rsidRPr="00B8083F">
        <w:rPr>
          <w:rFonts w:hint="cs"/>
          <w:rtl/>
        </w:rPr>
        <w:t>ا</w:t>
      </w:r>
      <w:r w:rsidR="00956877" w:rsidRPr="00B8083F">
        <w:rPr>
          <w:rtl/>
        </w:rPr>
        <w:softHyphen/>
      </w:r>
      <w:r w:rsidR="00956877" w:rsidRPr="00B8083F">
        <w:rPr>
          <w:rFonts w:hint="cs"/>
          <w:rtl/>
        </w:rPr>
        <w:t>-</w:t>
      </w:r>
      <w:r w:rsidR="00956877" w:rsidRPr="00B8083F">
        <w:rPr>
          <w:rtl/>
        </w:rPr>
        <w:softHyphen/>
      </w:r>
      <w:r w:rsidRPr="00B8083F">
        <w:rPr>
          <w:rFonts w:hint="cs"/>
          <w:rtl/>
        </w:rPr>
        <w:t xml:space="preserve">شیت </w:t>
      </w:r>
      <w:r w:rsidR="00457010" w:rsidRPr="00B8083F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B8083F">
        <w:rPr>
          <w:rFonts w:asciiTheme="majorBidi" w:hAnsiTheme="majorBidi" w:cstheme="majorBidi"/>
          <w:szCs w:val="26"/>
        </w:rPr>
        <w:t>Histatin</w:t>
      </w:r>
      <w:r w:rsidRPr="006A69A7">
        <w:rPr>
          <w:rFonts w:hint="cs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</w:t>
      </w:r>
      <w:r w:rsidR="001976E0" w:rsidRPr="006A69A7">
        <w:rPr>
          <w:rFonts w:cs="B Nazanin+ Regular"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یستید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زاق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نس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جدا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شده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="00457010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براب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اندید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لبیکانس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فعال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B8083F">
        <w:rPr>
          <w:rFonts w:hint="cs"/>
          <w:rtl/>
        </w:rPr>
        <w:fldChar w:fldCharType="begin"/>
      </w:r>
      <w:r w:rsidR="00E648C5" w:rsidRPr="00B8083F">
        <w:rPr>
          <w:rtl/>
        </w:rPr>
        <w:instrText xml:space="preserve"> </w:instrText>
      </w:r>
      <w:r w:rsidR="00E648C5" w:rsidRPr="00B8083F"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 w:rsidR="00E648C5" w:rsidRPr="00B8083F">
        <w:rPr>
          <w:rtl/>
        </w:rPr>
        <w:instrText>19-9567&lt;/</w:instrText>
      </w:r>
      <w:r w:rsidR="00E648C5" w:rsidRPr="00B8083F">
        <w:instrText>isbn&gt;&lt;urls&gt;&lt;/urls&gt;&lt;/record&gt;&lt;/Cite&gt;&lt;/EndNote&gt;</w:instrText>
      </w:r>
      <w:r w:rsidRPr="00B8083F">
        <w:rPr>
          <w:rFonts w:hint="cs"/>
          <w:rtl/>
        </w:rPr>
        <w:fldChar w:fldCharType="separate"/>
      </w:r>
      <w:r w:rsidR="00E648C5" w:rsidRPr="00B8083F">
        <w:rPr>
          <w:noProof/>
          <w:rtl/>
        </w:rPr>
        <w:t>[22]</w:t>
      </w:r>
      <w:r w:rsidRPr="00B8083F">
        <w:rPr>
          <w:rFonts w:hint="cs"/>
          <w:rtl/>
        </w:rPr>
        <w:fldChar w:fldCharType="end"/>
      </w:r>
      <w:r w:rsidRPr="006A69A7">
        <w:rPr>
          <w:rFonts w:hint="cs"/>
          <w:rtl/>
        </w:rPr>
        <w:t>.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</w:t>
      </w:r>
      <w:r w:rsidR="00956877" w:rsidRPr="006A69A7">
        <w:rPr>
          <w:rFonts w:hint="cs"/>
          <w:rtl/>
        </w:rPr>
        <w:t xml:space="preserve">ی </w:t>
      </w:r>
      <w:proofErr w:type="spellStart"/>
      <w:r w:rsidR="000B52B7" w:rsidRPr="00B8083F">
        <w:rPr>
          <w:rFonts w:asciiTheme="majorBidi" w:hAnsiTheme="majorBidi" w:cstheme="majorBidi"/>
          <w:szCs w:val="26"/>
        </w:rPr>
        <w:t>C</w:t>
      </w:r>
      <w:r w:rsidR="00956877" w:rsidRPr="00B8083F">
        <w:rPr>
          <w:rFonts w:asciiTheme="majorBidi" w:hAnsiTheme="majorBidi" w:cstheme="majorBidi"/>
          <w:szCs w:val="26"/>
        </w:rPr>
        <w:t>athelicidins</w:t>
      </w:r>
      <w:proofErr w:type="spellEnd"/>
      <w:r w:rsidR="00956877" w:rsidRPr="003E0C6A">
        <w:rPr>
          <w:rFonts w:asciiTheme="majorBidi" w:hAnsiTheme="majorBidi" w:hint="cs"/>
          <w:rtl/>
        </w:rPr>
        <w:t>،</w:t>
      </w:r>
      <w:r w:rsidR="00956877" w:rsidRPr="006A69A7">
        <w:rPr>
          <w:rFonts w:asciiTheme="majorBidi" w:hAnsiTheme="majorBidi" w:cstheme="majorBidi" w:hint="cs"/>
          <w:rtl/>
        </w:rPr>
        <w:t xml:space="preserve"> </w:t>
      </w:r>
      <w:r w:rsidRPr="007C7072">
        <w:rPr>
          <w:rFonts w:hint="cs"/>
          <w:rtl/>
        </w:rPr>
        <w:t xml:space="preserve">غنی </w:t>
      </w:r>
      <w:r w:rsidR="00956877" w:rsidRPr="007C7072">
        <w:rPr>
          <w:rFonts w:hint="cs"/>
          <w:rtl/>
        </w:rPr>
        <w:t xml:space="preserve">از </w:t>
      </w:r>
      <w:r w:rsidRPr="007C7072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ارا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ساخت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نامنظم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</w:t>
      </w:r>
      <w:r w:rsidRPr="006A69A7">
        <w:rPr>
          <w:rFonts w:cs="B Nazanin+ Regular" w:hint="cs"/>
          <w:rtl/>
        </w:rPr>
        <w:t xml:space="preserve">. </w:t>
      </w:r>
      <w:r w:rsidR="00B8083F">
        <w:rPr>
          <w:rFonts w:hint="cs"/>
          <w:rtl/>
        </w:rPr>
        <w:t xml:space="preserve">پپتیدهای </w:t>
      </w:r>
      <w:proofErr w:type="spellStart"/>
      <w:r w:rsidR="00B8083F" w:rsidRPr="00B8083F">
        <w:rPr>
          <w:rFonts w:asciiTheme="majorBidi" w:hAnsiTheme="majorBidi" w:cstheme="majorBidi"/>
          <w:szCs w:val="26"/>
        </w:rPr>
        <w:t>Tritrpticin</w:t>
      </w:r>
      <w:proofErr w:type="spellEnd"/>
      <w:r w:rsidR="00B8083F">
        <w:rPr>
          <w:rFonts w:hint="cs"/>
          <w:rtl/>
        </w:rPr>
        <w:t xml:space="preserve"> </w:t>
      </w:r>
      <w:r w:rsidRPr="006A69A7">
        <w:rPr>
          <w:rFonts w:hint="cs"/>
          <w:rtl/>
        </w:rPr>
        <w:t>سرشا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تریپتوفا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و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پتیدهای</w:t>
      </w:r>
      <w:r w:rsidR="00F92A97" w:rsidRPr="006A69A7">
        <w:rPr>
          <w:rFonts w:hint="cs"/>
          <w:rtl/>
        </w:rPr>
        <w:t xml:space="preserve"> </w:t>
      </w:r>
      <w:r w:rsidR="00F92A97" w:rsidRPr="00E85AD9">
        <w:rPr>
          <w:rFonts w:asciiTheme="majorBidi" w:hAnsiTheme="majorBidi" w:cstheme="majorBidi"/>
          <w:szCs w:val="26"/>
        </w:rPr>
        <w:t>Bactenecin Bac-5 and Bac-7</w:t>
      </w:r>
      <w:r w:rsidR="00223004" w:rsidRPr="006A69A7">
        <w:rPr>
          <w:rFonts w:cs="B Nazanin+ Regular" w:hint="cs"/>
          <w:rtl/>
        </w:rPr>
        <w:t xml:space="preserve"> </w:t>
      </w:r>
      <w:r w:rsidR="00F92A97" w:rsidRPr="00E85AD9">
        <w:rPr>
          <w:rFonts w:hint="cs"/>
          <w:rtl/>
        </w:rPr>
        <w:t>ما</w:t>
      </w:r>
      <w:r w:rsidRPr="00E85AD9">
        <w:rPr>
          <w:rFonts w:hint="cs"/>
          <w:rtl/>
        </w:rPr>
        <w:t>نند</w:t>
      </w:r>
      <w:r w:rsidR="00E85AD9">
        <w:rPr>
          <w:rFonts w:cs="B Nazanin+ Regular"/>
        </w:rPr>
        <w:t xml:space="preserve"> </w:t>
      </w:r>
      <w:r w:rsidRPr="006A69A7">
        <w:rPr>
          <w:rFonts w:hint="cs"/>
          <w:rtl/>
        </w:rPr>
        <w:t>پپتیدهای</w:t>
      </w:r>
      <w:r w:rsidR="00223004" w:rsidRPr="006A69A7">
        <w:rPr>
          <w:rFonts w:cs="B Nazanin+ Regular" w:hint="cs"/>
          <w:rtl/>
        </w:rPr>
        <w:t xml:space="preserve"> </w:t>
      </w:r>
      <w:proofErr w:type="spellStart"/>
      <w:r w:rsidR="005B647F" w:rsidRPr="00E85AD9">
        <w:rPr>
          <w:rFonts w:asciiTheme="majorBidi" w:hAnsiTheme="majorBidi" w:cstheme="majorBidi"/>
          <w:szCs w:val="26"/>
        </w:rPr>
        <w:t>C</w:t>
      </w:r>
      <w:r w:rsidR="00223004" w:rsidRPr="00E85AD9">
        <w:rPr>
          <w:rFonts w:asciiTheme="majorBidi" w:hAnsiTheme="majorBidi" w:cstheme="majorBidi"/>
          <w:szCs w:val="26"/>
        </w:rPr>
        <w:t>athelicidins</w:t>
      </w:r>
      <w:proofErr w:type="spellEnd"/>
      <w:r w:rsidR="00223004"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پرول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هستند؛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در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حال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ک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asciiTheme="majorBidi" w:hAnsiTheme="majorBidi"/>
          <w:rtl/>
        </w:rPr>
        <w:t>پپتید</w:t>
      </w:r>
      <w:r w:rsidR="00F92A97" w:rsidRPr="006A69A7">
        <w:rPr>
          <w:rFonts w:asciiTheme="majorBidi" w:hAnsiTheme="majorBidi" w:cstheme="majorBidi" w:hint="cs"/>
          <w:rtl/>
        </w:rPr>
        <w:t xml:space="preserve"> </w:t>
      </w:r>
      <w:r w:rsidR="00F92A97" w:rsidRPr="005341CD">
        <w:rPr>
          <w:rFonts w:asciiTheme="majorBidi" w:hAnsiTheme="majorBidi" w:cstheme="majorBidi"/>
          <w:szCs w:val="26"/>
        </w:rPr>
        <w:t>PR-39</w:t>
      </w:r>
      <w:r w:rsidRPr="007C7072">
        <w:rPr>
          <w:rFonts w:asciiTheme="majorBidi" w:hAnsiTheme="majorBidi"/>
          <w:rtl/>
        </w:rPr>
        <w:t>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غنی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ز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یدآمینه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آرژنین</w:t>
      </w:r>
      <w:r w:rsidRPr="006A69A7">
        <w:rPr>
          <w:rFonts w:cs="B Nazanin+ Regular" w:hint="cs"/>
          <w:rtl/>
        </w:rPr>
        <w:t xml:space="preserve"> </w:t>
      </w:r>
      <w:r w:rsidRPr="006A69A7">
        <w:rPr>
          <w:rFonts w:hint="cs"/>
          <w:rtl/>
        </w:rPr>
        <w:t>است</w:t>
      </w:r>
      <w:r w:rsidRPr="005341CD">
        <w:rPr>
          <w:rFonts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rPr>
          <w:rtl/>
        </w:rPr>
        <w:instrText xml:space="preserve"> </w:instrText>
      </w:r>
      <w:r w:rsidR="00E648C5" w:rsidRPr="005341CD">
        <w:instrText xml:space="preserve">ADDIN EN.CITE </w:instrText>
      </w:r>
      <w:r w:rsidR="00E648C5" w:rsidRPr="005341CD"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 w:rsidR="00E648C5" w:rsidRPr="005341CD">
        <w:instrText xml:space="preserve"> ADDIN EN.CITE.DATA </w:instrText>
      </w:r>
      <w:r w:rsidR="00E648C5" w:rsidRPr="005341CD">
        <w:fldChar w:fldCharType="end"/>
      </w:r>
      <w:r w:rsidRPr="005341CD">
        <w:rPr>
          <w:rFonts w:hint="cs"/>
          <w:rtl/>
        </w:rPr>
      </w:r>
      <w:r w:rsidRPr="005341CD">
        <w:rPr>
          <w:rFonts w:hint="cs"/>
          <w:rtl/>
        </w:rPr>
        <w:fldChar w:fldCharType="separate"/>
      </w:r>
      <w:r w:rsidR="00E648C5" w:rsidRPr="005341CD">
        <w:rPr>
          <w:noProof/>
          <w:rtl/>
        </w:rPr>
        <w:t>[23-26]</w:t>
      </w:r>
      <w:r w:rsidRPr="005341CD">
        <w:rPr>
          <w:rFonts w:hint="cs"/>
          <w:rtl/>
        </w:rPr>
        <w:fldChar w:fldCharType="end"/>
      </w:r>
      <w:r w:rsidRPr="005341CD">
        <w:rPr>
          <w:rFonts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0" w:name="_Toc93745827"/>
      <w:r w:rsidRPr="003D2CF3">
        <w:rPr>
          <w:rFonts w:hint="cs"/>
          <w:rtl/>
        </w:rPr>
        <w:lastRenderedPageBreak/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0"/>
    </w:p>
    <w:p w14:paraId="6B8F53C8" w14:textId="605DA1B0" w:rsidR="008D3F6F" w:rsidRPr="00025378" w:rsidRDefault="00F80BDE" w:rsidP="00675408">
      <w:pPr>
        <w:jc w:val="both"/>
      </w:pPr>
      <w:r w:rsidRPr="006A69A7">
        <w:rPr>
          <w:rFonts w:hint="cs"/>
          <w:rtl/>
        </w:rPr>
        <w:t>تعدادی از پپتیدهای ضد</w:t>
      </w:r>
      <w:r w:rsidRPr="006A69A7">
        <w:rPr>
          <w:rtl/>
        </w:rPr>
        <w:softHyphen/>
      </w:r>
      <w:r w:rsidRPr="006A69A7">
        <w:rPr>
          <w:rFonts w:hint="cs"/>
          <w:rtl/>
        </w:rPr>
        <w:t>سرطانی دارای 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اصلاح</w:t>
      </w:r>
      <w:r w:rsidR="0038135F">
        <w:rPr>
          <w:rtl/>
        </w:rPr>
        <w:softHyphen/>
      </w:r>
      <w:r w:rsidRPr="006A69A7">
        <w:rPr>
          <w:rFonts w:hint="cs"/>
          <w:rtl/>
        </w:rPr>
        <w:t>شده هستند. بهترین نمونه از این پپتیدها، پپتیدهای تولید شده توسط باکتری</w:t>
      </w:r>
      <w:r w:rsidRPr="006A69A7">
        <w:rPr>
          <w:rtl/>
        </w:rPr>
        <w:softHyphen/>
      </w:r>
      <w:r w:rsidRPr="006A69A7">
        <w:rPr>
          <w:rFonts w:hint="cs"/>
          <w:rtl/>
        </w:rPr>
        <w:t>ها است. از این پپتیدها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توان به نیسین</w:t>
      </w:r>
      <w:r w:rsidR="00AB31DF" w:rsidRPr="006A69A7">
        <w:rPr>
          <w:rStyle w:val="FootnoteReference"/>
          <w:sz w:val="24"/>
          <w:szCs w:val="24"/>
          <w:rtl/>
        </w:rPr>
        <w:footnoteReference w:id="5"/>
      </w:r>
      <w:r w:rsidRPr="006A69A7">
        <w:rPr>
          <w:rFonts w:hint="cs"/>
          <w:rtl/>
        </w:rPr>
        <w:t>، که توسط باکتری لاکتوکوکوس</w:t>
      </w:r>
      <w:r w:rsidR="00D0508F" w:rsidRPr="006A69A7">
        <w:softHyphen/>
      </w:r>
      <w:r w:rsidRPr="006A69A7">
        <w:rPr>
          <w:rFonts w:hint="cs"/>
          <w:rtl/>
        </w:rPr>
        <w:t>لاکتیس</w:t>
      </w:r>
      <w:r w:rsidR="00D0508F" w:rsidRPr="006A69A7">
        <w:rPr>
          <w:rStyle w:val="FootnoteReference"/>
          <w:sz w:val="24"/>
          <w:szCs w:val="24"/>
          <w:rtl/>
        </w:rPr>
        <w:footnoteReference w:id="6"/>
      </w:r>
      <w:r w:rsidRPr="006A69A7">
        <w:rPr>
          <w:rFonts w:hint="cs"/>
          <w:rtl/>
        </w:rPr>
        <w:t xml:space="preserve"> تولید می</w:t>
      </w:r>
      <w:r w:rsidRPr="006A69A7">
        <w:rPr>
          <w:rtl/>
        </w:rPr>
        <w:softHyphen/>
      </w:r>
      <w:r w:rsidRPr="006A69A7">
        <w:rPr>
          <w:rFonts w:hint="cs"/>
          <w:rtl/>
        </w:rPr>
        <w:t>شود</w:t>
      </w:r>
      <w:r w:rsidR="00025378">
        <w:rPr>
          <w:rFonts w:hint="cs"/>
          <w:rtl/>
        </w:rPr>
        <w:t>،</w:t>
      </w:r>
      <w:r w:rsidRPr="006A69A7">
        <w:rPr>
          <w:rFonts w:hint="cs"/>
          <w:rtl/>
        </w:rPr>
        <w:t xml:space="preserve"> اشاره کرد.</w:t>
      </w:r>
      <w:r w:rsidR="00F420FD" w:rsidRPr="006A69A7">
        <w:t xml:space="preserve"> </w:t>
      </w:r>
      <w:r w:rsidRPr="006A69A7">
        <w:rPr>
          <w:rFonts w:hint="cs"/>
          <w:rtl/>
        </w:rPr>
        <w:t>این پپتید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باکتریایی از</w:t>
      </w:r>
      <w:r w:rsidR="001976E0" w:rsidRPr="006A69A7">
        <w:t xml:space="preserve"> </w:t>
      </w:r>
      <w:r w:rsidRPr="006A69A7">
        <w:rPr>
          <w:rFonts w:hint="cs"/>
          <w:rtl/>
        </w:rPr>
        <w:t>اسید</w:t>
      </w:r>
      <w:r w:rsidRPr="006A69A7">
        <w:rPr>
          <w:rtl/>
        </w:rPr>
        <w:softHyphen/>
      </w:r>
      <w:r w:rsidRPr="006A69A7">
        <w:rPr>
          <w:rFonts w:hint="cs"/>
          <w:rtl/>
        </w:rPr>
        <w:t>آمینه</w:t>
      </w:r>
      <w:r w:rsidRPr="006A69A7">
        <w:rPr>
          <w:rtl/>
        </w:rPr>
        <w:softHyphen/>
      </w:r>
      <w:r w:rsidRPr="006A69A7">
        <w:rPr>
          <w:rFonts w:hint="cs"/>
          <w:rtl/>
        </w:rPr>
        <w:t>های ناد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مانند</w:t>
      </w:r>
      <w:r w:rsidR="007D271D" w:rsidRPr="00025378">
        <w:rPr>
          <w:rFonts w:asciiTheme="majorBidi" w:hAnsiTheme="majorBidi" w:cstheme="majorBidi"/>
          <w:szCs w:val="26"/>
          <w:rtl/>
        </w:rPr>
        <w:t>(</w:t>
      </w:r>
      <w:r w:rsidR="007D271D" w:rsidRPr="00025378">
        <w:rPr>
          <w:rFonts w:asciiTheme="majorBidi" w:hAnsiTheme="majorBidi" w:cstheme="majorBidi"/>
          <w:szCs w:val="26"/>
        </w:rPr>
        <w:t>3-</w:t>
      </w:r>
      <w:r w:rsidR="00BA7CDD" w:rsidRPr="00025378">
        <w:rPr>
          <w:rFonts w:asciiTheme="majorBidi" w:hAnsiTheme="majorBidi" w:cstheme="majorBidi"/>
          <w:szCs w:val="26"/>
        </w:rPr>
        <w:t>M</w:t>
      </w:r>
      <w:r w:rsidR="007D271D" w:rsidRPr="00025378">
        <w:rPr>
          <w:rFonts w:asciiTheme="majorBidi" w:hAnsiTheme="majorBidi" w:cstheme="majorBidi"/>
          <w:szCs w:val="26"/>
        </w:rPr>
        <w:t xml:space="preserve">ethyllationine, </w:t>
      </w:r>
      <w:proofErr w:type="spellStart"/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>yhydroalanine</w:t>
      </w:r>
      <w:proofErr w:type="spellEnd"/>
      <w:r w:rsidR="007D271D" w:rsidRPr="00025378">
        <w:rPr>
          <w:rFonts w:asciiTheme="majorBidi" w:hAnsiTheme="majorBidi" w:cstheme="majorBidi"/>
          <w:szCs w:val="26"/>
        </w:rPr>
        <w:t xml:space="preserve"> and </w:t>
      </w:r>
      <w:r w:rsidR="00BA7CDD" w:rsidRPr="00025378">
        <w:rPr>
          <w:rFonts w:asciiTheme="majorBidi" w:hAnsiTheme="majorBidi" w:cstheme="majorBidi"/>
          <w:szCs w:val="26"/>
        </w:rPr>
        <w:t>D</w:t>
      </w:r>
      <w:r w:rsidR="007D271D" w:rsidRPr="00025378">
        <w:rPr>
          <w:rFonts w:asciiTheme="majorBidi" w:hAnsiTheme="majorBidi" w:cstheme="majorBidi"/>
          <w:szCs w:val="26"/>
        </w:rPr>
        <w:t>ehydrobutyrine</w:t>
      </w:r>
      <w:r w:rsidR="007D271D" w:rsidRPr="00025378">
        <w:rPr>
          <w:rFonts w:asciiTheme="majorBidi" w:hAnsiTheme="majorBidi" w:cstheme="majorBidi"/>
          <w:szCs w:val="26"/>
          <w:rtl/>
        </w:rPr>
        <w:t>)</w:t>
      </w:r>
      <w:r w:rsidRPr="006A69A7">
        <w:rPr>
          <w:rFonts w:asciiTheme="majorBidi" w:hAnsiTheme="majorBidi" w:cstheme="majorBidi"/>
          <w:rtl/>
        </w:rPr>
        <w:t xml:space="preserve"> </w:t>
      </w:r>
      <w:r w:rsidRPr="006A69A7">
        <w:rPr>
          <w:rFonts w:hint="cs"/>
          <w:rtl/>
        </w:rPr>
        <w:t>تشکیل شده</w:t>
      </w:r>
      <w:r w:rsidRPr="006A69A7">
        <w:rPr>
          <w:rFonts w:hint="cs"/>
          <w:rtl/>
        </w:rPr>
        <w:softHyphen/>
        <w:t>است و این پپتیدها برعلیه باکتری</w:t>
      </w:r>
      <w:r w:rsidRPr="006A69A7">
        <w:rPr>
          <w:rFonts w:hint="cs"/>
          <w:rtl/>
        </w:rPr>
        <w:softHyphen/>
        <w:t>های گرم مثبت فعال هستند</w:t>
      </w:r>
      <w:r w:rsidRPr="006A69A7">
        <w:rPr>
          <w:rFonts w:hint="cs"/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="00E648C5">
        <w:rPr>
          <w:rtl/>
        </w:rPr>
        <w:instrText>-</w:instrText>
      </w:r>
      <w:r w:rsidR="00E648C5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&gt;</w:instrText>
      </w:r>
      <w:r w:rsidRPr="006A69A7">
        <w:rPr>
          <w:rFonts w:hint="cs"/>
          <w:rtl/>
        </w:rPr>
        <w:fldChar w:fldCharType="separate"/>
      </w:r>
      <w:r w:rsidR="00E648C5">
        <w:rPr>
          <w:noProof/>
          <w:rtl/>
        </w:rPr>
        <w:t>[27]</w:t>
      </w:r>
      <w:r w:rsidRPr="006A69A7">
        <w:rPr>
          <w:rFonts w:hint="cs"/>
          <w:rtl/>
        </w:rPr>
        <w:fldChar w:fldCharType="end"/>
      </w:r>
      <w:r w:rsidRPr="006A69A7">
        <w:rPr>
          <w:rFonts w:hint="cs"/>
          <w:rtl/>
        </w:rPr>
        <w:t>. از دیگر پپتیدهای ضدمیکروبی که دارای اسیدآمینه اصلاح</w:t>
      </w:r>
      <w:r w:rsidR="001D4508" w:rsidRPr="006A69A7">
        <w:rPr>
          <w:rtl/>
        </w:rPr>
        <w:softHyphen/>
      </w:r>
      <w:r w:rsidRPr="006A69A7">
        <w:rPr>
          <w:rFonts w:hint="cs"/>
          <w:rtl/>
        </w:rPr>
        <w:t>شده هستند، می</w:t>
      </w:r>
      <w:r w:rsidR="00354A07" w:rsidRPr="006A69A7">
        <w:rPr>
          <w:rtl/>
        </w:rPr>
        <w:softHyphen/>
      </w:r>
      <w:r w:rsidR="00354A07" w:rsidRPr="006A69A7">
        <w:rPr>
          <w:rFonts w:hint="cs"/>
          <w:rtl/>
        </w:rPr>
        <w:t>ت</w:t>
      </w:r>
      <w:r w:rsidRPr="006A69A7">
        <w:rPr>
          <w:rFonts w:hint="cs"/>
          <w:rtl/>
        </w:rPr>
        <w:t xml:space="preserve">وان به پپتید </w:t>
      </w:r>
      <w:proofErr w:type="spellStart"/>
      <w:r w:rsidRPr="00675408">
        <w:rPr>
          <w:rFonts w:asciiTheme="majorBidi" w:hAnsiTheme="majorBidi" w:cstheme="majorBidi"/>
          <w:szCs w:val="26"/>
        </w:rPr>
        <w:t>Leucocin</w:t>
      </w:r>
      <w:proofErr w:type="spellEnd"/>
      <w:r w:rsidRPr="00675408">
        <w:rPr>
          <w:rFonts w:asciiTheme="majorBidi" w:hAnsiTheme="majorBidi" w:cstheme="majorBidi"/>
          <w:szCs w:val="26"/>
        </w:rPr>
        <w:t xml:space="preserve"> A</w:t>
      </w:r>
      <w:r w:rsidR="00675408">
        <w:rPr>
          <w:rFonts w:hint="cs"/>
          <w:rtl/>
        </w:rPr>
        <w:t xml:space="preserve">، که از </w:t>
      </w:r>
      <w:proofErr w:type="spellStart"/>
      <w:r w:rsidRPr="00675408">
        <w:rPr>
          <w:rFonts w:asciiTheme="majorBidi" w:hAnsiTheme="majorBidi" w:cstheme="majorBidi"/>
          <w:szCs w:val="26"/>
        </w:rPr>
        <w:t>Leuconostoc</w:t>
      </w:r>
      <w:proofErr w:type="spellEnd"/>
      <w:r w:rsidRPr="00675408">
        <w:rPr>
          <w:rFonts w:asciiTheme="majorBidi" w:hAnsiTheme="majorBidi" w:cstheme="majorBidi"/>
          <w:szCs w:val="26"/>
        </w:rPr>
        <w:t xml:space="preserve"> </w:t>
      </w:r>
      <w:proofErr w:type="spellStart"/>
      <w:r w:rsidRPr="00675408">
        <w:rPr>
          <w:rFonts w:asciiTheme="majorBidi" w:hAnsiTheme="majorBidi" w:cstheme="majorBidi"/>
          <w:szCs w:val="26"/>
        </w:rPr>
        <w:t>gelidum</w:t>
      </w:r>
      <w:proofErr w:type="spellEnd"/>
      <w:r w:rsidRPr="00675408">
        <w:rPr>
          <w:szCs w:val="26"/>
          <w:rtl/>
        </w:rPr>
        <w:t xml:space="preserve"> </w:t>
      </w:r>
      <w:r w:rsidRPr="006A69A7">
        <w:rPr>
          <w:rFonts w:hint="cs"/>
          <w:rtl/>
        </w:rPr>
        <w:t>جدا شده</w:t>
      </w:r>
      <w:r w:rsidRPr="006A69A7">
        <w:rPr>
          <w:rtl/>
        </w:rPr>
        <w:softHyphen/>
      </w:r>
      <w:r w:rsidRPr="006A69A7">
        <w:rPr>
          <w:rFonts w:hint="cs"/>
          <w:rtl/>
        </w:rPr>
        <w:t>است</w:t>
      </w:r>
      <w:r w:rsidR="009C2CC9" w:rsidRPr="006A69A7">
        <w:rPr>
          <w:rFonts w:hint="cs"/>
          <w:rtl/>
        </w:rPr>
        <w:t xml:space="preserve">، اشاره کرد. </w:t>
      </w:r>
      <w:r w:rsidRPr="006A69A7">
        <w:rPr>
          <w:rFonts w:hint="cs"/>
          <w:rtl/>
        </w:rPr>
        <w:t>این پپتید</w:t>
      </w:r>
      <w:r w:rsidRPr="006A69A7">
        <w:rPr>
          <w:rFonts w:hint="cs"/>
        </w:rPr>
        <w:t xml:space="preserve"> </w:t>
      </w:r>
      <w:r w:rsidRPr="006A69A7">
        <w:rPr>
          <w:rFonts w:hint="cs"/>
          <w:rtl/>
        </w:rPr>
        <w:t>ساختار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کانفورماسیونی آمف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پاتیک از خود نشان می</w:t>
      </w:r>
      <w:r w:rsidR="009C2CC9" w:rsidRPr="006A69A7">
        <w:rPr>
          <w:rtl/>
        </w:rPr>
        <w:softHyphen/>
      </w:r>
      <w:r w:rsidRPr="006A69A7">
        <w:rPr>
          <w:rFonts w:hint="cs"/>
          <w:rtl/>
        </w:rPr>
        <w:t>دهد، که این ساختارها دارای نقش مهمی در تعامل با غشا</w:t>
      </w:r>
      <w:r w:rsidR="009C2CC9" w:rsidRPr="006A69A7">
        <w:rPr>
          <w:rFonts w:hint="cs"/>
          <w:rtl/>
        </w:rPr>
        <w:t xml:space="preserve"> </w:t>
      </w:r>
      <w:r w:rsidRPr="006A69A7">
        <w:rPr>
          <w:rFonts w:hint="cs"/>
          <w:rtl/>
        </w:rPr>
        <w:t>هست</w:t>
      </w:r>
      <w:r w:rsidR="001976E0" w:rsidRPr="006A69A7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E648C5">
        <w:rPr>
          <w:rtl/>
        </w:rPr>
        <w:instrText>83214"&gt;58&lt;/</w:instrText>
      </w:r>
      <w:r w:rsidR="00E648C5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&gt;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E648C5">
        <w:rPr>
          <w:rtl/>
        </w:rPr>
        <w:instrText>&gt;1997&lt;/</w:instrText>
      </w:r>
      <w:r w:rsidR="00E648C5">
        <w:instrText>year&gt;&lt;/dates&gt;&lt;isbn&gt;0006-2960&lt;/isbn&gt;&lt;urls&gt;&lt;/urls&gt;&lt;/record&gt;&lt;/Cite&gt;&lt;/EndNote&gt;</w:instrText>
      </w:r>
      <w:r w:rsidR="001976E0" w:rsidRPr="006A69A7">
        <w:rPr>
          <w:rtl/>
        </w:rPr>
        <w:fldChar w:fldCharType="separate"/>
      </w:r>
      <w:r w:rsidR="00E648C5">
        <w:rPr>
          <w:noProof/>
          <w:rtl/>
        </w:rPr>
        <w:t>[28]</w:t>
      </w:r>
      <w:r w:rsidR="001976E0" w:rsidRPr="006A69A7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1615B3">
      <w:pPr>
        <w:pStyle w:val="Heading2"/>
        <w:rPr>
          <w:rtl/>
        </w:rPr>
      </w:pPr>
      <w:bookmarkStart w:id="21" w:name="_Toc93745828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1"/>
    </w:p>
    <w:p w14:paraId="76D0B157" w14:textId="3CFC048D" w:rsidR="000128FB" w:rsidRDefault="00850315" w:rsidP="008F34C3">
      <w:pPr>
        <w:jc w:val="both"/>
        <w:rPr>
          <w:rtl/>
        </w:rPr>
      </w:pPr>
      <w:r w:rsidRPr="008F34C3">
        <w:rPr>
          <w:rFonts w:hint="cs"/>
          <w:rtl/>
        </w:rPr>
        <w:t>برای شناسایی</w:t>
      </w:r>
      <w:r w:rsidR="00866431" w:rsidRPr="008F34C3">
        <w:rPr>
          <w:rFonts w:hint="cs"/>
          <w:rtl/>
        </w:rPr>
        <w:t xml:space="preserve"> </w:t>
      </w:r>
      <w:r w:rsidRPr="008F34C3">
        <w:rPr>
          <w:rFonts w:hint="cs"/>
          <w:rtl/>
        </w:rPr>
        <w:t>پروتئین</w:t>
      </w:r>
      <w:r w:rsidRPr="008F34C3">
        <w:rPr>
          <w:rtl/>
        </w:rPr>
        <w:softHyphen/>
      </w:r>
      <w:r w:rsidRPr="008F34C3">
        <w:rPr>
          <w:rFonts w:hint="cs"/>
          <w:rtl/>
        </w:rPr>
        <w:t>ها یا پپتیدها به روش تجربی اول از همه نیازمند استخراج نمونه</w:t>
      </w:r>
      <w:r w:rsidR="00332280">
        <w:rPr>
          <w:rFonts w:hint="cs"/>
          <w:rtl/>
        </w:rPr>
        <w:t xml:space="preserve"> آزمایشگاهی</w:t>
      </w:r>
      <w:r w:rsidR="007D0379" w:rsidRPr="008F34C3">
        <w:rPr>
          <w:rFonts w:hint="cs"/>
          <w:rtl/>
        </w:rPr>
        <w:t xml:space="preserve"> و </w:t>
      </w:r>
      <w:r w:rsidRPr="008F34C3">
        <w:rPr>
          <w:rFonts w:hint="cs"/>
          <w:rtl/>
        </w:rPr>
        <w:t>یا آزمایش</w:t>
      </w:r>
      <w:r w:rsidRPr="008F34C3">
        <w:rPr>
          <w:rtl/>
        </w:rPr>
        <w:softHyphen/>
      </w:r>
      <w:r w:rsidRPr="008F34C3">
        <w:rPr>
          <w:rFonts w:hint="cs"/>
          <w:rtl/>
        </w:rPr>
        <w:t xml:space="preserve">هایی </w:t>
      </w:r>
      <w:r w:rsidR="00433A78" w:rsidRPr="008F34C3">
        <w:rPr>
          <w:rFonts w:hint="cs"/>
          <w:rtl/>
        </w:rPr>
        <w:t>روی موجود زنده است. هم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چنین برای کشف عملکرد مور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نظر که در این پژوهش خاصیت ضد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 xml:space="preserve">سرطانی پپتیدها </w:t>
      </w:r>
      <w:r w:rsidR="00EE27AB" w:rsidRPr="008F34C3">
        <w:rPr>
          <w:rFonts w:hint="cs"/>
          <w:rtl/>
        </w:rPr>
        <w:t>مد</w:t>
      </w:r>
      <w:r w:rsidR="00EE27AB" w:rsidRPr="008F34C3">
        <w:rPr>
          <w:rtl/>
        </w:rPr>
        <w:softHyphen/>
      </w:r>
      <w:r w:rsidR="00EE27AB" w:rsidRPr="008F34C3">
        <w:rPr>
          <w:rFonts w:hint="cs"/>
          <w:rtl/>
        </w:rPr>
        <w:t>نظر است</w:t>
      </w:r>
      <w:r w:rsidR="00433A78" w:rsidRPr="008F34C3">
        <w:rPr>
          <w:rFonts w:hint="cs"/>
          <w:rtl/>
        </w:rPr>
        <w:t xml:space="preserve"> نیازمند روش</w:t>
      </w:r>
      <w:r w:rsidR="00433A78" w:rsidRPr="008F34C3">
        <w:rPr>
          <w:rtl/>
        </w:rPr>
        <w:softHyphen/>
      </w:r>
      <w:r w:rsidR="00433A78" w:rsidRPr="008F34C3">
        <w:rPr>
          <w:rFonts w:hint="cs"/>
          <w:rtl/>
        </w:rPr>
        <w:t>های آزمایشگا</w:t>
      </w:r>
      <w:r w:rsidR="00DB1DCB" w:rsidRPr="008F34C3">
        <w:rPr>
          <w:rFonts w:hint="cs"/>
          <w:rtl/>
        </w:rPr>
        <w:t>ه</w:t>
      </w:r>
      <w:r w:rsidR="00433A78" w:rsidRPr="008F34C3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 w:rsidRPr="008F34C3">
        <w:rPr>
          <w:rFonts w:hint="cs"/>
          <w:rtl/>
        </w:rPr>
        <w:t>این پر</w:t>
      </w:r>
      <w:r w:rsidR="00EB0EF4" w:rsidRPr="008F34C3">
        <w:rPr>
          <w:rFonts w:hint="cs"/>
          <w:rtl/>
        </w:rPr>
        <w:t xml:space="preserve"> 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واضح است که انجام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ای</w:t>
      </w:r>
      <w:r w:rsidR="00EB0EF4" w:rsidRPr="008F34C3">
        <w:rPr>
          <w:rFonts w:hint="cs"/>
          <w:rtl/>
        </w:rPr>
        <w:t xml:space="preserve"> آزمایشگاهی</w:t>
      </w:r>
      <w:r w:rsidR="00AC58A0" w:rsidRPr="008F34C3">
        <w:rPr>
          <w:rFonts w:hint="cs"/>
          <w:rtl/>
        </w:rPr>
        <w:t xml:space="preserve"> </w:t>
      </w:r>
      <w:r w:rsidR="00274E1B" w:rsidRPr="008F34C3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>همین دلیل همیشه امید است که با مطالعه بر روی روش</w:t>
      </w:r>
      <w:r w:rsidR="00274E1B" w:rsidRPr="008F34C3">
        <w:rPr>
          <w:rtl/>
        </w:rPr>
        <w:softHyphen/>
      </w:r>
      <w:r w:rsidR="00274E1B" w:rsidRPr="008F34C3">
        <w:rPr>
          <w:rFonts w:hint="cs"/>
          <w:rtl/>
        </w:rPr>
        <w:t xml:space="preserve">های محاسباتی بتوان محققان زیستی را تا حدی </w:t>
      </w:r>
      <w:r w:rsidR="00274E1B" w:rsidRPr="008F34C3">
        <w:rPr>
          <w:rFonts w:hint="cs"/>
          <w:rtl/>
        </w:rPr>
        <w:lastRenderedPageBreak/>
        <w:t>نجات داد</w:t>
      </w:r>
      <w:r w:rsidR="008A2227" w:rsidRPr="008F34C3">
        <w:rPr>
          <w:rFonts w:hint="cs"/>
          <w:rtl/>
        </w:rPr>
        <w:t>،</w:t>
      </w:r>
      <w:r w:rsidR="00274E1B" w:rsidRPr="008F34C3">
        <w:rPr>
          <w:rFonts w:hint="cs"/>
          <w:rtl/>
        </w:rPr>
        <w:t xml:space="preserve"> تا</w:t>
      </w:r>
      <w:r w:rsidR="00274E1B" w:rsidRPr="00387A32">
        <w:rPr>
          <w:rFonts w:hint="cs"/>
          <w:rtl/>
        </w:rPr>
        <w:t xml:space="preserve"> محققان زیستی برای انجام آزمایش</w:t>
      </w:r>
      <w:r w:rsidR="00274E1B" w:rsidRPr="00387A32">
        <w:rPr>
          <w:rtl/>
        </w:rPr>
        <w:softHyphen/>
      </w:r>
      <w:r w:rsidR="00274E1B" w:rsidRPr="00387A32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 w:rsidRPr="00387A32">
        <w:rPr>
          <w:rFonts w:hint="cs"/>
          <w:rtl/>
        </w:rPr>
        <w:t xml:space="preserve">. این پدیده باعث میشود تا محققان زیستی </w:t>
      </w:r>
      <w:r w:rsidR="00104396" w:rsidRPr="00387A32">
        <w:rPr>
          <w:rFonts w:hint="cs"/>
          <w:rtl/>
        </w:rPr>
        <w:t>در زمان و هزینه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>های مالی و مواد صرفه</w:t>
      </w:r>
      <w:r w:rsidR="00394C64" w:rsidRPr="00387A32">
        <w:softHyphen/>
      </w:r>
      <w:r w:rsidR="00104396" w:rsidRPr="00387A32">
        <w:rPr>
          <w:rFonts w:hint="cs"/>
          <w:rtl/>
        </w:rPr>
        <w:t>جویی کنند و این زمان را صرف تحقیقات با ارزش</w:t>
      </w:r>
      <w:r w:rsidR="00104396" w:rsidRPr="00387A32">
        <w:rPr>
          <w:rtl/>
        </w:rPr>
        <w:softHyphen/>
      </w:r>
      <w:r w:rsidR="00104396" w:rsidRPr="00387A32">
        <w:rPr>
          <w:rFonts w:hint="cs"/>
          <w:rtl/>
        </w:rPr>
        <w:t xml:space="preserve">تری کنند. </w:t>
      </w:r>
      <w:r w:rsidR="00E92C44" w:rsidRPr="00387A32">
        <w:rPr>
          <w:rFonts w:hint="cs"/>
          <w:rtl/>
        </w:rPr>
        <w:t>شناسایی پپتی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های ضد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>سرطانی نیز از این قاعده مستثنی نمی</w:t>
      </w:r>
      <w:r w:rsidR="00E92C44" w:rsidRPr="00387A32">
        <w:rPr>
          <w:rtl/>
        </w:rPr>
        <w:softHyphen/>
      </w:r>
      <w:r w:rsidR="00E92C44" w:rsidRPr="00387A32">
        <w:rPr>
          <w:rFonts w:hint="cs"/>
          <w:rtl/>
        </w:rPr>
        <w:t xml:space="preserve">شود. </w:t>
      </w:r>
      <w:r w:rsidR="00F72CED" w:rsidRPr="00387A32">
        <w:rPr>
          <w:rFonts w:hint="cs"/>
          <w:rtl/>
        </w:rPr>
        <w:t>به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همین دلیل در این پایان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>نامه نیز سعی می</w:t>
      </w:r>
      <w:r w:rsidR="00F72CED" w:rsidRPr="00387A32">
        <w:rPr>
          <w:rtl/>
        </w:rPr>
        <w:softHyphen/>
      </w:r>
      <w:r w:rsidR="00F72CED" w:rsidRPr="00387A32">
        <w:rPr>
          <w:rFonts w:hint="cs"/>
          <w:rtl/>
        </w:rPr>
        <w:t xml:space="preserve">شود تا با انجام یک روش محاسباتی </w:t>
      </w:r>
      <w:r w:rsidR="00D40773" w:rsidRPr="00387A32">
        <w:rPr>
          <w:rFonts w:hint="cs"/>
          <w:rtl/>
        </w:rPr>
        <w:t xml:space="preserve">به </w:t>
      </w:r>
      <w:r w:rsidR="00394C64" w:rsidRPr="00387A32">
        <w:rPr>
          <w:rFonts w:hint="cs"/>
          <w:rtl/>
        </w:rPr>
        <w:t>پیش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بینی</w:t>
      </w:r>
      <w:r w:rsidR="00394C64" w:rsidRPr="00387A32">
        <w:rPr>
          <w:rtl/>
        </w:rPr>
        <w:softHyphen/>
      </w:r>
      <w:r w:rsidR="00394C64" w:rsidRPr="00387A32">
        <w:rPr>
          <w:rFonts w:hint="cs"/>
          <w:rtl/>
        </w:rPr>
        <w:t>ای</w:t>
      </w:r>
      <w:r w:rsidR="00D40773" w:rsidRPr="00387A32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1615B3">
      <w:pPr>
        <w:pStyle w:val="Heading2"/>
      </w:pPr>
      <w:bookmarkStart w:id="22" w:name="_Toc82546015"/>
      <w:bookmarkStart w:id="23" w:name="_Toc82905549"/>
      <w:bookmarkStart w:id="24" w:name="_Toc93745829"/>
      <w:r>
        <w:rPr>
          <w:rtl/>
        </w:rPr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2"/>
      <w:bookmarkEnd w:id="23"/>
      <w:r w:rsidR="00AF7D2A">
        <w:rPr>
          <w:rFonts w:hint="cs"/>
          <w:rtl/>
        </w:rPr>
        <w:t>پپتیدهای ضدسرطانی</w:t>
      </w:r>
      <w:bookmarkEnd w:id="24"/>
    </w:p>
    <w:p w14:paraId="050759E4" w14:textId="3D970354" w:rsidR="00F8520B" w:rsidRDefault="00F8520B" w:rsidP="00387A32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387A32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25" w:name="_Toc82546032"/>
      <w:bookmarkStart w:id="26" w:name="_Toc82905553"/>
      <w:bookmarkStart w:id="27" w:name="_Toc93745830"/>
      <w:r w:rsidRPr="00F559F6">
        <w:rPr>
          <w:rtl/>
        </w:rPr>
        <w:t>روش‌های مبتنی بر یادگیری ماشین</w:t>
      </w:r>
      <w:bookmarkEnd w:id="25"/>
      <w:bookmarkEnd w:id="26"/>
      <w:bookmarkEnd w:id="27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</w:t>
      </w:r>
      <w:r w:rsidRPr="00782905">
        <w:rPr>
          <w:rtl/>
        </w:rPr>
        <w:lastRenderedPageBreak/>
        <w:t>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146CFD14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</w:t>
      </w:r>
      <w:r w:rsidR="008F47CD">
        <w:rPr>
          <w:rFonts w:hint="cs"/>
          <w:rtl/>
        </w:rPr>
        <w:t>ر م</w:t>
      </w:r>
      <w:r>
        <w:rPr>
          <w:rtl/>
        </w:rPr>
        <w:t>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28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28"/>
      <w:r>
        <w:rPr>
          <w:rStyle w:val="FootnoteReference"/>
          <w:rtl/>
        </w:rPr>
        <w:footnoteReference w:id="15"/>
      </w:r>
    </w:p>
    <w:p w14:paraId="1A586100" w14:textId="3BBFB2D6" w:rsidR="00FA0972" w:rsidRPr="007A00E7" w:rsidRDefault="00FE3AAD" w:rsidP="00E648C5">
      <w:pPr>
        <w:jc w:val="both"/>
      </w:pPr>
      <w:r w:rsidRPr="007A00E7">
        <w:rPr>
          <w:rtl/>
        </w:rPr>
        <w:t>درخت نوع خاص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از گراف است و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روش </w:t>
      </w:r>
      <w:r w:rsidRPr="007A00E7">
        <w:rPr>
          <w:rFonts w:hint="cs"/>
          <w:rtl/>
        </w:rPr>
        <w:t>برای پیش‌بینی</w:t>
      </w:r>
      <w:r w:rsidRPr="007A00E7">
        <w:rPr>
          <w:rtl/>
        </w:rPr>
        <w:t xml:space="preserve"> بر</w:t>
      </w:r>
      <w:r w:rsidRPr="007A00E7">
        <w:rPr>
          <w:rFonts w:hint="cs"/>
          <w:rtl/>
        </w:rPr>
        <w:t xml:space="preserve"> </w:t>
      </w:r>
      <w:r w:rsidRPr="007A00E7">
        <w:rPr>
          <w:rtl/>
        </w:rPr>
        <w:t>اساس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</w:t>
      </w:r>
      <w:r w:rsidR="006E77A7" w:rsidRPr="007A00E7">
        <w:t xml:space="preserve"> </w:t>
      </w:r>
      <w:r w:rsidRPr="007A00E7">
        <w:rPr>
          <w:rtl/>
        </w:rPr>
        <w:t>است</w:t>
      </w:r>
      <w:r w:rsidRPr="007A00E7">
        <w:rPr>
          <w:rFonts w:hint="cs"/>
          <w:rtl/>
        </w:rPr>
        <w:t>. به دلیل تفسیر</w:t>
      </w:r>
      <w:r w:rsidR="00C512E4" w:rsidRPr="007A00E7">
        <w:softHyphen/>
      </w:r>
      <w:r w:rsidRPr="007A00E7">
        <w:rPr>
          <w:rFonts w:hint="cs"/>
          <w:rtl/>
        </w:rPr>
        <w:t>پذیر بودن درخت</w:t>
      </w:r>
      <w:r w:rsidR="00C512E4" w:rsidRPr="007A00E7">
        <w:softHyphen/>
      </w:r>
      <w:r w:rsidRPr="007A00E7">
        <w:rPr>
          <w:rFonts w:hint="cs"/>
          <w:rtl/>
        </w:rPr>
        <w:t>تصمیم،</w:t>
      </w:r>
      <w:r w:rsidRPr="007A00E7">
        <w:rPr>
          <w:rtl/>
        </w:rPr>
        <w:t xml:space="preserve">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روش از پرکاربردت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مد</w:t>
      </w:r>
      <w:r w:rsidR="002E0885">
        <w:rPr>
          <w:rFonts w:hint="cs"/>
          <w:rtl/>
        </w:rPr>
        <w:t>ل</w:t>
      </w:r>
      <w:r w:rsidR="002E0885">
        <w:rPr>
          <w:rtl/>
        </w:rPr>
        <w:softHyphen/>
      </w:r>
      <w:r w:rsidR="002E0885">
        <w:rPr>
          <w:rFonts w:hint="cs"/>
          <w:rtl/>
        </w:rPr>
        <w:t>ها</w:t>
      </w:r>
      <w:r w:rsidRPr="007A00E7">
        <w:rPr>
          <w:rtl/>
        </w:rPr>
        <w:t xml:space="preserve"> در مسائل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دگ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اش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</w:t>
      </w:r>
      <w:r w:rsidR="003B71C0" w:rsidRPr="007A00E7">
        <w:rPr>
          <w:rFonts w:hint="cs"/>
          <w:rtl/>
        </w:rPr>
        <w:t xml:space="preserve">کلاسیک </w:t>
      </w:r>
      <w:r w:rsidRPr="007A00E7">
        <w:rPr>
          <w:rtl/>
        </w:rPr>
        <w:t>است. 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Pr="007A00E7">
        <w:rPr>
          <w:rtl/>
        </w:rPr>
        <w:t xml:space="preserve"> ساختار از گ</w:t>
      </w:r>
      <w:r w:rsidR="00C512E4" w:rsidRPr="007A00E7">
        <w:rPr>
          <w:rFonts w:hint="cs"/>
          <w:rtl/>
        </w:rPr>
        <w:t xml:space="preserve">ره </w:t>
      </w:r>
      <w:r w:rsidRPr="007A00E7">
        <w:rPr>
          <w:rtl/>
        </w:rPr>
        <w:t>ر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شه</w:t>
      </w:r>
      <w:r w:rsidR="0017058F" w:rsidRPr="007A00E7">
        <w:rPr>
          <w:rStyle w:val="FootnoteReference"/>
          <w:rtl/>
        </w:rPr>
        <w:footnoteReference w:id="16"/>
      </w:r>
      <w:r w:rsidRPr="007A00E7">
        <w:rPr>
          <w:rtl/>
        </w:rPr>
        <w:t xml:space="preserve"> شروع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 xml:space="preserve"> و به بر</w:t>
      </w:r>
      <w:r w:rsidR="002876E2" w:rsidRPr="007A00E7">
        <w:rPr>
          <w:rFonts w:hint="cs"/>
          <w:rtl/>
        </w:rPr>
        <w:t>گ</w:t>
      </w:r>
      <w:r w:rsidR="002876E2" w:rsidRPr="007A00E7">
        <w:rPr>
          <w:rtl/>
        </w:rPr>
        <w:softHyphen/>
      </w:r>
      <w:r w:rsidR="002876E2" w:rsidRPr="007A00E7">
        <w:rPr>
          <w:rFonts w:hint="cs"/>
          <w:rtl/>
        </w:rPr>
        <w:t>ها</w:t>
      </w:r>
      <w:r w:rsidR="0017058F" w:rsidRPr="007A00E7">
        <w:rPr>
          <w:rStyle w:val="FootnoteReference"/>
          <w:rtl/>
        </w:rPr>
        <w:footnoteReference w:id="17"/>
      </w:r>
      <w:r w:rsidRPr="007A00E7">
        <w:rPr>
          <w:rtl/>
        </w:rPr>
        <w:t xml:space="preserve"> (گر</w:t>
      </w:r>
      <w:r w:rsidR="00C512E4" w:rsidRPr="007A00E7">
        <w:rPr>
          <w:rFonts w:hint="cs"/>
          <w:rtl/>
        </w:rPr>
        <w:t xml:space="preserve">ه </w:t>
      </w:r>
      <w:r w:rsidRPr="007A00E7">
        <w:rPr>
          <w:rtl/>
        </w:rPr>
        <w:t>پا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ان</w:t>
      </w:r>
      <w:r w:rsidRPr="007A00E7">
        <w:rPr>
          <w:rFonts w:hint="cs"/>
          <w:rtl/>
        </w:rPr>
        <w:t>ی</w:t>
      </w:r>
      <w:r w:rsidRPr="007A00E7">
        <w:rPr>
          <w:rtl/>
        </w:rPr>
        <w:t>) ختم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شود</w:t>
      </w:r>
      <w:r w:rsidRPr="007A00E7">
        <w:rPr>
          <w:rtl/>
        </w:rPr>
        <w:t>. برگ‌</w:t>
      </w:r>
      <w:r w:rsidRPr="007A00E7">
        <w:rPr>
          <w:rFonts w:hint="cs"/>
          <w:rtl/>
        </w:rPr>
        <w:t xml:space="preserve"> است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 xml:space="preserve">که </w:t>
      </w:r>
      <w:r w:rsidRPr="007A00E7">
        <w:rPr>
          <w:rtl/>
        </w:rPr>
        <w:t>مشخص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نمونه در چه کلا</w:t>
      </w:r>
      <w:r w:rsidRPr="007A00E7">
        <w:rPr>
          <w:rFonts w:hint="eastAsia"/>
          <w:rtl/>
        </w:rPr>
        <w:t>س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قرار خواهد</w:t>
      </w:r>
      <w:r w:rsidR="00453860" w:rsidRPr="007A00E7">
        <w:rPr>
          <w:rtl/>
        </w:rPr>
        <w:softHyphen/>
      </w:r>
      <w:r w:rsidRPr="007A00E7">
        <w:rPr>
          <w:rtl/>
        </w:rPr>
        <w:t>گرفت. گر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داخ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با استفاده از قوان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ن</w:t>
      </w:r>
      <w:r w:rsidR="00F91583" w:rsidRPr="007A00E7">
        <w:rPr>
          <w:rFonts w:hint="cs"/>
          <w:rtl/>
        </w:rPr>
        <w:t>ی</w:t>
      </w:r>
      <w:r w:rsidRPr="007A00E7">
        <w:rPr>
          <w:rtl/>
        </w:rPr>
        <w:t xml:space="preserve"> و با توجه به و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ژگ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ها،</w:t>
      </w:r>
      <w:r w:rsidRPr="007A00E7">
        <w:rPr>
          <w:rtl/>
        </w:rPr>
        <w:t xml:space="preserve"> نمونه‌ها را به ز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ر</w:t>
      </w:r>
      <w:r w:rsidRPr="007A00E7">
        <w:rPr>
          <w:rtl/>
        </w:rPr>
        <w:t xml:space="preserve"> مجموعه‌ها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مختلف تقس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r w:rsidRPr="007A00E7">
        <w:rPr>
          <w:rtl/>
        </w:rPr>
        <w:t xml:space="preserve"> م</w:t>
      </w:r>
      <w:r w:rsidRPr="007A00E7">
        <w:rPr>
          <w:rFonts w:hint="cs"/>
          <w:rtl/>
        </w:rPr>
        <w:t>ی‌</w:t>
      </w:r>
      <w:r w:rsidRPr="007A00E7">
        <w:rPr>
          <w:rFonts w:hint="eastAsia"/>
          <w:rtl/>
        </w:rPr>
        <w:t>کند</w:t>
      </w:r>
      <w:r w:rsidRPr="007A00E7">
        <w:rPr>
          <w:rFonts w:hint="cs"/>
          <w:rtl/>
        </w:rPr>
        <w:t>، تا در نهایت مشخص شود هر نمونه به کدام کلاس تعلق دارد</w:t>
      </w:r>
      <w:r w:rsidR="0002734F" w:rsidRPr="007A00E7">
        <w:rPr>
          <w:rtl/>
        </w:rPr>
        <w:fldChar w:fldCharType="begin"/>
      </w:r>
      <w:r w:rsidR="00E648C5" w:rsidRPr="007A00E7">
        <w:rPr>
          <w:rtl/>
        </w:rPr>
        <w:instrText xml:space="preserve"> </w:instrText>
      </w:r>
      <w:r w:rsidR="00E648C5" w:rsidRPr="007A00E7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&lt;/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&gt;</w:instrText>
      </w:r>
      <w:r w:rsidR="0002734F" w:rsidRPr="007A00E7">
        <w:rPr>
          <w:rtl/>
        </w:rPr>
        <w:fldChar w:fldCharType="separate"/>
      </w:r>
      <w:r w:rsidR="00E648C5" w:rsidRPr="007A00E7">
        <w:rPr>
          <w:noProof/>
          <w:rtl/>
        </w:rPr>
        <w:t>[29]</w:t>
      </w:r>
      <w:r w:rsidR="0002734F" w:rsidRPr="007A00E7">
        <w:rPr>
          <w:rtl/>
        </w:rPr>
        <w:fldChar w:fldCharType="end"/>
      </w:r>
      <w:r w:rsidR="00AE5EE1" w:rsidRPr="007A00E7">
        <w:t>.</w:t>
      </w:r>
    </w:p>
    <w:p w14:paraId="52A5AA3F" w14:textId="77777777" w:rsidR="000F3A5A" w:rsidRDefault="000F3A5A" w:rsidP="00391B85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509B48D" wp14:editId="7B69D8B3">
            <wp:extent cx="4291539" cy="2743200"/>
            <wp:effectExtent l="0" t="0" r="0" b="0"/>
            <wp:docPr id="60" name="Picture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" name="Picture 6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91539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578F18" w14:textId="3365527C" w:rsidR="000F3A5A" w:rsidRPr="007A00E7" w:rsidRDefault="000F3A5A" w:rsidP="007A00E7">
      <w:pPr>
        <w:pStyle w:val="Caption"/>
        <w:rPr>
          <w:rtl/>
        </w:rPr>
      </w:pPr>
      <w:bookmarkStart w:id="29" w:name="_Toc93745943"/>
      <w:r w:rsidRPr="007A00E7"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 w:rsidR="00744160">
        <w:rPr>
          <w:rtl/>
        </w:rPr>
        <w:t>–</w:t>
      </w:r>
      <w:fldSimple w:instr=" SEQ شکل \* ARABIC \s 1 ">
        <w:r w:rsidR="008A2D4F">
          <w:rPr>
            <w:noProof/>
          </w:rPr>
          <w:t>2</w:t>
        </w:r>
      </w:fldSimple>
      <w:r w:rsidRPr="007A00E7">
        <w:rPr>
          <w:rFonts w:hint="cs"/>
          <w:rtl/>
        </w:rPr>
        <w:t xml:space="preserve">: </w:t>
      </w:r>
      <w:r w:rsidRPr="007A00E7">
        <w:rPr>
          <w:rtl/>
        </w:rPr>
        <w:t xml:space="preserve"> ساختار کل</w:t>
      </w:r>
      <w:r w:rsidRPr="007A00E7">
        <w:rPr>
          <w:rFonts w:hint="cs"/>
          <w:rtl/>
        </w:rPr>
        <w:t>ی</w:t>
      </w:r>
      <w:r w:rsidRPr="007A00E7">
        <w:rPr>
          <w:rtl/>
        </w:rPr>
        <w:t xml:space="preserve"> 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ک</w:t>
      </w:r>
      <w:r w:rsidRPr="007A00E7">
        <w:rPr>
          <w:rtl/>
        </w:rPr>
        <w:t xml:space="preserve"> درخت تصم</w:t>
      </w:r>
      <w:r w:rsidRPr="007A00E7">
        <w:rPr>
          <w:rFonts w:hint="cs"/>
          <w:rtl/>
        </w:rPr>
        <w:t>ی</w:t>
      </w:r>
      <w:r w:rsidRPr="007A00E7">
        <w:rPr>
          <w:rFonts w:hint="eastAsia"/>
          <w:rtl/>
        </w:rPr>
        <w:t>م</w:t>
      </w:r>
      <w:bookmarkEnd w:id="29"/>
    </w:p>
    <w:p w14:paraId="3EBD8657" w14:textId="77777777" w:rsidR="00F86064" w:rsidRPr="00F86064" w:rsidRDefault="00F86064" w:rsidP="00F86064"/>
    <w:p w14:paraId="65CEFEC6" w14:textId="77777777" w:rsidR="00F67012" w:rsidRDefault="00553B9B" w:rsidP="00D94A39">
      <w:pPr>
        <w:pStyle w:val="Heading4"/>
      </w:pPr>
      <w:bookmarkStart w:id="30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0"/>
      <w:r>
        <w:rPr>
          <w:rStyle w:val="FootnoteReference"/>
          <w:rtl/>
        </w:rPr>
        <w:footnoteReference w:id="18"/>
      </w:r>
    </w:p>
    <w:p w14:paraId="1AE60639" w14:textId="1178C7CE" w:rsidR="00B439BE" w:rsidRDefault="00374FE4" w:rsidP="00E648C5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</w:t>
      </w:r>
      <w:r w:rsidR="001B0B3D">
        <w:rPr>
          <w:rtl/>
        </w:rPr>
        <w:softHyphen/>
      </w:r>
      <w:r w:rsidR="0080298C">
        <w:rPr>
          <w:rFonts w:hint="cs"/>
          <w:rtl/>
        </w:rPr>
        <w:t>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&lt;</w:instrText>
      </w:r>
      <w:r w:rsidR="00E648C5">
        <w:rPr>
          <w:rtl/>
        </w:rPr>
        <w:instrText>/</w:instrText>
      </w:r>
      <w:r w:rsidR="00E648C5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&gt;</w:instrText>
      </w:r>
      <w:r w:rsidR="00BB6BAE">
        <w:rPr>
          <w:rtl/>
        </w:rPr>
        <w:fldChar w:fldCharType="separate"/>
      </w:r>
      <w:r w:rsidR="00E648C5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5D79A00B" w14:textId="77777777" w:rsidR="0034100C" w:rsidRDefault="00B439BE" w:rsidP="0034100C">
      <w:pPr>
        <w:keepNext/>
        <w:jc w:val="center"/>
      </w:pPr>
      <w:r>
        <w:rPr>
          <w:noProof/>
          <w:rtl/>
          <w:lang w:bidi="ar-SA"/>
        </w:rPr>
        <w:lastRenderedPageBreak/>
        <w:drawing>
          <wp:inline distT="0" distB="0" distL="0" distR="0" wp14:anchorId="58E9165A" wp14:editId="0A7C2E1F">
            <wp:extent cx="3261202" cy="3200400"/>
            <wp:effectExtent l="0" t="0" r="0" b="0"/>
            <wp:docPr id="127" name="Picture 1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7" name="Picture 12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61202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CD7135" w14:textId="3B0A9F92" w:rsidR="00B20487" w:rsidRDefault="0034100C" w:rsidP="007A00E7">
      <w:pPr>
        <w:pStyle w:val="Caption"/>
        <w:rPr>
          <w:rtl/>
        </w:rPr>
      </w:pPr>
      <w:bookmarkStart w:id="31" w:name="_Toc93745944"/>
      <w:r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 w:rsidR="00744160">
        <w:rPr>
          <w:rtl/>
        </w:rPr>
        <w:t>–</w:t>
      </w:r>
      <w:fldSimple w:instr=" SEQ شکل \* ARABIC \s 1 ">
        <w:r w:rsidR="008A2D4F">
          <w:rPr>
            <w:noProof/>
          </w:rPr>
          <w:t>3</w:t>
        </w:r>
      </w:fldSimple>
      <w:r>
        <w:rPr>
          <w:rFonts w:hint="cs"/>
          <w:rtl/>
        </w:rPr>
        <w:t xml:space="preserve">: </w:t>
      </w:r>
      <w:r w:rsidRPr="00726F1A">
        <w:rPr>
          <w:rtl/>
        </w:rPr>
        <w:t>ساختار کل</w:t>
      </w:r>
      <w:r w:rsidRPr="00726F1A">
        <w:rPr>
          <w:rFonts w:hint="cs"/>
          <w:rtl/>
        </w:rPr>
        <w:t>ی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ی</w:t>
      </w:r>
      <w:r w:rsidRPr="00726F1A">
        <w:rPr>
          <w:rFonts w:hint="eastAsia"/>
          <w:rtl/>
        </w:rPr>
        <w:t>ک</w:t>
      </w:r>
      <w:r w:rsidRPr="00726F1A">
        <w:rPr>
          <w:rtl/>
        </w:rPr>
        <w:t xml:space="preserve"> طبقه</w:t>
      </w:r>
      <w:r w:rsidR="00D138CA">
        <w:rPr>
          <w:rtl/>
        </w:rPr>
        <w:softHyphen/>
      </w:r>
      <w:r w:rsidRPr="00726F1A">
        <w:rPr>
          <w:rFonts w:hint="cs"/>
          <w:rtl/>
        </w:rPr>
        <w:t>بند</w:t>
      </w:r>
      <w:r w:rsidRPr="00726F1A">
        <w:rPr>
          <w:rtl/>
        </w:rPr>
        <w:t xml:space="preserve"> </w:t>
      </w:r>
      <w:r w:rsidRPr="00726F1A">
        <w:rPr>
          <w:rFonts w:hint="cs"/>
          <w:rtl/>
        </w:rPr>
        <w:t>جن</w:t>
      </w:r>
      <w:r w:rsidRPr="00726F1A">
        <w:rPr>
          <w:rtl/>
        </w:rPr>
        <w:t>گل</w:t>
      </w:r>
      <w:r w:rsidR="0008236A">
        <w:softHyphen/>
      </w:r>
      <w:r w:rsidRPr="00726F1A">
        <w:rPr>
          <w:rFonts w:hint="cs"/>
          <w:rtl/>
        </w:rPr>
        <w:t>تصادفی</w:t>
      </w:r>
      <w:bookmarkEnd w:id="31"/>
    </w:p>
    <w:p w14:paraId="73BB77AC" w14:textId="77777777" w:rsidR="00BE0425" w:rsidRPr="00BE0425" w:rsidRDefault="00BE0425" w:rsidP="00BE0425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2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2"/>
      <w:r>
        <w:rPr>
          <w:rStyle w:val="FootnoteReference"/>
          <w:rtl/>
        </w:rPr>
        <w:footnoteReference w:id="20"/>
      </w:r>
    </w:p>
    <w:p w14:paraId="66C679CF" w14:textId="6F1E9213" w:rsidR="00AC1571" w:rsidRDefault="000C785E" w:rsidP="00301B34">
      <w:pPr>
        <w:jc w:val="both"/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</w:t>
      </w:r>
      <w:r w:rsidR="00E717C9">
        <w:rPr>
          <w:rtl/>
        </w:rPr>
        <w:softHyphen/>
      </w:r>
      <w:r>
        <w:rPr>
          <w:rFonts w:hint="cs"/>
          <w:rtl/>
        </w:rPr>
        <w:t>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47E49407" w14:textId="77777777" w:rsidR="00301B34" w:rsidRDefault="00301B34" w:rsidP="00301B34">
      <w:pPr>
        <w:keepNext/>
        <w:jc w:val="center"/>
      </w:pPr>
      <w:r>
        <w:rPr>
          <w:noProof/>
          <w:lang w:bidi="ar-SA"/>
        </w:rPr>
        <w:lastRenderedPageBreak/>
        <w:drawing>
          <wp:inline distT="0" distB="0" distL="0" distR="0" wp14:anchorId="1D515048" wp14:editId="652D91A9">
            <wp:extent cx="3899100" cy="3035456"/>
            <wp:effectExtent l="0" t="0" r="6350" b="0"/>
            <wp:docPr id="132" name="Picture 1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" name="Picture 13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99100" cy="30354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161980" w14:textId="7C8E794F" w:rsidR="00AC1571" w:rsidRPr="00301B34" w:rsidRDefault="00301B34" w:rsidP="007A00E7">
      <w:pPr>
        <w:pStyle w:val="Caption"/>
        <w:rPr>
          <w:noProof/>
          <w:rtl/>
        </w:rPr>
      </w:pPr>
      <w:bookmarkStart w:id="33" w:name="_Toc93745945"/>
      <w:r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 w:rsidR="00744160">
        <w:rPr>
          <w:rtl/>
        </w:rPr>
        <w:t>–</w:t>
      </w:r>
      <w:fldSimple w:instr=" SEQ شکل \* ARABIC \s 1 ">
        <w:r w:rsidR="008A2D4F">
          <w:rPr>
            <w:noProof/>
          </w:rPr>
          <w:t>4</w:t>
        </w:r>
      </w:fldSimple>
      <w:r>
        <w:rPr>
          <w:rFonts w:hint="cs"/>
          <w:rtl/>
        </w:rPr>
        <w:t xml:space="preserve">: </w:t>
      </w:r>
      <w:r w:rsidRPr="006C3A57">
        <w:rPr>
          <w:rtl/>
        </w:rPr>
        <w:t>ساختار کل</w:t>
      </w:r>
      <w:r w:rsidRPr="006C3A57">
        <w:rPr>
          <w:rFonts w:hint="cs"/>
          <w:rtl/>
        </w:rPr>
        <w:t>ی</w:t>
      </w:r>
      <w:r w:rsidRPr="006C3A57">
        <w:rPr>
          <w:rtl/>
        </w:rPr>
        <w:t xml:space="preserve"> 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ک</w:t>
      </w:r>
      <w:r w:rsidRPr="006C3A57">
        <w:rPr>
          <w:rtl/>
        </w:rPr>
        <w:t xml:space="preserve"> ماش</w:t>
      </w:r>
      <w:r w:rsidRPr="006C3A57">
        <w:rPr>
          <w:rFonts w:hint="cs"/>
          <w:rtl/>
        </w:rPr>
        <w:t>ی</w:t>
      </w:r>
      <w:r w:rsidRPr="006C3A57">
        <w:rPr>
          <w:rFonts w:hint="eastAsia"/>
          <w:rtl/>
        </w:rPr>
        <w:t>ن</w:t>
      </w:r>
      <w:r w:rsidRPr="006C3A57">
        <w:rPr>
          <w:rtl/>
        </w:rPr>
        <w:t xml:space="preserve"> بردار</w:t>
      </w:r>
      <w:r w:rsidRPr="006C3A57">
        <w:rPr>
          <w:rFonts w:hint="cs"/>
          <w:rtl/>
        </w:rPr>
        <w:t>پشتی</w:t>
      </w:r>
      <w:r w:rsidRPr="006C3A57">
        <w:rPr>
          <w:rFonts w:hint="eastAsia"/>
          <w:rtl/>
        </w:rPr>
        <w:t>بان</w:t>
      </w:r>
      <w:r w:rsidRPr="006C3A57">
        <w:rPr>
          <w:rtl/>
        </w:rPr>
        <w:t xml:space="preserve"> دوکلاس خط</w:t>
      </w:r>
      <w:r w:rsidRPr="006C3A57">
        <w:rPr>
          <w:rFonts w:hint="cs"/>
          <w:rtl/>
        </w:rPr>
        <w:t>ی</w:t>
      </w:r>
      <w:bookmarkEnd w:id="33"/>
    </w:p>
    <w:p w14:paraId="4FAB74F1" w14:textId="75E79940" w:rsidR="00AC1571" w:rsidRPr="00495B92" w:rsidRDefault="000C785E" w:rsidP="00E648C5">
      <w:pPr>
        <w:jc w:val="both"/>
      </w:pPr>
      <w:r w:rsidRPr="00495B92">
        <w:rPr>
          <w:rFonts w:hint="cs"/>
          <w:rtl/>
        </w:rPr>
        <w:t>از آنجایی که</w:t>
      </w:r>
      <w:r w:rsidR="00836991" w:rsidRPr="00495B92">
        <w:rPr>
          <w:rFonts w:hint="cs"/>
          <w:rtl/>
        </w:rPr>
        <w:t xml:space="preserve"> همیشه و</w:t>
      </w:r>
      <w:r w:rsidRPr="00495B92">
        <w:rPr>
          <w:rFonts w:hint="cs"/>
          <w:rtl/>
        </w:rPr>
        <w:t xml:space="preserve"> </w:t>
      </w:r>
      <w:r w:rsidR="00836991" w:rsidRPr="00495B92">
        <w:rPr>
          <w:rFonts w:hint="cs"/>
          <w:rtl/>
        </w:rPr>
        <w:t>به راحتی</w:t>
      </w:r>
      <w:r w:rsidRPr="00495B92">
        <w:rPr>
          <w:rFonts w:hint="cs"/>
          <w:rtl/>
        </w:rPr>
        <w:t xml:space="preserve"> امکان یافتن چنین ابرصفحه‌ای نیست؛</w:t>
      </w:r>
      <w:r w:rsidR="00836991" w:rsidRPr="00495B92">
        <w:rPr>
          <w:rFonts w:hint="cs"/>
          <w:rtl/>
        </w:rPr>
        <w:t xml:space="preserve"> با تابعی به نام هسته</w:t>
      </w:r>
      <w:r w:rsidR="00072F34" w:rsidRPr="00495B92">
        <w:rPr>
          <w:rStyle w:val="FootnoteReference"/>
          <w:rFonts w:ascii="Calibri" w:hAnsi="Calibri"/>
          <w:rtl/>
        </w:rPr>
        <w:footnoteReference w:id="22"/>
      </w:r>
      <w:r w:rsidR="00836991" w:rsidRPr="00495B92">
        <w:rPr>
          <w:rFonts w:hint="cs"/>
          <w:rtl/>
        </w:rPr>
        <w:t xml:space="preserve"> نمونه‌ها به فضا</w:t>
      </w:r>
      <w:r w:rsidR="00072F34" w:rsidRPr="00495B92">
        <w:rPr>
          <w:rFonts w:hint="cs"/>
          <w:rtl/>
        </w:rPr>
        <w:t>ی</w:t>
      </w:r>
      <w:r w:rsidR="00836991" w:rsidRPr="00495B92">
        <w:rPr>
          <w:rFonts w:hint="cs"/>
          <w:rtl/>
        </w:rPr>
        <w:t>ی جدید منتقل می‌شوند و سپس ابرصفح</w:t>
      </w:r>
      <w:r w:rsidR="00072F34" w:rsidRPr="00495B92">
        <w:rPr>
          <w:rFonts w:hint="cs"/>
          <w:rtl/>
        </w:rPr>
        <w:t>ه</w:t>
      </w:r>
      <w:r w:rsidR="00836991" w:rsidRPr="00495B92">
        <w:rPr>
          <w:rFonts w:hint="cs"/>
          <w:rtl/>
        </w:rPr>
        <w:t xml:space="preserve"> مناسب ایجاد می‌شود. همچنین </w:t>
      </w:r>
      <w:r w:rsidRPr="00495B92"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 w:rsidRPr="00495B92">
        <w:rPr>
          <w:rFonts w:hint="cs"/>
          <w:rtl/>
        </w:rPr>
        <w:t>د</w:t>
      </w:r>
      <w:r w:rsidR="007468D8" w:rsidRPr="00495B92">
        <w:rPr>
          <w:rtl/>
        </w:rPr>
        <w:fldChar w:fldCharType="begin"/>
      </w:r>
      <w:r w:rsidR="00E648C5" w:rsidRPr="00495B92">
        <w:rPr>
          <w:rtl/>
        </w:rPr>
        <w:instrText xml:space="preserve"> </w:instrText>
      </w:r>
      <w:r w:rsidR="00E648C5" w:rsidRPr="00495B92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&gt;</w:instrText>
      </w:r>
      <w:r w:rsidR="007468D8" w:rsidRPr="00495B92">
        <w:rPr>
          <w:rtl/>
        </w:rPr>
        <w:fldChar w:fldCharType="separate"/>
      </w:r>
      <w:r w:rsidR="00E648C5" w:rsidRPr="00495B92">
        <w:rPr>
          <w:noProof/>
          <w:rtl/>
        </w:rPr>
        <w:t>[31]</w:t>
      </w:r>
      <w:r w:rsidR="007468D8" w:rsidRPr="00495B92">
        <w:rPr>
          <w:rtl/>
        </w:rPr>
        <w:fldChar w:fldCharType="end"/>
      </w:r>
      <w:r w:rsidR="007468D8" w:rsidRPr="00495B92">
        <w:t xml:space="preserve"> .</w:t>
      </w:r>
    </w:p>
    <w:p w14:paraId="634B1B1F" w14:textId="77777777" w:rsidR="005539DF" w:rsidRDefault="005539DF" w:rsidP="005539DF">
      <w:pPr>
        <w:keepNext/>
      </w:pPr>
      <w:r>
        <w:rPr>
          <w:noProof/>
          <w:sz w:val="22"/>
          <w:szCs w:val="22"/>
          <w:lang w:bidi="ar-SA"/>
        </w:rPr>
        <w:lastRenderedPageBreak/>
        <w:drawing>
          <wp:inline distT="0" distB="0" distL="0" distR="0" wp14:anchorId="2DC8442A" wp14:editId="30F19092">
            <wp:extent cx="5521717" cy="2468880"/>
            <wp:effectExtent l="0" t="0" r="3175" b="7620"/>
            <wp:docPr id="135" name="Picture 1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5" name="Picture 13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21717" cy="246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2498A4" w14:textId="5C209075" w:rsidR="00472C77" w:rsidRDefault="005539DF" w:rsidP="007A00E7">
      <w:pPr>
        <w:pStyle w:val="Caption"/>
        <w:rPr>
          <w:rtl/>
        </w:rPr>
      </w:pPr>
      <w:bookmarkStart w:id="34" w:name="_Toc93745946"/>
      <w:r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 w:rsidR="00744160">
        <w:rPr>
          <w:rtl/>
        </w:rPr>
        <w:t>–</w:t>
      </w:r>
      <w:fldSimple w:instr=" SEQ شکل \* ARABIC \s 1 ">
        <w:r w:rsidR="008A2D4F">
          <w:rPr>
            <w:noProof/>
          </w:rPr>
          <w:t>5</w:t>
        </w:r>
      </w:fldSimple>
      <w:r>
        <w:rPr>
          <w:rFonts w:hint="cs"/>
          <w:noProof/>
          <w:rtl/>
        </w:rPr>
        <w:t xml:space="preserve">: </w:t>
      </w:r>
      <w:r w:rsidRPr="00435003">
        <w:rPr>
          <w:noProof/>
          <w:rtl/>
        </w:rPr>
        <w:t>مثال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از فضا</w:t>
      </w:r>
      <w:r w:rsidRPr="00435003">
        <w:rPr>
          <w:rFonts w:hint="cs"/>
          <w:noProof/>
          <w:rtl/>
        </w:rPr>
        <w:t>ی</w:t>
      </w:r>
      <w:r w:rsidRPr="00435003">
        <w:rPr>
          <w:noProof/>
          <w:rtl/>
        </w:rPr>
        <w:t xml:space="preserve"> نمونه‌ پس از اعمال تابع هسته</w:t>
      </w:r>
      <w:bookmarkEnd w:id="34"/>
    </w:p>
    <w:p w14:paraId="358AA959" w14:textId="77777777" w:rsidR="005539DF" w:rsidRPr="005539DF" w:rsidRDefault="005539DF" w:rsidP="005539DF">
      <w:pPr>
        <w:rPr>
          <w:sz w:val="22"/>
          <w:szCs w:val="22"/>
          <w:rtl/>
        </w:rPr>
      </w:pPr>
    </w:p>
    <w:p w14:paraId="3ED6F1EC" w14:textId="6327F927" w:rsidR="00C3611C" w:rsidRDefault="00C3611C" w:rsidP="001615B3">
      <w:pPr>
        <w:pStyle w:val="Heading2"/>
      </w:pPr>
      <w:bookmarkStart w:id="35" w:name="_Toc82546043"/>
      <w:bookmarkStart w:id="36" w:name="_Toc82905554"/>
      <w:bookmarkStart w:id="37" w:name="_Toc93745831"/>
      <w:r>
        <w:rPr>
          <w:rFonts w:hint="cs"/>
          <w:rtl/>
        </w:rPr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35"/>
      <w:bookmarkEnd w:id="36"/>
      <w:bookmarkEnd w:id="37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4DE72248" w:rsidR="00C45F0C" w:rsidRPr="009E34A9" w:rsidRDefault="002C2E46" w:rsidP="003045C0">
      <w:pPr>
        <w:jc w:val="both"/>
        <w:rPr>
          <w:rFonts w:asciiTheme="minorHAnsi" w:hAnsiTheme="minorHAnsi"/>
          <w:rtl/>
        </w:rPr>
      </w:pPr>
      <w:r w:rsidRPr="009E34A9">
        <w:rPr>
          <w:rFonts w:hint="cs"/>
          <w:rtl/>
        </w:rPr>
        <w:t>همچنین الگوریتم</w:t>
      </w:r>
      <w:r w:rsidRPr="009E34A9">
        <w:rPr>
          <w:rtl/>
        </w:rPr>
        <w:softHyphen/>
      </w:r>
      <w:r w:rsidRPr="009E34A9">
        <w:rPr>
          <w:rFonts w:hint="cs"/>
          <w:rtl/>
        </w:rPr>
        <w:t xml:space="preserve">های یادگیری </w:t>
      </w:r>
      <w:r w:rsidR="00BE7177" w:rsidRPr="009E34A9">
        <w:rPr>
          <w:rFonts w:hint="cs"/>
          <w:rtl/>
        </w:rPr>
        <w:t>ماشین کلاسیک و مدرن (شبکه</w:t>
      </w:r>
      <w:r w:rsidR="00BE7177" w:rsidRPr="009E34A9">
        <w:rPr>
          <w:rtl/>
        </w:rPr>
        <w:softHyphen/>
      </w:r>
      <w:r w:rsidR="00BE7177" w:rsidRPr="009E34A9">
        <w:rPr>
          <w:rFonts w:hint="cs"/>
          <w:rtl/>
        </w:rPr>
        <w:t>های عصبی عمیق</w:t>
      </w:r>
      <w:r w:rsidR="00AC39FB" w:rsidRPr="009E34A9">
        <w:rPr>
          <w:rStyle w:val="FootnoteReference"/>
          <w:rtl/>
        </w:rPr>
        <w:footnoteReference w:id="23"/>
      </w:r>
      <w:r w:rsidR="00BE7177" w:rsidRPr="009E34A9">
        <w:rPr>
          <w:rFonts w:hint="cs"/>
          <w:rtl/>
        </w:rPr>
        <w:t>) متعددی تا به امروز ارائه شده</w:t>
      </w:r>
      <w:r w:rsidR="003045C0">
        <w:softHyphen/>
      </w:r>
      <w:r w:rsidR="00BE7177" w:rsidRPr="009E34A9">
        <w:rPr>
          <w:rFonts w:hint="cs"/>
          <w:rtl/>
        </w:rPr>
        <w:t>است.</w:t>
      </w:r>
      <w:r w:rsidR="001331F5" w:rsidRPr="009E34A9">
        <w:t xml:space="preserve"> </w:t>
      </w:r>
      <w:r w:rsidR="00A9545B" w:rsidRPr="009E34A9">
        <w:rPr>
          <w:rFonts w:hint="cs"/>
          <w:rtl/>
        </w:rPr>
        <w:t>یکی از روش</w:t>
      </w:r>
      <w:r w:rsidR="00A9545B" w:rsidRPr="009E34A9">
        <w:rPr>
          <w:rtl/>
        </w:rPr>
        <w:softHyphen/>
      </w:r>
      <w:r w:rsidR="00A9545B" w:rsidRPr="009E34A9">
        <w:rPr>
          <w:rFonts w:hint="cs"/>
          <w:rtl/>
        </w:rPr>
        <w:t xml:space="preserve">های </w:t>
      </w:r>
      <w:r w:rsidR="000341D6" w:rsidRPr="009E34A9">
        <w:rPr>
          <w:rFonts w:hint="cs"/>
          <w:rtl/>
        </w:rPr>
        <w:t>پیش</w:t>
      </w:r>
      <w:r w:rsidR="000341D6" w:rsidRPr="009E34A9">
        <w:rPr>
          <w:rtl/>
        </w:rPr>
        <w:softHyphen/>
      </w:r>
      <w:r w:rsidR="000341D6" w:rsidRPr="009E34A9">
        <w:rPr>
          <w:rFonts w:hint="cs"/>
          <w:rtl/>
        </w:rPr>
        <w:t xml:space="preserve">بینی </w:t>
      </w:r>
      <w:r w:rsidR="00BC2DE3" w:rsidRPr="00D5672C">
        <w:rPr>
          <w:rFonts w:asciiTheme="majorBidi" w:hAnsiTheme="majorBidi" w:cstheme="majorBidi"/>
          <w:szCs w:val="26"/>
        </w:rPr>
        <w:t>ACP</w:t>
      </w:r>
      <w:r w:rsidR="00696DD8" w:rsidRPr="00D5672C">
        <w:rPr>
          <w:rFonts w:asciiTheme="majorBidi" w:hAnsiTheme="majorBidi" w:cstheme="majorBidi"/>
          <w:szCs w:val="26"/>
        </w:rPr>
        <w:t>s</w:t>
      </w:r>
      <w:r w:rsidR="00696DD8" w:rsidRPr="008D7F65">
        <w:rPr>
          <w:rStyle w:val="FootnoteReference"/>
          <w:rFonts w:asciiTheme="majorBidi" w:hAnsiTheme="majorBidi"/>
          <w:rtl/>
        </w:rPr>
        <w:footnoteReference w:id="24"/>
      </w:r>
      <w:r w:rsidR="00A07F35" w:rsidRPr="009E34A9">
        <w:rPr>
          <w:rFonts w:asciiTheme="minorHAnsi" w:hAnsiTheme="minorHAnsi" w:hint="cs"/>
          <w:rtl/>
        </w:rPr>
        <w:t xml:space="preserve"> </w:t>
      </w:r>
      <w:r w:rsidR="00A9545B" w:rsidRPr="009E34A9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 w:rsidRPr="009E34A9">
        <w:rPr>
          <w:rFonts w:asciiTheme="minorHAnsi" w:hAnsiTheme="minorHAnsi" w:hint="cs"/>
          <w:rtl/>
        </w:rPr>
        <w:t xml:space="preserve">به </w:t>
      </w:r>
      <w:r w:rsidR="00A9545B" w:rsidRPr="009E34A9">
        <w:rPr>
          <w:rFonts w:asciiTheme="minorHAnsi" w:hAnsiTheme="minorHAnsi" w:hint="cs"/>
          <w:rtl/>
        </w:rPr>
        <w:t xml:space="preserve">صورت </w:t>
      </w:r>
      <w:r w:rsidR="008F734C" w:rsidRPr="009E34A9">
        <w:rPr>
          <w:rFonts w:asciiTheme="minorHAnsi" w:hAnsiTheme="minorHAnsi" w:hint="cs"/>
          <w:rtl/>
        </w:rPr>
        <w:t xml:space="preserve">محاساباتی صورت </w:t>
      </w:r>
      <w:r w:rsidR="00A9545B" w:rsidRPr="009E34A9">
        <w:rPr>
          <w:rFonts w:asciiTheme="minorHAnsi" w:hAnsiTheme="minorHAnsi" w:hint="cs"/>
          <w:rtl/>
        </w:rPr>
        <w:t>گرفته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است</w:t>
      </w:r>
      <w:r w:rsidR="005D6C69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 w:rsidRPr="009E34A9">
        <w:rPr>
          <w:rFonts w:asciiTheme="minorHAnsi" w:hAnsiTheme="minorHAnsi" w:hint="cs"/>
          <w:rtl/>
        </w:rPr>
        <w:t>،</w:t>
      </w:r>
      <w:r w:rsidR="00A9545B" w:rsidRPr="009E34A9">
        <w:rPr>
          <w:rFonts w:asciiTheme="minorHAnsi" w:hAnsiTheme="minorHAnsi" w:hint="cs"/>
          <w:rtl/>
        </w:rPr>
        <w:t xml:space="preserve"> ساختار </w:t>
      </w:r>
      <w:r w:rsidR="00E1353D" w:rsidRPr="009E34A9">
        <w:rPr>
          <w:rFonts w:asciiTheme="minorHAnsi" w:hAnsiTheme="minorHAnsi" w:hint="cs"/>
          <w:rtl/>
        </w:rPr>
        <w:t xml:space="preserve">دوم و سوم </w:t>
      </w:r>
      <w:r w:rsidR="00A9545B" w:rsidRPr="009E34A9">
        <w:rPr>
          <w:rFonts w:asciiTheme="minorHAnsi" w:hAnsiTheme="minorHAnsi" w:hint="cs"/>
          <w:rtl/>
        </w:rPr>
        <w:t>آن</w:t>
      </w:r>
      <w:r w:rsidR="00A9545B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>ها می</w:t>
      </w:r>
      <w:r w:rsidR="0090784D" w:rsidRPr="009E34A9">
        <w:rPr>
          <w:rFonts w:asciiTheme="minorHAnsi" w:hAnsiTheme="minorHAnsi"/>
          <w:rtl/>
        </w:rPr>
        <w:softHyphen/>
      </w:r>
      <w:r w:rsidR="00A9545B" w:rsidRPr="009E34A9">
        <w:rPr>
          <w:rFonts w:asciiTheme="minorHAnsi" w:hAnsiTheme="minorHAnsi" w:hint="cs"/>
          <w:rtl/>
        </w:rPr>
        <w:t xml:space="preserve">شود. </w:t>
      </w:r>
      <w:r w:rsidR="00C45F0C" w:rsidRPr="009E34A9">
        <w:rPr>
          <w:rFonts w:asciiTheme="minorHAnsi" w:hAnsiTheme="minorHAnsi" w:hint="cs"/>
          <w:rtl/>
        </w:rPr>
        <w:t>عمده تحقیقات برای پیش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 xml:space="preserve">بینی </w:t>
      </w:r>
      <w:r w:rsidR="00C45F0C" w:rsidRPr="00422E5D">
        <w:rPr>
          <w:rFonts w:asciiTheme="majorBidi" w:hAnsiTheme="majorBidi" w:cstheme="majorBidi"/>
          <w:szCs w:val="26"/>
        </w:rPr>
        <w:lastRenderedPageBreak/>
        <w:t>ACP</w:t>
      </w:r>
      <w:r w:rsidR="00C45F0C" w:rsidRPr="003045C0">
        <w:rPr>
          <w:rFonts w:asciiTheme="majorBidi" w:hAnsiTheme="majorBidi"/>
          <w:rtl/>
        </w:rPr>
        <w:t>ها</w:t>
      </w:r>
      <w:r w:rsidR="00C45F0C" w:rsidRPr="009E34A9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ست. بعلاوه ابزار</w:t>
      </w:r>
      <w:r w:rsidR="0007092C" w:rsidRPr="009E34A9">
        <w:rPr>
          <w:rFonts w:asciiTheme="minorHAnsi" w:hAnsiTheme="minorHAnsi" w:hint="cs"/>
          <w:rtl/>
        </w:rPr>
        <w:t>های</w:t>
      </w:r>
      <w:r w:rsidR="00C45F0C" w:rsidRPr="009E34A9">
        <w:rPr>
          <w:rFonts w:asciiTheme="minorHAnsi" w:hAnsiTheme="minorHAnsi" w:hint="cs"/>
          <w:rtl/>
        </w:rPr>
        <w:t xml:space="preserve"> متعددی برای استخراج این ویژگی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ها در حال توسعه هستند و منتشر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شده</w:t>
      </w:r>
      <w:r w:rsidR="00C45F0C" w:rsidRPr="009E34A9">
        <w:rPr>
          <w:rFonts w:asciiTheme="minorHAnsi" w:hAnsiTheme="minorHAnsi"/>
          <w:rtl/>
        </w:rPr>
        <w:softHyphen/>
      </w:r>
      <w:r w:rsidR="00C45F0C" w:rsidRPr="009E34A9">
        <w:rPr>
          <w:rFonts w:asciiTheme="minorHAnsi" w:hAnsiTheme="minorHAnsi" w:hint="cs"/>
          <w:rtl/>
        </w:rPr>
        <w:t>اند.</w:t>
      </w:r>
    </w:p>
    <w:p w14:paraId="6076F7C9" w14:textId="5F811576" w:rsidR="002C2E46" w:rsidRPr="004E5A5A" w:rsidRDefault="00D423F4" w:rsidP="004E5A5A">
      <w:pPr>
        <w:jc w:val="both"/>
      </w:pPr>
      <w:r w:rsidRPr="004E5A5A">
        <w:rPr>
          <w:rFonts w:hint="cs"/>
          <w:rtl/>
        </w:rPr>
        <w:t>با مطالعه و جستجو بین پایگاه داده</w:t>
      </w:r>
      <w:r w:rsidRPr="004E5A5A">
        <w:rPr>
          <w:rtl/>
        </w:rPr>
        <w:softHyphen/>
      </w:r>
      <w:r w:rsidRPr="004E5A5A">
        <w:rPr>
          <w:rFonts w:hint="cs"/>
          <w:rtl/>
        </w:rPr>
        <w:t>ها</w:t>
      </w:r>
      <w:r w:rsidR="005F2566" w:rsidRPr="004E5A5A">
        <w:rPr>
          <w:rStyle w:val="FootnoteReference"/>
          <w:rtl/>
        </w:rPr>
        <w:footnoteReference w:id="25"/>
      </w:r>
      <w:r w:rsidR="00C1337E" w:rsidRPr="004E5A5A">
        <w:rPr>
          <w:rFonts w:hint="cs"/>
          <w:rtl/>
        </w:rPr>
        <w:t xml:space="preserve"> و </w:t>
      </w:r>
      <w:r w:rsidRPr="004E5A5A">
        <w:rPr>
          <w:rFonts w:hint="cs"/>
          <w:rtl/>
        </w:rPr>
        <w:t>مقالات منتشر</w:t>
      </w:r>
      <w:r w:rsidR="00102E4A" w:rsidRPr="004E5A5A">
        <w:rPr>
          <w:rtl/>
        </w:rPr>
        <w:softHyphen/>
      </w:r>
      <w:r w:rsidRPr="004E5A5A">
        <w:rPr>
          <w:rFonts w:hint="cs"/>
          <w:rtl/>
        </w:rPr>
        <w:t>شده در حوز</w:t>
      </w:r>
      <w:r w:rsidR="001331F5" w:rsidRPr="004E5A5A">
        <w:rPr>
          <w:rFonts w:hint="cs"/>
          <w:rtl/>
        </w:rPr>
        <w:t>ه پیش</w:t>
      </w:r>
      <w:r w:rsidR="001331F5" w:rsidRPr="004E5A5A">
        <w:rPr>
          <w:rtl/>
        </w:rPr>
        <w:softHyphen/>
      </w:r>
      <w:r w:rsidR="001331F5" w:rsidRPr="004E5A5A">
        <w:rPr>
          <w:rFonts w:hint="cs"/>
          <w:rtl/>
        </w:rPr>
        <w:t>بین</w:t>
      </w:r>
      <w:r w:rsidR="00102E4A" w:rsidRPr="004E5A5A">
        <w:rPr>
          <w:rFonts w:hint="cs"/>
          <w:rtl/>
        </w:rPr>
        <w:t xml:space="preserve">ی </w:t>
      </w:r>
      <w:r w:rsidR="001331F5" w:rsidRPr="00422E5D">
        <w:rPr>
          <w:rFonts w:asciiTheme="majorBidi" w:hAnsiTheme="majorBidi"/>
          <w:szCs w:val="26"/>
        </w:rPr>
        <w:t>ACPs</w:t>
      </w:r>
      <w:r w:rsidR="00F56328" w:rsidRPr="004E5A5A">
        <w:rPr>
          <w:rFonts w:hint="cs"/>
          <w:rtl/>
        </w:rPr>
        <w:t>، مطالعه</w:t>
      </w:r>
      <w:r w:rsidR="00F56328" w:rsidRPr="004E5A5A">
        <w:rPr>
          <w:rtl/>
        </w:rPr>
        <w:softHyphen/>
      </w:r>
      <w:r w:rsidR="00F56328" w:rsidRPr="004E5A5A">
        <w:rPr>
          <w:rFonts w:hint="cs"/>
          <w:rtl/>
        </w:rPr>
        <w:t>ای در سال 2021</w:t>
      </w:r>
      <w:r w:rsidR="002660E3" w:rsidRPr="004E5A5A">
        <w:rPr>
          <w:rFonts w:hint="cs"/>
          <w:rtl/>
        </w:rPr>
        <w:t xml:space="preserve"> </w:t>
      </w:r>
      <w:r w:rsidR="00F56328" w:rsidRPr="004E5A5A">
        <w:rPr>
          <w:rFonts w:hint="cs"/>
          <w:rtl/>
        </w:rPr>
        <w:t xml:space="preserve">تجمیعی از </w:t>
      </w:r>
      <w:r w:rsidR="008548DC" w:rsidRPr="004E5A5A">
        <w:rPr>
          <w:rFonts w:hint="cs"/>
          <w:rtl/>
        </w:rPr>
        <w:t>تمام داده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های موجود در حوزه پپتیدهای ضد</w:t>
      </w:r>
      <w:r w:rsidR="008548DC" w:rsidRPr="004E5A5A">
        <w:rPr>
          <w:rtl/>
        </w:rPr>
        <w:softHyphen/>
      </w:r>
      <w:r w:rsidR="008548DC" w:rsidRPr="004E5A5A">
        <w:rPr>
          <w:rFonts w:hint="cs"/>
          <w:rtl/>
        </w:rPr>
        <w:t>سرطانی</w:t>
      </w:r>
      <w:r w:rsidR="002660E3" w:rsidRPr="004E5A5A">
        <w:rPr>
          <w:rFonts w:hint="cs"/>
          <w:rtl/>
        </w:rPr>
        <w:t xml:space="preserve"> را در مقاله خود </w:t>
      </w:r>
      <w:r w:rsidR="00FF1B75" w:rsidRPr="004E5A5A">
        <w:rPr>
          <w:rFonts w:hint="cs"/>
          <w:rtl/>
        </w:rPr>
        <w:t>انجام داده</w:t>
      </w:r>
      <w:r w:rsidR="0090784D" w:rsidRPr="004E5A5A">
        <w:rPr>
          <w:rtl/>
        </w:rPr>
        <w:softHyphen/>
      </w:r>
      <w:r w:rsidR="002660E3" w:rsidRPr="004E5A5A">
        <w:rPr>
          <w:rFonts w:hint="cs"/>
          <w:rtl/>
        </w:rPr>
        <w:t>است</w:t>
      </w:r>
      <w:r w:rsidR="00E013CE" w:rsidRPr="004E5A5A">
        <w:rPr>
          <w:rFonts w:hint="cs"/>
          <w:rtl/>
        </w:rPr>
        <w:t>، داده</w:t>
      </w:r>
      <w:r w:rsidR="00E013CE" w:rsidRPr="004E5A5A">
        <w:rPr>
          <w:rtl/>
        </w:rPr>
        <w:softHyphen/>
      </w:r>
      <w:r w:rsidR="00E013CE" w:rsidRPr="004E5A5A">
        <w:rPr>
          <w:rFonts w:hint="cs"/>
          <w:rtl/>
        </w:rPr>
        <w:t xml:space="preserve">های این مطالعه </w:t>
      </w:r>
      <w:r w:rsidR="002B016A" w:rsidRPr="004E5A5A">
        <w:rPr>
          <w:rFonts w:hint="cs"/>
          <w:rtl/>
        </w:rPr>
        <w:t>مورد استفاده این پایان</w:t>
      </w:r>
      <w:r w:rsidR="002B016A" w:rsidRPr="004E5A5A">
        <w:rPr>
          <w:rtl/>
        </w:rPr>
        <w:softHyphen/>
      </w:r>
      <w:r w:rsidR="002B016A" w:rsidRPr="004E5A5A">
        <w:rPr>
          <w:rFonts w:hint="cs"/>
          <w:rtl/>
        </w:rPr>
        <w:t>نامه قرار گرفته است</w:t>
      </w:r>
      <w:r w:rsidR="00832F17" w:rsidRPr="004E5A5A">
        <w:rPr>
          <w:rtl/>
        </w:rPr>
        <w:fldChar w:fldCharType="begin"/>
      </w:r>
      <w:r w:rsidR="00E648C5" w:rsidRPr="004E5A5A">
        <w:rPr>
          <w:rtl/>
        </w:rPr>
        <w:instrText xml:space="preserve"> </w:instrText>
      </w:r>
      <w:r w:rsidR="00E648C5" w:rsidRPr="004E5A5A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 w:rsidRPr="004E5A5A">
        <w:rPr>
          <w:rtl/>
        </w:rPr>
        <w:instrText>&lt;/</w:instrText>
      </w:r>
      <w:r w:rsidR="00E648C5" w:rsidRPr="004E5A5A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 w:rsidRPr="004E5A5A">
        <w:rPr>
          <w:rtl/>
        </w:rPr>
        <w:instrText>/</w:instrText>
      </w:r>
      <w:r w:rsidR="00E648C5" w:rsidRPr="004E5A5A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832F17" w:rsidRPr="004E5A5A">
        <w:rPr>
          <w:rtl/>
        </w:rPr>
        <w:fldChar w:fldCharType="separate"/>
      </w:r>
      <w:r w:rsidR="00E648C5" w:rsidRPr="004E5A5A">
        <w:rPr>
          <w:noProof/>
          <w:rtl/>
        </w:rPr>
        <w:t>[32]</w:t>
      </w:r>
      <w:r w:rsidR="00832F17" w:rsidRPr="004E5A5A">
        <w:rPr>
          <w:rtl/>
        </w:rPr>
        <w:fldChar w:fldCharType="end"/>
      </w:r>
      <w:r w:rsidR="00D41DA8" w:rsidRPr="004E5A5A">
        <w:rPr>
          <w:rFonts w:hint="cs"/>
          <w:rtl/>
        </w:rPr>
        <w:t>.</w:t>
      </w:r>
    </w:p>
    <w:p w14:paraId="17C78B2C" w14:textId="42703090" w:rsidR="00EC7CF7" w:rsidRPr="00061F34" w:rsidRDefault="007847FD" w:rsidP="00E648C5">
      <w:pPr>
        <w:jc w:val="both"/>
        <w:rPr>
          <w:i/>
          <w:iCs/>
          <w:vertAlign w:val="subscript"/>
          <w:rtl/>
        </w:rPr>
      </w:pPr>
      <w:r w:rsidRPr="00061F34">
        <w:rPr>
          <w:rFonts w:hint="cs"/>
          <w:rtl/>
        </w:rPr>
        <w:t>مراحل تجمیع داده</w:t>
      </w:r>
      <w:r w:rsidR="000510F1" w:rsidRPr="00061F34">
        <w:rPr>
          <w:rtl/>
        </w:rPr>
        <w:softHyphen/>
      </w:r>
      <w:r w:rsidRPr="00061F34">
        <w:rPr>
          <w:rtl/>
        </w:rPr>
        <w:softHyphen/>
      </w:r>
      <w:r w:rsidRPr="00061F34">
        <w:rPr>
          <w:rFonts w:hint="cs"/>
          <w:rtl/>
        </w:rPr>
        <w:t xml:space="preserve"> بین پایگاه داده</w:t>
      </w:r>
      <w:r w:rsidR="00156B14" w:rsidRPr="00061F34">
        <w:rPr>
          <w:rtl/>
        </w:rPr>
        <w:softHyphen/>
      </w:r>
      <w:r w:rsidR="000510F1" w:rsidRPr="00061F34">
        <w:rPr>
          <w:rtl/>
        </w:rPr>
        <w:softHyphen/>
      </w:r>
      <w:r w:rsidR="000510F1" w:rsidRPr="00061F34">
        <w:rPr>
          <w:rFonts w:hint="cs"/>
          <w:rtl/>
        </w:rPr>
        <w:t>های</w:t>
      </w:r>
      <w:r w:rsidR="00156B14" w:rsidRPr="00061F34">
        <w:rPr>
          <w:rFonts w:hint="cs"/>
          <w:rtl/>
        </w:rPr>
        <w:t xml:space="preserve"> پپتید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ضدمیکروبی و داده</w:t>
      </w:r>
      <w:r w:rsidR="00156B14" w:rsidRPr="00061F34">
        <w:rPr>
          <w:rtl/>
        </w:rPr>
        <w:softHyphen/>
      </w:r>
      <w:r w:rsidR="00156B14" w:rsidRPr="00061F34">
        <w:rPr>
          <w:rFonts w:hint="cs"/>
          <w:rtl/>
        </w:rPr>
        <w:t>های استفاده شده در مقالات پیشین</w:t>
      </w:r>
      <w:r w:rsidR="00072999" w:rsidRPr="00061F34">
        <w:rPr>
          <w:rFonts w:hint="cs"/>
          <w:rtl/>
        </w:rPr>
        <w:t xml:space="preserve"> حوزه </w:t>
      </w:r>
      <w:r w:rsidR="00072999" w:rsidRPr="002A7B75">
        <w:rPr>
          <w:rFonts w:asciiTheme="majorBidi" w:hAnsiTheme="majorBidi" w:cstheme="majorBidi"/>
          <w:szCs w:val="26"/>
        </w:rPr>
        <w:t>ACPs</w:t>
      </w:r>
      <w:r w:rsidR="00156B14" w:rsidRPr="00061F34">
        <w:rPr>
          <w:rFonts w:hint="cs"/>
          <w:rtl/>
        </w:rPr>
        <w:t xml:space="preserve"> در</w:t>
      </w:r>
      <w:r w:rsidR="00CE3EE8" w:rsidRPr="00061F34">
        <w:rPr>
          <w:rFonts w:hint="cs"/>
          <w:rtl/>
        </w:rPr>
        <w:t xml:space="preserve">شکل </w:t>
      </w:r>
      <w:r w:rsidR="00A543D8" w:rsidRPr="00061F34">
        <w:rPr>
          <w:rFonts w:hint="cs"/>
          <w:rtl/>
        </w:rPr>
        <w:t>1-6</w:t>
      </w:r>
      <w:r w:rsidR="00D067D3" w:rsidRPr="00061F34">
        <w:rPr>
          <w:rFonts w:hint="cs"/>
          <w:rtl/>
        </w:rPr>
        <w:t xml:space="preserve"> </w:t>
      </w:r>
      <w:r w:rsidR="00CE3EE8" w:rsidRPr="00061F34">
        <w:rPr>
          <w:rFonts w:hint="cs"/>
          <w:rtl/>
        </w:rPr>
        <w:t>مشاهده می</w:t>
      </w:r>
      <w:r w:rsidR="00CE3EE8" w:rsidRPr="00061F34">
        <w:rPr>
          <w:rtl/>
        </w:rPr>
        <w:softHyphen/>
      </w:r>
      <w:r w:rsidR="00CE3EE8" w:rsidRPr="00061F34">
        <w:rPr>
          <w:rFonts w:hint="cs"/>
          <w:rtl/>
        </w:rPr>
        <w:t>شود</w:t>
      </w:r>
      <w:r w:rsidR="00D41DA8" w:rsidRPr="00061F34"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D41DA8" w:rsidRPr="00061F34">
        <w:rPr>
          <w:rtl/>
        </w:rPr>
        <w:fldChar w:fldCharType="separate"/>
      </w:r>
      <w:r w:rsidR="00E648C5">
        <w:rPr>
          <w:noProof/>
          <w:rtl/>
        </w:rPr>
        <w:t>[32]</w:t>
      </w:r>
      <w:r w:rsidR="00D41DA8" w:rsidRPr="00061F34">
        <w:rPr>
          <w:rtl/>
        </w:rPr>
        <w:fldChar w:fldCharType="end"/>
      </w:r>
      <w:r w:rsidR="00D41DA8" w:rsidRPr="00061F34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bidi="ar-SA"/>
        </w:rPr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20E45C7F" w:rsidR="00147B25" w:rsidRDefault="00304523" w:rsidP="007A00E7">
      <w:pPr>
        <w:pStyle w:val="Caption"/>
        <w:rPr>
          <w:rtl/>
        </w:rPr>
      </w:pPr>
      <w:bookmarkStart w:id="38" w:name="_Toc93745947"/>
      <w:r>
        <w:rPr>
          <w:rtl/>
        </w:rPr>
        <w:t xml:space="preserve">شکل </w:t>
      </w:r>
      <w:r w:rsidR="00A406EC">
        <w:fldChar w:fldCharType="begin"/>
      </w:r>
      <w:r w:rsidR="00A406EC">
        <w:instrText xml:space="preserve"> STYLEREF 1 \s </w:instrText>
      </w:r>
      <w:r w:rsidR="00A406EC">
        <w:fldChar w:fldCharType="separate"/>
      </w:r>
      <w:r w:rsidR="008A2D4F">
        <w:rPr>
          <w:noProof/>
          <w:rtl/>
        </w:rPr>
        <w:t>‏1</w:t>
      </w:r>
      <w:r w:rsidR="00A406EC">
        <w:rPr>
          <w:noProof/>
        </w:rPr>
        <w:fldChar w:fldCharType="end"/>
      </w:r>
      <w:r w:rsidR="00744160">
        <w:rPr>
          <w:rtl/>
        </w:rPr>
        <w:t>–</w:t>
      </w:r>
      <w:fldSimple w:instr=" SEQ شکل \* ARABIC \s 1 ">
        <w:r w:rsidR="008A2D4F">
          <w:rPr>
            <w:noProof/>
          </w:rPr>
          <w:t>6</w:t>
        </w:r>
      </w:fldSimple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E648C5">
        <w:rPr>
          <w:rtl/>
        </w:rPr>
        <w:instrText xml:space="preserve"> </w:instrText>
      </w:r>
      <w:r w:rsidR="00E648C5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</w:rPr>
        <w:instrText>&lt;/</w:instrText>
      </w:r>
      <w:r w:rsidR="00E648C5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</w:rPr>
        <w:instrText>/</w:instrText>
      </w:r>
      <w:r w:rsidR="00E648C5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>
        <w:rPr>
          <w:rtl/>
        </w:rPr>
        <w:fldChar w:fldCharType="separate"/>
      </w:r>
      <w:r w:rsidR="00E648C5">
        <w:rPr>
          <w:noProof/>
          <w:rtl/>
        </w:rPr>
        <w:t>[32]</w:t>
      </w:r>
      <w:bookmarkEnd w:id="38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620D3A2C" w:rsidR="008224E9" w:rsidRPr="00EE646D" w:rsidRDefault="00DE5726" w:rsidP="00E648C5">
      <w:pPr>
        <w:jc w:val="both"/>
        <w:rPr>
          <w:rFonts w:asciiTheme="minorHAnsi" w:hAnsiTheme="minorHAnsi"/>
          <w:rtl/>
        </w:rPr>
      </w:pPr>
      <w:r w:rsidRPr="00EE646D">
        <w:rPr>
          <w:rFonts w:hint="cs"/>
          <w:rtl/>
          <w:lang w:bidi="ar-SA"/>
        </w:rPr>
        <w:lastRenderedPageBreak/>
        <w:t>برای</w:t>
      </w:r>
      <w:r w:rsidR="00147B25" w:rsidRPr="00EE646D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 w:rsidRPr="00EE646D">
        <w:rPr>
          <w:rFonts w:hint="cs"/>
          <w:rtl/>
          <w:lang w:bidi="ar-SA"/>
        </w:rPr>
        <w:t>شد</w:t>
      </w:r>
      <w:r w:rsidR="00BF42BF">
        <w:rPr>
          <w:rFonts w:hint="cs"/>
          <w:rtl/>
          <w:lang w:bidi="ar-SA"/>
        </w:rPr>
        <w:t xml:space="preserve">ه </w:t>
      </w:r>
      <w:r w:rsidR="00147B25" w:rsidRPr="00EE646D">
        <w:rPr>
          <w:rFonts w:hint="cs"/>
          <w:rtl/>
          <w:lang w:bidi="ar-SA"/>
        </w:rPr>
        <w:t>و در حال توسعه هستند. با بررسی ابزار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ی متفاوت برای استخراج ویژگی</w:t>
      </w:r>
      <w:r w:rsidR="00147B25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ها از ساختار</w:t>
      </w:r>
      <w:r w:rsidR="00104B9D" w:rsidRPr="00EE646D">
        <w:rPr>
          <w:rtl/>
          <w:lang w:bidi="ar-SA"/>
        </w:rPr>
        <w:softHyphen/>
      </w:r>
      <w:r w:rsidR="00147B25" w:rsidRPr="00EE646D">
        <w:rPr>
          <w:rFonts w:hint="cs"/>
          <w:rtl/>
          <w:lang w:bidi="ar-SA"/>
        </w:rPr>
        <w:t>اولیه توالی پروتئین و پپتیدها</w:t>
      </w:r>
      <w:r w:rsidR="0057337E" w:rsidRPr="00EE646D">
        <w:rPr>
          <w:rFonts w:hint="cs"/>
          <w:rtl/>
          <w:lang w:bidi="ar-SA"/>
        </w:rPr>
        <w:t>،</w:t>
      </w:r>
      <w:r w:rsidR="00147B25" w:rsidRPr="00EE646D">
        <w:rPr>
          <w:rFonts w:hint="cs"/>
          <w:rtl/>
          <w:lang w:bidi="ar-SA"/>
        </w:rPr>
        <w:t xml:space="preserve"> پکیج پایتون </w:t>
      </w:r>
      <w:proofErr w:type="spellStart"/>
      <w:r w:rsidR="00147B25" w:rsidRPr="00032EFD">
        <w:rPr>
          <w:rFonts w:asciiTheme="majorBidi" w:hAnsiTheme="majorBidi" w:cstheme="majorBidi"/>
          <w:szCs w:val="26"/>
          <w:lang w:bidi="ar-SA"/>
        </w:rPr>
        <w:t>iFeature</w:t>
      </w:r>
      <w:proofErr w:type="spellEnd"/>
      <w:r w:rsidR="00147B25" w:rsidRPr="00EE646D">
        <w:rPr>
          <w:rFonts w:asciiTheme="minorHAnsi" w:hAnsiTheme="minorHAnsi"/>
          <w:lang w:bidi="ar-SA"/>
        </w:rPr>
        <w:t xml:space="preserve"> </w:t>
      </w:r>
      <w:r w:rsidR="00147B25" w:rsidRPr="00EE646D">
        <w:rPr>
          <w:rFonts w:asciiTheme="minorHAnsi" w:hAnsiTheme="minorHAnsi" w:hint="cs"/>
          <w:rtl/>
        </w:rPr>
        <w:t xml:space="preserve"> که در سال 2018 </w:t>
      </w:r>
      <w:r w:rsidR="00BC25D5" w:rsidRPr="00EE646D">
        <w:rPr>
          <w:rFonts w:asciiTheme="minorHAnsi" w:hAnsiTheme="minorHAnsi" w:hint="cs"/>
          <w:rtl/>
        </w:rPr>
        <w:t>منتشر شده است</w:t>
      </w:r>
      <w:r w:rsidR="004C5325" w:rsidRPr="00EE646D">
        <w:rPr>
          <w:rFonts w:asciiTheme="minorHAnsi" w:hAnsiTheme="minorHAnsi"/>
          <w:rtl/>
        </w:rPr>
        <w:fldChar w:fldCharType="begin"/>
      </w:r>
      <w:r w:rsidR="00E648C5">
        <w:rPr>
          <w:rFonts w:asciiTheme="minorHAnsi" w:hAnsiTheme="minorHAnsi"/>
          <w:rtl/>
        </w:rPr>
        <w:instrText xml:space="preserve"> </w:instrText>
      </w:r>
      <w:r w:rsidR="00E648C5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4C5325" w:rsidRPr="00EE646D">
        <w:rPr>
          <w:rFonts w:asciiTheme="minorHAnsi" w:hAnsiTheme="minorHAnsi"/>
          <w:rtl/>
        </w:rPr>
        <w:fldChar w:fldCharType="separate"/>
      </w:r>
      <w:r w:rsidR="00E648C5">
        <w:rPr>
          <w:rFonts w:asciiTheme="minorHAnsi" w:hAnsiTheme="minorHAnsi"/>
          <w:noProof/>
          <w:rtl/>
        </w:rPr>
        <w:t>[33]</w:t>
      </w:r>
      <w:r w:rsidR="004C5325" w:rsidRPr="00EE646D">
        <w:rPr>
          <w:rFonts w:asciiTheme="minorHAnsi" w:hAnsiTheme="minorHAnsi"/>
          <w:rtl/>
        </w:rPr>
        <w:fldChar w:fldCharType="end"/>
      </w:r>
      <w:r w:rsidR="00BC25D5" w:rsidRPr="00EE646D">
        <w:rPr>
          <w:rFonts w:asciiTheme="minorHAnsi" w:hAnsiTheme="minorHAnsi" w:hint="cs"/>
          <w:rtl/>
        </w:rPr>
        <w:t>، پوشش دهنده نیاز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های این پایان</w:t>
      </w:r>
      <w:r w:rsidR="00BC25D5" w:rsidRPr="00EE646D">
        <w:rPr>
          <w:rFonts w:asciiTheme="minorHAnsi" w:hAnsiTheme="minorHAnsi"/>
          <w:rtl/>
        </w:rPr>
        <w:softHyphen/>
      </w:r>
      <w:r w:rsidR="00BC25D5" w:rsidRPr="00EE646D">
        <w:rPr>
          <w:rFonts w:asciiTheme="minorHAnsi" w:hAnsiTheme="minorHAnsi" w:hint="cs"/>
          <w:rtl/>
        </w:rPr>
        <w:t>نامه است.</w:t>
      </w:r>
    </w:p>
    <w:p w14:paraId="7D93D73B" w14:textId="7AC882A2" w:rsidR="00B20487" w:rsidRPr="00D90DD2" w:rsidRDefault="00104B9D" w:rsidP="00E648C5">
      <w:pPr>
        <w:jc w:val="both"/>
        <w:rPr>
          <w:rtl/>
        </w:rPr>
      </w:pPr>
      <w:r w:rsidRPr="00D90DD2">
        <w:rPr>
          <w:rFonts w:hint="cs"/>
          <w:rtl/>
        </w:rPr>
        <w:t xml:space="preserve">همچنین با بررسی مقالات موجود در حوزه </w:t>
      </w:r>
      <w:r w:rsidRPr="00CB5A83">
        <w:rPr>
          <w:rFonts w:asciiTheme="majorBidi" w:hAnsiTheme="majorBidi" w:cstheme="majorBidi"/>
          <w:szCs w:val="26"/>
        </w:rPr>
        <w:t>ACP prediction</w:t>
      </w:r>
      <w:r w:rsidRPr="00CB5A83">
        <w:rPr>
          <w:rFonts w:asciiTheme="majorBidi" w:hAnsiTheme="majorBidi" w:cstheme="majorBidi"/>
          <w:szCs w:val="26"/>
          <w:rtl/>
        </w:rPr>
        <w:t xml:space="preserve"> </w:t>
      </w:r>
      <w:r w:rsidR="00872E49" w:rsidRPr="00D90DD2">
        <w:rPr>
          <w:rFonts w:hint="cs"/>
          <w:rtl/>
        </w:rPr>
        <w:t>به روش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محاسباتی و همچنین بررسی الگوریتم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>های کلاسیک یادگیری ماشین، بررسی ش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است که </w:t>
      </w:r>
      <w:r w:rsidR="00872E49" w:rsidRPr="00CB5A83">
        <w:rPr>
          <w:rFonts w:asciiTheme="majorBidi" w:hAnsiTheme="majorBidi" w:cstheme="majorBidi"/>
          <w:szCs w:val="26"/>
        </w:rPr>
        <w:t>RF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6"/>
      </w:r>
      <w:r w:rsidR="009322A9" w:rsidRPr="00D90DD2">
        <w:t xml:space="preserve"> </w:t>
      </w:r>
      <w:r w:rsidR="00872E49" w:rsidRPr="00D90DD2">
        <w:rPr>
          <w:rFonts w:hint="cs"/>
          <w:rtl/>
        </w:rPr>
        <w:t xml:space="preserve">و </w:t>
      </w:r>
      <w:r w:rsidR="00872E49" w:rsidRPr="00CB5A83">
        <w:rPr>
          <w:rFonts w:asciiTheme="majorBidi" w:hAnsiTheme="majorBidi" w:cstheme="majorBidi"/>
          <w:szCs w:val="26"/>
        </w:rPr>
        <w:t>SVM</w:t>
      </w:r>
      <w:r w:rsidR="001A242B" w:rsidRPr="00D90DD2">
        <w:rPr>
          <w:rStyle w:val="FootnoteReference"/>
          <w:rFonts w:asciiTheme="minorHAnsi" w:hAnsiTheme="minorHAnsi"/>
          <w:rtl/>
        </w:rPr>
        <w:footnoteReference w:id="27"/>
      </w:r>
      <w:r w:rsidR="009322A9" w:rsidRPr="00D90DD2">
        <w:t xml:space="preserve"> </w:t>
      </w:r>
      <w:r w:rsidR="00872E49" w:rsidRPr="00D90DD2">
        <w:rPr>
          <w:rFonts w:hint="cs"/>
          <w:rtl/>
        </w:rPr>
        <w:t>کاندیدای خوبی برای استفاد</w:t>
      </w:r>
      <w:r w:rsidR="00BA3F9B" w:rsidRPr="00D90DD2">
        <w:rPr>
          <w:rFonts w:hint="cs"/>
          <w:rtl/>
        </w:rPr>
        <w:t xml:space="preserve">ه </w:t>
      </w:r>
      <w:r w:rsidR="00872E49" w:rsidRPr="00D90DD2">
        <w:rPr>
          <w:rFonts w:hint="cs"/>
          <w:rtl/>
        </w:rPr>
        <w:t>بر روی داده</w:t>
      </w:r>
      <w:r w:rsidR="00872E49" w:rsidRPr="00D90DD2">
        <w:rPr>
          <w:rtl/>
        </w:rPr>
        <w:softHyphen/>
      </w:r>
      <w:r w:rsidR="00872E49" w:rsidRPr="00D90DD2">
        <w:rPr>
          <w:rFonts w:hint="cs"/>
          <w:rtl/>
        </w:rPr>
        <w:t xml:space="preserve">های </w:t>
      </w:r>
      <w:r w:rsidR="00872E49" w:rsidRPr="00CB5A83">
        <w:rPr>
          <w:rFonts w:asciiTheme="majorBidi" w:hAnsiTheme="majorBidi" w:cstheme="majorBidi"/>
          <w:szCs w:val="26"/>
        </w:rPr>
        <w:t>ACP</w:t>
      </w:r>
      <w:r w:rsidR="00872E49" w:rsidRPr="00D90DD2">
        <w:rPr>
          <w:rFonts w:hint="cs"/>
          <w:rtl/>
        </w:rPr>
        <w:t xml:space="preserve">، </w:t>
      </w:r>
      <w:r w:rsidR="00872E49" w:rsidRPr="00CB5A83">
        <w:rPr>
          <w:rFonts w:asciiTheme="majorBidi" w:hAnsiTheme="majorBidi" w:cstheme="majorBidi"/>
          <w:szCs w:val="26"/>
        </w:rPr>
        <w:t>non-ACP</w:t>
      </w:r>
      <w:r w:rsidR="00944D39" w:rsidRPr="00D90DD2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 w:rsidRPr="00D90DD2">
        <w:rPr>
          <w:rFonts w:hint="cs"/>
          <w:rtl/>
        </w:rPr>
        <w:t xml:space="preserve"> هستند</w:t>
      </w:r>
      <w:r w:rsidR="004646DD" w:rsidRPr="00D90DD2">
        <w:rPr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rPr>
          <w:rtl/>
        </w:rPr>
        <w:instrText xml:space="preserve"> </w:instrText>
      </w:r>
      <w:r w:rsidR="00E648C5">
        <w:instrText xml:space="preserve">ADDIN EN.CITE </w:instrText>
      </w:r>
      <w:r w:rsidR="00E648C5"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E648C5">
        <w:instrText xml:space="preserve"> ADDIN EN.CITE.DATA </w:instrText>
      </w:r>
      <w:r w:rsidR="00E648C5">
        <w:fldChar w:fldCharType="end"/>
      </w:r>
      <w:r w:rsidR="004646DD" w:rsidRPr="00D90DD2">
        <w:rPr>
          <w:rtl/>
        </w:rPr>
      </w:r>
      <w:r w:rsidR="004646DD" w:rsidRPr="00D90DD2">
        <w:rPr>
          <w:rtl/>
        </w:rPr>
        <w:fldChar w:fldCharType="separate"/>
      </w:r>
      <w:r w:rsidR="00E648C5">
        <w:rPr>
          <w:noProof/>
          <w:rtl/>
        </w:rPr>
        <w:t>[34-39]</w:t>
      </w:r>
      <w:r w:rsidR="004646DD" w:rsidRPr="00D90DD2">
        <w:rPr>
          <w:rtl/>
        </w:rPr>
        <w:fldChar w:fldCharType="end"/>
      </w:r>
      <w:r w:rsidR="004646DD" w:rsidRPr="00D90DD2">
        <w:rPr>
          <w:rFonts w:hint="cs"/>
          <w:rtl/>
        </w:rPr>
        <w:t>.</w:t>
      </w:r>
    </w:p>
    <w:p w14:paraId="34A99B62" w14:textId="77777777" w:rsidR="0011218E" w:rsidRPr="0011218E" w:rsidRDefault="0011218E" w:rsidP="0011218E">
      <w:pPr>
        <w:jc w:val="both"/>
        <w:rPr>
          <w:rFonts w:asciiTheme="minorHAnsi" w:hAnsiTheme="minorHAnsi"/>
          <w:sz w:val="24"/>
          <w:rtl/>
        </w:rPr>
      </w:pPr>
    </w:p>
    <w:p w14:paraId="4A22293E" w14:textId="62B7678D" w:rsidR="00C3611C" w:rsidRDefault="00C3611C" w:rsidP="001615B3">
      <w:pPr>
        <w:pStyle w:val="Heading2"/>
      </w:pPr>
      <w:bookmarkStart w:id="39" w:name="_Toc82546044"/>
      <w:bookmarkStart w:id="40" w:name="_Toc82905555"/>
      <w:bookmarkStart w:id="41" w:name="_Toc93745832"/>
      <w:r>
        <w:rPr>
          <w:rFonts w:hint="cs"/>
          <w:rtl/>
        </w:rPr>
        <w:t>هدف از انجام طرح</w:t>
      </w:r>
      <w:bookmarkEnd w:id="39"/>
      <w:bookmarkEnd w:id="40"/>
      <w:bookmarkEnd w:id="41"/>
    </w:p>
    <w:p w14:paraId="131B1CFB" w14:textId="2073F639" w:rsidR="00512C69" w:rsidRPr="00D47CBA" w:rsidRDefault="00EB3F87" w:rsidP="00E648C5">
      <w:pPr>
        <w:jc w:val="both"/>
        <w:rPr>
          <w:rtl/>
        </w:rPr>
      </w:pPr>
      <w:r w:rsidRPr="00D47CBA">
        <w:rPr>
          <w:rtl/>
        </w:rPr>
        <w:t>اگرچه</w:t>
      </w:r>
      <w:r w:rsidR="00463E4E" w:rsidRPr="00D47CBA">
        <w:rPr>
          <w:rFonts w:hint="cs"/>
          <w:rtl/>
        </w:rPr>
        <w:t xml:space="preserve"> </w:t>
      </w:r>
      <w:r w:rsidR="00463E4E" w:rsidRPr="00D47CBA">
        <w:rPr>
          <w:rFonts w:asciiTheme="majorBidi" w:hAnsiTheme="majorBidi"/>
          <w:szCs w:val="26"/>
        </w:rPr>
        <w:t>AMPs</w:t>
      </w:r>
      <w:r w:rsidR="007D3ECA" w:rsidRPr="00D47CBA">
        <w:rPr>
          <w:rStyle w:val="FootnoteReference"/>
          <w:rFonts w:asciiTheme="majorBidi" w:hAnsiTheme="majorBidi"/>
          <w:rtl/>
        </w:rPr>
        <w:footnoteReference w:id="29"/>
      </w:r>
      <w:r w:rsidR="00AA3471" w:rsidRPr="00D47CBA">
        <w:t xml:space="preserve"> </w:t>
      </w:r>
      <w:r w:rsidRPr="00D47CBA">
        <w:rPr>
          <w:rtl/>
        </w:rPr>
        <w:t>در چندین دهه قبل شناخته شده</w:t>
      </w:r>
      <w:r w:rsidRPr="00D47CBA">
        <w:rPr>
          <w:rtl/>
        </w:rPr>
        <w:softHyphen/>
        <w:t>اند، اما تنها در دهه اخیر است که تعداد مقا</w:t>
      </w:r>
      <w:r w:rsidRPr="00D47CBA">
        <w:rPr>
          <w:rFonts w:hint="cs"/>
          <w:rtl/>
        </w:rPr>
        <w:t>لا</w:t>
      </w:r>
      <w:r w:rsidRPr="00D47CBA">
        <w:rPr>
          <w:rtl/>
        </w:rPr>
        <w:t>ت مربوط به فعالیت</w:t>
      </w:r>
      <w:r w:rsidR="00272ED4" w:rsidRPr="00D47CBA">
        <w:rPr>
          <w:rtl/>
        </w:rPr>
        <w:softHyphen/>
      </w:r>
      <w:r w:rsidRPr="00D47CBA">
        <w:rPr>
          <w:rtl/>
        </w:rPr>
        <w:t>های ضدسرطانی آن</w:t>
      </w:r>
      <w:r w:rsidR="007C7F5D" w:rsidRPr="00D47CBA">
        <w:rPr>
          <w:rtl/>
        </w:rPr>
        <w:softHyphen/>
      </w:r>
      <w:r w:rsidRPr="00D47CBA">
        <w:rPr>
          <w:rtl/>
        </w:rPr>
        <w:t>ها افزایش یافته و از آن</w:t>
      </w:r>
      <w:r w:rsidR="007C7F5D" w:rsidRPr="00D47CBA">
        <w:rPr>
          <w:rtl/>
        </w:rPr>
        <w:softHyphen/>
      </w:r>
      <w:r w:rsidRPr="00D47CBA">
        <w:rPr>
          <w:rtl/>
        </w:rPr>
        <w:t>ها به عنوان پپتیدهای ضدسرطانی</w:t>
      </w:r>
      <w:r w:rsidR="00272ED4" w:rsidRPr="00D47CBA">
        <w:rPr>
          <w:rFonts w:hint="cs"/>
          <w:rtl/>
        </w:rPr>
        <w:t xml:space="preserve"> ی</w:t>
      </w:r>
      <w:r w:rsidRPr="00D47CBA">
        <w:rPr>
          <w:rtl/>
        </w:rPr>
        <w:t>اد میکنند</w:t>
      </w:r>
      <w:r w:rsidR="007C7F5D" w:rsidRPr="00D47CBA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rPr>
          <w:rtl/>
        </w:rPr>
        <w:instrText xml:space="preserve"> </w:instrText>
      </w:r>
      <w:r w:rsidR="00E648C5" w:rsidRPr="00D47CBA">
        <w:instrText xml:space="preserve">ADDIN EN.CITE </w:instrText>
      </w:r>
      <w:r w:rsidR="00E648C5" w:rsidRPr="00D47CBA"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E648C5" w:rsidRPr="00D47CBA">
        <w:instrText xml:space="preserve"> ADDIN EN.CITE.DATA </w:instrText>
      </w:r>
      <w:r w:rsidR="00E648C5" w:rsidRPr="00D47CBA">
        <w:fldChar w:fldCharType="end"/>
      </w:r>
      <w:r w:rsidR="007C7F5D" w:rsidRPr="00D47CBA">
        <w:rPr>
          <w:rtl/>
        </w:rPr>
      </w:r>
      <w:r w:rsidR="007C7F5D" w:rsidRPr="00D47CBA">
        <w:rPr>
          <w:rtl/>
        </w:rPr>
        <w:fldChar w:fldCharType="separate"/>
      </w:r>
      <w:r w:rsidR="00E648C5" w:rsidRPr="00D47CBA">
        <w:rPr>
          <w:noProof/>
          <w:rtl/>
        </w:rPr>
        <w:t>[6-8, 14, 40]</w:t>
      </w:r>
      <w:r w:rsidR="007C7F5D" w:rsidRPr="00D47CBA">
        <w:rPr>
          <w:rtl/>
        </w:rPr>
        <w:fldChar w:fldCharType="end"/>
      </w:r>
      <w:r w:rsidRPr="00D47CBA">
        <w:rPr>
          <w:rtl/>
        </w:rPr>
        <w:t>. به همین علت بر این باوریم که در سال</w:t>
      </w:r>
      <w:r w:rsidR="00040853" w:rsidRPr="00D47CBA">
        <w:softHyphen/>
      </w:r>
      <w:r w:rsidRPr="00D47CBA">
        <w:rPr>
          <w:rtl/>
        </w:rPr>
        <w:t>های آینده، این پپتیدها به علت ویژگی</w:t>
      </w:r>
      <w:r w:rsidR="004748E7" w:rsidRPr="00D47CBA">
        <w:rPr>
          <w:rtl/>
        </w:rPr>
        <w:softHyphen/>
      </w:r>
      <w:r w:rsidRPr="00D47CBA">
        <w:rPr>
          <w:rtl/>
        </w:rPr>
        <w:t>های منحصربه</w:t>
      </w:r>
      <w:r w:rsidR="004748E7" w:rsidRPr="00D47CBA">
        <w:rPr>
          <w:rtl/>
        </w:rPr>
        <w:softHyphen/>
      </w:r>
      <w:r w:rsidRPr="00D47CBA">
        <w:rPr>
          <w:rtl/>
        </w:rPr>
        <w:t>فردشان در راستای تأثیرگذاری روی سلول</w:t>
      </w:r>
      <w:r w:rsidR="00AB6460" w:rsidRPr="00D47CBA">
        <w:rPr>
          <w:rFonts w:hint="cs"/>
          <w:rtl/>
        </w:rPr>
        <w:t>ه</w:t>
      </w:r>
      <w:r w:rsidRPr="00D47CBA">
        <w:rPr>
          <w:rtl/>
        </w:rPr>
        <w:t>ای سرطانی، پیشرفت مهمی در درمان بیماری سرطان که از بزرگترین نگرانی</w:t>
      </w:r>
      <w:r w:rsidR="004748E7" w:rsidRPr="00D47CBA">
        <w:rPr>
          <w:rtl/>
        </w:rPr>
        <w:softHyphen/>
      </w:r>
      <w:r w:rsidRPr="00D47CBA">
        <w:rPr>
          <w:rtl/>
        </w:rPr>
        <w:t>های جامعه بشری در جهان است، رقم خواهن</w:t>
      </w:r>
      <w:r w:rsidR="006C69B8" w:rsidRPr="00D47CBA">
        <w:rPr>
          <w:rFonts w:hint="cs"/>
          <w:rtl/>
        </w:rPr>
        <w:t>د ز</w:t>
      </w:r>
      <w:r w:rsidRPr="00D47CBA">
        <w:rPr>
          <w:rtl/>
        </w:rPr>
        <w:t>د. استراتژی دیگری که مورد توجه قرار گرفته</w:t>
      </w:r>
      <w:r w:rsidR="004748E7" w:rsidRPr="00D47CBA">
        <w:rPr>
          <w:rtl/>
        </w:rPr>
        <w:softHyphen/>
      </w:r>
      <w:r w:rsidRPr="00D47CBA">
        <w:rPr>
          <w:rtl/>
        </w:rPr>
        <w:t>است، استفاده ترکیبی از پپتیدها با داروهای مرسوم شیمی</w:t>
      </w:r>
      <w:r w:rsidR="004748E7" w:rsidRPr="00D47CBA">
        <w:rPr>
          <w:rtl/>
        </w:rPr>
        <w:softHyphen/>
      </w:r>
      <w:r w:rsidRPr="00D47CBA">
        <w:rPr>
          <w:rtl/>
        </w:rPr>
        <w:t>درمانی است که هزینه</w:t>
      </w:r>
      <w:r w:rsidR="002923B0" w:rsidRPr="00D47CBA">
        <w:rPr>
          <w:rtl/>
        </w:rPr>
        <w:softHyphen/>
      </w:r>
      <w:r w:rsidRPr="00D47CBA">
        <w:rPr>
          <w:rtl/>
        </w:rPr>
        <w:t>های درمان را کاهش می</w:t>
      </w:r>
      <w:r w:rsidR="002923B0" w:rsidRPr="00D47CBA">
        <w:rPr>
          <w:rtl/>
        </w:rPr>
        <w:softHyphen/>
      </w:r>
      <w:r w:rsidRPr="00D47CBA">
        <w:rPr>
          <w:rtl/>
        </w:rPr>
        <w:t>دهد و باعث به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حداقل</w:t>
      </w:r>
      <w:r w:rsidR="002923B0" w:rsidRPr="00D47CBA">
        <w:rPr>
          <w:rFonts w:hint="cs"/>
          <w:rtl/>
        </w:rPr>
        <w:t xml:space="preserve"> </w:t>
      </w:r>
      <w:r w:rsidRPr="00D47CBA">
        <w:rPr>
          <w:rtl/>
        </w:rPr>
        <w:t>رساندن مشکل مقاومت به سرطان و جلوگیری از عود مجدد آن میشود. پیشرفت</w:t>
      </w:r>
      <w:r w:rsidR="00D80BD6" w:rsidRPr="00D47CBA">
        <w:rPr>
          <w:rtl/>
        </w:rPr>
        <w:softHyphen/>
      </w:r>
      <w:r w:rsidRPr="00D47CBA">
        <w:rPr>
          <w:rtl/>
        </w:rPr>
        <w:t>هایی در جهت تولید این پپتیدها در مقیاس بزرگ در جهان صورت گرفته</w:t>
      </w:r>
      <w:r w:rsidR="00D80BD6" w:rsidRPr="00D47CBA">
        <w:rPr>
          <w:rtl/>
        </w:rPr>
        <w:softHyphen/>
      </w:r>
      <w:r w:rsidR="00D80BD6" w:rsidRPr="00D47CBA">
        <w:rPr>
          <w:rFonts w:hint="cs"/>
          <w:rtl/>
        </w:rPr>
        <w:t>ا</w:t>
      </w:r>
      <w:r w:rsidRPr="00D47CBA">
        <w:rPr>
          <w:rtl/>
        </w:rPr>
        <w:t xml:space="preserve">ست تا این روش درمانی، برای </w:t>
      </w:r>
      <w:r w:rsidRPr="00D47CBA">
        <w:rPr>
          <w:rtl/>
        </w:rPr>
        <w:lastRenderedPageBreak/>
        <w:t>بیماران ارزان</w:t>
      </w:r>
      <w:r w:rsidR="00D80BD6" w:rsidRPr="00D47CBA">
        <w:rPr>
          <w:rtl/>
        </w:rPr>
        <w:softHyphen/>
      </w:r>
      <w:r w:rsidRPr="00D47CBA">
        <w:rPr>
          <w:rtl/>
        </w:rPr>
        <w:t>تر و قابل</w:t>
      </w:r>
      <w:r w:rsidR="00D80BD6" w:rsidRPr="00D47CBA">
        <w:rPr>
          <w:rFonts w:hint="cs"/>
          <w:rtl/>
        </w:rPr>
        <w:t xml:space="preserve"> </w:t>
      </w:r>
      <w:r w:rsidRPr="00D47CBA">
        <w:rPr>
          <w:rtl/>
        </w:rPr>
        <w:t>دسترس</w:t>
      </w:r>
      <w:r w:rsidR="00D80BD6" w:rsidRPr="00D47CBA">
        <w:rPr>
          <w:rtl/>
        </w:rPr>
        <w:softHyphen/>
      </w:r>
      <w:r w:rsidRPr="00D47CBA">
        <w:rPr>
          <w:rtl/>
        </w:rPr>
        <w:t>تر باش</w:t>
      </w:r>
      <w:r w:rsidR="00866257" w:rsidRPr="00D47CBA">
        <w:rPr>
          <w:rFonts w:hint="cs"/>
          <w:rtl/>
        </w:rPr>
        <w:t>د.</w:t>
      </w:r>
      <w:r w:rsidRPr="00D47CBA">
        <w:t xml:space="preserve"> </w:t>
      </w:r>
      <w:r w:rsidRPr="00D47CBA">
        <w:rPr>
          <w:rtl/>
        </w:rPr>
        <w:t>هرچند محدودیت</w:t>
      </w:r>
      <w:r w:rsidR="00CC599F" w:rsidRPr="00D47CBA">
        <w:rPr>
          <w:rtl/>
        </w:rPr>
        <w:softHyphen/>
      </w:r>
      <w:r w:rsidRPr="00D47CBA">
        <w:rPr>
          <w:rtl/>
        </w:rPr>
        <w:t>هایی ازجمله شباهت احتمالی این پپتیدها با آنتی</w:t>
      </w:r>
      <w:r w:rsidR="00CC599F" w:rsidRPr="00D47CBA">
        <w:rPr>
          <w:rtl/>
        </w:rPr>
        <w:softHyphen/>
      </w:r>
      <w:r w:rsidRPr="00D47CBA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D47CBA">
        <w:rPr>
          <w:rtl/>
        </w:rPr>
        <w:softHyphen/>
      </w:r>
      <w:r w:rsidRPr="00D47CBA">
        <w:rPr>
          <w:rtl/>
        </w:rPr>
        <w:t>شده میتوان پیش</w:t>
      </w:r>
      <w:r w:rsidR="00CC599F" w:rsidRPr="00D47CBA">
        <w:rPr>
          <w:rtl/>
        </w:rPr>
        <w:softHyphen/>
      </w:r>
      <w:r w:rsidRPr="00D47CBA">
        <w:rPr>
          <w:rtl/>
        </w:rPr>
        <w:t>بینی کرد این پپتیدها مسیری رو به پیشرفت در جهت بهینه</w:t>
      </w:r>
      <w:r w:rsidR="00CC599F" w:rsidRPr="00D47CBA">
        <w:rPr>
          <w:rtl/>
        </w:rPr>
        <w:softHyphen/>
      </w:r>
      <w:r w:rsidRPr="00D47CBA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D47CBA">
        <w:t>.</w:t>
      </w:r>
      <w:r w:rsidR="00866257" w:rsidRPr="00D47CBA">
        <w:rPr>
          <w:rFonts w:hint="cs"/>
          <w:rtl/>
        </w:rPr>
        <w:t xml:space="preserve"> </w:t>
      </w:r>
      <w:r w:rsidR="00384B56" w:rsidRPr="00D47CBA">
        <w:rPr>
          <w:rFonts w:hint="cs"/>
          <w:rtl/>
        </w:rPr>
        <w:t>همچنین با توجه به هزینه مالی و انسانی</w:t>
      </w:r>
      <w:r w:rsidR="00C90D4A" w:rsidRPr="00D47CBA">
        <w:rPr>
          <w:rFonts w:hint="cs"/>
          <w:rtl/>
        </w:rPr>
        <w:t xml:space="preserve"> زیاد</w:t>
      </w:r>
      <w:r w:rsidR="00384B56" w:rsidRPr="00D47CBA">
        <w:rPr>
          <w:rFonts w:hint="cs"/>
          <w:rtl/>
        </w:rPr>
        <w:t xml:space="preserve"> برای شناسایی این پپتید</w:t>
      </w:r>
      <w:r w:rsidR="00384B56" w:rsidRPr="00D47CBA">
        <w:rPr>
          <w:rtl/>
        </w:rPr>
        <w:softHyphen/>
      </w:r>
      <w:r w:rsidR="00384B56" w:rsidRPr="00D47CBA">
        <w:rPr>
          <w:rFonts w:hint="cs"/>
          <w:rtl/>
        </w:rPr>
        <w:t xml:space="preserve">ها به روش آزمایشگاهی، </w:t>
      </w:r>
      <w:r w:rsidR="00E17CF8" w:rsidRPr="00D47CBA">
        <w:rPr>
          <w:rFonts w:hint="cs"/>
          <w:rtl/>
        </w:rPr>
        <w:t>همیشه نیاز به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ی محاسباتی در کنار روش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های آزمایشگاهی وجود دارد. به</w:t>
      </w:r>
      <w:r w:rsidR="00E17CF8" w:rsidRPr="00D47CBA">
        <w:rPr>
          <w:rtl/>
        </w:rPr>
        <w:softHyphen/>
      </w:r>
      <w:r w:rsidR="00D56CB9" w:rsidRPr="00D47CBA">
        <w:rPr>
          <w:rFonts w:hint="cs"/>
          <w:rtl/>
        </w:rPr>
        <w:t xml:space="preserve"> ه</w:t>
      </w:r>
      <w:r w:rsidR="00E17CF8" w:rsidRPr="00D47CBA">
        <w:rPr>
          <w:rFonts w:hint="cs"/>
          <w:rtl/>
        </w:rPr>
        <w:t>مین</w:t>
      </w:r>
      <w:r w:rsidR="00D56CB9" w:rsidRPr="00D47CBA">
        <w:rPr>
          <w:rFonts w:hint="cs"/>
          <w:rtl/>
        </w:rPr>
        <w:t xml:space="preserve"> دلیل</w:t>
      </w:r>
      <w:r w:rsidR="00E17CF8" w:rsidRPr="00D47CBA">
        <w:rPr>
          <w:rFonts w:hint="cs"/>
          <w:rtl/>
        </w:rPr>
        <w:t xml:space="preserve"> در</w:t>
      </w:r>
      <w:r w:rsidR="00317CAC" w:rsidRPr="00D47CBA">
        <w:rPr>
          <w:rFonts w:hint="cs"/>
          <w:rtl/>
        </w:rPr>
        <w:t xml:space="preserve"> </w:t>
      </w:r>
      <w:r w:rsidR="00E17CF8" w:rsidRPr="00D47CBA">
        <w:rPr>
          <w:rFonts w:hint="cs"/>
          <w:rtl/>
        </w:rPr>
        <w:t>این پایان</w:t>
      </w:r>
      <w:r w:rsidR="00E17CF8" w:rsidRPr="00D47CBA">
        <w:rPr>
          <w:rtl/>
        </w:rPr>
        <w:softHyphen/>
      </w:r>
      <w:r w:rsidR="00E17CF8" w:rsidRPr="00D47CBA">
        <w:rPr>
          <w:rFonts w:hint="cs"/>
          <w:rtl/>
        </w:rPr>
        <w:t>نامه نیز</w:t>
      </w:r>
      <w:r w:rsidR="009B31D3">
        <w:rPr>
          <w:rFonts w:hint="cs"/>
          <w:rtl/>
        </w:rPr>
        <w:t xml:space="preserve"> </w:t>
      </w:r>
      <w:r w:rsidR="00D56CB9" w:rsidRPr="00D47CBA">
        <w:rPr>
          <w:rFonts w:hint="cs"/>
          <w:rtl/>
        </w:rPr>
        <w:t xml:space="preserve">سعی در بررسی </w:t>
      </w:r>
      <w:r w:rsidR="00D406D4">
        <w:rPr>
          <w:rFonts w:hint="cs"/>
          <w:rtl/>
        </w:rPr>
        <w:t>پیش</w:t>
      </w:r>
      <w:r w:rsidR="00D406D4">
        <w:rPr>
          <w:rtl/>
        </w:rPr>
        <w:softHyphen/>
      </w:r>
      <w:r w:rsidR="00D406D4">
        <w:rPr>
          <w:rFonts w:hint="cs"/>
          <w:rtl/>
        </w:rPr>
        <w:t>بینی</w:t>
      </w:r>
      <w:r w:rsidR="00D56CB9" w:rsidRPr="00D47CBA">
        <w:rPr>
          <w:rFonts w:hint="cs"/>
          <w:rtl/>
        </w:rPr>
        <w:t xml:space="preserve">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ضدسرطانی از بین پپتید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های غیر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ضدسرطانی توسط یادگیری ماشین شده</w:t>
      </w:r>
      <w:r w:rsidR="00D56CB9" w:rsidRPr="00D47CBA">
        <w:rPr>
          <w:rtl/>
        </w:rPr>
        <w:softHyphen/>
      </w:r>
      <w:r w:rsidR="00D56CB9" w:rsidRPr="00D47CBA">
        <w:rPr>
          <w:rFonts w:hint="cs"/>
          <w:rtl/>
        </w:rPr>
        <w:t>است</w:t>
      </w:r>
      <w:r w:rsidR="007825E0" w:rsidRPr="00D47CBA">
        <w:rPr>
          <w:rFonts w:hint="cs"/>
          <w:rtl/>
        </w:rPr>
        <w:t>.</w:t>
      </w:r>
    </w:p>
    <w:p w14:paraId="2FDD636B" w14:textId="1EC51D07" w:rsidR="005D08E9" w:rsidRDefault="005D08E9" w:rsidP="00C75611">
      <w:pPr>
        <w:rPr>
          <w:rtl/>
        </w:rPr>
      </w:pPr>
    </w:p>
    <w:p w14:paraId="0AF75456" w14:textId="4D6B22F6" w:rsidR="0047213F" w:rsidRDefault="0047213F" w:rsidP="00C75611">
      <w:pPr>
        <w:rPr>
          <w:rtl/>
        </w:rPr>
      </w:pPr>
    </w:p>
    <w:p w14:paraId="2229084B" w14:textId="38A1B182" w:rsidR="0047213F" w:rsidRDefault="0047213F" w:rsidP="00C75611">
      <w:pPr>
        <w:rPr>
          <w:rtl/>
        </w:rPr>
      </w:pPr>
    </w:p>
    <w:p w14:paraId="2E23910F" w14:textId="06D48FE8" w:rsidR="0047213F" w:rsidRDefault="0047213F" w:rsidP="00C75611">
      <w:pPr>
        <w:rPr>
          <w:rtl/>
        </w:rPr>
      </w:pPr>
    </w:p>
    <w:p w14:paraId="23A17CD1" w14:textId="047A34F9" w:rsidR="0047213F" w:rsidRDefault="0047213F" w:rsidP="00C75611">
      <w:pPr>
        <w:rPr>
          <w:rtl/>
        </w:rPr>
      </w:pPr>
    </w:p>
    <w:p w14:paraId="5F4EE097" w14:textId="72B0C778" w:rsidR="007877F7" w:rsidRDefault="007877F7" w:rsidP="00C75611">
      <w:pPr>
        <w:rPr>
          <w:rtl/>
        </w:rPr>
      </w:pPr>
    </w:p>
    <w:p w14:paraId="02E13F9B" w14:textId="7FAF6B02" w:rsidR="007877F7" w:rsidRDefault="007877F7" w:rsidP="00C75611">
      <w:pPr>
        <w:rPr>
          <w:rtl/>
        </w:rPr>
      </w:pPr>
    </w:p>
    <w:p w14:paraId="07A93453" w14:textId="63A087D9" w:rsidR="007877F7" w:rsidRDefault="007877F7" w:rsidP="00C75611">
      <w:pPr>
        <w:rPr>
          <w:rtl/>
        </w:rPr>
      </w:pPr>
    </w:p>
    <w:p w14:paraId="20888300" w14:textId="0EEB907F" w:rsidR="007877F7" w:rsidRDefault="007877F7" w:rsidP="00C75611">
      <w:pPr>
        <w:rPr>
          <w:rtl/>
        </w:rPr>
      </w:pPr>
    </w:p>
    <w:p w14:paraId="7E1322D6" w14:textId="1A6F3C87" w:rsidR="007877F7" w:rsidRDefault="007877F7" w:rsidP="00C75611">
      <w:pPr>
        <w:rPr>
          <w:rtl/>
        </w:rPr>
      </w:pPr>
    </w:p>
    <w:p w14:paraId="3871C143" w14:textId="6A90FA85" w:rsidR="007877F7" w:rsidRDefault="007877F7" w:rsidP="00C75611">
      <w:pPr>
        <w:rPr>
          <w:rtl/>
        </w:rPr>
      </w:pPr>
    </w:p>
    <w:p w14:paraId="56E7AF5C" w14:textId="0D7727C5" w:rsidR="007877F7" w:rsidRDefault="007877F7" w:rsidP="00C75611">
      <w:pPr>
        <w:rPr>
          <w:rtl/>
        </w:rPr>
      </w:pPr>
    </w:p>
    <w:p w14:paraId="2F3D56C8" w14:textId="77777777" w:rsidR="007877F7" w:rsidRDefault="007877F7" w:rsidP="00C75611"/>
    <w:p w14:paraId="4566238F" w14:textId="77777777" w:rsidR="0098617D" w:rsidRDefault="0098617D" w:rsidP="0098617D">
      <w:pPr>
        <w:pStyle w:val="Heading1"/>
        <w:jc w:val="both"/>
        <w:rPr>
          <w:rtl/>
          <w:lang w:bidi="ar-IQ"/>
        </w:rPr>
      </w:pPr>
      <w:bookmarkStart w:id="42" w:name="_Toc82546045"/>
      <w:bookmarkStart w:id="43" w:name="_Toc82905556"/>
      <w:bookmarkStart w:id="44" w:name="_Toc93745833"/>
      <w:r>
        <w:rPr>
          <w:rtl/>
          <w:lang w:bidi="ar-IQ"/>
        </w:rPr>
        <w:t>فصل دوم: مواد و روش‌ها</w:t>
      </w:r>
      <w:bookmarkEnd w:id="42"/>
      <w:bookmarkEnd w:id="43"/>
      <w:bookmarkEnd w:id="44"/>
    </w:p>
    <w:p w14:paraId="148926F3" w14:textId="6CA805C0" w:rsidR="00C75611" w:rsidRDefault="00C75611" w:rsidP="00C75611">
      <w:pPr>
        <w:rPr>
          <w:lang w:bidi="ar-IQ"/>
        </w:rPr>
      </w:pPr>
    </w:p>
    <w:p w14:paraId="04F18FEA" w14:textId="38D39F14" w:rsidR="00C75611" w:rsidRDefault="00C75611" w:rsidP="00C75611">
      <w:pPr>
        <w:rPr>
          <w:rtl/>
          <w:lang w:bidi="ar-IQ"/>
        </w:rPr>
      </w:pPr>
    </w:p>
    <w:p w14:paraId="298A9B95" w14:textId="457F6A63" w:rsidR="003C1745" w:rsidRDefault="003C1745" w:rsidP="00C75611">
      <w:pPr>
        <w:rPr>
          <w:rtl/>
          <w:lang w:bidi="ar-IQ"/>
        </w:rPr>
      </w:pPr>
    </w:p>
    <w:p w14:paraId="442127D7" w14:textId="77777777" w:rsidR="003C1745" w:rsidRPr="00C75611" w:rsidRDefault="003C1745" w:rsidP="00C75611">
      <w:pPr>
        <w:rPr>
          <w:rtl/>
          <w:lang w:bidi="ar-IQ"/>
        </w:rPr>
      </w:pPr>
    </w:p>
    <w:p w14:paraId="512CB85B" w14:textId="2BA10A2B" w:rsidR="00111AE7" w:rsidRPr="001615B3" w:rsidRDefault="00111AE7" w:rsidP="001615B3">
      <w:pPr>
        <w:pStyle w:val="Heading2"/>
        <w:rPr>
          <w:rtl/>
          <w:lang w:bidi="ar-IQ"/>
        </w:rPr>
      </w:pPr>
      <w:bookmarkStart w:id="45" w:name="_Toc82546046"/>
      <w:bookmarkStart w:id="46" w:name="_Toc82905557"/>
      <w:bookmarkStart w:id="47" w:name="_Toc93745834"/>
      <w:r w:rsidRPr="001615B3">
        <w:rPr>
          <w:rtl/>
          <w:lang w:bidi="ar-IQ"/>
        </w:rPr>
        <w:t>مجموعه داده</w:t>
      </w:r>
      <w:bookmarkEnd w:id="45"/>
      <w:bookmarkEnd w:id="46"/>
      <w:r w:rsidR="003E5DF4" w:rsidRPr="001615B3">
        <w:rPr>
          <w:rStyle w:val="FootnoteReference"/>
          <w:rtl/>
          <w:lang w:bidi="ar-IQ"/>
        </w:rPr>
        <w:footnoteReference w:id="30"/>
      </w:r>
      <w:bookmarkEnd w:id="47"/>
    </w:p>
    <w:p w14:paraId="68EF0AAF" w14:textId="77777777" w:rsidR="002F3EA6" w:rsidRDefault="00690A89" w:rsidP="000530A3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مجموعه </w:t>
      </w:r>
      <w:r w:rsidR="00BB1A5F">
        <w:rPr>
          <w:rtl/>
          <w:lang w:bidi="ar-IQ"/>
        </w:rPr>
        <w:t>داده</w:t>
      </w:r>
      <w:r w:rsidR="00BB1A5F">
        <w:rPr>
          <w:rtl/>
          <w:lang w:bidi="ar-IQ"/>
        </w:rPr>
        <w:softHyphen/>
      </w:r>
      <w:r w:rsidR="00301EF4">
        <w:rPr>
          <w:rtl/>
          <w:lang w:bidi="ar-IQ"/>
        </w:rPr>
        <w:softHyphen/>
        <w:t xml:space="preserve"> مورد استفاده برای پیش</w:t>
      </w:r>
      <w:r w:rsidR="00301EF4">
        <w:rPr>
          <w:rtl/>
          <w:lang w:bidi="ar-IQ"/>
        </w:rPr>
        <w:softHyphen/>
        <w:t>بینی پپتید</w:t>
      </w:r>
      <w:r w:rsidR="00301EF4">
        <w:rPr>
          <w:rtl/>
          <w:lang w:bidi="ar-IQ"/>
        </w:rPr>
        <w:softHyphen/>
        <w:t xml:space="preserve">های ضدسرطانی که </w:t>
      </w:r>
      <w:r w:rsidR="00B4484E">
        <w:rPr>
          <w:rtl/>
          <w:lang w:bidi="ar-IQ"/>
        </w:rPr>
        <w:t>در این پایان</w:t>
      </w:r>
      <w:r w:rsidR="00B4484E">
        <w:rPr>
          <w:rtl/>
          <w:lang w:bidi="ar-IQ"/>
        </w:rPr>
        <w:softHyphen/>
        <w:t xml:space="preserve">نامه استفاده شده و در </w:t>
      </w:r>
      <w:r w:rsidR="00301EF4">
        <w:rPr>
          <w:rtl/>
          <w:lang w:bidi="ar-IQ"/>
        </w:rPr>
        <w:t>فصل قبل نیز به آن</w:t>
      </w:r>
      <w:r w:rsidR="00301EF4">
        <w:rPr>
          <w:rtl/>
          <w:lang w:bidi="ar-IQ"/>
        </w:rPr>
        <w:softHyphen/>
        <w:t>ها اشاره شد</w:t>
      </w:r>
      <w:r w:rsidR="00BB1A5F">
        <w:rPr>
          <w:rtl/>
          <w:lang w:bidi="ar-IQ"/>
        </w:rPr>
        <w:t xml:space="preserve"> </w:t>
      </w:r>
      <w:r w:rsidR="00131FFE">
        <w:rPr>
          <w:rtl/>
          <w:lang w:bidi="ar-IQ"/>
        </w:rPr>
        <w:t>به دو مجموعه تقسیم می</w:t>
      </w:r>
      <w:r w:rsidR="00131FFE">
        <w:rPr>
          <w:rtl/>
          <w:lang w:bidi="ar-IQ"/>
        </w:rPr>
        <w:softHyphen/>
        <w:t>شوند</w:t>
      </w:r>
      <w:r w:rsidR="003E5D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3E5D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3E5DF4">
        <w:rPr>
          <w:rtl/>
          <w:lang w:bidi="ar-IQ"/>
        </w:rPr>
        <w:fldChar w:fldCharType="end"/>
      </w:r>
      <w:r w:rsidR="00131FFE">
        <w:rPr>
          <w:rtl/>
          <w:lang w:bidi="ar-IQ"/>
        </w:rPr>
        <w:t>.</w:t>
      </w:r>
    </w:p>
    <w:p w14:paraId="6B031F1A" w14:textId="5E01EB97" w:rsidR="002F3EA6" w:rsidRDefault="00131FFE" w:rsidP="00F420BA">
      <w:pPr>
        <w:pStyle w:val="ListParagraph"/>
        <w:numPr>
          <w:ilvl w:val="0"/>
          <w:numId w:val="13"/>
        </w:numPr>
        <w:jc w:val="both"/>
        <w:rPr>
          <w:lang w:bidi="ar-IQ"/>
        </w:rPr>
      </w:pPr>
      <w:r>
        <w:rPr>
          <w:rtl/>
          <w:lang w:bidi="ar-IQ"/>
        </w:rPr>
        <w:t>مجموعه داده مثبت</w:t>
      </w:r>
      <w:r w:rsidR="006A2699">
        <w:rPr>
          <w:rStyle w:val="FootnoteReference"/>
          <w:rtl/>
          <w:lang w:bidi="ar-IQ"/>
        </w:rPr>
        <w:footnoteReference w:id="31"/>
      </w:r>
      <w:r w:rsidR="000530A3">
        <w:rPr>
          <w:rtl/>
          <w:lang w:bidi="ar-IQ"/>
        </w:rPr>
        <w:t>،</w:t>
      </w:r>
      <w:r>
        <w:rPr>
          <w:rtl/>
          <w:lang w:bidi="ar-IQ"/>
        </w:rPr>
        <w:t xml:space="preserve"> شامل پپتید</w:t>
      </w:r>
      <w:r>
        <w:rPr>
          <w:rtl/>
          <w:lang w:bidi="ar-IQ"/>
        </w:rPr>
        <w:softHyphen/>
        <w:t>های ضد</w:t>
      </w:r>
      <w:r>
        <w:rPr>
          <w:rtl/>
          <w:lang w:bidi="ar-IQ"/>
        </w:rPr>
        <w:softHyphen/>
        <w:t>میکروبی با عملکرد ضدسرطانی</w:t>
      </w:r>
      <w:r w:rsidR="00AF6206">
        <w:rPr>
          <w:rtl/>
          <w:lang w:bidi="ar-IQ"/>
        </w:rPr>
        <w:t>،</w:t>
      </w:r>
      <w:r>
        <w:rPr>
          <w:rtl/>
          <w:lang w:bidi="ar-IQ"/>
        </w:rPr>
        <w:t xml:space="preserve"> که توسط محققان زیستی به صورت آزمایشگاهی تایید شده</w:t>
      </w:r>
      <w:r>
        <w:rPr>
          <w:rtl/>
          <w:lang w:bidi="ar-IQ"/>
        </w:rPr>
        <w:softHyphen/>
      </w:r>
      <w:r w:rsidR="000530A3">
        <w:rPr>
          <w:rtl/>
          <w:lang w:bidi="ar-IQ"/>
        </w:rPr>
        <w:t>اند.</w:t>
      </w:r>
    </w:p>
    <w:p w14:paraId="73675BB1" w14:textId="730BEC65" w:rsidR="00AC1CD2" w:rsidRPr="00131FFE" w:rsidRDefault="000530A3" w:rsidP="00AC1CD2">
      <w:pPr>
        <w:pStyle w:val="ListParagraph"/>
        <w:numPr>
          <w:ilvl w:val="0"/>
          <w:numId w:val="13"/>
        </w:numPr>
        <w:jc w:val="both"/>
        <w:rPr>
          <w:lang w:bidi="ar-IQ"/>
        </w:rPr>
      </w:pPr>
      <w:r>
        <w:rPr>
          <w:rtl/>
          <w:lang w:bidi="ar-IQ"/>
        </w:rPr>
        <w:lastRenderedPageBreak/>
        <w:t>مجموعه داده منفی</w:t>
      </w:r>
      <w:r w:rsidR="006A2699">
        <w:rPr>
          <w:rStyle w:val="FootnoteReference"/>
          <w:rtl/>
          <w:lang w:bidi="ar-IQ"/>
        </w:rPr>
        <w:footnoteReference w:id="32"/>
      </w:r>
      <w:r>
        <w:rPr>
          <w:rtl/>
          <w:lang w:bidi="ar-IQ"/>
        </w:rPr>
        <w:t xml:space="preserve">، </w:t>
      </w:r>
      <w:r w:rsidR="00131FFE">
        <w:rPr>
          <w:rtl/>
          <w:lang w:bidi="ar-IQ"/>
        </w:rPr>
        <w:t>شامل پپتید</w:t>
      </w:r>
      <w:r w:rsidR="00131FFE">
        <w:rPr>
          <w:rtl/>
          <w:lang w:bidi="ar-IQ"/>
        </w:rPr>
        <w:softHyphen/>
        <w:t xml:space="preserve">های ضدمیکروبی </w:t>
      </w:r>
      <w:r w:rsidR="00D02A87">
        <w:rPr>
          <w:rtl/>
          <w:lang w:bidi="ar-IQ"/>
        </w:rPr>
        <w:t>که عملکرد ضدسرطانی برای آن</w:t>
      </w:r>
      <w:r w:rsidR="00D02A87">
        <w:rPr>
          <w:rtl/>
          <w:lang w:bidi="ar-IQ"/>
        </w:rPr>
        <w:softHyphen/>
        <w:t>ها گزارش نشده</w:t>
      </w:r>
      <w:r w:rsidR="00AF6206">
        <w:rPr>
          <w:rtl/>
          <w:lang w:bidi="ar-IQ"/>
        </w:rPr>
        <w:softHyphen/>
      </w:r>
      <w:r w:rsidR="00D02A87">
        <w:rPr>
          <w:rtl/>
          <w:lang w:bidi="ar-IQ"/>
        </w:rPr>
        <w:t>است.</w:t>
      </w:r>
    </w:p>
    <w:p w14:paraId="6CBFEF7B" w14:textId="4584C73E" w:rsidR="00111AE7" w:rsidRPr="00111AE7" w:rsidRDefault="00111AE7" w:rsidP="006A2699">
      <w:pPr>
        <w:pStyle w:val="Heading3"/>
        <w:rPr>
          <w:lang w:bidi="ar-IQ"/>
        </w:rPr>
      </w:pPr>
      <w:bookmarkStart w:id="48" w:name="_Toc82546047"/>
      <w:bookmarkStart w:id="49" w:name="_Toc82905558"/>
      <w:bookmarkStart w:id="50" w:name="_Toc93745835"/>
      <w:r w:rsidRPr="00111AE7">
        <w:rPr>
          <w:rtl/>
          <w:lang w:bidi="ar-IQ"/>
        </w:rPr>
        <w:t xml:space="preserve">مجموعه </w:t>
      </w:r>
      <w:r w:rsidR="00EE6938">
        <w:rPr>
          <w:rtl/>
          <w:lang w:bidi="ar-IQ"/>
        </w:rPr>
        <w:t>داد</w:t>
      </w:r>
      <w:r w:rsidR="00075C0F">
        <w:rPr>
          <w:rtl/>
          <w:lang w:bidi="ar-IQ"/>
        </w:rPr>
        <w:t>ه</w:t>
      </w:r>
      <w:r w:rsidRPr="00111AE7">
        <w:rPr>
          <w:rtl/>
          <w:lang w:bidi="ar-IQ"/>
        </w:rPr>
        <w:t xml:space="preserve"> مثبت</w:t>
      </w:r>
      <w:bookmarkEnd w:id="48"/>
      <w:bookmarkEnd w:id="49"/>
      <w:bookmarkEnd w:id="50"/>
    </w:p>
    <w:p w14:paraId="441AF482" w14:textId="1CAAD965" w:rsidR="00BD2198" w:rsidRPr="007A74B1" w:rsidRDefault="00EC708B" w:rsidP="00E648C5">
      <w:pPr>
        <w:jc w:val="both"/>
        <w:rPr>
          <w:rtl/>
          <w:lang w:bidi="ar-IQ"/>
        </w:rPr>
      </w:pPr>
      <w:r w:rsidRPr="007A74B1">
        <w:rPr>
          <w:rtl/>
          <w:lang w:bidi="ar-IQ"/>
        </w:rPr>
        <w:t>مجموعه داده مثبت</w:t>
      </w:r>
      <w:r w:rsidR="00D21192" w:rsidRPr="007A74B1">
        <w:rPr>
          <w:rtl/>
          <w:lang w:bidi="ar-IQ"/>
        </w:rPr>
        <w:t xml:space="preserve"> </w:t>
      </w:r>
      <w:r w:rsidRPr="007A74B1">
        <w:rPr>
          <w:rtl/>
          <w:lang w:bidi="ar-IQ"/>
        </w:rPr>
        <w:t>شامل پپتید</w:t>
      </w:r>
      <w:r w:rsidRPr="007A74B1">
        <w:rPr>
          <w:rtl/>
          <w:lang w:bidi="ar-IQ"/>
        </w:rPr>
        <w:softHyphen/>
        <w:t>های ضد</w:t>
      </w:r>
      <w:r w:rsidRPr="007A74B1">
        <w:rPr>
          <w:rtl/>
          <w:lang w:bidi="ar-IQ"/>
        </w:rPr>
        <w:softHyphen/>
        <w:t>میکروبی با عملکرد ضدسرطانی</w:t>
      </w:r>
      <w:r w:rsidR="00AF6206" w:rsidRPr="007A74B1">
        <w:rPr>
          <w:rtl/>
          <w:lang w:bidi="ar-IQ"/>
        </w:rPr>
        <w:t>،</w:t>
      </w:r>
      <w:r w:rsidRPr="007A74B1">
        <w:rPr>
          <w:rtl/>
          <w:lang w:bidi="ar-IQ"/>
        </w:rPr>
        <w:t xml:space="preserve"> که توسط محققان زیستی به صورت آزمایشگاهی تایید شده</w:t>
      </w:r>
      <w:r w:rsidRPr="007A74B1">
        <w:rPr>
          <w:rtl/>
          <w:lang w:bidi="ar-IQ"/>
        </w:rPr>
        <w:softHyphen/>
        <w:t>اند</w:t>
      </w:r>
      <w:r w:rsidR="00AF6206" w:rsidRPr="007A74B1">
        <w:rPr>
          <w:rtl/>
          <w:lang w:bidi="ar-IQ"/>
        </w:rPr>
        <w:t>،</w:t>
      </w:r>
      <w:r w:rsidR="0068601B" w:rsidRPr="007A74B1">
        <w:rPr>
          <w:rtl/>
          <w:lang w:bidi="ar-IQ"/>
        </w:rPr>
        <w:t xml:space="preserve"> </w:t>
      </w:r>
      <w:r w:rsidR="00C17879" w:rsidRPr="007A74B1">
        <w:rPr>
          <w:rtl/>
          <w:lang w:bidi="ar-IQ"/>
        </w:rPr>
        <w:t>شامل 736 پپتید</w:t>
      </w:r>
      <w:r w:rsidR="00261B2D" w:rsidRPr="007A74B1">
        <w:rPr>
          <w:rtl/>
          <w:lang w:bidi="ar-IQ"/>
        </w:rPr>
        <w:t xml:space="preserve"> ضدسرطانی</w:t>
      </w:r>
      <w:r w:rsidR="008127B3" w:rsidRPr="00397893">
        <w:rPr>
          <w:rFonts w:asciiTheme="majorBidi" w:hAnsiTheme="majorBidi" w:cstheme="majorBidi"/>
          <w:szCs w:val="26"/>
          <w:lang w:bidi="ar-IQ"/>
        </w:rPr>
        <w:t>(ACP)</w:t>
      </w:r>
      <w:r w:rsidR="0068601B" w:rsidRPr="007A74B1">
        <w:rPr>
          <w:rtl/>
          <w:lang w:bidi="ar-IQ"/>
        </w:rPr>
        <w:t xml:space="preserve"> است</w:t>
      </w:r>
      <w:r w:rsidR="00FB06F7" w:rsidRPr="007A74B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FB06F7" w:rsidRPr="007A74B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FB06F7" w:rsidRPr="007A74B1">
        <w:rPr>
          <w:rtl/>
          <w:lang w:bidi="ar-IQ"/>
        </w:rPr>
        <w:fldChar w:fldCharType="end"/>
      </w:r>
      <w:r w:rsidR="001A143B" w:rsidRPr="007A74B1">
        <w:rPr>
          <w:lang w:bidi="ar-IQ"/>
        </w:rPr>
        <w:t>.</w:t>
      </w:r>
    </w:p>
    <w:p w14:paraId="70831566" w14:textId="77777777" w:rsidR="00931BC8" w:rsidRDefault="00931BC8" w:rsidP="00931BC8">
      <w:pPr>
        <w:keepNext/>
        <w:jc w:val="center"/>
        <w:rPr>
          <w:lang w:bidi="ar-IQ"/>
        </w:rPr>
      </w:pPr>
      <w:r w:rsidRPr="00931BC8">
        <w:rPr>
          <w:noProof/>
          <w:rtl/>
          <w:lang w:bidi="ar-SA"/>
        </w:rPr>
        <w:drawing>
          <wp:inline distT="0" distB="0" distL="0" distR="0" wp14:anchorId="2955B5CA" wp14:editId="4685EE13">
            <wp:extent cx="4264465" cy="3200400"/>
            <wp:effectExtent l="0" t="0" r="3175" b="0"/>
            <wp:docPr id="136" name="Picture 1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037145A3" w:rsidR="009E4178" w:rsidRPr="00931BC8" w:rsidRDefault="00931BC8" w:rsidP="007A00E7">
      <w:pPr>
        <w:pStyle w:val="Caption"/>
        <w:rPr>
          <w:lang w:bidi="ar-IQ"/>
        </w:rPr>
      </w:pPr>
      <w:bookmarkStart w:id="51" w:name="_Toc93745948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74199F">
        <w:rPr>
          <w:noProof/>
          <w:rtl/>
          <w:lang w:bidi="ar-IQ"/>
        </w:rPr>
        <w:t>نمایی کلی از مجموعه داده مثبت</w:t>
      </w:r>
      <w:r w:rsidR="004A268C">
        <w:rPr>
          <w:noProof/>
          <w:rtl/>
          <w:lang w:bidi="ar-IQ"/>
        </w:rPr>
        <w:t>(</w:t>
      </w:r>
      <w:r>
        <w:rPr>
          <w:noProof/>
          <w:rtl/>
          <w:lang w:bidi="ar-IQ"/>
        </w:rPr>
        <w:t>پپتید</w:t>
      </w:r>
      <w:r>
        <w:rPr>
          <w:noProof/>
          <w:rtl/>
          <w:lang w:bidi="ar-IQ"/>
        </w:rPr>
        <w:softHyphen/>
        <w:t>های ضدسرطانی</w:t>
      </w:r>
      <w:r w:rsidR="004A268C">
        <w:rPr>
          <w:noProof/>
          <w:rtl/>
          <w:lang w:bidi="ar-IQ"/>
        </w:rPr>
        <w:t>)</w:t>
      </w:r>
      <w:bookmarkEnd w:id="51"/>
    </w:p>
    <w:p w14:paraId="231B50D5" w14:textId="77777777" w:rsidR="0016058D" w:rsidRPr="0016058D" w:rsidRDefault="0016058D" w:rsidP="0016058D">
      <w:pPr>
        <w:rPr>
          <w:rtl/>
          <w:lang w:bidi="ar-IQ"/>
        </w:rPr>
      </w:pPr>
    </w:p>
    <w:p w14:paraId="02F1A2CF" w14:textId="11CDE6FC" w:rsidR="00111AE7" w:rsidRDefault="00EE6938" w:rsidP="006A2699">
      <w:pPr>
        <w:pStyle w:val="Heading3"/>
        <w:rPr>
          <w:lang w:bidi="ar-IQ"/>
        </w:rPr>
      </w:pPr>
      <w:bookmarkStart w:id="52" w:name="_Toc82546048"/>
      <w:bookmarkStart w:id="53" w:name="_Toc82905559"/>
      <w:bookmarkStart w:id="54" w:name="_Toc93745836"/>
      <w:r>
        <w:rPr>
          <w:rtl/>
          <w:lang w:bidi="ar-IQ"/>
        </w:rPr>
        <w:lastRenderedPageBreak/>
        <w:t>مجموعه داد</w:t>
      </w:r>
      <w:r w:rsidR="00FB06F7">
        <w:rPr>
          <w:rtl/>
          <w:lang w:bidi="ar-IQ"/>
        </w:rPr>
        <w:t>ه</w:t>
      </w:r>
      <w:r>
        <w:rPr>
          <w:rtl/>
          <w:lang w:bidi="ar-IQ"/>
        </w:rPr>
        <w:t xml:space="preserve"> منفی</w:t>
      </w:r>
      <w:bookmarkEnd w:id="52"/>
      <w:bookmarkEnd w:id="53"/>
      <w:bookmarkEnd w:id="54"/>
    </w:p>
    <w:p w14:paraId="1DEC7DF0" w14:textId="28839083" w:rsidR="006B1006" w:rsidRPr="00622569" w:rsidRDefault="006B1006" w:rsidP="00E648C5">
      <w:pPr>
        <w:jc w:val="both"/>
        <w:rPr>
          <w:rtl/>
          <w:lang w:bidi="ar-IQ"/>
        </w:rPr>
      </w:pPr>
      <w:r w:rsidRPr="00622569">
        <w:rPr>
          <w:rtl/>
          <w:lang w:bidi="ar-IQ"/>
        </w:rPr>
        <w:t>مجموعه داده منفی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شامل پپتید</w:t>
      </w:r>
      <w:r w:rsidRPr="00622569">
        <w:rPr>
          <w:rtl/>
          <w:lang w:bidi="ar-IQ"/>
        </w:rPr>
        <w:softHyphen/>
        <w:t>های ضدمیکروبی</w:t>
      </w:r>
      <w:r w:rsidR="00375A63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که</w:t>
      </w:r>
      <w:r w:rsidR="00742FCD" w:rsidRPr="00622569">
        <w:rPr>
          <w:rtl/>
          <w:lang w:bidi="ar-IQ"/>
        </w:rPr>
        <w:t xml:space="preserve"> </w:t>
      </w:r>
      <w:r w:rsidRPr="00622569">
        <w:rPr>
          <w:rtl/>
          <w:lang w:bidi="ar-IQ"/>
        </w:rPr>
        <w:t>توسط محققان زیست</w:t>
      </w:r>
      <w:r w:rsidR="000C3D0B" w:rsidRPr="00622569">
        <w:rPr>
          <w:rtl/>
          <w:lang w:bidi="ar-IQ"/>
        </w:rPr>
        <w:t>ی</w:t>
      </w:r>
      <w:r w:rsidR="00742FCD" w:rsidRPr="00622569">
        <w:rPr>
          <w:rtl/>
          <w:lang w:bidi="ar-IQ"/>
        </w:rPr>
        <w:t xml:space="preserve">، عملکرد ضدسرطانی </w:t>
      </w:r>
      <w:r w:rsidR="000A36E5" w:rsidRPr="00622569">
        <w:rPr>
          <w:rtl/>
          <w:lang w:bidi="ar-IQ"/>
        </w:rPr>
        <w:t xml:space="preserve">برای </w:t>
      </w:r>
      <w:r w:rsidRPr="00622569">
        <w:rPr>
          <w:rtl/>
          <w:lang w:bidi="ar-IQ"/>
        </w:rPr>
        <w:t>آن</w:t>
      </w:r>
      <w:r w:rsidRPr="00622569">
        <w:rPr>
          <w:rtl/>
          <w:lang w:bidi="ar-IQ"/>
        </w:rPr>
        <w:softHyphen/>
        <w:t>ها گزارش نشده</w:t>
      </w:r>
      <w:r w:rsidR="000A36E5" w:rsidRPr="00622569">
        <w:rPr>
          <w:rtl/>
          <w:lang w:bidi="ar-IQ"/>
        </w:rPr>
        <w:softHyphen/>
        <w:t>است</w:t>
      </w:r>
      <w:r w:rsidR="00375A63" w:rsidRPr="00622569">
        <w:rPr>
          <w:rtl/>
          <w:lang w:bidi="ar-IQ"/>
        </w:rPr>
        <w:t>،</w:t>
      </w:r>
      <w:r w:rsidR="000A36E5" w:rsidRPr="00622569">
        <w:rPr>
          <w:rtl/>
          <w:lang w:bidi="ar-IQ"/>
        </w:rPr>
        <w:t xml:space="preserve"> شامل 4577 پپتید غیرضدسرطانی</w:t>
      </w:r>
      <w:r w:rsidR="00337AA1" w:rsidRPr="002F3AC0">
        <w:rPr>
          <w:rFonts w:asciiTheme="majorBidi" w:hAnsiTheme="majorBidi" w:cstheme="majorBidi"/>
          <w:szCs w:val="26"/>
          <w:lang w:bidi="ar-IQ"/>
        </w:rPr>
        <w:t>(non-ACP)</w:t>
      </w:r>
      <w:r w:rsidR="000A36E5" w:rsidRPr="00622569">
        <w:rPr>
          <w:rtl/>
          <w:lang w:bidi="ar-IQ"/>
        </w:rPr>
        <w:t xml:space="preserve"> است</w:t>
      </w:r>
      <w:r w:rsidR="000B232D" w:rsidRPr="00622569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&gt;</w:instrText>
      </w:r>
      <w:r w:rsidR="00E648C5">
        <w:rPr>
          <w:rtl/>
          <w:lang w:bidi="ar-IQ"/>
        </w:rPr>
        <w:instrText>&lt;/</w:instrText>
      </w:r>
      <w:r w:rsidR="00E648C5">
        <w:rPr>
          <w:lang w:bidi="ar-IQ"/>
        </w:rPr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&gt;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&gt;</w:instrText>
      </w:r>
      <w:r w:rsidR="000B232D" w:rsidRPr="00622569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2]</w:t>
      </w:r>
      <w:r w:rsidR="000B232D" w:rsidRPr="00622569">
        <w:rPr>
          <w:rtl/>
          <w:lang w:bidi="ar-IQ"/>
        </w:rPr>
        <w:fldChar w:fldCharType="end"/>
      </w:r>
      <w:r w:rsidR="000B232D" w:rsidRPr="00622569">
        <w:rPr>
          <w:lang w:bidi="ar-IQ"/>
        </w:rPr>
        <w:t>.</w:t>
      </w:r>
    </w:p>
    <w:p w14:paraId="29999670" w14:textId="77777777" w:rsidR="000C5986" w:rsidRDefault="000C5986" w:rsidP="000C5986">
      <w:pPr>
        <w:keepNext/>
        <w:jc w:val="center"/>
        <w:rPr>
          <w:lang w:bidi="ar-IQ"/>
        </w:rPr>
      </w:pPr>
      <w:r w:rsidRPr="000C5986">
        <w:rPr>
          <w:noProof/>
          <w:rtl/>
          <w:lang w:bidi="ar-SA"/>
        </w:rPr>
        <w:drawing>
          <wp:inline distT="0" distB="0" distL="0" distR="0" wp14:anchorId="37588706" wp14:editId="1431C39F">
            <wp:extent cx="4264465" cy="3200400"/>
            <wp:effectExtent l="0" t="0" r="3175" b="0"/>
            <wp:docPr id="137" name="Picture 1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3F6475" w14:textId="10850364" w:rsidR="0079116E" w:rsidRDefault="000C5986" w:rsidP="007A00E7">
      <w:pPr>
        <w:pStyle w:val="Caption"/>
        <w:rPr>
          <w:lang w:bidi="ar-IQ"/>
        </w:rPr>
      </w:pPr>
      <w:bookmarkStart w:id="55" w:name="_Toc93745949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F33AA1">
        <w:rPr>
          <w:rtl/>
          <w:lang w:bidi="ar-IQ"/>
        </w:rPr>
        <w:t xml:space="preserve"> نمای</w:t>
      </w:r>
      <w:r w:rsidR="007B7D95">
        <w:rPr>
          <w:rFonts w:hint="cs"/>
          <w:rtl/>
          <w:lang w:bidi="ar-IQ"/>
        </w:rPr>
        <w:t>ی</w:t>
      </w:r>
      <w:r w:rsidRPr="00F33AA1">
        <w:rPr>
          <w:rtl/>
          <w:lang w:bidi="ar-IQ"/>
        </w:rPr>
        <w:t xml:space="preserve"> کلی از مجموعه داده منفی</w:t>
      </w:r>
      <w:r w:rsidR="00A42F56">
        <w:rPr>
          <w:rtl/>
          <w:lang w:bidi="ar-IQ"/>
        </w:rPr>
        <w:t>(</w:t>
      </w:r>
      <w:r>
        <w:rPr>
          <w:rtl/>
          <w:lang w:bidi="ar-IQ"/>
        </w:rPr>
        <w:t>پپتیدهای غیرضدسرطانی</w:t>
      </w:r>
      <w:r w:rsidR="00A42F56">
        <w:rPr>
          <w:rtl/>
          <w:lang w:bidi="ar-IQ"/>
        </w:rPr>
        <w:t>)</w:t>
      </w:r>
      <w:bookmarkEnd w:id="55"/>
    </w:p>
    <w:p w14:paraId="6CAA7171" w14:textId="77777777" w:rsidR="0083151B" w:rsidRPr="0083151B" w:rsidRDefault="0083151B" w:rsidP="0083151B">
      <w:pPr>
        <w:rPr>
          <w:rtl/>
          <w:lang w:bidi="ar-IQ"/>
        </w:rPr>
      </w:pPr>
    </w:p>
    <w:p w14:paraId="0F0DFBCA" w14:textId="51281D03" w:rsidR="004B1BE3" w:rsidRDefault="004B1BE3" w:rsidP="001615B3">
      <w:pPr>
        <w:pStyle w:val="Heading2"/>
        <w:rPr>
          <w:lang w:bidi="ar-IQ"/>
        </w:rPr>
      </w:pPr>
      <w:bookmarkStart w:id="56" w:name="_Toc93745837"/>
      <w:r>
        <w:rPr>
          <w:rtl/>
          <w:lang w:bidi="ar-IQ"/>
        </w:rPr>
        <w:t>پیش</w:t>
      </w:r>
      <w:r w:rsidR="0069664F">
        <w:rPr>
          <w:lang w:bidi="ar-IQ"/>
        </w:rPr>
        <w:softHyphen/>
      </w:r>
      <w:r>
        <w:rPr>
          <w:rtl/>
          <w:lang w:bidi="ar-IQ"/>
        </w:rPr>
        <w:t>پردازش مجموعه داده</w:t>
      </w:r>
      <w:bookmarkEnd w:id="56"/>
    </w:p>
    <w:p w14:paraId="69203797" w14:textId="738EC76C" w:rsidR="001B42FB" w:rsidRDefault="001B42FB" w:rsidP="00DE43F9">
      <w:pPr>
        <w:pStyle w:val="Heading3"/>
        <w:rPr>
          <w:rtl/>
          <w:lang w:bidi="ar-IQ"/>
        </w:rPr>
      </w:pPr>
      <w:bookmarkStart w:id="57" w:name="_Toc93745838"/>
      <w:r>
        <w:rPr>
          <w:rtl/>
          <w:lang w:bidi="ar-IQ"/>
        </w:rPr>
        <w:t xml:space="preserve">شناسایی و حذف </w:t>
      </w:r>
      <w:r w:rsidR="007B6AF0">
        <w:rPr>
          <w:rtl/>
          <w:lang w:bidi="ar-IQ"/>
        </w:rPr>
        <w:t xml:space="preserve">توالی </w:t>
      </w:r>
      <w:r>
        <w:rPr>
          <w:rtl/>
          <w:lang w:bidi="ar-IQ"/>
        </w:rPr>
        <w:t>پپتیدهای مشابه</w:t>
      </w:r>
      <w:r w:rsidR="00B96193">
        <w:rPr>
          <w:rtl/>
          <w:lang w:bidi="ar-IQ"/>
        </w:rPr>
        <w:t xml:space="preserve"> توسط ابزار </w:t>
      </w:r>
      <w:r w:rsidR="00B96193" w:rsidRPr="00E0375B">
        <w:rPr>
          <w:rFonts w:asciiTheme="majorBidi" w:hAnsiTheme="majorBidi" w:cstheme="majorBidi"/>
          <w:lang w:bidi="ar-IQ"/>
        </w:rPr>
        <w:t>cd-hit</w:t>
      </w:r>
      <w:bookmarkEnd w:id="57"/>
      <w:r w:rsidR="000B232D">
        <w:rPr>
          <w:rFonts w:asciiTheme="majorBidi" w:hAnsiTheme="majorBidi" w:cstheme="majorBidi"/>
          <w:rtl/>
          <w:lang w:bidi="ar-IQ"/>
        </w:rPr>
        <w:t xml:space="preserve"> </w:t>
      </w:r>
    </w:p>
    <w:p w14:paraId="1CE41663" w14:textId="00500F38" w:rsidR="009A515C" w:rsidRDefault="001B42FB" w:rsidP="00D4381D">
      <w:pPr>
        <w:jc w:val="both"/>
        <w:rPr>
          <w:rFonts w:asciiTheme="minorHAnsi" w:hAnsiTheme="minorHAnsi"/>
          <w:rtl/>
          <w:lang w:bidi="ar-IQ"/>
        </w:rPr>
      </w:pPr>
      <w:r w:rsidRPr="0016433C">
        <w:rPr>
          <w:rtl/>
          <w:lang w:bidi="ar-IQ"/>
        </w:rPr>
        <w:t>اجتماع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ثبت و مجموعه داده</w:t>
      </w:r>
      <w:r w:rsidR="00EA7173" w:rsidRPr="0016433C">
        <w:rPr>
          <w:rtl/>
          <w:lang w:bidi="ar-IQ"/>
        </w:rPr>
        <w:t xml:space="preserve"> خام</w:t>
      </w:r>
      <w:r w:rsidRPr="0016433C">
        <w:rPr>
          <w:rtl/>
          <w:lang w:bidi="ar-IQ"/>
        </w:rPr>
        <w:t xml:space="preserve"> منفی، </w:t>
      </w:r>
      <w:r w:rsidR="007B6AF0" w:rsidRPr="0016433C">
        <w:rPr>
          <w:rtl/>
          <w:lang w:bidi="ar-IQ"/>
        </w:rPr>
        <w:t xml:space="preserve">مجموعا </w:t>
      </w:r>
      <w:r w:rsidRPr="0016433C">
        <w:rPr>
          <w:rtl/>
          <w:lang w:bidi="ar-IQ"/>
        </w:rPr>
        <w:t xml:space="preserve">تعداد </w:t>
      </w:r>
      <w:r w:rsidR="00342937" w:rsidRPr="0016433C">
        <w:rPr>
          <w:rtl/>
          <w:lang w:bidi="ar-IQ"/>
        </w:rPr>
        <w:t xml:space="preserve">5313 پپتید است. </w:t>
      </w:r>
      <w:r w:rsidR="007B6AF0" w:rsidRPr="0016433C">
        <w:rPr>
          <w:rtl/>
          <w:lang w:bidi="ar-IQ"/>
        </w:rPr>
        <w:t>با ا</w:t>
      </w:r>
      <w:r w:rsidR="000B232D" w:rsidRPr="0016433C">
        <w:rPr>
          <w:rtl/>
          <w:lang w:bidi="ar-IQ"/>
        </w:rPr>
        <w:t>ستفاده از ابزار</w:t>
      </w:r>
      <w:r w:rsidR="007B6AF0" w:rsidRPr="0016433C">
        <w:rPr>
          <w:rtl/>
          <w:lang w:bidi="ar-IQ"/>
        </w:rPr>
        <w:t xml:space="preserve"> </w:t>
      </w:r>
      <w:r w:rsidR="00F902D2" w:rsidRPr="00832163">
        <w:rPr>
          <w:rFonts w:asciiTheme="majorBidi" w:hAnsiTheme="majorBidi" w:cstheme="majorBidi"/>
          <w:szCs w:val="26"/>
          <w:lang w:bidi="ar-IQ"/>
        </w:rPr>
        <w:t>cd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-</w:t>
      </w:r>
      <w:r w:rsidR="00F902D2" w:rsidRPr="00832163">
        <w:rPr>
          <w:rFonts w:asciiTheme="majorBidi" w:hAnsiTheme="majorBidi" w:cstheme="majorBidi"/>
          <w:szCs w:val="26"/>
          <w:lang w:bidi="ar-IQ"/>
        </w:rPr>
        <w:softHyphen/>
        <w:t>hit</w:t>
      </w:r>
      <w:r w:rsidR="00F902D2" w:rsidRPr="007414C9">
        <w:rPr>
          <w:rFonts w:asciiTheme="majorBidi" w:hAnsiTheme="majorBidi" w:cstheme="majorBidi"/>
          <w:lang w:bidi="ar-IQ"/>
        </w:rPr>
        <w:softHyphen/>
      </w:r>
      <w:r w:rsidR="000B232D" w:rsidRPr="0016433C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&gt;</w:instrText>
      </w:r>
      <w:r w:rsidR="000B232D" w:rsidRPr="0016433C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1]</w:t>
      </w:r>
      <w:r w:rsidR="000B232D" w:rsidRPr="0016433C">
        <w:rPr>
          <w:rtl/>
          <w:lang w:bidi="ar-IQ"/>
        </w:rPr>
        <w:fldChar w:fldCharType="end"/>
      </w:r>
      <w:r w:rsidR="00F902D2" w:rsidRPr="0016433C">
        <w:rPr>
          <w:rtl/>
          <w:lang w:bidi="ar-IQ"/>
        </w:rPr>
        <w:t>، 2</w:t>
      </w:r>
      <w:r w:rsidR="00F821FB" w:rsidRPr="0016433C">
        <w:rPr>
          <w:rtl/>
          <w:lang w:bidi="ar-IQ"/>
        </w:rPr>
        <w:t xml:space="preserve"> بار بصورت کاملا مستقل اقدام به حذف توالی</w:t>
      </w:r>
      <w:r w:rsidR="00F821FB" w:rsidRPr="0016433C">
        <w:rPr>
          <w:rtl/>
          <w:lang w:bidi="ar-IQ"/>
        </w:rPr>
        <w:softHyphen/>
        <w:t xml:space="preserve">های مشابه شد. </w:t>
      </w:r>
      <w:r w:rsidR="00BE5E73" w:rsidRPr="0016433C">
        <w:rPr>
          <w:rtl/>
          <w:lang w:bidi="ar-IQ"/>
        </w:rPr>
        <w:t>یکبار بر روی داده</w:t>
      </w:r>
      <w:r w:rsidR="00BE5E73" w:rsidRPr="0016433C">
        <w:rPr>
          <w:rtl/>
          <w:lang w:bidi="ar-IQ"/>
        </w:rPr>
        <w:softHyphen/>
        <w:t xml:space="preserve">های </w:t>
      </w:r>
      <w:r w:rsidR="00BE5E73" w:rsidRPr="007639EC">
        <w:rPr>
          <w:rtl/>
          <w:lang w:bidi="ar-IQ"/>
        </w:rPr>
        <w:lastRenderedPageBreak/>
        <w:t xml:space="preserve">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Fonts w:asciiTheme="majorBidi" w:hAnsiTheme="majorBidi"/>
          <w:szCs w:val="26"/>
          <w:rtl/>
          <w:lang w:bidi="ar-IQ"/>
        </w:rPr>
        <w:t xml:space="preserve"> </w:t>
      </w:r>
      <w:r w:rsidR="008B5E90" w:rsidRPr="007639EC">
        <w:rPr>
          <w:rtl/>
          <w:lang w:bidi="ar-IQ"/>
        </w:rPr>
        <w:t>با 90 درصد</w:t>
      </w:r>
      <w:r w:rsidR="00BD4FE9" w:rsidRPr="007639EC">
        <w:rPr>
          <w:rtl/>
          <w:lang w:bidi="ar-IQ"/>
        </w:rPr>
        <w:t xml:space="preserve"> شباهت</w:t>
      </w:r>
      <w:r w:rsidR="00D4381D" w:rsidRPr="007639EC">
        <w:rPr>
          <w:rStyle w:val="FootnoteReference"/>
          <w:rtl/>
          <w:lang w:bidi="ar-IQ"/>
        </w:rPr>
        <w:footnoteReference w:id="33"/>
      </w:r>
      <w:r w:rsidR="008A5A0C" w:rsidRPr="007639EC">
        <w:rPr>
          <w:rtl/>
          <w:lang w:bidi="ar-IQ"/>
        </w:rPr>
        <w:t xml:space="preserve"> و </w:t>
      </w:r>
      <w:r w:rsidR="0032260D" w:rsidRPr="007639EC">
        <w:rPr>
          <w:rtl/>
          <w:lang w:bidi="ar-IQ"/>
        </w:rPr>
        <w:t>حذف پپتید</w:t>
      </w:r>
      <w:r w:rsidR="00AD3E36" w:rsidRPr="007639EC">
        <w:rPr>
          <w:rtl/>
          <w:lang w:bidi="ar-IQ"/>
        </w:rPr>
        <w:softHyphen/>
      </w:r>
      <w:r w:rsidR="0032260D" w:rsidRPr="007639EC">
        <w:rPr>
          <w:rtl/>
          <w:lang w:bidi="ar-IQ"/>
        </w:rPr>
        <w:t xml:space="preserve">های با </w:t>
      </w:r>
      <w:r w:rsidR="008A5A0C" w:rsidRPr="007639EC">
        <w:rPr>
          <w:rtl/>
          <w:lang w:bidi="ar-IQ"/>
        </w:rPr>
        <w:t>طول کمتر از 5 ا</w:t>
      </w:r>
      <w:r w:rsidR="00223942" w:rsidRPr="007639EC">
        <w:rPr>
          <w:rtl/>
          <w:lang w:bidi="ar-IQ"/>
        </w:rPr>
        <w:t>سید</w:t>
      </w:r>
      <w:r w:rsidR="00223942" w:rsidRPr="007639EC">
        <w:rPr>
          <w:rtl/>
          <w:lang w:bidi="ar-IQ"/>
        </w:rPr>
        <w:softHyphen/>
        <w:t>آمینه</w:t>
      </w:r>
      <w:r w:rsidR="00BD4FE9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اجرا شد</w:t>
      </w:r>
      <w:r w:rsidR="008B5E90" w:rsidRPr="007639EC">
        <w:rPr>
          <w:rtl/>
          <w:lang w:bidi="ar-IQ"/>
        </w:rPr>
        <w:t>.</w:t>
      </w:r>
      <w:r w:rsidR="009A515C" w:rsidRPr="007639EC">
        <w:rPr>
          <w:rtl/>
          <w:lang w:bidi="ar-IQ"/>
        </w:rPr>
        <w:t xml:space="preserve"> </w:t>
      </w:r>
      <w:r w:rsidR="00BE5E73" w:rsidRPr="007639EC">
        <w:rPr>
          <w:rtl/>
          <w:lang w:bidi="ar-IQ"/>
        </w:rPr>
        <w:t>بار دیگر مجددا بر روی داده</w:t>
      </w:r>
      <w:r w:rsidR="00BE5E73" w:rsidRPr="007639EC">
        <w:rPr>
          <w:rtl/>
          <w:lang w:bidi="ar-IQ"/>
        </w:rPr>
        <w:softHyphen/>
        <w:t xml:space="preserve">های خام </w:t>
      </w:r>
      <w:r w:rsidR="00BE5E73" w:rsidRPr="007639EC">
        <w:rPr>
          <w:rFonts w:asciiTheme="majorBidi" w:hAnsiTheme="majorBidi"/>
          <w:szCs w:val="26"/>
          <w:lang w:bidi="ar-IQ"/>
        </w:rPr>
        <w:t>cd-hit</w:t>
      </w:r>
      <w:r w:rsidR="00BE5E73" w:rsidRPr="007639EC">
        <w:rPr>
          <w:rtl/>
          <w:lang w:bidi="ar-IQ"/>
        </w:rPr>
        <w:t xml:space="preserve"> با 80 درصد شباهت و</w:t>
      </w:r>
      <w:r w:rsidR="00FA0893" w:rsidRPr="007639EC">
        <w:rPr>
          <w:rtl/>
          <w:lang w:bidi="ar-IQ"/>
        </w:rPr>
        <w:t xml:space="preserve"> حذف پپتید</w:t>
      </w:r>
      <w:r w:rsidR="00FA0893" w:rsidRPr="007639EC">
        <w:rPr>
          <w:rtl/>
          <w:lang w:bidi="ar-IQ"/>
        </w:rPr>
        <w:softHyphen/>
        <w:t>های با</w:t>
      </w:r>
      <w:r w:rsidR="00BE5E73" w:rsidRPr="007639EC">
        <w:rPr>
          <w:rtl/>
          <w:lang w:bidi="ar-IQ"/>
        </w:rPr>
        <w:t xml:space="preserve"> طول کمتر از 5 </w:t>
      </w:r>
      <w:r w:rsidR="00223942" w:rsidRPr="007639EC">
        <w:rPr>
          <w:rtl/>
          <w:lang w:bidi="ar-IQ"/>
        </w:rPr>
        <w:t>اسید</w:t>
      </w:r>
      <w:r w:rsidR="00223942" w:rsidRPr="007639EC">
        <w:rPr>
          <w:rtl/>
          <w:lang w:bidi="ar-IQ"/>
        </w:rPr>
        <w:softHyphen/>
        <w:t>آمینه</w:t>
      </w:r>
      <w:r w:rsidR="00BE5E73" w:rsidRPr="007639EC">
        <w:rPr>
          <w:rtl/>
          <w:lang w:bidi="ar-IQ"/>
        </w:rPr>
        <w:t xml:space="preserve"> اجرا شد. نتایج بدست آمده به تفکیک داده</w:t>
      </w:r>
      <w:r w:rsidR="00BE5E73" w:rsidRPr="007639EC">
        <w:rPr>
          <w:rtl/>
          <w:lang w:bidi="ar-IQ"/>
        </w:rPr>
        <w:softHyphen/>
        <w:t>های مثبت و منفی در شکل</w:t>
      </w:r>
      <w:r w:rsidR="00BE5E73" w:rsidRPr="007639EC">
        <w:rPr>
          <w:rtl/>
          <w:lang w:bidi="ar-IQ"/>
        </w:rPr>
        <w:softHyphen/>
        <w:t>های زیر مشاهده می</w:t>
      </w:r>
      <w:r w:rsidR="00BE5E73" w:rsidRPr="007639EC">
        <w:rPr>
          <w:rtl/>
          <w:lang w:bidi="ar-IQ"/>
        </w:rPr>
        <w:softHyphen/>
        <w:t>شود.</w:t>
      </w:r>
      <w:r w:rsidR="00265605" w:rsidRPr="007639EC">
        <w:rPr>
          <w:rtl/>
          <w:lang w:bidi="ar-IQ"/>
        </w:rPr>
        <w:t xml:space="preserve"> در نهایت با اجرا </w:t>
      </w:r>
      <w:r w:rsidR="00265605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90</w:t>
      </w:r>
      <w:r w:rsidR="00265605" w:rsidRPr="007639EC">
        <w:rPr>
          <w:rFonts w:asciiTheme="majorBidi" w:hAnsiTheme="majorBidi"/>
          <w:lang w:bidi="ar-IQ"/>
        </w:rPr>
        <w:t xml:space="preserve"> </w:t>
      </w:r>
      <w:r w:rsidR="00265605" w:rsidRPr="007639EC">
        <w:rPr>
          <w:rFonts w:asciiTheme="majorBidi" w:hAnsiTheme="majorBid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>مجموع داده</w:t>
      </w:r>
      <w:r w:rsidR="00827AE9" w:rsidRPr="007639EC">
        <w:rPr>
          <w:rtl/>
          <w:lang w:bidi="ar-IQ"/>
        </w:rPr>
        <w:t xml:space="preserve"> به</w:t>
      </w:r>
      <w:r w:rsidR="004B2851" w:rsidRPr="007639EC">
        <w:rPr>
          <w:rtl/>
          <w:lang w:bidi="ar-IQ"/>
        </w:rPr>
        <w:t xml:space="preserve"> 4825 داده کاهش یافت و با اجرا</w:t>
      </w:r>
      <w:r w:rsidR="004B2851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4B2851" w:rsidRPr="007639EC">
        <w:rPr>
          <w:rFonts w:asciiTheme="majorBidi" w:hAnsiTheme="majorBidi"/>
          <w:szCs w:val="26"/>
          <w:lang w:bidi="ar-IQ"/>
        </w:rPr>
        <w:t xml:space="preserve"> </w:t>
      </w:r>
      <w:r w:rsidR="004B2851" w:rsidRPr="007639EC">
        <w:rPr>
          <w:rFonts w:asciiTheme="minorHAnsi" w:hAnsiTheme="minorHAnsi"/>
          <w:rtl/>
          <w:lang w:bidi="ar-IQ"/>
        </w:rPr>
        <w:t xml:space="preserve"> </w:t>
      </w:r>
      <w:r w:rsidR="004B2851" w:rsidRPr="007639EC">
        <w:rPr>
          <w:rtl/>
          <w:lang w:bidi="ar-IQ"/>
        </w:rPr>
        <w:t xml:space="preserve">مجموع داده به </w:t>
      </w:r>
      <w:r w:rsidR="007E4A07" w:rsidRPr="007639EC">
        <w:rPr>
          <w:rtl/>
          <w:lang w:bidi="ar-IQ"/>
        </w:rPr>
        <w:t>4534</w:t>
      </w:r>
      <w:r w:rsidR="004B2851" w:rsidRPr="007639EC">
        <w:rPr>
          <w:rtl/>
          <w:lang w:bidi="ar-IQ"/>
        </w:rPr>
        <w:t xml:space="preserve"> داده کاهش یافت.</w:t>
      </w:r>
      <w:r w:rsidR="003550C6" w:rsidRPr="007639EC">
        <w:rPr>
          <w:rtl/>
          <w:lang w:bidi="ar-IQ"/>
        </w:rPr>
        <w:t xml:space="preserve"> بدلیل اینکه با اعمال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627AC4" w:rsidRPr="007639EC">
        <w:rPr>
          <w:rFonts w:asciiTheme="majorBidi" w:hAnsiTheme="majorBidi"/>
          <w:szCs w:val="26"/>
          <w:lang w:bidi="ar-IQ"/>
        </w:rPr>
        <w:t>80</w:t>
      </w:r>
      <w:r w:rsidR="003550C6" w:rsidRPr="007639EC">
        <w:rPr>
          <w:rtl/>
          <w:lang w:bidi="ar-IQ"/>
        </w:rPr>
        <w:t xml:space="preserve"> مقدار قابل توجهی از داده</w:t>
      </w:r>
      <w:r w:rsidR="003550C6" w:rsidRPr="007639EC">
        <w:rPr>
          <w:rtl/>
          <w:lang w:bidi="ar-IQ"/>
        </w:rPr>
        <w:softHyphen/>
        <w:t xml:space="preserve">ها کم </w:t>
      </w:r>
      <w:r w:rsidR="008E3E34" w:rsidRPr="007639EC">
        <w:rPr>
          <w:rtl/>
          <w:lang w:bidi="ar-IQ"/>
        </w:rPr>
        <w:t>شد</w:t>
      </w:r>
      <w:r w:rsidR="003550C6" w:rsidRPr="007639EC">
        <w:rPr>
          <w:rtl/>
          <w:lang w:bidi="ar-IQ"/>
        </w:rPr>
        <w:t>، داده</w:t>
      </w:r>
      <w:r w:rsidR="003550C6" w:rsidRPr="007639EC">
        <w:rPr>
          <w:rtl/>
          <w:lang w:bidi="ar-IQ"/>
        </w:rPr>
        <w:softHyphen/>
        <w:t xml:space="preserve">های مربوط به </w:t>
      </w:r>
      <w:r w:rsidR="003550C6" w:rsidRPr="007639EC">
        <w:rPr>
          <w:rFonts w:asciiTheme="majorBidi" w:hAnsiTheme="majorBidi"/>
          <w:szCs w:val="26"/>
          <w:lang w:bidi="ar-IQ"/>
        </w:rPr>
        <w:t>cd-hit</w:t>
      </w:r>
      <w:r w:rsidR="00EC27CE" w:rsidRPr="007639EC">
        <w:rPr>
          <w:rFonts w:asciiTheme="majorBidi" w:hAnsiTheme="majorBidi"/>
          <w:szCs w:val="26"/>
          <w:lang w:bidi="ar-IQ"/>
        </w:rPr>
        <w:t>90</w:t>
      </w:r>
      <w:r w:rsidR="00EC27CE" w:rsidRPr="007639EC">
        <w:rPr>
          <w:szCs w:val="26"/>
          <w:rtl/>
          <w:lang w:bidi="ar-IQ"/>
        </w:rPr>
        <w:t xml:space="preserve"> </w:t>
      </w:r>
      <w:r w:rsidR="003550C6" w:rsidRPr="007639EC">
        <w:rPr>
          <w:rtl/>
          <w:lang w:bidi="ar-IQ"/>
        </w:rPr>
        <w:t xml:space="preserve">ملاک انجام ادامه پژوهش قرار </w:t>
      </w:r>
      <w:r w:rsidR="0081770E" w:rsidRPr="007639EC">
        <w:rPr>
          <w:rtl/>
          <w:lang w:bidi="ar-IQ"/>
        </w:rPr>
        <w:t>گرفتند</w:t>
      </w:r>
      <w:r w:rsidR="003550C6" w:rsidRPr="007639EC">
        <w:rPr>
          <w:rFonts w:asciiTheme="minorHAnsi" w:hAnsiTheme="minorHAnsi"/>
          <w:rtl/>
          <w:lang w:bidi="ar-IQ"/>
        </w:rPr>
        <w:t>.</w:t>
      </w:r>
    </w:p>
    <w:p w14:paraId="5335CC54" w14:textId="77777777" w:rsidR="0063505B" w:rsidRDefault="0063505B" w:rsidP="0063505B">
      <w:pPr>
        <w:keepNext/>
        <w:jc w:val="center"/>
        <w:rPr>
          <w:lang w:bidi="ar-IQ"/>
        </w:rPr>
      </w:pPr>
      <w:r w:rsidRPr="0063505B">
        <w:rPr>
          <w:noProof/>
          <w:rtl/>
          <w:lang w:bidi="ar-SA"/>
        </w:rPr>
        <w:lastRenderedPageBreak/>
        <w:drawing>
          <wp:inline distT="0" distB="0" distL="0" distR="0" wp14:anchorId="6B8EF7F8" wp14:editId="73566BF0">
            <wp:extent cx="4264465" cy="3200400"/>
            <wp:effectExtent l="0" t="0" r="3175" b="0"/>
            <wp:docPr id="138" name="Picture 1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9B1ADB" w14:textId="7D90A903" w:rsidR="007E1665" w:rsidRDefault="0063505B" w:rsidP="0080308A">
      <w:pPr>
        <w:pStyle w:val="Caption"/>
        <w:rPr>
          <w:lang w:bidi="ar-IQ"/>
        </w:rPr>
      </w:pPr>
      <w:bookmarkStart w:id="58" w:name="_Toc93745950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C5726">
        <w:rPr>
          <w:rtl/>
          <w:lang w:bidi="ar-IQ"/>
        </w:rPr>
        <w:t xml:space="preserve">نمایی کلی از مجموعه داده مثبت </w:t>
      </w:r>
      <w:r>
        <w:rPr>
          <w:rtl/>
          <w:lang w:bidi="ar-IQ"/>
        </w:rPr>
        <w:t>پس از</w:t>
      </w:r>
      <w:r w:rsidRPr="000C5726">
        <w:rPr>
          <w:rtl/>
          <w:lang w:bidi="ar-IQ"/>
        </w:rPr>
        <w:t xml:space="preserve"> اعما</w:t>
      </w:r>
      <w:r>
        <w:rPr>
          <w:rtl/>
          <w:lang w:bidi="ar-IQ"/>
        </w:rPr>
        <w:t xml:space="preserve">ل </w:t>
      </w:r>
      <w:r w:rsidRPr="0063505B">
        <w:rPr>
          <w:rFonts w:asciiTheme="majorBidi" w:hAnsiTheme="majorBidi" w:cstheme="majorBidi"/>
          <w:lang w:bidi="ar-IQ"/>
        </w:rPr>
        <w:t>cd-hit90</w:t>
      </w:r>
      <w:bookmarkEnd w:id="58"/>
    </w:p>
    <w:p w14:paraId="64528E9F" w14:textId="77777777" w:rsidR="00AD2645" w:rsidRDefault="00455121" w:rsidP="00AD2645">
      <w:pPr>
        <w:keepNext/>
        <w:jc w:val="center"/>
        <w:rPr>
          <w:lang w:bidi="ar-IQ"/>
        </w:rPr>
      </w:pPr>
      <w:r w:rsidRPr="00455121">
        <w:rPr>
          <w:noProof/>
          <w:rtl/>
          <w:lang w:bidi="ar-SA"/>
        </w:rPr>
        <w:drawing>
          <wp:inline distT="0" distB="0" distL="0" distR="0" wp14:anchorId="0FCFC43D" wp14:editId="7035DB7F">
            <wp:extent cx="4264465" cy="3200400"/>
            <wp:effectExtent l="0" t="0" r="3175" b="0"/>
            <wp:docPr id="139" name="Picture 1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C792F0" w14:textId="1D99AFC9" w:rsidR="00AD2645" w:rsidRDefault="00AD2645" w:rsidP="007A00E7">
      <w:pPr>
        <w:pStyle w:val="Caption"/>
        <w:rPr>
          <w:rtl/>
          <w:lang w:bidi="ar-IQ"/>
        </w:rPr>
      </w:pPr>
      <w:bookmarkStart w:id="59" w:name="_Toc93745951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4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5551F">
        <w:rPr>
          <w:rtl/>
          <w:lang w:bidi="ar-IQ"/>
        </w:rPr>
        <w:t xml:space="preserve"> نمایی کلی از مجموعه داده منفی پس از اعمال </w:t>
      </w:r>
      <w:r w:rsidRPr="00AD2645">
        <w:rPr>
          <w:rFonts w:asciiTheme="majorBidi" w:hAnsiTheme="majorBidi" w:cstheme="majorBidi"/>
          <w:lang w:bidi="ar-IQ"/>
        </w:rPr>
        <w:t>cd-hit90</w:t>
      </w:r>
      <w:bookmarkEnd w:id="59"/>
    </w:p>
    <w:p w14:paraId="48DEDE49" w14:textId="77777777" w:rsidR="005E5173" w:rsidRDefault="005E5173" w:rsidP="005E5173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lastRenderedPageBreak/>
        <w:drawing>
          <wp:inline distT="0" distB="0" distL="0" distR="0" wp14:anchorId="0E8AAF07" wp14:editId="4B8C17AF">
            <wp:extent cx="4264465" cy="3200400"/>
            <wp:effectExtent l="0" t="0" r="3175" b="0"/>
            <wp:docPr id="141" name="Picture 1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285615" w14:textId="0C706385" w:rsidR="005E5173" w:rsidRDefault="005E5173" w:rsidP="007A00E7">
      <w:pPr>
        <w:pStyle w:val="Caption"/>
        <w:rPr>
          <w:noProof/>
          <w:lang w:bidi="ar-IQ"/>
        </w:rPr>
      </w:pPr>
      <w:bookmarkStart w:id="60" w:name="_Toc93745952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5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C61213">
        <w:rPr>
          <w:noProof/>
          <w:rtl/>
          <w:lang w:bidi="ar-IQ"/>
        </w:rPr>
        <w:t xml:space="preserve">نمایی کلی از مجموعه داده مثبت پس از اعمال </w:t>
      </w:r>
      <w:r w:rsidRPr="005E5173">
        <w:rPr>
          <w:rFonts w:asciiTheme="majorBidi" w:hAnsiTheme="majorBidi" w:cstheme="majorBidi"/>
          <w:noProof/>
          <w:lang w:bidi="ar-IQ"/>
        </w:rPr>
        <w:t>cd-hit80</w:t>
      </w:r>
      <w:bookmarkEnd w:id="60"/>
    </w:p>
    <w:p w14:paraId="00B7B861" w14:textId="77777777" w:rsidR="00750BF8" w:rsidRDefault="005E5173" w:rsidP="00750BF8">
      <w:pPr>
        <w:keepNext/>
        <w:jc w:val="center"/>
        <w:rPr>
          <w:lang w:bidi="ar-IQ"/>
        </w:rPr>
      </w:pPr>
      <w:r w:rsidRPr="005E5173">
        <w:rPr>
          <w:noProof/>
          <w:rtl/>
          <w:lang w:bidi="ar-SA"/>
        </w:rPr>
        <w:drawing>
          <wp:inline distT="0" distB="0" distL="0" distR="0" wp14:anchorId="0A05E9D8" wp14:editId="3E77418F">
            <wp:extent cx="4264465" cy="3200400"/>
            <wp:effectExtent l="0" t="0" r="3175" b="0"/>
            <wp:docPr id="142" name="Picture 1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2564C" w14:textId="38D9DF9F" w:rsidR="000B5F0B" w:rsidRPr="000B5F0B" w:rsidRDefault="00750BF8" w:rsidP="000B5F0B">
      <w:pPr>
        <w:pStyle w:val="Caption"/>
        <w:rPr>
          <w:noProof/>
          <w:lang w:bidi="ar-IQ"/>
        </w:rPr>
      </w:pPr>
      <w:bookmarkStart w:id="61" w:name="_Toc93745953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Fonts w:ascii="Arial" w:hAnsi="Arial" w:cs="Arial" w:hint="cs"/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6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>:</w:t>
      </w:r>
      <w:r w:rsidRPr="005B65DE">
        <w:rPr>
          <w:noProof/>
          <w:rtl/>
          <w:lang w:bidi="ar-IQ"/>
        </w:rPr>
        <w:t xml:space="preserve">  نمایی کلی از مجموعه داده منفی پس از اعمال </w:t>
      </w:r>
      <w:r w:rsidRPr="00750BF8">
        <w:rPr>
          <w:rFonts w:asciiTheme="majorBidi" w:hAnsiTheme="majorBidi" w:cstheme="majorBidi"/>
          <w:noProof/>
          <w:lang w:bidi="ar-IQ"/>
        </w:rPr>
        <w:t>cd-hit80</w:t>
      </w:r>
      <w:bookmarkEnd w:id="61"/>
    </w:p>
    <w:p w14:paraId="2E516D8F" w14:textId="4E855104" w:rsidR="00D648D1" w:rsidRDefault="00D648D1" w:rsidP="00DE43F9">
      <w:pPr>
        <w:pStyle w:val="Heading3"/>
        <w:rPr>
          <w:rtl/>
          <w:lang w:bidi="ar-IQ"/>
        </w:rPr>
      </w:pPr>
      <w:bookmarkStart w:id="62" w:name="_Toc93745839"/>
      <w:r>
        <w:rPr>
          <w:rtl/>
          <w:lang w:bidi="ar-IQ"/>
        </w:rPr>
        <w:lastRenderedPageBreak/>
        <w:t>فیلتر طول توالی پپتید</w:t>
      </w:r>
      <w:r>
        <w:rPr>
          <w:rtl/>
          <w:lang w:bidi="ar-IQ"/>
        </w:rPr>
        <w:softHyphen/>
        <w:t>ها</w:t>
      </w:r>
      <w:bookmarkEnd w:id="62"/>
    </w:p>
    <w:p w14:paraId="2A622099" w14:textId="3CF4B940" w:rsidR="00D648D1" w:rsidRPr="00F234C3" w:rsidRDefault="003550C6" w:rsidP="00E648C5">
      <w:pPr>
        <w:jc w:val="both"/>
        <w:rPr>
          <w:rtl/>
          <w:lang w:bidi="ar-IQ"/>
        </w:rPr>
      </w:pPr>
      <w:r w:rsidRPr="00F234C3">
        <w:rPr>
          <w:rtl/>
          <w:lang w:bidi="ar-IQ"/>
        </w:rPr>
        <w:t xml:space="preserve">با توجه به اینکه </w:t>
      </w:r>
      <w:r w:rsidR="008B2FAB" w:rsidRPr="00F234C3">
        <w:rPr>
          <w:rtl/>
          <w:lang w:bidi="ar-IQ"/>
        </w:rPr>
        <w:t>نُرم</w:t>
      </w:r>
      <w:r w:rsidR="00B86CBC" w:rsidRPr="00F234C3">
        <w:rPr>
          <w:rtl/>
          <w:lang w:bidi="ar-IQ"/>
        </w:rPr>
        <w:t xml:space="preserve"> طول</w:t>
      </w:r>
      <w:r w:rsidR="008B2FAB" w:rsidRPr="00F234C3">
        <w:rPr>
          <w:rtl/>
          <w:lang w:bidi="ar-IQ"/>
        </w:rPr>
        <w:t xml:space="preserve"> پپتید</w:t>
      </w:r>
      <w:r w:rsidR="008B2FAB" w:rsidRPr="00F234C3">
        <w:rPr>
          <w:rtl/>
          <w:lang w:bidi="ar-IQ"/>
        </w:rPr>
        <w:softHyphen/>
        <w:t>های ضدمیکروبی در</w:t>
      </w:r>
      <w:r w:rsidR="006B2335" w:rsidRPr="00F234C3">
        <w:rPr>
          <w:rtl/>
          <w:lang w:bidi="ar-IQ"/>
        </w:rPr>
        <w:t xml:space="preserve"> طبیعت</w:t>
      </w:r>
      <w:r w:rsidR="008B2FAB" w:rsidRPr="00F234C3">
        <w:rPr>
          <w:rtl/>
          <w:lang w:bidi="ar-IQ"/>
        </w:rPr>
        <w:t xml:space="preserve"> بین 5 تا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 xml:space="preserve">0 </w:t>
      </w:r>
      <w:r w:rsidR="00CB4F6B" w:rsidRPr="00F234C3">
        <w:rPr>
          <w:rtl/>
          <w:lang w:bidi="ar-IQ"/>
        </w:rPr>
        <w:t>ا</w:t>
      </w:r>
      <w:r w:rsidR="008B2FAB" w:rsidRPr="00F234C3">
        <w:rPr>
          <w:rtl/>
          <w:lang w:bidi="ar-IQ"/>
        </w:rPr>
        <w:t>سید</w:t>
      </w:r>
      <w:r w:rsidR="008B2FAB" w:rsidRPr="00F234C3">
        <w:rPr>
          <w:rtl/>
          <w:lang w:bidi="ar-IQ"/>
        </w:rPr>
        <w:softHyphen/>
        <w:t>آمینه دارند</w:t>
      </w:r>
      <w:r w:rsidR="00FB1311" w:rsidRPr="00F234C3">
        <w:rPr>
          <w:rtl/>
          <w:lang w:bidi="ar-IQ"/>
        </w:rPr>
        <w:fldChar w:fldCharType="begin"/>
      </w:r>
      <w:r w:rsidR="00E648C5" w:rsidRPr="00F234C3">
        <w:rPr>
          <w:rtl/>
          <w:lang w:bidi="ar-IQ"/>
        </w:rPr>
        <w:instrText xml:space="preserve"> </w:instrText>
      </w:r>
      <w:r w:rsidR="00E648C5" w:rsidRPr="00F234C3">
        <w:rPr>
          <w:lang w:bidi="ar-IQ"/>
        </w:rPr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&gt;</w:instrText>
      </w:r>
      <w:r w:rsidR="00FB1311" w:rsidRPr="00F234C3">
        <w:rPr>
          <w:rtl/>
          <w:lang w:bidi="ar-IQ"/>
        </w:rPr>
        <w:fldChar w:fldCharType="separate"/>
      </w:r>
      <w:r w:rsidR="00E648C5" w:rsidRPr="00F234C3">
        <w:rPr>
          <w:noProof/>
          <w:rtl/>
          <w:lang w:bidi="ar-IQ"/>
        </w:rPr>
        <w:t>[6]</w:t>
      </w:r>
      <w:r w:rsidR="00FB1311" w:rsidRPr="00F234C3">
        <w:rPr>
          <w:rtl/>
          <w:lang w:bidi="ar-IQ"/>
        </w:rPr>
        <w:fldChar w:fldCharType="end"/>
      </w:r>
      <w:r w:rsidR="00FB1311" w:rsidRPr="00F234C3">
        <w:rPr>
          <w:rtl/>
          <w:lang w:bidi="ar-IQ"/>
        </w:rPr>
        <w:t>،</w:t>
      </w:r>
      <w:r w:rsidR="008B2FAB" w:rsidRPr="00F234C3">
        <w:rPr>
          <w:rtl/>
          <w:lang w:bidi="ar-IQ"/>
        </w:rPr>
        <w:t xml:space="preserve"> به همین دلیل بر روی داده</w:t>
      </w:r>
      <w:r w:rsidR="008B2FAB" w:rsidRPr="00F234C3">
        <w:rPr>
          <w:rtl/>
          <w:lang w:bidi="ar-IQ"/>
        </w:rPr>
        <w:softHyphen/>
        <w:t>های</w:t>
      </w:r>
      <w:r w:rsidR="00FD4A91" w:rsidRPr="00F234C3">
        <w:rPr>
          <w:rtl/>
          <w:lang w:bidi="ar-IQ"/>
        </w:rPr>
        <w:t xml:space="preserve"> </w:t>
      </w:r>
      <w:r w:rsidR="00FD4A91" w:rsidRPr="00F234C3">
        <w:rPr>
          <w:rFonts w:asciiTheme="majorBidi" w:hAnsiTheme="majorBidi"/>
          <w:szCs w:val="26"/>
          <w:lang w:bidi="ar-IQ"/>
        </w:rPr>
        <w:t>cdhit-90</w:t>
      </w:r>
      <w:r w:rsidR="00FD4A91" w:rsidRPr="00F234C3">
        <w:rPr>
          <w:rFonts w:asciiTheme="majorBidi" w:hAnsiTheme="majorBidi"/>
          <w:rtl/>
          <w:lang w:bidi="ar-IQ"/>
        </w:rPr>
        <w:t xml:space="preserve"> </w:t>
      </w:r>
      <w:r w:rsidR="008B2FAB" w:rsidRPr="00F234C3">
        <w:rPr>
          <w:rtl/>
          <w:lang w:bidi="ar-IQ"/>
        </w:rPr>
        <w:t>فیلتر با طول حداکثر</w:t>
      </w:r>
      <w:r w:rsidR="00F46103" w:rsidRPr="00F234C3">
        <w:rPr>
          <w:rtl/>
          <w:lang w:bidi="ar-IQ"/>
        </w:rPr>
        <w:t>5</w:t>
      </w:r>
      <w:r w:rsidR="008B2FAB" w:rsidRPr="00F234C3">
        <w:rPr>
          <w:rtl/>
          <w:lang w:bidi="ar-IQ"/>
        </w:rPr>
        <w:t>0 اعمال شد</w:t>
      </w:r>
      <w:r w:rsidR="00F960F7" w:rsidRPr="00F234C3">
        <w:rPr>
          <w:rtl/>
          <w:lang w:bidi="ar-IQ"/>
        </w:rPr>
        <w:t>، که مجموعه داده به 4714 داده کاهش یافت.</w:t>
      </w:r>
    </w:p>
    <w:p w14:paraId="07D37A68" w14:textId="77777777" w:rsidR="00BB173A" w:rsidRDefault="00BB173A" w:rsidP="00BB173A">
      <w:pPr>
        <w:keepNext/>
        <w:jc w:val="center"/>
        <w:rPr>
          <w:lang w:bidi="ar-IQ"/>
        </w:rPr>
      </w:pPr>
      <w:r w:rsidRPr="00BB173A">
        <w:rPr>
          <w:noProof/>
          <w:rtl/>
          <w:lang w:bidi="ar-SA"/>
        </w:rPr>
        <w:lastRenderedPageBreak/>
        <w:drawing>
          <wp:inline distT="0" distB="0" distL="0" distR="0" wp14:anchorId="18F99E93" wp14:editId="355D0C0D">
            <wp:extent cx="4264465" cy="3200400"/>
            <wp:effectExtent l="0" t="0" r="3175" b="0"/>
            <wp:docPr id="143" name="Picture 1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3F535" w14:textId="50AEF91C" w:rsidR="00E8661E" w:rsidRDefault="00BB173A" w:rsidP="007A00E7">
      <w:pPr>
        <w:pStyle w:val="Caption"/>
        <w:rPr>
          <w:lang w:bidi="ar-IQ"/>
        </w:rPr>
      </w:pPr>
      <w:bookmarkStart w:id="63" w:name="_Toc93745954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7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>:</w:t>
      </w:r>
      <w:r w:rsidR="00266233">
        <w:rPr>
          <w:rtl/>
          <w:lang w:bidi="ar-IQ"/>
        </w:rPr>
        <w:t xml:space="preserve"> </w:t>
      </w:r>
      <w:r w:rsidRPr="00400A0F">
        <w:rPr>
          <w:rtl/>
          <w:lang w:bidi="ar-IQ"/>
        </w:rPr>
        <w:t>نمایی کلی از مجموعه داده مثبت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="008B4182" w:rsidRPr="008B4182">
        <w:rPr>
          <w:rFonts w:asciiTheme="majorBidi" w:hAnsiTheme="majorBidi" w:cstheme="majorBidi"/>
          <w:lang w:bidi="ar-IQ"/>
        </w:rPr>
        <w:t>cd</w:t>
      </w:r>
      <w:r w:rsidR="008B4182">
        <w:rPr>
          <w:rFonts w:asciiTheme="majorBidi" w:hAnsiTheme="majorBidi" w:cstheme="majorBidi"/>
          <w:lang w:bidi="ar-IQ"/>
        </w:rPr>
        <w:t>-</w:t>
      </w:r>
      <w:r w:rsidR="008B4182" w:rsidRPr="008B4182">
        <w:rPr>
          <w:rFonts w:asciiTheme="majorBidi" w:hAnsiTheme="majorBidi" w:cstheme="majorBidi"/>
          <w:lang w:bidi="ar-IQ"/>
        </w:rPr>
        <w:t>hit90</w:t>
      </w:r>
      <w:r w:rsidR="008B4182">
        <w:rPr>
          <w:rFonts w:asciiTheme="minorHAnsi" w:hAnsiTheme="minorHAnsi"/>
          <w:rtl/>
          <w:lang w:bidi="ar-IQ"/>
        </w:rPr>
        <w:t xml:space="preserve"> </w:t>
      </w:r>
      <w:r w:rsidRPr="00400A0F">
        <w:rPr>
          <w:rtl/>
          <w:lang w:bidi="ar-IQ"/>
        </w:rPr>
        <w:t>پس از اعمال فیلتر طول توالی</w:t>
      </w:r>
      <w:bookmarkEnd w:id="63"/>
    </w:p>
    <w:p w14:paraId="75D2B102" w14:textId="77777777" w:rsidR="008B4182" w:rsidRDefault="008B4182" w:rsidP="008B4182">
      <w:pPr>
        <w:keepNext/>
        <w:jc w:val="center"/>
        <w:rPr>
          <w:lang w:bidi="ar-IQ"/>
        </w:rPr>
      </w:pPr>
      <w:r w:rsidRPr="008B4182">
        <w:rPr>
          <w:noProof/>
          <w:rtl/>
          <w:lang w:bidi="ar-SA"/>
        </w:rPr>
        <w:drawing>
          <wp:inline distT="0" distB="0" distL="0" distR="0" wp14:anchorId="33F05695" wp14:editId="6E8A4BAC">
            <wp:extent cx="4264465" cy="3200400"/>
            <wp:effectExtent l="0" t="0" r="3175" b="0"/>
            <wp:docPr id="144" name="Picture 1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654668" w14:textId="33B98F70" w:rsidR="00B47D73" w:rsidRDefault="008B4182" w:rsidP="0004362D">
      <w:pPr>
        <w:pStyle w:val="Caption"/>
        <w:rPr>
          <w:rtl/>
          <w:lang w:bidi="ar-IQ"/>
        </w:rPr>
      </w:pPr>
      <w:bookmarkStart w:id="64" w:name="_Toc93745955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8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84487D">
        <w:rPr>
          <w:rtl/>
          <w:lang w:bidi="ar-IQ"/>
        </w:rPr>
        <w:t>نمایی کلی از مجموعه داده منفی</w:t>
      </w:r>
      <w:r>
        <w:rPr>
          <w:rtl/>
          <w:lang w:bidi="ar-IQ"/>
        </w:rPr>
        <w:t xml:space="preserve"> </w:t>
      </w:r>
      <w:r w:rsidRPr="008B4182">
        <w:rPr>
          <w:rFonts w:asciiTheme="majorBidi" w:hAnsiTheme="majorBidi" w:cstheme="majorBidi"/>
          <w:lang w:bidi="ar-IQ"/>
        </w:rPr>
        <w:t>cd-hit90</w:t>
      </w:r>
      <w:r w:rsidRPr="0084487D">
        <w:rPr>
          <w:rtl/>
          <w:lang w:bidi="ar-IQ"/>
        </w:rPr>
        <w:t xml:space="preserve"> پس از اعمال فیلتر طول توالی</w:t>
      </w:r>
      <w:bookmarkEnd w:id="64"/>
    </w:p>
    <w:p w14:paraId="2B3B34E9" w14:textId="3E8CF961" w:rsidR="00B47D73" w:rsidRDefault="00B47D73" w:rsidP="00DE43F9">
      <w:pPr>
        <w:pStyle w:val="Heading3"/>
        <w:rPr>
          <w:rtl/>
          <w:lang w:bidi="ar-IQ"/>
        </w:rPr>
      </w:pPr>
      <w:bookmarkStart w:id="65" w:name="_Toc93745840"/>
      <w:r>
        <w:rPr>
          <w:rtl/>
          <w:lang w:bidi="ar-IQ"/>
        </w:rPr>
        <w:lastRenderedPageBreak/>
        <w:t>بالانس کردن داده</w:t>
      </w:r>
      <w:r>
        <w:rPr>
          <w:rtl/>
          <w:lang w:bidi="ar-IQ"/>
        </w:rPr>
        <w:softHyphen/>
        <w:t>های مثبت و منفی</w:t>
      </w:r>
      <w:bookmarkEnd w:id="65"/>
    </w:p>
    <w:p w14:paraId="07EA940F" w14:textId="7350566D" w:rsidR="00F61B87" w:rsidRPr="003F5D65" w:rsidRDefault="00A1776C" w:rsidP="00FD48E1">
      <w:pPr>
        <w:jc w:val="both"/>
        <w:rPr>
          <w:rFonts w:asciiTheme="minorHAnsi" w:hAnsiTheme="minorHAnsi"/>
          <w:rtl/>
          <w:lang w:bidi="ar-IQ"/>
        </w:rPr>
      </w:pPr>
      <w:r w:rsidRPr="003F5D65">
        <w:rPr>
          <w:rtl/>
          <w:lang w:bidi="ar-IQ"/>
        </w:rPr>
        <w:t xml:space="preserve">پس از اعمال </w:t>
      </w:r>
      <w:r w:rsidR="006B40A5" w:rsidRPr="003F5D65">
        <w:rPr>
          <w:rtl/>
          <w:lang w:bidi="ar-IQ"/>
        </w:rPr>
        <w:t>پیش</w:t>
      </w:r>
      <w:r w:rsidR="00FD48E1">
        <w:rPr>
          <w:lang w:bidi="ar-IQ"/>
        </w:rPr>
        <w:softHyphen/>
      </w:r>
      <w:r w:rsidRPr="003F5D65">
        <w:rPr>
          <w:rtl/>
          <w:lang w:bidi="ar-IQ"/>
        </w:rPr>
        <w:t>پردازش</w:t>
      </w:r>
      <w:r w:rsidR="006B40A5" w:rsidRPr="003F5D65">
        <w:rPr>
          <w:rtl/>
          <w:lang w:bidi="ar-IQ"/>
        </w:rPr>
        <w:t xml:space="preserve"> بر روی داده</w:t>
      </w:r>
      <w:r w:rsidR="006B40A5" w:rsidRPr="003F5D65">
        <w:rPr>
          <w:rtl/>
          <w:lang w:bidi="ar-IQ"/>
        </w:rPr>
        <w:softHyphen/>
        <w:t>های خام، تعداد داد</w:t>
      </w:r>
      <w:r w:rsidR="00C74441" w:rsidRPr="003F5D65">
        <w:rPr>
          <w:rtl/>
          <w:lang w:bidi="ar-IQ"/>
        </w:rPr>
        <w:t>ه</w:t>
      </w:r>
      <w:r w:rsidR="002936EF" w:rsidRPr="003F5D65">
        <w:rPr>
          <w:rtl/>
          <w:lang w:bidi="ar-IQ"/>
        </w:rPr>
        <w:softHyphen/>
      </w:r>
      <w:r w:rsidR="00FD48E1">
        <w:rPr>
          <w:rtl/>
          <w:lang w:bidi="ar-IQ"/>
        </w:rPr>
        <w:t>های</w:t>
      </w:r>
      <w:r w:rsidR="00C74441" w:rsidRPr="003F5D65">
        <w:rPr>
          <w:rtl/>
          <w:lang w:bidi="ar-IQ"/>
        </w:rPr>
        <w:t xml:space="preserve"> </w:t>
      </w:r>
      <w:r w:rsidR="00C74441" w:rsidRPr="00FD48E1">
        <w:rPr>
          <w:rFonts w:asciiTheme="majorBidi" w:hAnsiTheme="majorBidi" w:cstheme="majorBidi"/>
          <w:szCs w:val="26"/>
          <w:lang w:bidi="ar-IQ"/>
        </w:rPr>
        <w:t>cd-hit</w:t>
      </w:r>
      <w:r w:rsidR="00E43C93" w:rsidRPr="00FD48E1">
        <w:rPr>
          <w:rFonts w:asciiTheme="majorBidi" w:hAnsiTheme="majorBidi" w:cstheme="majorBidi"/>
          <w:szCs w:val="26"/>
          <w:lang w:bidi="ar-IQ"/>
        </w:rPr>
        <w:t>90</w:t>
      </w:r>
      <w:r w:rsidR="00C74441" w:rsidRPr="00FD48E1">
        <w:rPr>
          <w:szCs w:val="26"/>
          <w:rtl/>
          <w:lang w:bidi="ar-IQ"/>
        </w:rPr>
        <w:t xml:space="preserve"> </w:t>
      </w:r>
      <w:r w:rsidR="006B40A5" w:rsidRPr="003F5D65">
        <w:rPr>
          <w:rtl/>
          <w:lang w:bidi="ar-IQ"/>
        </w:rPr>
        <w:t>به تعداد</w:t>
      </w:r>
      <w:r w:rsidR="002936EF" w:rsidRPr="003F5D65">
        <w:rPr>
          <w:rtl/>
          <w:lang w:bidi="ar-IQ"/>
        </w:rPr>
        <w:t xml:space="preserve"> </w:t>
      </w:r>
      <w:r w:rsidR="000E17CB" w:rsidRPr="003F5D65">
        <w:rPr>
          <w:rtl/>
          <w:lang w:bidi="ar-IQ"/>
        </w:rPr>
        <w:t>470</w:t>
      </w:r>
      <w:r w:rsidR="006B40A5" w:rsidRPr="003F5D65">
        <w:rPr>
          <w:rtl/>
          <w:lang w:bidi="ar-IQ"/>
        </w:rPr>
        <w:t xml:space="preserve"> داده مثبت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ACP)</w:t>
      </w:r>
      <w:r w:rsidR="006B40A5" w:rsidRPr="003F5D65">
        <w:rPr>
          <w:rtl/>
          <w:lang w:bidi="ar-IQ"/>
        </w:rPr>
        <w:t xml:space="preserve"> و </w:t>
      </w:r>
      <w:r w:rsidR="005C5FA0" w:rsidRPr="003F5D65">
        <w:rPr>
          <w:rtl/>
          <w:lang w:bidi="ar-IQ"/>
        </w:rPr>
        <w:t>4244</w:t>
      </w:r>
      <w:r w:rsidR="006B40A5" w:rsidRPr="003F5D65">
        <w:rPr>
          <w:rtl/>
          <w:lang w:bidi="ar-IQ"/>
        </w:rPr>
        <w:t xml:space="preserve"> داده منفی </w:t>
      </w:r>
      <w:r w:rsidR="006B40A5" w:rsidRPr="00FD48E1">
        <w:rPr>
          <w:rFonts w:asciiTheme="majorBidi" w:hAnsiTheme="majorBidi" w:cstheme="majorBidi"/>
          <w:szCs w:val="26"/>
          <w:lang w:bidi="ar-IQ"/>
        </w:rPr>
        <w:t>(non-ACP)</w:t>
      </w:r>
      <w:r w:rsidR="006B40A5" w:rsidRPr="003F5D65">
        <w:rPr>
          <w:rtl/>
          <w:lang w:bidi="ar-IQ"/>
        </w:rPr>
        <w:t xml:space="preserve"> کاهش یافت</w:t>
      </w:r>
      <w:r w:rsidR="00F528A6" w:rsidRPr="003F5D65">
        <w:rPr>
          <w:lang w:bidi="ar-IQ"/>
        </w:rPr>
        <w:t>.</w:t>
      </w:r>
      <w:r w:rsidR="004D31A3" w:rsidRPr="003F5D65">
        <w:rPr>
          <w:rtl/>
          <w:lang w:bidi="ar-IQ"/>
        </w:rPr>
        <w:t xml:space="preserve"> </w:t>
      </w:r>
      <w:r w:rsidR="00826504" w:rsidRPr="003F5D65">
        <w:rPr>
          <w:rtl/>
          <w:lang w:bidi="ar-IQ"/>
        </w:rPr>
        <w:t>ب</w:t>
      </w:r>
      <w:r w:rsidR="00ED3992" w:rsidRPr="003F5D65">
        <w:rPr>
          <w:rtl/>
          <w:lang w:bidi="ar-IQ"/>
        </w:rPr>
        <w:t xml:space="preserve">ا </w:t>
      </w:r>
      <w:r w:rsidR="00EE6938" w:rsidRPr="003F5D65">
        <w:rPr>
          <w:rtl/>
          <w:lang w:bidi="ar-IQ"/>
        </w:rPr>
        <w:t xml:space="preserve">توجه به </w:t>
      </w:r>
      <w:r w:rsidR="009F4C97" w:rsidRPr="003F5D65">
        <w:rPr>
          <w:rtl/>
          <w:lang w:bidi="ar-IQ"/>
        </w:rPr>
        <w:t xml:space="preserve">تعداد بیشتر </w:t>
      </w:r>
      <w:r w:rsidR="00EE6938" w:rsidRPr="003F5D65">
        <w:rPr>
          <w:rtl/>
          <w:lang w:bidi="ar-IQ"/>
        </w:rPr>
        <w:t>مجموعه داد</w:t>
      </w:r>
      <w:r w:rsidR="009F4C97" w:rsidRPr="003F5D65">
        <w:rPr>
          <w:rtl/>
          <w:lang w:bidi="ar-IQ"/>
        </w:rPr>
        <w:t>ه</w:t>
      </w:r>
      <w:r w:rsidR="00EE6938" w:rsidRPr="003F5D65">
        <w:rPr>
          <w:rtl/>
          <w:lang w:bidi="ar-IQ"/>
        </w:rPr>
        <w:t xml:space="preserve"> منفی و</w:t>
      </w:r>
      <w:r w:rsidR="00BF1D40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همچنین</w:t>
      </w:r>
      <w:r w:rsidR="009F4C97" w:rsidRPr="003F5D65">
        <w:rPr>
          <w:rtl/>
          <w:lang w:bidi="ar-IQ"/>
        </w:rPr>
        <w:t xml:space="preserve"> </w:t>
      </w:r>
      <w:r w:rsidR="00EE6938" w:rsidRPr="003F5D65">
        <w:rPr>
          <w:rtl/>
          <w:lang w:bidi="ar-IQ"/>
        </w:rPr>
        <w:t xml:space="preserve">عدم گزارش وسیع </w:t>
      </w:r>
      <w:r w:rsidR="00483720" w:rsidRPr="003F5D65">
        <w:rPr>
          <w:rtl/>
          <w:lang w:bidi="ar-IQ"/>
        </w:rPr>
        <w:t>پپتیدهای ضدسرطانی</w:t>
      </w:r>
      <w:r w:rsidR="00FF666F" w:rsidRPr="00FD48E1">
        <w:rPr>
          <w:rFonts w:asciiTheme="majorBidi" w:hAnsiTheme="majorBidi" w:cstheme="majorBidi"/>
          <w:szCs w:val="26"/>
          <w:lang w:bidi="ar-IQ"/>
        </w:rPr>
        <w:t xml:space="preserve">(ACP) </w:t>
      </w:r>
      <w:r w:rsidR="00483720" w:rsidRPr="00FD48E1">
        <w:rPr>
          <w:szCs w:val="26"/>
          <w:rtl/>
          <w:lang w:bidi="ar-IQ"/>
        </w:rPr>
        <w:t xml:space="preserve"> </w:t>
      </w:r>
      <w:r w:rsidR="00EE6938" w:rsidRPr="003F5D65">
        <w:rPr>
          <w:rtl/>
          <w:lang w:bidi="ar-IQ"/>
        </w:rPr>
        <w:t>به صورت آزمایشگاهی، یکی از چالش‌ها</w:t>
      </w:r>
      <w:r w:rsidR="00483720" w:rsidRPr="003F5D65">
        <w:rPr>
          <w:rtl/>
          <w:lang w:bidi="ar-IQ"/>
        </w:rPr>
        <w:t xml:space="preserve"> انتخاب مجموعه داده منفی است. بر</w:t>
      </w:r>
      <w:r w:rsidR="00EE6938" w:rsidRPr="003F5D65">
        <w:rPr>
          <w:rtl/>
          <w:lang w:bidi="ar-IQ"/>
        </w:rPr>
        <w:t>ای انتخاب داده‌های منفی</w:t>
      </w:r>
      <w:r w:rsidR="00483720" w:rsidRPr="003F5D65">
        <w:rPr>
          <w:rtl/>
          <w:lang w:bidi="ar-IQ"/>
        </w:rPr>
        <w:t xml:space="preserve"> به تعداد داده</w:t>
      </w:r>
      <w:r w:rsidR="00483720" w:rsidRPr="003F5D65">
        <w:rPr>
          <w:rtl/>
          <w:lang w:bidi="ar-IQ"/>
        </w:rPr>
        <w:softHyphen/>
        <w:t>های مثبت</w:t>
      </w:r>
      <w:r w:rsidR="00EE6938" w:rsidRPr="003F5D65">
        <w:rPr>
          <w:rtl/>
          <w:lang w:bidi="ar-IQ"/>
        </w:rPr>
        <w:t xml:space="preserve"> روش‌های مختلفی وجود دارد که رایج‌ترین آن، </w:t>
      </w:r>
      <w:r w:rsidR="0023311F" w:rsidRPr="003F5D65">
        <w:rPr>
          <w:rtl/>
          <w:lang w:bidi="ar-IQ"/>
        </w:rPr>
        <w:t>انتخاب به صورت تصادفی به تعداد داده</w:t>
      </w:r>
      <w:r w:rsidR="0023311F" w:rsidRPr="003F5D65">
        <w:rPr>
          <w:rtl/>
          <w:lang w:bidi="ar-IQ"/>
        </w:rPr>
        <w:softHyphen/>
        <w:t>های مثبت است</w:t>
      </w:r>
      <w:r w:rsidR="00EE6938" w:rsidRPr="003F5D65">
        <w:rPr>
          <w:rtl/>
          <w:lang w:bidi="ar-IQ"/>
        </w:rPr>
        <w:t>.</w:t>
      </w:r>
      <w:r w:rsidR="0023311F" w:rsidRPr="003F5D65">
        <w:rPr>
          <w:rtl/>
          <w:lang w:bidi="ar-IQ"/>
        </w:rPr>
        <w:t xml:space="preserve"> </w:t>
      </w:r>
      <w:r w:rsidR="0073704C" w:rsidRPr="003F5D65">
        <w:rPr>
          <w:rtl/>
          <w:lang w:bidi="ar-IQ"/>
        </w:rPr>
        <w:t xml:space="preserve">با انتخاب </w:t>
      </w:r>
      <w:r w:rsidR="00900342" w:rsidRPr="003F5D65">
        <w:rPr>
          <w:rtl/>
          <w:lang w:bidi="ar-IQ"/>
        </w:rPr>
        <w:t>470</w:t>
      </w:r>
      <w:r w:rsidR="0073704C" w:rsidRPr="003F5D65">
        <w:rPr>
          <w:rtl/>
          <w:lang w:bidi="ar-IQ"/>
        </w:rPr>
        <w:t xml:space="preserve"> داده منفی از بین </w:t>
      </w:r>
      <w:r w:rsidR="00900342" w:rsidRPr="003F5D65">
        <w:rPr>
          <w:rtl/>
          <w:lang w:bidi="ar-IQ"/>
        </w:rPr>
        <w:t>4244</w:t>
      </w:r>
      <w:r w:rsidR="0073704C" w:rsidRPr="003F5D65">
        <w:rPr>
          <w:rtl/>
          <w:lang w:bidi="ar-IQ"/>
        </w:rPr>
        <w:t xml:space="preserve"> داده منفی، در نهایت </w:t>
      </w:r>
      <w:r w:rsidR="00DD0DAF" w:rsidRPr="003F5D65">
        <w:rPr>
          <w:rtl/>
          <w:lang w:bidi="ar-IQ"/>
        </w:rPr>
        <w:t>م</w:t>
      </w:r>
      <w:r w:rsidR="0073704C" w:rsidRPr="003F5D65">
        <w:rPr>
          <w:rtl/>
          <w:lang w:bidi="ar-IQ"/>
        </w:rPr>
        <w:t>جموعه</w:t>
      </w:r>
      <w:r w:rsidR="0073704C" w:rsidRPr="003F5D65">
        <w:rPr>
          <w:rtl/>
          <w:lang w:bidi="ar-IQ"/>
        </w:rPr>
        <w:softHyphen/>
        <w:t>ای</w:t>
      </w:r>
      <w:r w:rsidR="00163256" w:rsidRPr="003F5D65">
        <w:rPr>
          <w:rtl/>
          <w:lang w:bidi="ar-IQ"/>
        </w:rPr>
        <w:t xml:space="preserve"> 940تایی</w:t>
      </w:r>
      <w:r w:rsidR="0073704C" w:rsidRPr="003F5D65">
        <w:rPr>
          <w:rtl/>
          <w:lang w:bidi="ar-IQ"/>
        </w:rPr>
        <w:t xml:space="preserve"> با تعداد</w:t>
      </w:r>
      <w:r w:rsidR="00E86A42" w:rsidRPr="003F5D65">
        <w:rPr>
          <w:rtl/>
          <w:lang w:bidi="ar-IQ"/>
        </w:rPr>
        <w:t>ی</w:t>
      </w:r>
      <w:r w:rsidR="0073704C" w:rsidRPr="003F5D65">
        <w:rPr>
          <w:rtl/>
          <w:lang w:bidi="ar-IQ"/>
        </w:rPr>
        <w:t xml:space="preserve"> مساوی از پپتیدهای ضدسرطانی</w:t>
      </w:r>
      <w:r w:rsidR="00E9605C" w:rsidRPr="003F5D65">
        <w:rPr>
          <w:rtl/>
          <w:lang w:bidi="ar-IQ"/>
        </w:rPr>
        <w:t xml:space="preserve"> و غیرضدسرطانی </w:t>
      </w:r>
      <w:r w:rsidR="00DD0DAF" w:rsidRPr="003F5D65">
        <w:rPr>
          <w:rtl/>
          <w:lang w:bidi="ar-IQ"/>
        </w:rPr>
        <w:t>بدست آمد</w:t>
      </w:r>
      <w:r w:rsidR="00900342" w:rsidRPr="003F5D65">
        <w:rPr>
          <w:rtl/>
          <w:lang w:bidi="ar-IQ"/>
        </w:rPr>
        <w:t>.</w:t>
      </w:r>
      <w:r w:rsidR="000E45D1" w:rsidRPr="003F5D65">
        <w:rPr>
          <w:rtl/>
          <w:lang w:bidi="ar-IQ"/>
        </w:rPr>
        <w:t xml:space="preserve"> نما</w:t>
      </w:r>
      <w:r w:rsidR="00237155" w:rsidRPr="003F5D65">
        <w:rPr>
          <w:rtl/>
          <w:lang w:bidi="ar-IQ"/>
        </w:rPr>
        <w:t>ی</w:t>
      </w:r>
      <w:r w:rsidR="000E45D1" w:rsidRPr="003F5D65">
        <w:rPr>
          <w:rtl/>
          <w:lang w:bidi="ar-IQ"/>
        </w:rPr>
        <w:t>ی کلی از مجموعه داده اصلی</w:t>
      </w:r>
      <w:r w:rsidR="007177F5" w:rsidRPr="003F5D65">
        <w:rPr>
          <w:rtl/>
          <w:lang w:bidi="ar-IQ"/>
        </w:rPr>
        <w:t xml:space="preserve"> برای استفاده در ادامه پژوهش</w:t>
      </w:r>
      <w:r w:rsidR="000E45D1" w:rsidRPr="003F5D65">
        <w:rPr>
          <w:rtl/>
          <w:lang w:bidi="ar-IQ"/>
        </w:rPr>
        <w:t xml:space="preserve"> در ش</w:t>
      </w:r>
      <w:r w:rsidR="00796744" w:rsidRPr="003F5D65">
        <w:rPr>
          <w:rtl/>
          <w:lang w:bidi="ar-IQ"/>
        </w:rPr>
        <w:t>کل</w:t>
      </w:r>
      <w:r w:rsidR="00202287" w:rsidRPr="003F5D65">
        <w:rPr>
          <w:rtl/>
          <w:lang w:bidi="ar-IQ"/>
        </w:rPr>
        <w:t xml:space="preserve"> 2-10</w:t>
      </w:r>
      <w:r w:rsidR="00796744" w:rsidRPr="003F5D65">
        <w:rPr>
          <w:rtl/>
          <w:lang w:bidi="ar-IQ"/>
        </w:rPr>
        <w:t xml:space="preserve"> مشاهده می</w:t>
      </w:r>
      <w:r w:rsidR="00796744" w:rsidRPr="003F5D65">
        <w:rPr>
          <w:rtl/>
          <w:lang w:bidi="ar-IQ"/>
        </w:rPr>
        <w:softHyphen/>
        <w:t>شود.</w:t>
      </w:r>
    </w:p>
    <w:p w14:paraId="3F54E5D3" w14:textId="77777777" w:rsidR="00E50BBE" w:rsidRDefault="001B7005" w:rsidP="00E50BBE">
      <w:pPr>
        <w:keepNext/>
        <w:jc w:val="center"/>
        <w:rPr>
          <w:lang w:bidi="ar-IQ"/>
        </w:rPr>
      </w:pPr>
      <w:r w:rsidRPr="001B7005">
        <w:rPr>
          <w:noProof/>
          <w:rtl/>
          <w:lang w:bidi="ar-SA"/>
        </w:rPr>
        <w:lastRenderedPageBreak/>
        <w:drawing>
          <wp:inline distT="0" distB="0" distL="0" distR="0" wp14:anchorId="5AEE2F0D" wp14:editId="5D5CF48F">
            <wp:extent cx="4264465" cy="3200400"/>
            <wp:effectExtent l="0" t="0" r="3175" b="0"/>
            <wp:docPr id="145" name="Picture 1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BFED6A" w14:textId="411D4724" w:rsidR="004E4B41" w:rsidRDefault="00E50BBE" w:rsidP="007A00E7">
      <w:pPr>
        <w:pStyle w:val="Caption"/>
        <w:rPr>
          <w:lang w:bidi="ar-IQ"/>
        </w:rPr>
      </w:pPr>
      <w:bookmarkStart w:id="66" w:name="_Toc93745956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9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A5768A">
        <w:rPr>
          <w:rtl/>
          <w:lang w:bidi="ar-IQ"/>
        </w:rPr>
        <w:t xml:space="preserve">نمایی کلی از مجموعه داده منفی </w:t>
      </w:r>
      <w:r w:rsidRPr="00E50BBE">
        <w:rPr>
          <w:rFonts w:asciiTheme="majorBidi" w:hAnsiTheme="majorBidi" w:cstheme="majorBidi"/>
          <w:lang w:bidi="ar-IQ"/>
        </w:rPr>
        <w:t>cd</w:t>
      </w:r>
      <w:r>
        <w:rPr>
          <w:rFonts w:asciiTheme="majorBidi" w:hAnsiTheme="majorBidi" w:cstheme="majorBidi"/>
          <w:lang w:bidi="ar-IQ"/>
        </w:rPr>
        <w:t>-</w:t>
      </w:r>
      <w:r w:rsidRPr="00E50BBE">
        <w:rPr>
          <w:rFonts w:asciiTheme="majorBidi" w:hAnsiTheme="majorBidi" w:cstheme="majorBidi"/>
          <w:lang w:bidi="ar-IQ"/>
        </w:rPr>
        <w:t>hit90</w:t>
      </w:r>
      <w:r w:rsidRPr="00A5768A">
        <w:rPr>
          <w:rtl/>
          <w:lang w:bidi="ar-IQ"/>
        </w:rPr>
        <w:t xml:space="preserve"> پس از انتخاب رندوم</w:t>
      </w:r>
      <w:bookmarkEnd w:id="66"/>
    </w:p>
    <w:p w14:paraId="66B5AD89" w14:textId="77777777" w:rsidR="00FF4271" w:rsidRDefault="00FF4271" w:rsidP="00FF4271">
      <w:pPr>
        <w:keepNext/>
        <w:jc w:val="center"/>
        <w:rPr>
          <w:lang w:bidi="ar-IQ"/>
        </w:rPr>
      </w:pPr>
      <w:r w:rsidRPr="00FF4271">
        <w:rPr>
          <w:noProof/>
          <w:rtl/>
          <w:lang w:bidi="ar-SA"/>
        </w:rPr>
        <w:drawing>
          <wp:inline distT="0" distB="0" distL="0" distR="0" wp14:anchorId="7C4BADCF" wp14:editId="78D3874B">
            <wp:extent cx="4264465" cy="3200400"/>
            <wp:effectExtent l="0" t="0" r="3175" b="0"/>
            <wp:docPr id="146" name="Picture 1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286794E" w14:textId="6F3C561C" w:rsidR="002F75C8" w:rsidRPr="002F75C8" w:rsidRDefault="00FF4271" w:rsidP="007A00E7">
      <w:pPr>
        <w:pStyle w:val="Caption"/>
        <w:rPr>
          <w:rtl/>
          <w:lang w:bidi="ar-IQ"/>
        </w:rPr>
      </w:pPr>
      <w:bookmarkStart w:id="67" w:name="_Toc93745957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0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81AE9">
        <w:rPr>
          <w:rtl/>
          <w:lang w:bidi="ar-IQ"/>
        </w:rPr>
        <w:t>نمایی کلی از مجموعه داده مثبت و منفی پس از اعمال پی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پردازش</w:t>
      </w:r>
      <w:r>
        <w:rPr>
          <w:rFonts w:ascii="Calibri" w:hAnsi="Calibri" w:cs="Calibri"/>
          <w:rtl/>
          <w:lang w:bidi="ar-IQ"/>
        </w:rPr>
        <w:softHyphen/>
      </w:r>
      <w:r w:rsidRPr="00081AE9">
        <w:rPr>
          <w:rtl/>
          <w:lang w:bidi="ar-IQ"/>
        </w:rPr>
        <w:t>ها</w:t>
      </w:r>
      <w:bookmarkEnd w:id="67"/>
    </w:p>
    <w:p w14:paraId="59A84104" w14:textId="0C52B6F6" w:rsidR="00924964" w:rsidRDefault="00924964" w:rsidP="001615B3">
      <w:pPr>
        <w:pStyle w:val="Heading2"/>
        <w:rPr>
          <w:rtl/>
          <w:lang w:bidi="ar-IQ"/>
        </w:rPr>
      </w:pPr>
      <w:bookmarkStart w:id="68" w:name="_Toc93745841"/>
      <w:r>
        <w:rPr>
          <w:rtl/>
          <w:lang w:bidi="ar-IQ"/>
        </w:rPr>
        <w:lastRenderedPageBreak/>
        <w:t xml:space="preserve">مجموعه داده </w:t>
      </w:r>
      <w:r w:rsidR="00C576E8">
        <w:rPr>
          <w:rtl/>
          <w:lang w:bidi="ar-IQ"/>
        </w:rPr>
        <w:t>آموزش</w:t>
      </w:r>
      <w:r w:rsidR="00117BF1">
        <w:rPr>
          <w:rStyle w:val="FootnoteReference"/>
          <w:rtl/>
          <w:lang w:bidi="ar-IQ"/>
        </w:rPr>
        <w:footnoteReference w:id="34"/>
      </w:r>
      <w:r w:rsidR="00C576E8">
        <w:rPr>
          <w:rtl/>
          <w:lang w:bidi="ar-IQ"/>
        </w:rPr>
        <w:t xml:space="preserve"> و تست</w:t>
      </w:r>
      <w:r w:rsidR="00117BF1">
        <w:rPr>
          <w:rStyle w:val="FootnoteReference"/>
          <w:rtl/>
          <w:lang w:bidi="ar-IQ"/>
        </w:rPr>
        <w:footnoteReference w:id="35"/>
      </w:r>
      <w:bookmarkEnd w:id="68"/>
    </w:p>
    <w:p w14:paraId="5E697928" w14:textId="728EF971" w:rsidR="00797B8A" w:rsidRPr="006853F4" w:rsidRDefault="002F75C8" w:rsidP="006853F4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رای آموزش و ارزیابی مدل</w:t>
      </w:r>
      <w:r w:rsidRPr="006853F4">
        <w:rPr>
          <w:rtl/>
          <w:lang w:bidi="ar-IQ"/>
        </w:rPr>
        <w:softHyphen/>
        <w:t>های یادگیری</w:t>
      </w:r>
      <w:r w:rsidR="005E4941" w:rsidRPr="006853F4">
        <w:rPr>
          <w:rtl/>
          <w:lang w:bidi="ar-IQ"/>
        </w:rPr>
        <w:t xml:space="preserve"> ماشین</w:t>
      </w:r>
      <w:r w:rsidR="00797B8A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>مجموعه داده 940</w:t>
      </w:r>
      <w:r w:rsidR="004E2F09" w:rsidRPr="006853F4">
        <w:rPr>
          <w:rtl/>
          <w:lang w:bidi="ar-IQ"/>
        </w:rPr>
        <w:t>ت</w:t>
      </w:r>
      <w:r w:rsidRPr="006853F4">
        <w:rPr>
          <w:rtl/>
          <w:lang w:bidi="ar-IQ"/>
        </w:rPr>
        <w:t>ایی</w:t>
      </w:r>
      <w:r w:rsidR="00797B8A" w:rsidRPr="006853F4">
        <w:rPr>
          <w:rtl/>
          <w:lang w:bidi="ar-IQ"/>
        </w:rPr>
        <w:t xml:space="preserve"> </w:t>
      </w:r>
      <w:r w:rsidR="004E2F09" w:rsidRPr="006853F4">
        <w:rPr>
          <w:rtl/>
          <w:lang w:bidi="ar-IQ"/>
        </w:rPr>
        <w:t xml:space="preserve">از </w:t>
      </w:r>
      <w:r w:rsidRPr="006853F4">
        <w:rPr>
          <w:rtl/>
          <w:lang w:bidi="ar-IQ"/>
        </w:rPr>
        <w:t>پپتیدها</w:t>
      </w:r>
      <w:r w:rsidR="00797B8A" w:rsidRPr="006853F4">
        <w:rPr>
          <w:rtl/>
          <w:lang w:bidi="ar-IQ"/>
        </w:rPr>
        <w:t xml:space="preserve">ی بدست آمده در مرحله قبل به نسبت 80-20 طوری که </w:t>
      </w:r>
      <w:bookmarkStart w:id="69" w:name="_Toc78208778"/>
      <w:bookmarkStart w:id="70" w:name="_Toc78208877"/>
      <w:bookmarkStart w:id="71" w:name="_Toc78209567"/>
      <w:bookmarkStart w:id="72" w:name="_Toc82546049"/>
      <w:bookmarkStart w:id="73" w:name="_Toc82905560"/>
      <w:r w:rsidR="00D7627E" w:rsidRPr="006853F4">
        <w:rPr>
          <w:rtl/>
          <w:lang w:bidi="ar-IQ"/>
        </w:rPr>
        <w:t>8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</w:t>
      </w:r>
      <w:r w:rsidR="001C53AE" w:rsidRPr="006853F4">
        <w:rPr>
          <w:rtl/>
          <w:lang w:bidi="ar-IQ"/>
        </w:rPr>
        <w:t xml:space="preserve">مجموعه </w:t>
      </w:r>
      <w:r w:rsidR="00D7627E" w:rsidRPr="006853F4">
        <w:rPr>
          <w:rtl/>
          <w:lang w:bidi="ar-IQ"/>
        </w:rPr>
        <w:t>داده آموزش و 20 درصد</w:t>
      </w:r>
      <w:r w:rsidR="00797B8A" w:rsidRPr="006853F4">
        <w:rPr>
          <w:rtl/>
          <w:lang w:bidi="ar-IQ"/>
        </w:rPr>
        <w:t xml:space="preserve"> برای</w:t>
      </w:r>
      <w:r w:rsidR="00D7627E" w:rsidRPr="006853F4">
        <w:rPr>
          <w:rtl/>
          <w:lang w:bidi="ar-IQ"/>
        </w:rPr>
        <w:t xml:space="preserve"> مجموعه داده</w:t>
      </w:r>
      <w:r w:rsidR="004E2F09" w:rsidRPr="006853F4">
        <w:rPr>
          <w:rtl/>
          <w:lang w:bidi="ar-IQ"/>
        </w:rPr>
        <w:t xml:space="preserve"> تست</w:t>
      </w:r>
      <w:r w:rsidR="00D7627E" w:rsidRPr="006853F4">
        <w:rPr>
          <w:rtl/>
          <w:lang w:bidi="ar-IQ"/>
        </w:rPr>
        <w:t xml:space="preserve"> مستقل </w:t>
      </w:r>
      <w:r w:rsidR="00797B8A" w:rsidRPr="006853F4">
        <w:rPr>
          <w:rtl/>
          <w:lang w:bidi="ar-IQ"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  <w:lang w:bidi="ar-IQ"/>
        </w:rPr>
      </w:pPr>
    </w:p>
    <w:p w14:paraId="36159DFB" w14:textId="27EA8ADA" w:rsidR="00BB4DA6" w:rsidRDefault="00BB4DA6" w:rsidP="00117BF1">
      <w:pPr>
        <w:pStyle w:val="Heading3"/>
        <w:rPr>
          <w:rtl/>
          <w:lang w:bidi="ar-IQ"/>
        </w:rPr>
      </w:pPr>
      <w:bookmarkStart w:id="74" w:name="_Toc93745842"/>
      <w:r w:rsidRPr="00ED13B5">
        <w:rPr>
          <w:rtl/>
          <w:lang w:bidi="ar-IQ"/>
        </w:rPr>
        <w:t>مجموعه داد</w:t>
      </w:r>
      <w:r>
        <w:rPr>
          <w:rtl/>
          <w:lang w:bidi="ar-IQ"/>
        </w:rPr>
        <w:t xml:space="preserve">ه </w:t>
      </w:r>
      <w:r w:rsidRPr="00ED13B5">
        <w:rPr>
          <w:rtl/>
          <w:lang w:bidi="ar-IQ"/>
        </w:rPr>
        <w:t>آموزش</w:t>
      </w:r>
      <w:bookmarkEnd w:id="74"/>
    </w:p>
    <w:bookmarkEnd w:id="69"/>
    <w:bookmarkEnd w:id="70"/>
    <w:bookmarkEnd w:id="71"/>
    <w:bookmarkEnd w:id="72"/>
    <w:bookmarkEnd w:id="73"/>
    <w:p w14:paraId="14677E7D" w14:textId="416881A3" w:rsidR="00E312C9" w:rsidRPr="00DF231B" w:rsidRDefault="00185183" w:rsidP="006853F4">
      <w:pPr>
        <w:jc w:val="both"/>
        <w:rPr>
          <w:rtl/>
          <w:lang w:bidi="ar-IQ"/>
        </w:rPr>
      </w:pPr>
      <w:r w:rsidRPr="00DF231B">
        <w:rPr>
          <w:rtl/>
          <w:lang w:bidi="ar-IQ"/>
        </w:rPr>
        <w:t>برای یادگیری مدل</w:t>
      </w:r>
      <w:r w:rsidRPr="00DF231B">
        <w:rPr>
          <w:rtl/>
          <w:lang w:bidi="ar-IQ"/>
        </w:rPr>
        <w:softHyphen/>
        <w:t>های یادگیری ماشین و همچنین تنظیم پارامت</w:t>
      </w:r>
      <w:r w:rsidR="00E52C3F" w:rsidRPr="00DF231B">
        <w:rPr>
          <w:rtl/>
          <w:lang w:bidi="ar-IQ"/>
        </w:rPr>
        <w:t>ر</w:t>
      </w:r>
      <w:r w:rsidR="00E52C3F" w:rsidRPr="00DF231B">
        <w:rPr>
          <w:rtl/>
          <w:lang w:bidi="ar-IQ"/>
        </w:rPr>
        <w:softHyphen/>
        <w:t>ه</w:t>
      </w:r>
      <w:r w:rsidRPr="00DF231B">
        <w:rPr>
          <w:rtl/>
          <w:lang w:bidi="ar-IQ"/>
        </w:rPr>
        <w:t>ای</w:t>
      </w:r>
      <w:r w:rsidR="000E0F5D" w:rsidRPr="00DF231B">
        <w:rPr>
          <w:rStyle w:val="FootnoteReference"/>
          <w:rFonts w:asciiTheme="minorHAnsi" w:hAnsiTheme="minorHAnsi"/>
          <w:rtl/>
          <w:lang w:bidi="ar-IQ"/>
        </w:rPr>
        <w:footnoteReference w:id="36"/>
      </w:r>
      <w:r w:rsidRPr="00DF231B">
        <w:rPr>
          <w:rtl/>
          <w:lang w:bidi="ar-IQ"/>
        </w:rPr>
        <w:t xml:space="preserve"> مدل</w:t>
      </w:r>
      <w:r w:rsidRPr="00DF231B">
        <w:rPr>
          <w:rtl/>
          <w:lang w:bidi="ar-IQ"/>
        </w:rPr>
        <w:softHyphen/>
      </w:r>
      <w:r w:rsidR="00E52C3F" w:rsidRPr="00DF231B">
        <w:rPr>
          <w:rtl/>
          <w:lang w:bidi="ar-IQ"/>
        </w:rPr>
        <w:softHyphen/>
        <w:t>ها</w:t>
      </w:r>
      <w:r w:rsidR="007155D9" w:rsidRPr="00DF231B">
        <w:rPr>
          <w:rtl/>
          <w:lang w:bidi="ar-IQ"/>
        </w:rPr>
        <w:t>،</w:t>
      </w:r>
      <w:r w:rsidRPr="00DF231B">
        <w:rPr>
          <w:rtl/>
          <w:lang w:bidi="ar-IQ"/>
        </w:rPr>
        <w:t xml:space="preserve"> 80 درصد از کل مجموعه داده مثبت</w:t>
      </w:r>
      <w:r w:rsidR="00C46A3A" w:rsidRPr="00DF231B">
        <w:rPr>
          <w:rtl/>
          <w:lang w:bidi="ar-IQ"/>
        </w:rPr>
        <w:t xml:space="preserve"> یعنی 376 داده مثبت و همچنین </w:t>
      </w:r>
      <w:r w:rsidRPr="00DF231B">
        <w:rPr>
          <w:rtl/>
          <w:lang w:bidi="ar-IQ"/>
        </w:rPr>
        <w:t xml:space="preserve">80 درصد از مجموعه داده منفی </w:t>
      </w:r>
      <w:r w:rsidR="00C46A3A" w:rsidRPr="00DF231B">
        <w:rPr>
          <w:rtl/>
          <w:lang w:bidi="ar-IQ"/>
        </w:rPr>
        <w:t xml:space="preserve">یعنی 376 داده منفی </w:t>
      </w:r>
      <w:r w:rsidRPr="00DF231B">
        <w:rPr>
          <w:rtl/>
          <w:lang w:bidi="ar-IQ"/>
        </w:rPr>
        <w:t>به صورت کاملا رندوم و بدون تکرار انتخاب شد</w:t>
      </w:r>
      <w:r w:rsidR="007378A8" w:rsidRPr="00DF231B">
        <w:rPr>
          <w:rtl/>
          <w:lang w:bidi="ar-IQ"/>
        </w:rPr>
        <w:t>ند</w:t>
      </w:r>
      <w:r w:rsidR="000C5773" w:rsidRPr="00DF231B">
        <w:rPr>
          <w:rtl/>
          <w:lang w:bidi="ar-IQ"/>
        </w:rPr>
        <w:t>، که در مجموع</w:t>
      </w:r>
      <w:r w:rsidR="00C46A3A" w:rsidRPr="00DF231B">
        <w:rPr>
          <w:rtl/>
          <w:lang w:bidi="ar-IQ"/>
        </w:rPr>
        <w:t xml:space="preserve"> برای هر بار آموزش و تنظیم پارامترها، </w:t>
      </w:r>
      <w:r w:rsidR="009436FC" w:rsidRPr="00DF231B">
        <w:rPr>
          <w:rtl/>
          <w:lang w:bidi="ar-IQ"/>
        </w:rPr>
        <w:t>752</w:t>
      </w:r>
      <w:r w:rsidR="00C46A3A" w:rsidRPr="00DF231B">
        <w:rPr>
          <w:rtl/>
          <w:lang w:bidi="ar-IQ"/>
        </w:rPr>
        <w:t xml:space="preserve"> داده کنا</w:t>
      </w:r>
      <w:r w:rsidR="007155D9" w:rsidRPr="00DF231B">
        <w:rPr>
          <w:rtl/>
          <w:lang w:bidi="ar-IQ"/>
        </w:rPr>
        <w:t xml:space="preserve">ر </w:t>
      </w:r>
      <w:r w:rsidR="00C46A3A" w:rsidRPr="00DF231B">
        <w:rPr>
          <w:rtl/>
          <w:lang w:bidi="ar-IQ"/>
        </w:rPr>
        <w:t>گذاشته شد</w:t>
      </w:r>
      <w:r w:rsidR="00B62851" w:rsidRPr="00DF231B">
        <w:rPr>
          <w:rtl/>
          <w:lang w:bidi="ar-IQ"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  <w:lang w:bidi="ar-IQ"/>
        </w:rPr>
      </w:pPr>
    </w:p>
    <w:p w14:paraId="036C2C56" w14:textId="720A1C68" w:rsidR="00456BAD" w:rsidRDefault="00456BAD" w:rsidP="00117BF1">
      <w:pPr>
        <w:pStyle w:val="Heading3"/>
        <w:rPr>
          <w:lang w:bidi="ar-IQ"/>
        </w:rPr>
      </w:pPr>
      <w:bookmarkStart w:id="75" w:name="_Toc82546051"/>
      <w:bookmarkStart w:id="76" w:name="_Toc82905562"/>
      <w:bookmarkStart w:id="77" w:name="_Toc93745843"/>
      <w:r>
        <w:rPr>
          <w:rtl/>
          <w:lang w:bidi="ar-IQ"/>
        </w:rPr>
        <w:t>مجموعه داد</w:t>
      </w:r>
      <w:r w:rsidR="00A91E8F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856A42">
        <w:rPr>
          <w:rtl/>
          <w:lang w:bidi="ar-IQ"/>
        </w:rPr>
        <w:t>تست</w:t>
      </w:r>
      <w:r>
        <w:rPr>
          <w:rtl/>
          <w:lang w:bidi="ar-IQ"/>
        </w:rPr>
        <w:t xml:space="preserve"> مستقل</w:t>
      </w:r>
      <w:bookmarkEnd w:id="75"/>
      <w:bookmarkEnd w:id="76"/>
      <w:r w:rsidR="00117BF1">
        <w:rPr>
          <w:rStyle w:val="FootnoteReference"/>
          <w:rtl/>
          <w:lang w:bidi="ar-IQ"/>
        </w:rPr>
        <w:footnoteReference w:id="37"/>
      </w:r>
      <w:bookmarkEnd w:id="77"/>
    </w:p>
    <w:p w14:paraId="1C9208BA" w14:textId="086DA829" w:rsidR="00867D26" w:rsidRPr="00456BAD" w:rsidRDefault="00481C47" w:rsidP="0070633E">
      <w:pPr>
        <w:jc w:val="both"/>
        <w:rPr>
          <w:rtl/>
          <w:lang w:bidi="ar-IQ"/>
        </w:rPr>
      </w:pPr>
      <w:r>
        <w:rPr>
          <w:rtl/>
          <w:lang w:bidi="ar-IQ"/>
        </w:rPr>
        <w:t>برای ارزیابی عملکرد مدل</w:t>
      </w:r>
      <w:r>
        <w:rPr>
          <w:rtl/>
          <w:lang w:bidi="ar-IQ"/>
        </w:rPr>
        <w:softHyphen/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tl/>
          <w:lang w:bidi="ar-IQ"/>
        </w:rPr>
        <w:t>بعبارتی 188 داده طوری که</w:t>
      </w:r>
      <w:r w:rsidR="00B34E87">
        <w:rPr>
          <w:rtl/>
          <w:lang w:bidi="ar-IQ"/>
        </w:rPr>
        <w:t xml:space="preserve"> تعداد</w:t>
      </w:r>
      <w:r w:rsidR="00D40221">
        <w:rPr>
          <w:rtl/>
          <w:lang w:bidi="ar-IQ"/>
        </w:rPr>
        <w:t xml:space="preserve"> 9</w:t>
      </w:r>
      <w:r w:rsidR="0093342C">
        <w:rPr>
          <w:rtl/>
          <w:lang w:bidi="ar-IQ"/>
        </w:rPr>
        <w:t>4</w:t>
      </w:r>
      <w:r w:rsidR="00D40221">
        <w:rPr>
          <w:rtl/>
          <w:lang w:bidi="ar-IQ"/>
        </w:rPr>
        <w:t xml:space="preserve"> داده</w:t>
      </w:r>
      <w:r w:rsidR="00B34E87">
        <w:rPr>
          <w:rtl/>
          <w:lang w:bidi="ar-IQ"/>
        </w:rPr>
        <w:t xml:space="preserve"> مثبت</w:t>
      </w:r>
      <w:r w:rsidR="00D40221">
        <w:rPr>
          <w:rtl/>
          <w:lang w:bidi="ar-IQ"/>
        </w:rPr>
        <w:t xml:space="preserve"> بصورت کاملا رندوم و بدون تکرار از </w:t>
      </w:r>
      <w:r w:rsidR="00B34E87">
        <w:rPr>
          <w:rtl/>
          <w:lang w:bidi="ar-IQ"/>
        </w:rPr>
        <w:t>مجموعه داده</w:t>
      </w:r>
      <w:r w:rsidR="00B34E87">
        <w:rPr>
          <w:rtl/>
          <w:lang w:bidi="ar-IQ"/>
        </w:rPr>
        <w:softHyphen/>
        <w:t>های مثبت و همچنین تعداد 9</w:t>
      </w:r>
      <w:r w:rsidR="0093342C">
        <w:rPr>
          <w:rtl/>
          <w:lang w:bidi="ar-IQ"/>
        </w:rPr>
        <w:t>4</w:t>
      </w:r>
      <w:r w:rsidR="00B34E87">
        <w:rPr>
          <w:rtl/>
          <w:lang w:bidi="ar-IQ"/>
        </w:rPr>
        <w:t xml:space="preserve"> </w:t>
      </w:r>
      <w:r w:rsidR="00FF14F2">
        <w:rPr>
          <w:rtl/>
          <w:lang w:bidi="ar-IQ"/>
        </w:rPr>
        <w:t>داده</w:t>
      </w:r>
      <w:r w:rsidR="00B34E87">
        <w:rPr>
          <w:rtl/>
          <w:lang w:bidi="ar-IQ"/>
        </w:rPr>
        <w:t xml:space="preserve"> منفی بصورت کاملا رندوم و بدون تکرار از مجموعه داده</w:t>
      </w:r>
      <w:r w:rsidR="00B34E87">
        <w:rPr>
          <w:rtl/>
          <w:lang w:bidi="ar-IQ"/>
        </w:rPr>
        <w:softHyphen/>
        <w:t xml:space="preserve">های منفی </w:t>
      </w:r>
      <w:r w:rsidR="0093342C">
        <w:rPr>
          <w:rtl/>
          <w:lang w:bidi="ar-IQ"/>
        </w:rPr>
        <w:t>انتخاب شدند.</w:t>
      </w:r>
    </w:p>
    <w:p w14:paraId="40C1A557" w14:textId="1B9F3F36" w:rsidR="007A0F35" w:rsidRDefault="007A0F35" w:rsidP="001615B3">
      <w:pPr>
        <w:pStyle w:val="Heading2"/>
        <w:rPr>
          <w:lang w:bidi="ar-IQ"/>
        </w:rPr>
      </w:pPr>
      <w:bookmarkStart w:id="78" w:name="_Toc78208780"/>
      <w:bookmarkStart w:id="79" w:name="_Toc78208879"/>
      <w:bookmarkStart w:id="80" w:name="_Toc78209569"/>
      <w:bookmarkStart w:id="81" w:name="_Toc82546052"/>
      <w:bookmarkStart w:id="82" w:name="_Toc82905563"/>
      <w:bookmarkStart w:id="83" w:name="_Toc93745844"/>
      <w:r w:rsidRPr="007A0F35">
        <w:rPr>
          <w:rtl/>
          <w:lang w:bidi="ar-IQ"/>
        </w:rPr>
        <w:lastRenderedPageBreak/>
        <w:t>استخراج ویژگی</w:t>
      </w:r>
      <w:bookmarkEnd w:id="78"/>
      <w:bookmarkEnd w:id="79"/>
      <w:bookmarkEnd w:id="80"/>
      <w:bookmarkEnd w:id="81"/>
      <w:bookmarkEnd w:id="82"/>
      <w:r w:rsidR="00667CCB">
        <w:rPr>
          <w:rStyle w:val="FootnoteReference"/>
          <w:rtl/>
          <w:lang w:bidi="ar-IQ"/>
        </w:rPr>
        <w:footnoteReference w:id="38"/>
      </w:r>
      <w:bookmarkEnd w:id="83"/>
    </w:p>
    <w:p w14:paraId="4748B057" w14:textId="1BE40178" w:rsidR="003973D6" w:rsidRPr="006853F4" w:rsidRDefault="006F6150" w:rsidP="00E648C5">
      <w:pPr>
        <w:jc w:val="both"/>
        <w:rPr>
          <w:rtl/>
          <w:lang w:bidi="ar-IQ"/>
        </w:rPr>
      </w:pPr>
      <w:r w:rsidRPr="006853F4">
        <w:rPr>
          <w:rtl/>
          <w:lang w:bidi="ar-IQ"/>
        </w:rPr>
        <w:t>با توجه به مطالعات پیشین در حوزه پیش</w:t>
      </w:r>
      <w:r w:rsidRPr="006853F4">
        <w:rPr>
          <w:rtl/>
          <w:lang w:bidi="ar-IQ"/>
        </w:rPr>
        <w:softHyphen/>
        <w:t>بینی پپتیدهای ضد</w:t>
      </w:r>
      <w:r w:rsidRPr="006853F4">
        <w:rPr>
          <w:rtl/>
          <w:lang w:bidi="ar-IQ"/>
        </w:rPr>
        <w:softHyphen/>
        <w:t>سرطانی، تصمیم به استخراج ویژگی از ساختار اولیه پپتیدها شد،</w:t>
      </w:r>
      <w:r w:rsidR="004437C1" w:rsidRPr="006853F4">
        <w:rPr>
          <w:rtl/>
          <w:lang w:bidi="ar-IQ"/>
        </w:rPr>
        <w:t xml:space="preserve"> با بررسی ابزار</w:t>
      </w:r>
      <w:r w:rsidR="004437C1" w:rsidRPr="006853F4">
        <w:rPr>
          <w:rtl/>
          <w:lang w:bidi="ar-IQ"/>
        </w:rPr>
        <w:softHyphen/>
        <w:t>های موجود برای استخراج ویژگی از توالی پپتید</w:t>
      </w:r>
      <w:r w:rsidR="004437C1" w:rsidRPr="006853F4">
        <w:rPr>
          <w:rtl/>
          <w:lang w:bidi="ar-IQ"/>
        </w:rPr>
        <w:softHyphen/>
        <w:t xml:space="preserve">ها، کتابخانه پایتون </w:t>
      </w:r>
      <w:proofErr w:type="spellStart"/>
      <w:r w:rsidR="004437C1" w:rsidRPr="00DF231B">
        <w:rPr>
          <w:rFonts w:asciiTheme="majorBidi" w:hAnsiTheme="majorBidi" w:cstheme="majorBidi"/>
          <w:szCs w:val="26"/>
          <w:lang w:bidi="ar-IQ"/>
        </w:rPr>
        <w:t>iFeature</w:t>
      </w:r>
      <w:proofErr w:type="spellEnd"/>
      <w:r w:rsidR="004437C1" w:rsidRPr="006853F4">
        <w:rPr>
          <w:rtl/>
          <w:lang w:bidi="ar-IQ"/>
        </w:rPr>
        <w:t xml:space="preserve"> نیازمندی</w:t>
      </w:r>
      <w:r w:rsidR="004437C1" w:rsidRPr="006853F4">
        <w:rPr>
          <w:rtl/>
          <w:lang w:bidi="ar-IQ"/>
        </w:rPr>
        <w:softHyphen/>
        <w:t>های این پایان</w:t>
      </w:r>
      <w:r w:rsidR="004437C1" w:rsidRPr="006853F4">
        <w:rPr>
          <w:rtl/>
          <w:lang w:bidi="ar-IQ"/>
        </w:rPr>
        <w:softHyphen/>
        <w:t>نامه را پوشش می</w:t>
      </w:r>
      <w:r w:rsidR="00BA756D">
        <w:rPr>
          <w:rtl/>
          <w:lang w:bidi="ar-IQ"/>
        </w:rPr>
        <w:softHyphen/>
      </w:r>
      <w:r w:rsidR="004437C1" w:rsidRPr="006853F4">
        <w:rPr>
          <w:rtl/>
          <w:lang w:bidi="ar-IQ"/>
        </w:rPr>
        <w:t>دهد</w:t>
      </w:r>
      <w:r w:rsidR="00EA77EF" w:rsidRPr="006853F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EA77EF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EA77EF" w:rsidRPr="006853F4">
        <w:rPr>
          <w:rtl/>
          <w:lang w:bidi="ar-IQ"/>
        </w:rPr>
        <w:fldChar w:fldCharType="end"/>
      </w:r>
      <w:r w:rsidR="004437C1" w:rsidRPr="006853F4">
        <w:rPr>
          <w:rtl/>
          <w:lang w:bidi="ar-IQ"/>
        </w:rPr>
        <w:t xml:space="preserve">، </w:t>
      </w:r>
      <w:r w:rsidRPr="006853F4">
        <w:rPr>
          <w:rtl/>
          <w:lang w:bidi="ar-IQ"/>
        </w:rPr>
        <w:t xml:space="preserve">در ادامه </w:t>
      </w:r>
      <w:r w:rsidR="00984F68" w:rsidRPr="006853F4">
        <w:rPr>
          <w:rtl/>
          <w:lang w:bidi="ar-IQ"/>
        </w:rPr>
        <w:t xml:space="preserve">10 </w:t>
      </w:r>
      <w:r w:rsidRPr="006853F4">
        <w:rPr>
          <w:rtl/>
          <w:lang w:bidi="ar-IQ"/>
        </w:rPr>
        <w:t>ویژگی</w:t>
      </w:r>
      <w:r w:rsidRPr="006853F4">
        <w:rPr>
          <w:rtl/>
          <w:lang w:bidi="ar-IQ"/>
        </w:rPr>
        <w:softHyphen/>
      </w:r>
      <w:r w:rsidR="00984F68" w:rsidRPr="006853F4">
        <w:rPr>
          <w:rtl/>
          <w:lang w:bidi="ar-IQ"/>
        </w:rPr>
        <w:t xml:space="preserve"> استخراج شده</w:t>
      </w:r>
      <w:r w:rsidRPr="006853F4">
        <w:rPr>
          <w:rtl/>
          <w:lang w:bidi="ar-IQ"/>
        </w:rPr>
        <w:t xml:space="preserve"> مبتنی بر ساختار اول پپتیدها که در این پایان</w:t>
      </w:r>
      <w:r w:rsidRPr="006853F4">
        <w:rPr>
          <w:rtl/>
          <w:lang w:bidi="ar-IQ"/>
        </w:rPr>
        <w:softHyphen/>
        <w:t>نامه استفاده شده است، به اختصار توضیح داده می</w:t>
      </w:r>
      <w:r w:rsidRPr="006853F4">
        <w:rPr>
          <w:rtl/>
          <w:lang w:bidi="ar-IQ"/>
        </w:rPr>
        <w:softHyphen/>
        <w:t>شود</w:t>
      </w:r>
      <w:r w:rsidR="00AC0F80" w:rsidRPr="006853F4">
        <w:rPr>
          <w:rtl/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 xml:space="preserve">ADDIN EN.CITE </w:instrText>
      </w:r>
      <w:r w:rsidR="00E648C5">
        <w:rPr>
          <w:lang w:bidi="ar-IQ"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E648C5">
        <w:rPr>
          <w:lang w:bidi="ar-IQ"/>
        </w:rPr>
        <w:instrText xml:space="preserve"> ADDIN EN.CITE.DATA </w:instrText>
      </w:r>
      <w:r w:rsidR="00E648C5">
        <w:rPr>
          <w:lang w:bidi="ar-IQ"/>
        </w:rPr>
      </w:r>
      <w:r w:rsidR="00E648C5">
        <w:rPr>
          <w:lang w:bidi="ar-IQ"/>
        </w:rPr>
        <w:fldChar w:fldCharType="end"/>
      </w:r>
      <w:r w:rsidR="00AC0F80" w:rsidRPr="006853F4">
        <w:rPr>
          <w:rtl/>
          <w:lang w:bidi="ar-IQ"/>
        </w:rPr>
      </w:r>
      <w:r w:rsidR="00AC0F80" w:rsidRPr="006853F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4, 35, 37, 38, 42, 43]</w:t>
      </w:r>
      <w:r w:rsidR="00AC0F80" w:rsidRPr="006853F4">
        <w:rPr>
          <w:rtl/>
          <w:lang w:bidi="ar-IQ"/>
        </w:rPr>
        <w:fldChar w:fldCharType="end"/>
      </w:r>
      <w:r w:rsidR="00803C02" w:rsidRPr="006853F4">
        <w:rPr>
          <w:rtl/>
          <w:lang w:bidi="ar-IQ"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  <w:lang w:bidi="ar-IQ"/>
        </w:rPr>
      </w:pPr>
    </w:p>
    <w:p w14:paraId="776990F2" w14:textId="587344BB" w:rsidR="006A39FD" w:rsidRPr="006A39FD" w:rsidRDefault="00854863" w:rsidP="00DE43F9">
      <w:pPr>
        <w:pStyle w:val="Heading3"/>
        <w:rPr>
          <w:rtl/>
          <w:lang w:bidi="ar-IQ"/>
        </w:rPr>
      </w:pPr>
      <w:bookmarkStart w:id="84" w:name="_Toc93745845"/>
      <w:r>
        <w:rPr>
          <w:rtl/>
          <w:lang w:bidi="ar-IQ"/>
        </w:rPr>
        <w:t>ویژگ</w:t>
      </w:r>
      <w:r w:rsidR="00B84A00">
        <w:rPr>
          <w:rtl/>
          <w:lang w:bidi="ar-IQ"/>
        </w:rPr>
        <w:t xml:space="preserve">ی </w:t>
      </w:r>
      <w:r w:rsidR="00B84A00" w:rsidRPr="00DF231B">
        <w:rPr>
          <w:rFonts w:asciiTheme="majorBidi" w:hAnsiTheme="majorBidi" w:cstheme="majorBidi"/>
          <w:szCs w:val="26"/>
          <w:lang w:bidi="ar-IQ"/>
        </w:rPr>
        <w:t>Pseudo-Amino Acid Composition (</w:t>
      </w:r>
      <w:proofErr w:type="spellStart"/>
      <w:r w:rsidR="00B84A00" w:rsidRPr="00DF231B">
        <w:rPr>
          <w:rFonts w:asciiTheme="majorBidi" w:hAnsiTheme="majorBidi" w:cstheme="majorBidi"/>
          <w:szCs w:val="26"/>
          <w:lang w:bidi="ar-IQ"/>
        </w:rPr>
        <w:t>P</w:t>
      </w:r>
      <w:r w:rsidR="004A49F1" w:rsidRPr="00DF231B">
        <w:rPr>
          <w:rFonts w:asciiTheme="majorBidi" w:hAnsiTheme="majorBidi" w:cstheme="majorBidi"/>
          <w:szCs w:val="26"/>
          <w:lang w:bidi="ar-IQ"/>
        </w:rPr>
        <w:t>seudo</w:t>
      </w:r>
      <w:r w:rsidR="00B84A00" w:rsidRPr="00DF231B">
        <w:rPr>
          <w:rFonts w:asciiTheme="majorBidi" w:hAnsiTheme="majorBidi" w:cstheme="majorBidi"/>
          <w:szCs w:val="26"/>
          <w:lang w:bidi="ar-IQ"/>
        </w:rPr>
        <w:t>AAC</w:t>
      </w:r>
      <w:proofErr w:type="spellEnd"/>
      <w:r w:rsidR="00B84A00" w:rsidRPr="00DF231B">
        <w:rPr>
          <w:rFonts w:asciiTheme="majorBidi" w:hAnsiTheme="majorBidi" w:cstheme="majorBidi"/>
          <w:szCs w:val="26"/>
          <w:lang w:bidi="ar-IQ"/>
        </w:rPr>
        <w:t>)</w:t>
      </w:r>
      <w:bookmarkEnd w:id="84"/>
    </w:p>
    <w:p w14:paraId="1CD0513F" w14:textId="4FEBB603" w:rsidR="00854863" w:rsidRPr="00A544B7" w:rsidRDefault="00854863" w:rsidP="00626651">
      <w:pPr>
        <w:jc w:val="both"/>
        <w:rPr>
          <w:rtl/>
          <w:lang w:bidi="ar-IQ"/>
        </w:rPr>
      </w:pPr>
      <w:r w:rsidRPr="00A544B7">
        <w:rPr>
          <w:rtl/>
          <w:lang w:bidi="ar-IQ"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۱</m:t>
            </m:r>
          </m:sub>
          <m:sup>
            <m:r>
              <w:rPr>
                <w:rFonts w:ascii="Cambria Math" w:hAnsi="Cambria Math" w:cs="Cambria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، </w:t>
      </w:r>
      <m:oMath>
        <m:sSubSup>
          <m:sSubSupPr>
            <m:ctrlPr>
              <w:rPr>
                <w:rFonts w:ascii="Cambria Math" w:hAnsi="Cambria Math"/>
                <w:szCs w:val="26"/>
                <w:lang w:bidi="ar-IQ"/>
              </w:rPr>
            </m:ctrlPr>
          </m:sSubSup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Pr="00A544B7">
        <w:rPr>
          <w:rtl/>
          <w:lang w:bidi="ar-IQ"/>
        </w:rPr>
        <w:t xml:space="preserve"> و </w:t>
      </w:r>
      <m:oMath>
        <m:sSup>
          <m:sSupPr>
            <m:ctrlPr>
              <w:rPr>
                <w:rFonts w:ascii="Cambria Math" w:hAnsi="Cambria Math"/>
                <w:szCs w:val="26"/>
                <w:lang w:bidi="ar-IQ"/>
              </w:rPr>
            </m:ctrlPr>
          </m:sSupPr>
          <m:e>
            <m:r>
              <w:rPr>
                <w:rFonts w:ascii="Cambria Math" w:hAnsi="Cambria Math"/>
                <w:szCs w:val="26"/>
                <w:lang w:bidi="ar-IQ"/>
              </w:rPr>
              <m:t>M</m:t>
            </m:r>
          </m:e>
          <m:sup>
            <m:r>
              <w:rPr>
                <w:rFonts w:ascii="Cambria Math" w:hAnsi="Cambria Math"/>
                <w:szCs w:val="26"/>
                <w:lang w:bidi="ar-IQ"/>
              </w:rPr>
              <m:t>o</m:t>
            </m:r>
          </m:sup>
        </m:sSup>
        <m:r>
          <w:rPr>
            <w:rFonts w:ascii="Cambria Math" w:hAnsi="Cambria Math"/>
            <w:szCs w:val="26"/>
            <w:lang w:bidi="ar-IQ"/>
          </w:rPr>
          <m:t>(i)</m:t>
        </m:r>
      </m:oMath>
      <w:r w:rsidR="00626651">
        <w:rPr>
          <w:rtl/>
          <w:lang w:bidi="ar-IQ"/>
        </w:rPr>
        <w:t xml:space="preserve"> برای</w:t>
      </w:r>
      <w:r w:rsidR="00626651" w:rsidRPr="00A544B7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=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۱</m:t>
        </m:r>
        <m:r>
          <m:rPr>
            <m:sty m:val="p"/>
          </m:rPr>
          <w:rPr>
            <w:rFonts w:ascii="Cambria Math" w:hAnsi="Cambria Math"/>
            <w:lang w:bidi="ar-IQ"/>
          </w:rPr>
          <m:t>,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۲</m:t>
        </m:r>
        <m:r>
          <m:rPr>
            <m:sty m:val="p"/>
          </m:rPr>
          <w:rPr>
            <w:rFonts w:ascii="Cambria Math" w:hAnsi="Cambria Math"/>
            <w:lang w:bidi="ar-IQ"/>
          </w:rPr>
          <m:t>,</m:t>
        </m:r>
        <m:r>
          <w:rPr>
            <w:rFonts w:ascii="Cambria Math" w:hAnsi="Cambria Math"/>
            <w:lang w:bidi="ar-IQ"/>
          </w:rPr>
          <m:t>⋯,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</m:oMath>
      <w:r w:rsidRPr="00A544B7">
        <w:rPr>
          <w:rtl/>
          <w:lang w:bidi="ar-IQ"/>
        </w:rPr>
        <w:t xml:space="preserve"> به ترتیب مق</w:t>
      </w:r>
      <w:r w:rsidR="0035598A" w:rsidRPr="00A544B7">
        <w:rPr>
          <w:rtl/>
          <w:lang w:bidi="ar-IQ"/>
        </w:rPr>
        <w:t>ادیر</w:t>
      </w:r>
      <w:r w:rsidRPr="00A544B7">
        <w:rPr>
          <w:rtl/>
          <w:lang w:bidi="ar-IQ"/>
        </w:rPr>
        <w:t xml:space="preserve">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گریزی،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>دوستی و وزن زنجیر</w:t>
      </w:r>
      <w:r w:rsidR="006A39FD" w:rsidRPr="00A544B7">
        <w:rPr>
          <w:rtl/>
          <w:lang w:bidi="ar-IQ"/>
        </w:rPr>
        <w:t>ه</w:t>
      </w:r>
      <w:r w:rsidRPr="00A544B7">
        <w:rPr>
          <w:rtl/>
          <w:lang w:bidi="ar-IQ"/>
        </w:rPr>
        <w:t xml:space="preserve"> جانبی</w:t>
      </w:r>
      <w:r w:rsidR="006A39FD" w:rsidRPr="00A544B7">
        <w:rPr>
          <w:rtl/>
          <w:lang w:bidi="ar-IQ"/>
        </w:rPr>
        <w:t xml:space="preserve"> برای </w:t>
      </w:r>
      <w:r w:rsidRPr="00A544B7">
        <w:rPr>
          <w:rtl/>
          <w:lang w:bidi="ar-IQ"/>
        </w:rPr>
        <w:t xml:space="preserve">۲۰ </w:t>
      </w:r>
      <w:r w:rsidR="006A39FD" w:rsidRPr="00A544B7">
        <w:rPr>
          <w:rtl/>
          <w:lang w:bidi="ar-IQ"/>
        </w:rPr>
        <w:t xml:space="preserve">اسید آمینه معمول </w:t>
      </w:r>
      <w:r w:rsidRPr="00A544B7">
        <w:rPr>
          <w:rtl/>
          <w:lang w:bidi="ar-IQ"/>
        </w:rPr>
        <w:t>باش</w:t>
      </w:r>
      <w:r w:rsidR="0035598A" w:rsidRPr="00A544B7">
        <w:rPr>
          <w:rtl/>
          <w:lang w:bidi="ar-IQ"/>
        </w:rPr>
        <w:t>ن</w:t>
      </w:r>
      <w:r w:rsidRPr="00A544B7">
        <w:rPr>
          <w:rtl/>
          <w:lang w:bidi="ar-IQ"/>
        </w:rPr>
        <w:t>د. مقدار آب</w:t>
      </w:r>
      <w:r w:rsidR="00250182" w:rsidRPr="00A544B7">
        <w:rPr>
          <w:rtl/>
          <w:lang w:bidi="ar-IQ"/>
        </w:rPr>
        <w:softHyphen/>
      </w:r>
      <w:r w:rsidRPr="00A544B7">
        <w:rPr>
          <w:rtl/>
          <w:lang w:bidi="ar-IQ"/>
        </w:rPr>
        <w:t xml:space="preserve">گریزی برای هر </w:t>
      </w:r>
      <w:r w:rsidR="0035598A" w:rsidRPr="00A544B7">
        <w:rPr>
          <w:rtl/>
          <w:lang w:bidi="ar-IQ"/>
        </w:rPr>
        <w:t>اسید آمینه از</w:t>
      </w:r>
      <w:r w:rsidR="00ED0428" w:rsidRPr="00A544B7">
        <w:rPr>
          <w:rtl/>
          <w:lang w:bidi="ar-IQ"/>
        </w:rPr>
        <w:t xml:space="preserve"> رابطه زیر </w:t>
      </w:r>
      <w:r w:rsidR="0035598A" w:rsidRPr="00A544B7">
        <w:rPr>
          <w:rtl/>
          <w:lang w:bidi="ar-IQ"/>
        </w:rPr>
        <w:t>بدست می</w:t>
      </w:r>
      <w:r w:rsidR="0035598A" w:rsidRPr="00A544B7">
        <w:rPr>
          <w:rtl/>
          <w:lang w:bidi="ar-IQ"/>
        </w:rPr>
        <w:softHyphen/>
        <w:t>آید</w:t>
      </w:r>
      <w:r w:rsidRPr="00A544B7">
        <w:rPr>
          <w:rtl/>
          <w:lang w:bidi="ar-IQ"/>
        </w:rPr>
        <w:t>.</w:t>
      </w:r>
    </w:p>
    <w:tbl>
      <w:tblPr>
        <w:bidiVisual/>
        <w:tblW w:w="9820" w:type="dxa"/>
        <w:tblLook w:val="04A0" w:firstRow="1" w:lastRow="0" w:firstColumn="1" w:lastColumn="0" w:noHBand="0" w:noVBand="1"/>
      </w:tblPr>
      <w:tblGrid>
        <w:gridCol w:w="1310"/>
        <w:gridCol w:w="8510"/>
      </w:tblGrid>
      <w:tr w:rsidR="00854863" w14:paraId="59916370" w14:textId="77777777" w:rsidTr="00D60347">
        <w:trPr>
          <w:trHeight w:val="1820"/>
        </w:trPr>
        <w:tc>
          <w:tcPr>
            <w:tcW w:w="1310" w:type="dxa"/>
            <w:vAlign w:val="center"/>
          </w:tcPr>
          <w:p w14:paraId="7EC9AD15" w14:textId="373D51BC" w:rsidR="00854863" w:rsidRPr="00602097" w:rsidRDefault="00854863" w:rsidP="00626651">
            <w:pPr>
              <w:rPr>
                <w:rtl/>
                <w:lang w:bidi="ar-IQ"/>
              </w:rPr>
            </w:pPr>
            <w:r w:rsidRPr="00602097">
              <w:rPr>
                <w:rtl/>
                <w:lang w:bidi="ar-IQ"/>
              </w:rPr>
              <w:t>رابطه</w:t>
            </w:r>
            <w:r w:rsidR="00174976">
              <w:rPr>
                <w:rtl/>
                <w:lang w:bidi="ar-IQ"/>
              </w:rPr>
              <w:t xml:space="preserve"> </w:t>
            </w:r>
            <w:r w:rsidRPr="00602097">
              <w:rPr>
                <w:rtl/>
                <w:lang w:bidi="ar-IQ"/>
              </w:rPr>
              <w:t>(</w:t>
            </w:r>
            <w:r w:rsidR="003274EC">
              <w:rPr>
                <w:rtl/>
                <w:lang w:bidi="ar-IQ"/>
              </w:rPr>
              <w:t>2-1)</w:t>
            </w:r>
          </w:p>
        </w:tc>
        <w:tc>
          <w:tcPr>
            <w:tcW w:w="8510" w:type="dxa"/>
            <w:vAlign w:val="center"/>
          </w:tcPr>
          <w:p w14:paraId="1A01FE9C" w14:textId="77777777" w:rsidR="00854863" w:rsidRPr="00AB01E9" w:rsidRDefault="00F46445" w:rsidP="00626651">
            <w:pPr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lang w:bidi="ar-IQ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lang w:bidi="ar-IQ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6"/>
                                    <w:rtl/>
                                    <w:lang w:bidi="ar-IQ"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lang w:bidi="ar-IQ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  <w:szCs w:val="26"/>
                                            <w:rtl/>
                                            <w:lang w:bidi="ar-IQ"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rtl/>
                                                <w:lang w:bidi="ar-IQ"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  <w:szCs w:val="26"/>
                                                <w:lang w:bidi="ar-IQ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lang w:bidi="ar-IQ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  <w:szCs w:val="26"/>
                                        <w:rtl/>
                                        <w:lang w:bidi="ar-IQ"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Cs w:val="26"/>
                                <w:rtl/>
                                <w:lang w:bidi="ar-IQ"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52BA877C" w14:textId="56A45D11" w:rsidR="00854863" w:rsidRPr="00D66864" w:rsidRDefault="00F46445" w:rsidP="000067FE">
      <w:pPr>
        <w:jc w:val="both"/>
        <w:rPr>
          <w:lang w:bidi="ar-IQ"/>
        </w:rPr>
      </w:pP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6"/>
                <w:rtl/>
                <w:lang w:bidi="ar-IQ"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hAnsi="Cambria Math"/>
                <w:szCs w:val="26"/>
                <w:lang w:bidi="ar-IQ"/>
              </w:rPr>
              <m:t>i</m:t>
            </m:r>
          </m:e>
        </m:d>
      </m:oMath>
      <w:r w:rsidR="00250182" w:rsidRPr="00D66864">
        <w:rPr>
          <w:rtl/>
          <w:lang w:bidi="ar-IQ"/>
        </w:rPr>
        <w:t xml:space="preserve"> و </w:t>
      </w:r>
      <m:oMath>
        <m:r>
          <w:rPr>
            <w:rFonts w:ascii="Cambria Math" w:hAnsi="Cambria Math"/>
            <w:szCs w:val="26"/>
            <w:lang w:bidi="ar-IQ"/>
          </w:rPr>
          <m:t>M(i)</m:t>
        </m:r>
      </m:oMath>
      <w:r w:rsidR="00250182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 </w:t>
      </w:r>
      <w:r w:rsidR="006221E3" w:rsidRPr="00D66864">
        <w:rPr>
          <w:rtl/>
          <w:lang w:bidi="ar-IQ"/>
        </w:rPr>
        <w:t xml:space="preserve">نیز </w:t>
      </w:r>
      <w:r w:rsidR="00250182" w:rsidRPr="00D66864">
        <w:rPr>
          <w:rtl/>
          <w:lang w:bidi="ar-IQ"/>
        </w:rPr>
        <w:t>به ترتیب برای ویژگی</w:t>
      </w:r>
      <w:r w:rsidR="00250182" w:rsidRPr="00D66864">
        <w:rPr>
          <w:rtl/>
          <w:lang w:bidi="ar-IQ"/>
        </w:rPr>
        <w:softHyphen/>
        <w:t xml:space="preserve">های </w:t>
      </w:r>
      <w:r w:rsidR="00854863" w:rsidRPr="00D66864">
        <w:rPr>
          <w:rtl/>
          <w:lang w:bidi="ar-IQ"/>
        </w:rPr>
        <w:t>آب</w:t>
      </w:r>
      <w:r w:rsidR="00250182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وستی و وزن زنجیر</w:t>
      </w:r>
      <w:r w:rsidR="006C5571" w:rsidRPr="00D66864">
        <w:rPr>
          <w:rtl/>
          <w:lang w:bidi="ar-IQ"/>
        </w:rPr>
        <w:t>ه</w:t>
      </w:r>
      <w:r w:rsidR="00854863" w:rsidRPr="00D66864">
        <w:rPr>
          <w:rtl/>
          <w:lang w:bidi="ar-IQ"/>
        </w:rPr>
        <w:t xml:space="preserve"> جانبی برای هر </w:t>
      </w:r>
      <w:r w:rsidR="006C5571" w:rsidRPr="00D66864">
        <w:rPr>
          <w:rtl/>
          <w:lang w:bidi="ar-IQ"/>
        </w:rPr>
        <w:t>اسید</w:t>
      </w:r>
      <w:r w:rsidR="006C5571" w:rsidRPr="00D66864">
        <w:rPr>
          <w:rtl/>
          <w:lang w:bidi="ar-IQ"/>
        </w:rPr>
        <w:softHyphen/>
        <w:t>آمینه</w:t>
      </w:r>
      <w:r w:rsidR="006221E3" w:rsidRPr="00D66864">
        <w:rPr>
          <w:rtl/>
          <w:lang w:bidi="ar-IQ"/>
        </w:rPr>
        <w:t xml:space="preserve"> مانند</w:t>
      </w:r>
      <w:r w:rsidR="003407AE" w:rsidRPr="00D66864">
        <w:rPr>
          <w:rtl/>
          <w:lang w:bidi="ar-IQ"/>
        </w:rPr>
        <w:t xml:space="preserve"> رابطه</w:t>
      </w:r>
      <w:r w:rsidR="004E0398" w:rsidRPr="00D66864">
        <w:rPr>
          <w:rtl/>
          <w:lang w:bidi="ar-IQ"/>
        </w:rPr>
        <w:t>(1-2)</w:t>
      </w:r>
      <w:r w:rsidR="003407AE" w:rsidRPr="00D66864">
        <w:rPr>
          <w:rtl/>
          <w:lang w:bidi="ar-IQ"/>
        </w:rPr>
        <w:t xml:space="preserve"> به</w:t>
      </w:r>
      <w:r w:rsidR="003407AE" w:rsidRPr="00D66864">
        <w:rPr>
          <w:rtl/>
          <w:lang w:bidi="ar-IQ"/>
        </w:rPr>
        <w:softHyphen/>
      </w:r>
      <w:r w:rsidR="00854863" w:rsidRPr="00D66864">
        <w:rPr>
          <w:rtl/>
          <w:lang w:bidi="ar-IQ"/>
        </w:rPr>
        <w:t>دست می‌آی</w:t>
      </w:r>
      <w:r w:rsidR="006221E3" w:rsidRPr="00D66864">
        <w:rPr>
          <w:rtl/>
          <w:lang w:bidi="ar-IQ"/>
        </w:rPr>
        <w:t>ن</w:t>
      </w:r>
      <w:r w:rsidR="00854863" w:rsidRPr="00D66864">
        <w:rPr>
          <w:rtl/>
          <w:lang w:bidi="ar-IQ"/>
        </w:rPr>
        <w:t>د. سپس</w:t>
      </w:r>
      <w:r w:rsidR="006221E3" w:rsidRPr="00D66864">
        <w:rPr>
          <w:rtl/>
          <w:lang w:bidi="ar-IQ"/>
        </w:rPr>
        <w:t xml:space="preserve"> تابع </w:t>
      </w:r>
      <w:r w:rsidR="006221E3" w:rsidRPr="00B24860">
        <w:rPr>
          <w:rFonts w:asciiTheme="majorBidi" w:hAnsiTheme="majorBidi" w:cstheme="majorBidi"/>
          <w:szCs w:val="26"/>
          <w:lang w:bidi="ar-IQ"/>
        </w:rPr>
        <w:t>correlation</w:t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D66864">
        <w:rPr>
          <w:rFonts w:asciiTheme="majorBidi" w:hAnsiTheme="majorBidi" w:cstheme="majorBidi"/>
          <w:rtl/>
          <w:lang w:bidi="ar-IQ"/>
        </w:rPr>
        <w:softHyphen/>
      </w:r>
      <w:r w:rsidR="006221E3" w:rsidRPr="00B24860">
        <w:rPr>
          <w:rFonts w:asciiTheme="majorBidi" w:hAnsiTheme="majorBidi"/>
          <w:rtl/>
          <w:lang w:bidi="ar-IQ"/>
        </w:rPr>
        <w:t>ای</w:t>
      </w:r>
      <w:r w:rsidR="006221E3" w:rsidRPr="00D66864">
        <w:rPr>
          <w:rtl/>
          <w:lang w:bidi="ar-IQ"/>
        </w:rPr>
        <w:t xml:space="preserve"> </w:t>
      </w:r>
      <w:r w:rsidR="00854863" w:rsidRPr="00D66864">
        <w:rPr>
          <w:rtl/>
          <w:lang w:bidi="ar-IQ"/>
        </w:rPr>
        <w:t xml:space="preserve">به ازای هر جفت </w:t>
      </w:r>
      <w:r w:rsidR="00A862F6" w:rsidRPr="00D66864">
        <w:rPr>
          <w:rtl/>
          <w:lang w:bidi="ar-IQ"/>
        </w:rPr>
        <w:t>اسید</w:t>
      </w:r>
      <w:r w:rsidR="00A862F6" w:rsidRPr="00D66864">
        <w:rPr>
          <w:rtl/>
          <w:lang w:bidi="ar-IQ"/>
        </w:rPr>
        <w:softHyphen/>
        <w:t>آمینه</w:t>
      </w:r>
      <w:r w:rsidR="00854863" w:rsidRPr="00D66864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/>
                <w:lang w:bidi="ar-IQ"/>
              </w:rPr>
            </m:ctrlPr>
          </m:sSubPr>
          <m:e>
            <m:r>
              <w:rPr>
                <w:rFonts w:ascii="Cambria Math" w:hAnsi="Cambria Math"/>
                <w:lang w:bidi="ar-IQ"/>
              </w:rPr>
              <m:t>R</m:t>
            </m:r>
          </m:e>
          <m:sub>
            <m:r>
              <w:rPr>
                <w:rFonts w:ascii="Cambria Math" w:hAnsi="Cambria Math"/>
                <w:lang w:bidi="ar-IQ"/>
              </w:rPr>
              <m:t>i</m:t>
            </m:r>
          </m:sub>
        </m:sSub>
      </m:oMath>
      <w:r w:rsidR="00854863" w:rsidRPr="00D66864">
        <w:rPr>
          <w:rFonts w:eastAsiaTheme="minorEastAsia"/>
          <w:rtl/>
          <w:lang w:bidi="ar-IQ"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  <w:lang w:bidi="ar-IQ"/>
              </w:rPr>
            </m:ctrlPr>
          </m:sSubPr>
          <m:e>
            <m:r>
              <w:rPr>
                <w:rFonts w:ascii="Cambria Math" w:eastAsiaTheme="minorEastAsia" w:hAnsi="Cambria Math"/>
                <w:lang w:bidi="ar-IQ"/>
              </w:rPr>
              <m:t>R</m:t>
            </m:r>
          </m:e>
          <m:sub>
            <m:r>
              <w:rPr>
                <w:rFonts w:ascii="Cambria Math" w:eastAsiaTheme="minorEastAsia" w:hAnsi="Cambria Math"/>
                <w:lang w:bidi="ar-IQ"/>
              </w:rPr>
              <m:t>j</m:t>
            </m:r>
          </m:sub>
        </m:sSub>
      </m:oMath>
      <w:r w:rsidR="007F2C40" w:rsidRPr="00D66864">
        <w:rPr>
          <w:rFonts w:eastAsiaTheme="minorEastAsia"/>
          <w:rtl/>
          <w:lang w:bidi="ar-IQ"/>
        </w:rPr>
        <w:t xml:space="preserve"> مقدار میانگین این 3 ویژگی از رابطه (2-2)</w:t>
      </w:r>
      <w:r w:rsidR="001E022E" w:rsidRPr="00D66864">
        <w:rPr>
          <w:rFonts w:eastAsiaTheme="minorEastAsia"/>
          <w:rtl/>
          <w:lang w:bidi="ar-IQ"/>
        </w:rPr>
        <w:t xml:space="preserve"> محاسبه می</w:t>
      </w:r>
      <w:r w:rsidR="001E022E" w:rsidRPr="00D66864">
        <w:rPr>
          <w:rFonts w:eastAsiaTheme="minorEastAsia"/>
          <w:rtl/>
          <w:lang w:bidi="ar-IQ"/>
        </w:rPr>
        <w:softHyphen/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47078B17" w:rsidR="00854863" w:rsidRPr="007A0F35" w:rsidRDefault="00854863" w:rsidP="00626651">
            <w:pPr>
              <w:keepNext/>
              <w:spacing w:after="200" w:line="360" w:lineRule="auto"/>
              <w:rPr>
                <w:rtl/>
                <w:lang w:bidi="ar-IQ"/>
              </w:rPr>
            </w:pPr>
            <w:r w:rsidRPr="007A0F35">
              <w:rPr>
                <w:rtl/>
                <w:lang w:bidi="ar-IQ"/>
              </w:rPr>
              <w:lastRenderedPageBreak/>
              <w:t>رابطه (</w:t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TYLEREF</w:instrText>
            </w:r>
            <w:r>
              <w:rPr>
                <w:rtl/>
                <w:lang w:bidi="ar-IQ"/>
              </w:rPr>
              <w:instrText xml:space="preserve"> 1 \</w:instrText>
            </w:r>
            <w:r>
              <w:rPr>
                <w:lang w:bidi="ar-IQ"/>
              </w:rPr>
              <w:instrText>s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8A2D4F">
              <w:rPr>
                <w:noProof/>
                <w:rtl/>
                <w:lang w:bidi="ar-IQ"/>
              </w:rPr>
              <w:t>‏2</w:t>
            </w:r>
            <w:r>
              <w:rPr>
                <w:rtl/>
                <w:lang w:bidi="ar-IQ"/>
              </w:rPr>
              <w:fldChar w:fldCharType="end"/>
            </w:r>
            <w:r>
              <w:rPr>
                <w:rtl/>
                <w:lang w:bidi="ar-IQ"/>
              </w:rPr>
              <w:noBreakHyphen/>
            </w:r>
            <w:r>
              <w:rPr>
                <w:rtl/>
                <w:lang w:bidi="ar-IQ"/>
              </w:rPr>
              <w:fldChar w:fldCharType="begin"/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lang w:bidi="ar-IQ"/>
              </w:rPr>
              <w:instrText>SEQ</w:instrText>
            </w:r>
            <w:r>
              <w:rPr>
                <w:rtl/>
                <w:lang w:bidi="ar-IQ"/>
              </w:rPr>
              <w:instrText xml:space="preserve"> رابطه \* </w:instrText>
            </w:r>
            <w:r>
              <w:rPr>
                <w:lang w:bidi="ar-IQ"/>
              </w:rPr>
              <w:instrText>ARABIC \s 1</w:instrText>
            </w:r>
            <w:r>
              <w:rPr>
                <w:rtl/>
                <w:lang w:bidi="ar-IQ"/>
              </w:rPr>
              <w:instrText xml:space="preserve"> </w:instrText>
            </w:r>
            <w:r>
              <w:rPr>
                <w:rtl/>
                <w:lang w:bidi="ar-IQ"/>
              </w:rPr>
              <w:fldChar w:fldCharType="separate"/>
            </w:r>
            <w:r w:rsidR="008A2D4F">
              <w:rPr>
                <w:noProof/>
                <w:rtl/>
                <w:lang w:bidi="ar-IQ"/>
              </w:rPr>
              <w:t>1</w:t>
            </w:r>
            <w:r>
              <w:rPr>
                <w:rtl/>
                <w:lang w:bidi="ar-IQ"/>
              </w:rPr>
              <w:fldChar w:fldCharType="end"/>
            </w:r>
            <w:r w:rsidRPr="007A0F35">
              <w:rPr>
                <w:rtl/>
                <w:lang w:bidi="ar-IQ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6B88D642" w:rsidR="00854863" w:rsidRPr="00A831EC" w:rsidRDefault="00854863" w:rsidP="00A831EC">
            <w:pPr>
              <w:keepNext/>
              <w:spacing w:after="200" w:line="360" w:lineRule="auto"/>
              <w:rPr>
                <w:szCs w:val="26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 w:cs="Cambria Math"/>
                    <w:szCs w:val="26"/>
                    <w:rtl/>
                    <w:lang w:bidi="ar-IQ"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 xml:space="preserve">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rtl/>
                                    <w:lang w:bidi="ar-IQ"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  <w:szCs w:val="26"/>
                        <w:lang w:bidi="ar-IQ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  <w:szCs w:val="26"/>
                            <w:lang w:bidi="ar-IQ"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  <w:szCs w:val="26"/>
                                <w:lang w:bidi="ar-IQ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  <w:szCs w:val="26"/>
                                    <w:lang w:bidi="ar-IQ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  <w:szCs w:val="26"/>
                                    <w:lang w:bidi="ar-IQ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/>
                            <w:szCs w:val="26"/>
                            <w:rtl/>
                            <w:lang w:bidi="ar-IQ"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  <w:szCs w:val="26"/>
                    <w:lang w:bidi="ar-IQ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66175A" w:rsidRDefault="007C11B5" w:rsidP="000067FE">
      <w:pPr>
        <w:jc w:val="both"/>
        <w:rPr>
          <w:rFonts w:eastAsiaTheme="minorEastAsia"/>
          <w:rtl/>
          <w:lang w:bidi="ar-IQ"/>
        </w:rPr>
      </w:pPr>
      <w:r w:rsidRPr="0066175A">
        <w:rPr>
          <w:rtl/>
          <w:lang w:bidi="ar-IQ"/>
        </w:rPr>
        <w:t>سپس</w:t>
      </w:r>
      <w:r w:rsidR="00854863" w:rsidRPr="0066175A">
        <w:rPr>
          <w:rtl/>
          <w:lang w:bidi="ar-IQ"/>
        </w:rPr>
        <w:t xml:space="preserve"> مجموعه‌ </w:t>
      </w:r>
      <w:r w:rsidRPr="0066175A">
        <w:rPr>
          <w:rtl/>
          <w:lang w:bidi="ar-IQ"/>
        </w:rPr>
        <w:t>عوامل مرتبط با ترتیب توالی</w:t>
      </w:r>
      <w:r w:rsidR="00135172" w:rsidRPr="0066175A">
        <w:rPr>
          <w:rStyle w:val="FootnoteReference"/>
          <w:sz w:val="24"/>
          <w:szCs w:val="24"/>
          <w:rtl/>
          <w:lang w:bidi="ar-IQ"/>
        </w:rPr>
        <w:footnoteReference w:id="39"/>
      </w:r>
      <w:r w:rsidRPr="0066175A">
        <w:rPr>
          <w:rtl/>
          <w:lang w:bidi="ar-IQ"/>
        </w:rPr>
        <w:t xml:space="preserve"> </w:t>
      </w:r>
      <w:r w:rsidR="00854863" w:rsidRPr="0066175A">
        <w:rPr>
          <w:rtl/>
          <w:lang w:bidi="ar-IQ"/>
        </w:rPr>
        <w:t>به صورت زیر تعریف می‌شود</w:t>
      </w:r>
      <w:r w:rsidRPr="0066175A">
        <w:rPr>
          <w:rtl/>
          <w:lang w:bidi="ar-IQ"/>
        </w:rPr>
        <w:t>.</w:t>
      </w:r>
      <m:oMath>
        <m:r>
          <w:rPr>
            <w:rFonts w:ascii="Cambria Math" w:hAnsi="Cambria Math"/>
            <w:szCs w:val="26"/>
            <w:lang w:bidi="ar-IQ"/>
          </w:rPr>
          <m:t>N</m:t>
        </m:r>
      </m:oMath>
      <w:r w:rsidR="00854863" w:rsidRPr="0066175A">
        <w:rPr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 xml:space="preserve">طول توالی و </w:t>
      </w:r>
      <m:oMath>
        <m:r>
          <w:rPr>
            <w:rFonts w:ascii="Cambria Math" w:eastAsiaTheme="minorEastAsia" w:hAnsi="Cambria Math" w:cstheme="majorBidi"/>
            <w:szCs w:val="26"/>
            <w:lang w:bidi="ar-IQ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rtl/>
            <w:lang w:bidi="ar-IQ"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  <w:szCs w:val="26"/>
            <w:lang w:bidi="ar-IQ"/>
          </w:rPr>
          <m:t>N</m:t>
        </m:r>
      </m:oMath>
      <w:r w:rsidR="00854863" w:rsidRPr="004054CF">
        <w:rPr>
          <w:rFonts w:eastAsiaTheme="minorEastAsia"/>
          <w:szCs w:val="26"/>
          <w:rtl/>
          <w:lang w:bidi="ar-IQ"/>
        </w:rPr>
        <w:t xml:space="preserve"> </w:t>
      </w:r>
      <w:r w:rsidR="00854863" w:rsidRPr="0066175A">
        <w:rPr>
          <w:rFonts w:eastAsiaTheme="minorEastAsia"/>
          <w:rtl/>
          <w:lang w:bidi="ar-IQ"/>
        </w:rPr>
        <w:t>است. در این</w:t>
      </w:r>
      <w:r w:rsidR="00001EA0" w:rsidRPr="0066175A">
        <w:rPr>
          <w:rFonts w:eastAsiaTheme="minorEastAsia"/>
          <w:rtl/>
          <w:lang w:bidi="ar-IQ"/>
        </w:rPr>
        <w:t>جا</w:t>
      </w:r>
      <w:r w:rsidR="00854863" w:rsidRPr="0066175A">
        <w:rPr>
          <w:rFonts w:eastAsiaTheme="minorEastAsia"/>
          <w:rtl/>
          <w:lang w:bidi="ar-IQ"/>
        </w:rPr>
        <w:t xml:space="preserve"> </w:t>
      </w:r>
      <w:r w:rsidR="00854863" w:rsidRPr="0066175A">
        <w:rPr>
          <w:rFonts w:ascii="Times New Roman" w:eastAsiaTheme="minorEastAsia" w:hAnsi="Times New Roman" w:cs="Times New Roman"/>
          <w:rtl/>
          <w:lang w:bidi="ar-IQ"/>
        </w:rPr>
        <w:t>λ</w:t>
      </w:r>
      <w:r w:rsidR="00854863" w:rsidRPr="0066175A">
        <w:rPr>
          <w:rFonts w:eastAsiaTheme="minorEastAsia"/>
          <w:rtl/>
          <w:lang w:bidi="ar-IQ"/>
        </w:rPr>
        <w:t xml:space="preserve"> برابر با </w:t>
      </w:r>
      <w:r w:rsidR="00001EA0" w:rsidRPr="0066175A">
        <w:rPr>
          <w:rFonts w:eastAsiaTheme="minorEastAsia"/>
          <w:rtl/>
          <w:lang w:bidi="ar-IQ"/>
        </w:rPr>
        <w:t>4</w:t>
      </w:r>
      <w:r w:rsidR="00854863" w:rsidRPr="0066175A">
        <w:rPr>
          <w:rFonts w:eastAsiaTheme="minorEastAsia"/>
          <w:rtl/>
          <w:lang w:bidi="ar-IQ"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626651">
            <w:pPr>
              <w:keepNext/>
              <w:spacing w:after="200"/>
              <w:rPr>
                <w:rtl/>
                <w:lang w:bidi="ar-IQ"/>
              </w:rPr>
            </w:pPr>
            <w:r w:rsidRPr="00F45509">
              <w:rPr>
                <w:rtl/>
                <w:lang w:bidi="ar-IQ"/>
              </w:rPr>
              <w:t>رابطه (</w:t>
            </w:r>
            <w:r w:rsidR="00890F82">
              <w:rPr>
                <w:rtl/>
                <w:lang w:bidi="ar-IQ"/>
              </w:rPr>
              <w:t>2-3</w:t>
            </w:r>
            <w:r w:rsidRPr="00F45509">
              <w:rPr>
                <w:rtl/>
                <w:lang w:bidi="ar-IQ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33170FDE" w:rsidR="00854863" w:rsidRPr="004054CF" w:rsidRDefault="00F46445" w:rsidP="0046555F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6CF8DA4E" w14:textId="2453A742" w:rsidR="00854863" w:rsidRPr="004054CF" w:rsidRDefault="00F46445" w:rsidP="003767D9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/>
                                <w:szCs w:val="26"/>
                                <w:rtl/>
                                <w:lang w:bidi="ar-IQ"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E17F56" w:rsidRDefault="00854863" w:rsidP="00626651">
            <w:pPr>
              <w:spacing w:after="160" w:line="259" w:lineRule="auto"/>
              <w:rPr>
                <w:rFonts w:ascii="Calibri" w:eastAsiaTheme="minorEastAsia" w:hAnsi="Calibri"/>
                <w:sz w:val="24"/>
                <w:szCs w:val="24"/>
                <w:rtl/>
                <w:lang w:bidi="ar-IQ"/>
              </w:rPr>
            </w:pPr>
          </w:p>
          <w:p w14:paraId="0ACB22AD" w14:textId="77777777" w:rsidR="00854863" w:rsidRPr="004054CF" w:rsidRDefault="00854863" w:rsidP="00626651">
            <w:pPr>
              <w:spacing w:after="160" w:line="259" w:lineRule="auto"/>
              <w:rPr>
                <w:rFonts w:eastAsiaTheme="minorEastAsia"/>
                <w:szCs w:val="26"/>
                <w:rtl/>
                <w:lang w:bidi="ar-IQ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/>
                    <w:szCs w:val="26"/>
                    <w:rtl/>
                    <w:lang w:bidi="ar-IQ"/>
                  </w:rPr>
                  <m:t>⋮</m:t>
                </m:r>
              </m:oMath>
            </m:oMathPara>
          </w:p>
          <w:p w14:paraId="2DFE0C88" w14:textId="77777777" w:rsidR="00854863" w:rsidRPr="00E17F56" w:rsidRDefault="00854863" w:rsidP="00626651">
            <w:pPr>
              <w:spacing w:after="160" w:line="259" w:lineRule="auto"/>
              <w:rPr>
                <w:rFonts w:eastAsiaTheme="minorEastAsia"/>
                <w:sz w:val="24"/>
                <w:szCs w:val="24"/>
                <w:rtl/>
                <w:lang w:bidi="ar-IQ"/>
              </w:rPr>
            </w:pPr>
          </w:p>
          <w:p w14:paraId="06339467" w14:textId="7B7758CC" w:rsidR="00854863" w:rsidRPr="00E17F56" w:rsidRDefault="00F46445" w:rsidP="003767D9">
            <w:pPr>
              <w:keepNext/>
              <w:spacing w:after="200"/>
              <w:rPr>
                <w:sz w:val="24"/>
                <w:szCs w:val="24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  <w:szCs w:val="26"/>
                    <w:lang w:bidi="ar-IQ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  <w:szCs w:val="26"/>
                        <w:lang w:bidi="ar-IQ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6"/>
                        <w:rtl/>
                        <w:lang w:bidi="ar-IQ"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  <w:szCs w:val="26"/>
                        <w:lang w:bidi="ar-IQ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/>
                        <w:szCs w:val="26"/>
                        <w:rtl/>
                        <w:lang w:bidi="ar-IQ"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/>
                        <w:szCs w:val="26"/>
                        <w:rtl/>
                        <w:lang w:bidi="ar-IQ"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6"/>
                            <w:lang w:bidi="ar-IQ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6"/>
                            <w:lang w:bidi="ar-IQ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6"/>
                                <w:lang w:bidi="ar-IQ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/>
                                <w:szCs w:val="26"/>
                                <w:rtl/>
                                <w:lang w:bidi="ar-IQ"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  <w:lang w:bidi="ar-IQ"/>
        </w:rPr>
      </w:pPr>
    </w:p>
    <w:p w14:paraId="62F18020" w14:textId="7FF267CB" w:rsidR="00854863" w:rsidRPr="0066175A" w:rsidRDefault="00854863" w:rsidP="00E648C5">
      <w:pPr>
        <w:jc w:val="both"/>
        <w:rPr>
          <w:rFonts w:asciiTheme="minorHAnsi" w:hAnsiTheme="minorHAnsi"/>
          <w:lang w:bidi="ar-IQ"/>
        </w:rPr>
      </w:pPr>
      <w:r w:rsidRPr="0066175A">
        <w:rPr>
          <w:rtl/>
          <w:lang w:bidi="ar-IQ"/>
        </w:rPr>
        <w:t>در نهایت بردار</w:t>
      </w:r>
      <w:r w:rsidR="00272B24" w:rsidRPr="0066175A">
        <w:rPr>
          <w:rtl/>
          <w:lang w:bidi="ar-IQ"/>
        </w:rPr>
        <w:t xml:space="preserve">ی </w:t>
      </w:r>
      <w:r w:rsidRPr="0066175A">
        <w:rPr>
          <w:rtl/>
          <w:lang w:bidi="ar-IQ"/>
        </w:rPr>
        <w:t xml:space="preserve">به طول </w:t>
      </w:r>
      <m:oMath>
        <m:r>
          <m:rPr>
            <m:sty m:val="p"/>
          </m:rPr>
          <w:rPr>
            <w:rFonts w:ascii="Cambria Math" w:hAnsi="Cambria Math"/>
            <w:rtl/>
            <w:lang w:bidi="ar-IQ"/>
          </w:rPr>
          <m:t>۲۰</m:t>
        </m:r>
        <m:r>
          <m:rPr>
            <m:sty m:val="p"/>
          </m:rPr>
          <w:rPr>
            <w:rFonts w:ascii="Cambria Math" w:hAnsi="Cambria Math"/>
            <w:lang w:bidi="ar-IQ"/>
          </w:rPr>
          <m:t>+λ</m:t>
        </m:r>
      </m:oMath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>در اینجا</w:t>
      </w:r>
      <w:r w:rsidRPr="0066175A">
        <w:rPr>
          <w:rtl/>
          <w:lang w:bidi="ar-IQ"/>
        </w:rPr>
        <w:t xml:space="preserve"> به طول </w:t>
      </w:r>
      <w:r w:rsidR="00E35BA6" w:rsidRPr="0066175A">
        <w:rPr>
          <w:rtl/>
          <w:lang w:bidi="ar-IQ"/>
        </w:rPr>
        <w:t>24</w:t>
      </w:r>
      <w:r w:rsidRPr="0066175A">
        <w:rPr>
          <w:rtl/>
          <w:lang w:bidi="ar-IQ"/>
        </w:rPr>
        <w:t xml:space="preserve"> برای </w:t>
      </w:r>
      <w:r w:rsidR="00272B24" w:rsidRPr="0066175A">
        <w:rPr>
          <w:rtl/>
          <w:lang w:bidi="ar-IQ"/>
        </w:rPr>
        <w:t xml:space="preserve">هر </w:t>
      </w:r>
      <w:r w:rsidRPr="0066175A">
        <w:rPr>
          <w:rtl/>
          <w:lang w:bidi="ar-IQ"/>
        </w:rPr>
        <w:t xml:space="preserve">پروتئین </w:t>
      </w:r>
      <w:r w:rsidR="00272B24" w:rsidRPr="0066175A">
        <w:rPr>
          <w:rtl/>
          <w:lang w:bidi="ar-IQ"/>
        </w:rPr>
        <w:t>از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رابطه (</w:t>
      </w:r>
      <w:r w:rsidR="00E94028" w:rsidRPr="0066175A">
        <w:rPr>
          <w:rtl/>
          <w:lang w:bidi="ar-IQ"/>
        </w:rPr>
        <w:t>2-4</w:t>
      </w:r>
      <w:r w:rsidR="00272B24" w:rsidRPr="0066175A">
        <w:rPr>
          <w:rtl/>
          <w:lang w:bidi="ar-IQ"/>
        </w:rPr>
        <w:t>) بدست می</w:t>
      </w:r>
      <w:r w:rsidR="00272B24" w:rsidRPr="0066175A">
        <w:rPr>
          <w:rtl/>
          <w:lang w:bidi="ar-IQ"/>
        </w:rPr>
        <w:softHyphen/>
        <w:t>آید</w:t>
      </w:r>
      <w:r w:rsidRPr="0066175A">
        <w:rPr>
          <w:rtl/>
          <w:lang w:bidi="ar-IQ"/>
        </w:rPr>
        <w:t xml:space="preserve"> </w:t>
      </w:r>
      <w:r w:rsidR="00E35BA6" w:rsidRPr="0066175A">
        <w:rPr>
          <w:rtl/>
          <w:lang w:bidi="ar-IQ"/>
        </w:rPr>
        <w:t xml:space="preserve">که به آن ویژگی </w:t>
      </w:r>
      <w:proofErr w:type="spellStart"/>
      <w:r w:rsidR="00E35BA6" w:rsidRPr="004054CF">
        <w:rPr>
          <w:rFonts w:asciiTheme="majorBidi" w:hAnsiTheme="majorBidi" w:cstheme="majorBidi"/>
          <w:szCs w:val="26"/>
          <w:lang w:bidi="ar-IQ"/>
        </w:rPr>
        <w:t>PseudoAAC</w:t>
      </w:r>
      <w:proofErr w:type="spellEnd"/>
      <w:r w:rsidR="00E35BA6" w:rsidRPr="0066175A">
        <w:rPr>
          <w:rtl/>
          <w:lang w:bidi="ar-IQ"/>
        </w:rPr>
        <w:t xml:space="preserve"> گفته می</w:t>
      </w:r>
      <w:r w:rsidR="00E35BA6" w:rsidRPr="0066175A">
        <w:rPr>
          <w:rtl/>
          <w:lang w:bidi="ar-IQ"/>
        </w:rPr>
        <w:softHyphen/>
        <w:t xml:space="preserve">شود. </w:t>
      </w:r>
      <m:oMath>
        <m:sSub>
          <m:sSubPr>
            <m:ctrlPr>
              <w:rPr>
                <w:rFonts w:ascii="Cambria Math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hAnsi="Cambria Math"/>
                <w:szCs w:val="26"/>
                <w:lang w:bidi="ar-IQ"/>
              </w:rPr>
              <m:t>f</m:t>
            </m:r>
          </m:e>
          <m:sub>
            <m:r>
              <w:rPr>
                <w:rFonts w:ascii="Cambria Math" w:hAnsi="Cambria Math"/>
                <w:szCs w:val="26"/>
                <w:lang w:bidi="ar-IQ"/>
              </w:rPr>
              <m:t>i</m:t>
            </m:r>
          </m:sub>
        </m:sSub>
      </m:oMath>
      <w:r w:rsidRPr="0066175A">
        <w:rPr>
          <w:rtl/>
          <w:lang w:bidi="ar-IQ"/>
        </w:rPr>
        <w:t xml:space="preserve"> فراوانی نرمال شد</w:t>
      </w:r>
      <w:r w:rsidR="00E35BA6" w:rsidRPr="0066175A">
        <w:rPr>
          <w:rtl/>
          <w:lang w:bidi="ar-IQ"/>
        </w:rPr>
        <w:t>ه</w:t>
      </w:r>
      <w:r w:rsidRPr="0066175A">
        <w:rPr>
          <w:rtl/>
          <w:lang w:bidi="ar-IQ"/>
        </w:rPr>
        <w:t xml:space="preserve"> </w:t>
      </w:r>
      <w:r w:rsidR="00272B24" w:rsidRPr="0066175A">
        <w:rPr>
          <w:rtl/>
          <w:lang w:bidi="ar-IQ"/>
        </w:rPr>
        <w:t>اسید</w:t>
      </w:r>
      <w:r w:rsidR="00272B24" w:rsidRPr="0066175A">
        <w:rPr>
          <w:rtl/>
          <w:lang w:bidi="ar-IQ"/>
        </w:rPr>
        <w:softHyphen/>
        <w:t>آمینه</w:t>
      </w:r>
      <w:r w:rsidRPr="0066175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i</m:t>
        </m:r>
      </m:oMath>
      <w:r w:rsidRPr="0066175A">
        <w:rPr>
          <w:rtl/>
          <w:lang w:bidi="ar-IQ"/>
        </w:rPr>
        <w:t xml:space="preserve">ام و </w:t>
      </w:r>
      <w:r w:rsidR="00C1267C" w:rsidRPr="002A358C">
        <w:rPr>
          <w:rFonts w:ascii="Times New Roman" w:hAnsi="Times New Roman" w:cs="Times New Roman"/>
          <w:i/>
          <w:szCs w:val="26"/>
          <w:lang w:bidi="ar-IQ"/>
        </w:rPr>
        <w:t>w=0.5</w:t>
      </w:r>
      <w:r w:rsidR="00902BE9" w:rsidRPr="002A358C">
        <w:rPr>
          <w:rFonts w:ascii="Times New Roman" w:hAnsi="Times New Roman" w:cs="Times New Roman"/>
          <w:szCs w:val="26"/>
          <w:lang w:bidi="ar-IQ"/>
        </w:rPr>
        <w:t xml:space="preserve"> </w:t>
      </w:r>
      <w:r w:rsidRPr="002A358C">
        <w:rPr>
          <w:szCs w:val="26"/>
          <w:rtl/>
          <w:lang w:bidi="ar-IQ"/>
        </w:rPr>
        <w:t xml:space="preserve"> </w:t>
      </w:r>
      <w:r w:rsidRPr="0066175A">
        <w:rPr>
          <w:rtl/>
          <w:lang w:bidi="ar-IQ"/>
        </w:rPr>
        <w:t>در نظر گرفته شده‌است</w:t>
      </w:r>
      <w:r w:rsidR="006A2B5D" w:rsidRPr="0066175A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</w:instrText>
      </w:r>
      <w:r w:rsidR="00E648C5">
        <w:rPr>
          <w:rFonts w:ascii="Cambria" w:hAnsi="Cambria" w:cs="Cambria"/>
          <w:lang w:bidi="ar-IQ"/>
        </w:rPr>
        <w:instrText>é</w:instrText>
      </w:r>
      <w:r w:rsidR="00E648C5">
        <w:rPr>
          <w:lang w:bidi="ar-IQ"/>
        </w:rPr>
        <w:instrText>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&gt;</w:instrText>
      </w:r>
      <w:r w:rsidR="006A2B5D" w:rsidRPr="0066175A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33]</w:t>
      </w:r>
      <w:r w:rsidR="006A2B5D" w:rsidRPr="0066175A">
        <w:rPr>
          <w:rtl/>
          <w:lang w:bidi="ar-IQ"/>
        </w:rPr>
        <w:fldChar w:fldCharType="end"/>
      </w:r>
      <w:r w:rsidR="006E2D55">
        <w:rPr>
          <w:lang w:bidi="ar-IQ"/>
        </w:rPr>
        <w:t>.</w:t>
      </w:r>
    </w:p>
    <w:tbl>
      <w:tblPr>
        <w:tblStyle w:val="TableGrid2"/>
        <w:tblpPr w:leftFromText="180" w:rightFromText="180" w:vertAnchor="text" w:horzAnchor="margin" w:tblpY="-440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0228F8" w:rsidRPr="00D9782F" w14:paraId="5DB90418" w14:textId="77777777" w:rsidTr="000228F8">
        <w:trPr>
          <w:trHeight w:val="2328"/>
        </w:trPr>
        <w:tc>
          <w:tcPr>
            <w:tcW w:w="1240" w:type="dxa"/>
            <w:vAlign w:val="center"/>
          </w:tcPr>
          <w:p w14:paraId="4B92295B" w14:textId="77777777" w:rsidR="000228F8" w:rsidRPr="00D9782F" w:rsidRDefault="000228F8" w:rsidP="000228F8">
            <w:pPr>
              <w:keepNext/>
              <w:spacing w:after="200"/>
              <w:rPr>
                <w:rtl/>
                <w:lang w:bidi="ar-IQ"/>
              </w:rPr>
            </w:pPr>
            <w:bookmarkStart w:id="85" w:name="_Toc78208781"/>
            <w:bookmarkStart w:id="86" w:name="_Toc78208880"/>
            <w:bookmarkStart w:id="87" w:name="_Toc78209570"/>
            <w:bookmarkStart w:id="88" w:name="_Toc82546053"/>
            <w:bookmarkStart w:id="89" w:name="_Toc82905564"/>
            <w:r w:rsidRPr="00D9782F">
              <w:rPr>
                <w:rtl/>
                <w:lang w:bidi="ar-IQ"/>
              </w:rPr>
              <w:lastRenderedPageBreak/>
              <w:t>رابطه (</w:t>
            </w:r>
            <w:r>
              <w:rPr>
                <w:rtl/>
                <w:lang w:bidi="ar-IQ"/>
              </w:rPr>
              <w:t>2-4)</w:t>
            </w:r>
          </w:p>
        </w:tc>
        <w:tc>
          <w:tcPr>
            <w:tcW w:w="8056" w:type="dxa"/>
            <w:vAlign w:val="center"/>
          </w:tcPr>
          <w:p w14:paraId="41496771" w14:textId="77777777" w:rsidR="000228F8" w:rsidRPr="00FD4ACA" w:rsidRDefault="00F46445" w:rsidP="000228F8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        (</m:t>
                </m:r>
                <m: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۱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  <w:szCs w:val="26"/>
                    <w:lang w:bidi="ar-IQ"/>
                  </w:rPr>
                  <m:t>c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6"/>
                    <w:rtl/>
                    <w:lang w:bidi="ar-IQ"/>
                  </w:rPr>
                  <m:t>۲۰</m:t>
                </m:r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)</m:t>
                </m:r>
              </m:oMath>
            </m:oMathPara>
          </w:p>
          <w:p w14:paraId="38123CA8" w14:textId="77777777" w:rsidR="000228F8" w:rsidRPr="00FD4ACA" w:rsidRDefault="000228F8" w:rsidP="000228F8">
            <w:pPr>
              <w:spacing w:after="160" w:line="259" w:lineRule="auto"/>
              <w:rPr>
                <w:rFonts w:ascii="Calibri" w:eastAsiaTheme="minorEastAsia" w:hAnsi="Calibri"/>
                <w:szCs w:val="26"/>
                <w:rtl/>
                <w:lang w:bidi="ar-IQ"/>
              </w:rPr>
            </w:pPr>
          </w:p>
          <w:p w14:paraId="2EADD45F" w14:textId="77777777" w:rsidR="000228F8" w:rsidRPr="009E0EA2" w:rsidRDefault="00F46445" w:rsidP="000228F8">
            <w:pPr>
              <w:keepNext/>
              <w:spacing w:after="200"/>
              <w:rPr>
                <w:szCs w:val="26"/>
                <w:rtl/>
                <w:lang w:bidi="ar-IQ"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  <w:szCs w:val="26"/>
                            <w:lang w:bidi="ar-IQ"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/>
                            <w:szCs w:val="26"/>
                            <w:rtl/>
                            <w:lang w:bidi="ar-IQ"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  <w:szCs w:val="26"/>
                            <w:lang w:bidi="ar-IQ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6"/>
                                <w:lang w:bidi="ar-IQ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  <w:szCs w:val="26"/>
                                <w:lang w:bidi="ar-IQ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  <w:szCs w:val="26"/>
                    <w:lang w:bidi="ar-IQ"/>
                  </w:rPr>
                  <m:t xml:space="preserve">       </m:t>
                </m:r>
                <m:d>
                  <m:dPr>
                    <m:ctrlPr>
                      <w:rPr>
                        <w:rFonts w:ascii="Cambria Math" w:eastAsiaTheme="minorHAnsi" w:hAnsi="Cambria Math"/>
                        <w:i/>
                        <w:szCs w:val="26"/>
                        <w:lang w:bidi="ar-IQ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۰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&lt;</m:t>
                    </m:r>
                    <m:r>
                      <w:rPr>
                        <w:rFonts w:ascii="Cambria Math" w:eastAsiaTheme="minorHAnsi" w:hAnsi="Cambria Math" w:cs="Times New Roman"/>
                        <w:szCs w:val="26"/>
                        <w:lang w:bidi="ar-IQ"/>
                      </w:rPr>
                      <m:t>c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&lt;</m:t>
                    </m:r>
                    <m:r>
                      <w:rPr>
                        <w:rFonts w:ascii="Cambria Math" w:eastAsiaTheme="minorHAnsi" w:hAnsi="Cambria Math"/>
                        <w:szCs w:val="26"/>
                        <w:rtl/>
                        <w:lang w:bidi="ar-IQ"/>
                      </w:rPr>
                      <m:t>۲۰</m:t>
                    </m:r>
                    <m:r>
                      <w:rPr>
                        <w:rFonts w:ascii="Cambria Math" w:eastAsiaTheme="minorHAnsi" w:hAnsi="Cambria Math"/>
                        <w:szCs w:val="26"/>
                        <w:lang w:bidi="ar-IQ"/>
                      </w:rPr>
                      <m:t>+λ</m:t>
                    </m:r>
                  </m:e>
                </m:d>
              </m:oMath>
            </m:oMathPara>
          </w:p>
        </w:tc>
      </w:tr>
      <w:bookmarkEnd w:id="85"/>
      <w:bookmarkEnd w:id="86"/>
      <w:bookmarkEnd w:id="87"/>
      <w:bookmarkEnd w:id="88"/>
      <w:bookmarkEnd w:id="89"/>
    </w:tbl>
    <w:p w14:paraId="76512F54" w14:textId="77777777" w:rsidR="00BB2DD0" w:rsidRDefault="00BB2DD0" w:rsidP="006E2D55">
      <w:pPr>
        <w:jc w:val="both"/>
        <w:rPr>
          <w:rtl/>
          <w:lang w:bidi="ar-IQ"/>
        </w:rPr>
      </w:pPr>
    </w:p>
    <w:p w14:paraId="7722FA28" w14:textId="4A84983C" w:rsidR="00BB2DD0" w:rsidRPr="006A39FD" w:rsidRDefault="00BB2DD0" w:rsidP="00BB2DD0">
      <w:pPr>
        <w:pStyle w:val="Heading3"/>
        <w:rPr>
          <w:rtl/>
          <w:lang w:bidi="ar-IQ"/>
        </w:rPr>
      </w:pPr>
      <w:bookmarkStart w:id="90" w:name="_Toc93745846"/>
      <w:r>
        <w:rPr>
          <w:rtl/>
          <w:lang w:bidi="ar-IQ"/>
        </w:rPr>
        <w:t xml:space="preserve">ویژگی </w:t>
      </w:r>
      <w:r w:rsidRPr="00FD4ACA">
        <w:rPr>
          <w:rFonts w:asciiTheme="majorBidi" w:hAnsiTheme="majorBidi" w:cstheme="majorBidi"/>
          <w:szCs w:val="26"/>
          <w:lang w:bidi="ar-IQ"/>
        </w:rPr>
        <w:t>Amphiphilic Pseudo-Amino Acid Composition (</w:t>
      </w:r>
      <w:proofErr w:type="spellStart"/>
      <w:r w:rsidRPr="00FD4ACA">
        <w:rPr>
          <w:rFonts w:asciiTheme="majorBidi" w:hAnsiTheme="majorBidi" w:cstheme="majorBidi"/>
          <w:szCs w:val="26"/>
          <w:lang w:bidi="ar-IQ"/>
        </w:rPr>
        <w:t>APsedoAAC</w:t>
      </w:r>
      <w:proofErr w:type="spellEnd"/>
      <w:r w:rsidRPr="00FD4ACA">
        <w:rPr>
          <w:rFonts w:asciiTheme="majorBidi" w:hAnsiTheme="majorBidi" w:cstheme="majorBidi"/>
          <w:szCs w:val="26"/>
          <w:lang w:bidi="ar-IQ"/>
        </w:rPr>
        <w:t>)</w:t>
      </w:r>
      <w:bookmarkEnd w:id="90"/>
    </w:p>
    <w:p w14:paraId="70047C57" w14:textId="58495BA8" w:rsidR="00BB2DD0" w:rsidRPr="00B85E6A" w:rsidRDefault="00BB2DD0" w:rsidP="00C11AB5">
      <w:pPr>
        <w:jc w:val="both"/>
        <w:rPr>
          <w:rtl/>
          <w:lang w:bidi="ar-IQ"/>
        </w:rPr>
      </w:pPr>
      <w:r w:rsidRPr="00B85E6A">
        <w:rPr>
          <w:rtl/>
          <w:lang w:bidi="ar-IQ"/>
        </w:rPr>
        <w:t>تعریف مجموعه ویژگی</w:t>
      </w:r>
      <w:r w:rsidRPr="00B85E6A">
        <w:rPr>
          <w:rtl/>
          <w:lang w:bidi="ar-IQ"/>
        </w:rPr>
        <w:softHyphen/>
        <w:t xml:space="preserve">های این ویژگی مشابه ویژگی </w:t>
      </w:r>
      <w:proofErr w:type="spellStart"/>
      <w:r w:rsidRPr="00FD4ACA">
        <w:rPr>
          <w:rFonts w:asciiTheme="majorBidi" w:hAnsiTheme="majorBidi" w:cstheme="majorBidi"/>
          <w:szCs w:val="26"/>
          <w:lang w:bidi="ar-IQ"/>
        </w:rPr>
        <w:t>PseudoAAC</w:t>
      </w:r>
      <w:proofErr w:type="spellEnd"/>
      <w:r w:rsidRPr="00B85E6A">
        <w:rPr>
          <w:rtl/>
          <w:lang w:bidi="ar-IQ"/>
        </w:rPr>
        <w:t xml:space="preserve"> است. </w:t>
      </w:r>
      <w:r w:rsidRPr="00B85E6A">
        <w:rPr>
          <w:rFonts w:ascii="Cambria Math" w:eastAsiaTheme="minorHAnsi" w:hAnsi="Cambria Math"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6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Pr="00B85E6A">
        <w:rPr>
          <w:rFonts w:ascii="Calibri" w:eastAsiaTheme="minorHAnsi" w:hAnsi="Calibri"/>
          <w:rtl/>
          <w:lang w:bidi="ar-IQ"/>
        </w:rPr>
        <w:t xml:space="preserve"> و</w:t>
      </w:r>
      <w:r w:rsidRPr="00B85E6A">
        <w:rPr>
          <w:rtl/>
          <w:lang w:bidi="ar-IQ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szCs w:val="26"/>
                <w:lang w:bidi="ar-IQ"/>
              </w:rPr>
            </m:ctrlPr>
          </m:sSub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szCs w:val="26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6"/>
                <w:lang w:bidi="ar-IQ"/>
              </w:rPr>
            </m:ctrlPr>
          </m:dPr>
          <m:e>
            <m:r>
              <w:rPr>
                <w:rFonts w:ascii="Cambria Math" w:eastAsiaTheme="minorHAnsi" w:hAnsi="Cambria Math"/>
                <w:szCs w:val="26"/>
                <w:lang w:bidi="ar-IQ"/>
              </w:rPr>
              <m:t>i</m:t>
            </m:r>
          </m:e>
        </m:d>
      </m:oMath>
      <w:r w:rsidRPr="00B85E6A">
        <w:rPr>
          <w:rtl/>
          <w:lang w:bidi="ar-IQ"/>
        </w:rPr>
        <w:t xml:space="preserve"> ویژگی</w:t>
      </w:r>
      <w:r w:rsidRPr="00B85E6A">
        <w:rPr>
          <w:rtl/>
          <w:lang w:bidi="ar-IQ"/>
        </w:rPr>
        <w:softHyphen/>
        <w:t>های آبگریزی و آب</w:t>
      </w:r>
      <w:r w:rsidRPr="00B85E6A">
        <w:rPr>
          <w:rtl/>
          <w:lang w:bidi="ar-IQ"/>
        </w:rPr>
        <w:softHyphen/>
        <w:t>دوستی از رابطه همبستگی زیر محاسبه می</w:t>
      </w:r>
      <w:r w:rsidRPr="00B85E6A">
        <w:rPr>
          <w:rtl/>
          <w:lang w:bidi="ar-IQ"/>
        </w:rPr>
        <w:softHyphen/>
        <w:t>شود.</w:t>
      </w:r>
    </w:p>
    <w:p w14:paraId="7312A695" w14:textId="3C78F90F" w:rsidR="00274815" w:rsidRPr="00007579" w:rsidRDefault="003D43F0" w:rsidP="00125890">
      <w:pPr>
        <w:rPr>
          <w:lang w:bidi="ar-IQ"/>
        </w:rPr>
      </w:pPr>
      <w:r w:rsidRPr="00D9782F">
        <w:rPr>
          <w:rtl/>
          <w:lang w:bidi="ar-IQ"/>
        </w:rPr>
        <w:t>رابطه (</w:t>
      </w:r>
      <w:r>
        <w:rPr>
          <w:rtl/>
          <w:lang w:bidi="ar-IQ"/>
        </w:rPr>
        <w:t>2-5)</w:t>
      </w:r>
      <w:r w:rsidRPr="003D43F0">
        <w:rPr>
          <w:rFonts w:ascii="Cambria Math" w:hAnsi="Times New Roman" w:cs="Times New Roman"/>
          <w:i/>
          <w:noProof/>
          <w:lang w:bidi="ar-IQ"/>
        </w:rPr>
        <w:br/>
      </w: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</m:sSubSup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(j)</m:t>
          </m:r>
        </m:oMath>
      </m:oMathPara>
    </w:p>
    <w:p w14:paraId="0E04DE3B" w14:textId="77777777" w:rsidR="00342F72" w:rsidRDefault="0050506A" w:rsidP="004C24A4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همچنین </w:t>
      </w:r>
      <w:r w:rsidRPr="007A0F35">
        <w:rPr>
          <w:rtl/>
          <w:lang w:bidi="ar-IQ"/>
        </w:rPr>
        <w:t xml:space="preserve">مجموعه‌ </w:t>
      </w:r>
      <w:r w:rsidRPr="007C11B5">
        <w:rPr>
          <w:rtl/>
          <w:lang w:bidi="ar-IQ"/>
        </w:rPr>
        <w:t xml:space="preserve">عوامل مرتبط با ترتیب توالی </w:t>
      </w:r>
      <w:r w:rsidRPr="007A0F35">
        <w:rPr>
          <w:rtl/>
          <w:lang w:bidi="ar-IQ"/>
        </w:rPr>
        <w:t>به صورت زیر تعریف می‌شود</w:t>
      </w:r>
      <w:r>
        <w:rPr>
          <w:rtl/>
          <w:lang w:bidi="ar-IQ"/>
        </w:rPr>
        <w:t>.</w:t>
      </w:r>
    </w:p>
    <w:p w14:paraId="3F6E0C31" w14:textId="6019A928" w:rsidR="00274815" w:rsidRPr="00994549" w:rsidRDefault="00342F72" w:rsidP="00342F72">
      <w:pPr>
        <w:rPr>
          <w:rFonts w:asciiTheme="majorBidi" w:hAnsiTheme="majorBidi" w:cstheme="majorBidi"/>
          <w:color w:val="000000" w:themeColor="text1"/>
          <w:szCs w:val="26"/>
          <w:rtl/>
          <w:lang w:bidi="ar-IQ"/>
        </w:rPr>
      </w:pPr>
      <w:r>
        <w:rPr>
          <w:rFonts w:eastAsiaTheme="minorHAnsi"/>
          <w:color w:val="000000" w:themeColor="text1"/>
          <w:rtl/>
          <w:lang w:bidi="ar-IQ"/>
        </w:rPr>
        <w:t xml:space="preserve"> </w:t>
      </w:r>
      <w:r w:rsidRPr="00D9782F">
        <w:rPr>
          <w:rtl/>
          <w:lang w:bidi="ar-IQ"/>
        </w:rPr>
        <w:t>رابطه (</w:t>
      </w:r>
      <w:r w:rsidR="004C503F">
        <w:rPr>
          <w:rtl/>
          <w:lang w:bidi="ar-IQ"/>
        </w:rPr>
        <w:t>2-6</w:t>
      </w:r>
      <w:r w:rsidRPr="00D9782F">
        <w:rPr>
          <w:rtl/>
          <w:lang w:bidi="ar-IQ"/>
        </w:rPr>
        <w:t>)</w:t>
      </w:r>
    </w:p>
    <w:p w14:paraId="3859CE94" w14:textId="60B34C5A" w:rsidR="0050506A" w:rsidRPr="00AA30E9" w:rsidRDefault="00F46445" w:rsidP="00994549">
      <w:pPr>
        <w:jc w:val="center"/>
        <w:rPr>
          <w:sz w:val="24"/>
          <w:szCs w:val="24"/>
          <w:rtl/>
          <w:lang w:bidi="ar-IQ"/>
        </w:rPr>
      </w:pPr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</m:oMathPara>
      <w:r w:rsidR="00342F72" w:rsidRPr="00994549">
        <w:rPr>
          <w:rFonts w:ascii="Times New Roman" w:hAnsi="Times New Roman" w:cs="Times New Roman"/>
          <w:noProof/>
          <w:szCs w:val="26"/>
          <w:rtl/>
          <w:lang w:bidi="ar-IQ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sSubPr>
          <m:e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2</m:t>
            </m: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sub>
        </m:sSub>
        <m:r>
          <w:rPr>
            <w:rFonts w:ascii="Cambria Math" w:hAnsi="Times New Roman" w:cs="Times New Roman"/>
            <w:noProof/>
            <w:szCs w:val="26"/>
            <w:lang w:bidi="ar-IQ"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fPr>
          <m:num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  <w:szCs w:val="26"/>
                <w:lang w:bidi="ar-IQ"/>
              </w:rPr>
            </m:ctrlPr>
          </m:naryPr>
          <m:sub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i=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N</m:t>
            </m:r>
            <m:r>
              <w:rPr>
                <w:rFonts w:ascii="Cambria Math" w:hAnsi="Times New Roman" w:cs="Times New Roman"/>
                <w:noProof/>
                <w:szCs w:val="26"/>
                <w:lang w:bidi="ar-IQ"/>
              </w:rPr>
              <m:t>-</m:t>
            </m:r>
            <m:r>
              <w:rPr>
                <w:rFonts w:ascii="Cambria Math" w:hAnsi="Times New Roman" w:cs="Times New Roman"/>
                <w:noProof/>
                <w:szCs w:val="26"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  <w:szCs w:val="26"/>
                    <w:lang w:bidi="ar-IQ"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  <w:szCs w:val="26"/>
                    <w:lang w:bidi="ar-IQ"/>
                  </w:rPr>
                  <m:t>i,i+</m:t>
                </m:r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szCs w:val="26"/>
                    <w:rtl/>
                    <w:lang w:bidi="ar-IQ"/>
                  </w:rPr>
                  <m:t>2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  <w:szCs w:val="26"/>
                <w:lang w:bidi="ar-IQ"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  <w:szCs w:val="26"/>
            <w:lang w:bidi="ar-IQ"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i=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nary>
        </m:oMath>
      </m:oMathPara>
    </w:p>
    <w:p w14:paraId="3454F9FE" w14:textId="66BC2E28" w:rsidR="0014623E" w:rsidRPr="00434FED" w:rsidRDefault="005E44A5" w:rsidP="002F7D58">
      <w:pPr>
        <w:jc w:val="both"/>
        <w:rPr>
          <w:rFonts w:ascii="Times New Roman" w:hAnsi="Times New Roman" w:cs="Times New Roman"/>
          <w:i/>
          <w:lang w:bidi="ar-IQ"/>
        </w:rPr>
      </w:pPr>
      <w:r w:rsidRPr="000F7610">
        <w:rPr>
          <w:rtl/>
          <w:lang w:bidi="ar-IQ"/>
        </w:rPr>
        <w:t>سپس مجموعه</w:t>
      </w:r>
      <w:r w:rsidRPr="000F7610">
        <w:rPr>
          <w:rtl/>
          <w:lang w:bidi="ar-IQ"/>
        </w:rPr>
        <w:softHyphen/>
        <w:t>ای از توصیف</w:t>
      </w:r>
      <w:r w:rsidR="004E09EA" w:rsidRPr="000F7610">
        <w:rPr>
          <w:rtl/>
          <w:lang w:bidi="ar-IQ"/>
        </w:rPr>
        <w:softHyphen/>
      </w:r>
      <w:r w:rsidRPr="000F7610">
        <w:rPr>
          <w:rtl/>
          <w:lang w:bidi="ar-IQ"/>
        </w:rPr>
        <w:t>گرها که به آن</w:t>
      </w:r>
      <w:r w:rsidRPr="000F7610">
        <w:rPr>
          <w:rtl/>
          <w:lang w:bidi="ar-IQ"/>
        </w:rPr>
        <w:softHyphen/>
        <w:t xml:space="preserve">ها </w:t>
      </w:r>
      <w:proofErr w:type="spellStart"/>
      <w:r w:rsidRPr="002F7D58">
        <w:rPr>
          <w:rFonts w:asciiTheme="majorBidi" w:hAnsiTheme="majorBidi" w:cstheme="majorBidi"/>
          <w:szCs w:val="26"/>
          <w:lang w:bidi="ar-IQ"/>
        </w:rPr>
        <w:t>APseudoAAC</w:t>
      </w:r>
      <w:proofErr w:type="spellEnd"/>
      <w:r w:rsidR="00D56F05" w:rsidRPr="000F7610">
        <w:rPr>
          <w:rtl/>
          <w:lang w:bidi="ar-IQ"/>
        </w:rPr>
        <w:t xml:space="preserve"> </w:t>
      </w:r>
      <w:r w:rsidRPr="000F7610">
        <w:rPr>
          <w:rtl/>
          <w:lang w:bidi="ar-IQ"/>
        </w:rPr>
        <w:t>گفته می</w:t>
      </w:r>
      <w:r w:rsidRPr="000F7610">
        <w:rPr>
          <w:rtl/>
          <w:lang w:bidi="ar-IQ"/>
        </w:rPr>
        <w:softHyphen/>
        <w:t>شود به صورت زیر تعریف می</w:t>
      </w:r>
      <w:r w:rsidRPr="000F7610">
        <w:rPr>
          <w:rtl/>
          <w:lang w:bidi="ar-IQ"/>
        </w:rPr>
        <w:softHyphen/>
      </w:r>
      <w:r w:rsidR="00434FED">
        <w:rPr>
          <w:rtl/>
          <w:lang w:bidi="ar-IQ"/>
        </w:rPr>
        <w:softHyphen/>
        <w:t>شوند</w:t>
      </w:r>
      <w:r w:rsidR="00320FA2" w:rsidRPr="000F7610">
        <w:rPr>
          <w:rFonts w:ascii="Times New Roman" w:hAnsi="Times New Roman" w:cs="Times New Roman"/>
          <w:i/>
          <w:rtl/>
          <w:lang w:bidi="ar-IQ"/>
        </w:rPr>
        <w:t xml:space="preserve">. </w:t>
      </w:r>
      <w:r w:rsidR="00A02E58" w:rsidRPr="002F7D58">
        <w:rPr>
          <w:rFonts w:ascii="Times New Roman" w:hAnsi="Times New Roman" w:cs="Times New Roman"/>
          <w:i/>
          <w:szCs w:val="26"/>
          <w:lang w:bidi="ar-IQ"/>
        </w:rPr>
        <w:t>w=0.5</w:t>
      </w:r>
      <w:r w:rsidR="00B90FB6" w:rsidRPr="002F7D58">
        <w:rPr>
          <w:rFonts w:ascii="Times New Roman" w:hAnsi="Times New Roman" w:cs="Times New Roman"/>
          <w:i/>
          <w:szCs w:val="26"/>
          <w:rtl/>
          <w:lang w:bidi="ar-IQ"/>
        </w:rPr>
        <w:t>.</w:t>
      </w:r>
    </w:p>
    <w:p w14:paraId="5CE9324A" w14:textId="742DE744" w:rsidR="0014623E" w:rsidRPr="002F7D58" w:rsidRDefault="00F46445" w:rsidP="0074276C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c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(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&lt;u&lt;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λ)</m:t>
          </m:r>
        </m:oMath>
      </m:oMathPara>
    </w:p>
    <w:p w14:paraId="035F3EC9" w14:textId="77777777" w:rsidR="00AC4B24" w:rsidRPr="00385302" w:rsidRDefault="00AC4B24" w:rsidP="0074276C">
      <w:pPr>
        <w:rPr>
          <w:rtl/>
          <w:lang w:bidi="ar-IQ"/>
        </w:rPr>
      </w:pPr>
    </w:p>
    <w:p w14:paraId="249A14B8" w14:textId="44271DFD" w:rsidR="00D9782F" w:rsidRPr="00444817" w:rsidRDefault="00D9782F" w:rsidP="00DE43F9">
      <w:pPr>
        <w:pStyle w:val="Heading3"/>
        <w:rPr>
          <w:szCs w:val="26"/>
          <w:rtl/>
          <w:lang w:bidi="ar-IQ"/>
        </w:rPr>
      </w:pPr>
      <w:bookmarkStart w:id="91" w:name="_Toc82546055"/>
      <w:bookmarkStart w:id="92" w:name="_Toc82905566"/>
      <w:bookmarkStart w:id="93" w:name="_Toc93745847"/>
      <w:r w:rsidRPr="00D9782F">
        <w:rPr>
          <w:rtl/>
          <w:lang w:bidi="ar-IQ"/>
        </w:rPr>
        <w:t>ویژ</w:t>
      </w:r>
      <w:r w:rsidR="002D1813">
        <w:rPr>
          <w:rtl/>
          <w:lang w:bidi="ar-IQ"/>
        </w:rPr>
        <w:t xml:space="preserve">گی </w:t>
      </w:r>
      <w:r w:rsidR="002D1813" w:rsidRPr="00444817">
        <w:rPr>
          <w:rFonts w:asciiTheme="majorBidi" w:hAnsiTheme="majorBidi" w:cstheme="majorBidi"/>
          <w:szCs w:val="26"/>
          <w:lang w:bidi="ar-IQ"/>
        </w:rPr>
        <w:t>Composition of k-spaced Amino Acid Pairs (CKSAAP)</w:t>
      </w:r>
      <w:bookmarkEnd w:id="91"/>
      <w:bookmarkEnd w:id="92"/>
      <w:bookmarkEnd w:id="93"/>
    </w:p>
    <w:p w14:paraId="0EEE9DDB" w14:textId="50EF3466" w:rsidR="0014623E" w:rsidRDefault="0023726A" w:rsidP="00AC4B24">
      <w:pPr>
        <w:jc w:val="both"/>
        <w:rPr>
          <w:rFonts w:asciiTheme="majorBidi" w:hAnsiTheme="majorBidi" w:cstheme="majorBidi"/>
          <w:rtl/>
          <w:lang w:bidi="ar-IQ"/>
        </w:rPr>
      </w:pPr>
      <w:r w:rsidRPr="00720281">
        <w:rPr>
          <w:rtl/>
          <w:lang w:bidi="ar-IQ"/>
        </w:rPr>
        <w:t xml:space="preserve">ویژگی </w:t>
      </w:r>
      <w:r w:rsidRPr="00444817">
        <w:rPr>
          <w:rFonts w:asciiTheme="majorBidi" w:hAnsiTheme="majorBidi" w:cstheme="majorBidi"/>
          <w:szCs w:val="26"/>
          <w:lang w:bidi="ar-IQ"/>
        </w:rPr>
        <w:t>CKSAAP</w:t>
      </w:r>
      <w:r w:rsidRPr="00D92449">
        <w:rPr>
          <w:rFonts w:asciiTheme="majorBidi" w:hAnsiTheme="majorBidi"/>
          <w:rtl/>
          <w:lang w:bidi="ar-IQ"/>
        </w:rPr>
        <w:t xml:space="preserve">، </w:t>
      </w:r>
      <w:r w:rsidRPr="00C21A07">
        <w:rPr>
          <w:rFonts w:asciiTheme="majorBidi" w:hAnsiTheme="majorBidi"/>
          <w:rtl/>
          <w:lang w:bidi="ar-IQ"/>
        </w:rPr>
        <w:t>تعداد</w:t>
      </w:r>
      <w:r w:rsidRPr="00D92449">
        <w:rPr>
          <w:rFonts w:asciiTheme="majorBidi" w:hAnsiTheme="majorBidi"/>
          <w:rtl/>
          <w:lang w:bidi="ar-IQ"/>
        </w:rPr>
        <w:t xml:space="preserve"> تکرار جفت اسید</w:t>
      </w:r>
      <w:r w:rsidRPr="00D92449">
        <w:rPr>
          <w:rFonts w:asciiTheme="majorBidi" w:hAnsiTheme="majorBidi"/>
          <w:rtl/>
          <w:lang w:bidi="ar-IQ"/>
        </w:rPr>
        <w:softHyphen/>
        <w:t>آمینه که توسط</w:t>
      </w:r>
      <w:r w:rsidRPr="00720281">
        <w:rPr>
          <w:rFonts w:asciiTheme="majorBidi" w:hAnsiTheme="majorBidi" w:cstheme="majorBidi"/>
          <w:rtl/>
          <w:lang w:bidi="ar-IQ"/>
        </w:rPr>
        <w:t xml:space="preserve"> </w:t>
      </w:r>
      <w:r w:rsidRPr="00720281">
        <w:rPr>
          <w:rFonts w:asciiTheme="majorBidi" w:hAnsiTheme="majorBidi" w:cstheme="majorBidi"/>
          <w:i/>
          <w:lang w:bidi="ar-IQ"/>
        </w:rPr>
        <w:t>k</w:t>
      </w:r>
      <w:r w:rsidRPr="00720281">
        <w:rPr>
          <w:i/>
          <w:rtl/>
          <w:lang w:bidi="ar-IQ"/>
        </w:rPr>
        <w:t xml:space="preserve"> اسید</w:t>
      </w:r>
      <w:r w:rsidRPr="00720281">
        <w:rPr>
          <w:i/>
          <w:rtl/>
          <w:lang w:bidi="ar-IQ"/>
        </w:rPr>
        <w:softHyphen/>
        <w:t xml:space="preserve">آمینه از هم </w:t>
      </w:r>
      <w:r w:rsidR="00905732" w:rsidRPr="00720281">
        <w:rPr>
          <w:i/>
          <w:rtl/>
          <w:lang w:bidi="ar-IQ"/>
        </w:rPr>
        <w:t>فاصله</w:t>
      </w:r>
      <w:r w:rsidR="004F5A06">
        <w:rPr>
          <w:rStyle w:val="FootnoteReference"/>
          <w:i/>
          <w:rtl/>
          <w:lang w:bidi="ar-IQ"/>
        </w:rPr>
        <w:footnoteReference w:id="40"/>
      </w:r>
      <w:r w:rsidR="00C42D86" w:rsidRPr="00720281">
        <w:rPr>
          <w:i/>
          <w:rtl/>
          <w:lang w:bidi="ar-IQ"/>
        </w:rPr>
        <w:t xml:space="preserve"> </w:t>
      </w:r>
      <w:r w:rsidR="00905732" w:rsidRPr="00720281">
        <w:rPr>
          <w:i/>
          <w:rtl/>
          <w:lang w:bidi="ar-IQ"/>
        </w:rPr>
        <w:t>دارند</w:t>
      </w:r>
      <w:r w:rsidRPr="00720281">
        <w:rPr>
          <w:i/>
          <w:rtl/>
          <w:lang w:bidi="ar-IQ"/>
        </w:rPr>
        <w:t xml:space="preserve"> را محاسبه می</w:t>
      </w:r>
      <w:r w:rsidRPr="00720281">
        <w:rPr>
          <w:i/>
          <w:rtl/>
          <w:lang w:bidi="ar-IQ"/>
        </w:rPr>
        <w:softHyphen/>
        <w:t>کند.</w:t>
      </w:r>
      <w:r w:rsidR="00905732" w:rsidRPr="00720281">
        <w:rPr>
          <w:i/>
          <w:rtl/>
          <w:lang w:bidi="ar-IQ"/>
        </w:rPr>
        <w:t xml:space="preserve"> در این پایان نامه</w:t>
      </w:r>
      <w:r w:rsidR="00C748EC">
        <w:rPr>
          <w:rFonts w:hint="cs"/>
          <w:i/>
          <w:rtl/>
          <w:lang w:bidi="ar-IQ"/>
        </w:rPr>
        <w:t xml:space="preserve"> </w:t>
      </w:r>
      <w:r w:rsidR="00C748EC">
        <w:rPr>
          <w:rFonts w:asciiTheme="minorHAnsi" w:hAnsiTheme="minorHAnsi" w:hint="cs"/>
          <w:i/>
          <w:rtl/>
        </w:rPr>
        <w:t>0،1،2،3</w:t>
      </w:r>
      <w:r w:rsidR="00C748EC">
        <w:rPr>
          <w:rFonts w:hint="cs"/>
          <w:i/>
          <w:rtl/>
          <w:lang w:bidi="ar-IQ"/>
        </w:rPr>
        <w:t xml:space="preserve"> </w:t>
      </w:r>
      <w:r w:rsidR="00C80D40" w:rsidRPr="00C80D40">
        <w:rPr>
          <w:rFonts w:asciiTheme="majorBidi" w:hAnsiTheme="majorBidi" w:cstheme="majorBidi"/>
          <w:i/>
          <w:lang w:bidi="ar-IQ"/>
        </w:rPr>
        <w:t>k</w:t>
      </w:r>
      <w:r w:rsidR="00C80D40">
        <w:rPr>
          <w:rFonts w:asciiTheme="minorHAnsi" w:hAnsiTheme="minorHAnsi"/>
          <w:i/>
          <w:lang w:bidi="ar-IQ"/>
        </w:rPr>
        <w:t xml:space="preserve"> =</w:t>
      </w:r>
      <w:r w:rsidR="00C80D40">
        <w:rPr>
          <w:rFonts w:asciiTheme="minorHAnsi" w:hAnsiTheme="minorHAnsi" w:hint="cs"/>
          <w:i/>
          <w:rtl/>
        </w:rPr>
        <w:t xml:space="preserve"> </w:t>
      </w:r>
      <w:r w:rsidR="00905732" w:rsidRPr="00720281">
        <w:rPr>
          <w:rtl/>
          <w:lang w:bidi="ar-IQ"/>
        </w:rPr>
        <w:t>در نظر گرفته شده</w:t>
      </w:r>
      <w:r w:rsidR="00C42D86" w:rsidRPr="00720281">
        <w:rPr>
          <w:rtl/>
          <w:lang w:bidi="ar-IQ"/>
        </w:rPr>
        <w:softHyphen/>
      </w:r>
      <w:r w:rsidR="00905732" w:rsidRPr="00720281">
        <w:rPr>
          <w:rtl/>
          <w:lang w:bidi="ar-IQ"/>
        </w:rPr>
        <w:t>است. به</w:t>
      </w:r>
      <w:r w:rsidR="00905732" w:rsidRPr="00720281">
        <w:rPr>
          <w:rtl/>
          <w:lang w:bidi="ar-IQ"/>
        </w:rPr>
        <w:softHyphen/>
        <w:t xml:space="preserve">همین دلیل بردار ویژگی به طول 1600 برای </w:t>
      </w:r>
      <w:r w:rsidR="00905732" w:rsidRPr="00444817">
        <w:rPr>
          <w:rFonts w:asciiTheme="majorBidi" w:hAnsiTheme="majorBidi" w:cstheme="majorBidi"/>
          <w:szCs w:val="26"/>
          <w:lang w:bidi="ar-IQ"/>
        </w:rPr>
        <w:t>CKSAAP</w:t>
      </w:r>
      <w:r w:rsidR="00905732" w:rsidRPr="00720281">
        <w:rPr>
          <w:rFonts w:asciiTheme="majorBidi" w:hAnsiTheme="majorBidi" w:cstheme="majorBidi"/>
          <w:rtl/>
          <w:lang w:bidi="ar-IQ"/>
        </w:rPr>
        <w:t xml:space="preserve"> </w:t>
      </w:r>
      <w:r w:rsidR="00905732" w:rsidRPr="009F318D">
        <w:rPr>
          <w:rFonts w:asciiTheme="majorBidi" w:hAnsiTheme="majorBidi"/>
          <w:rtl/>
          <w:lang w:bidi="ar-IQ"/>
        </w:rPr>
        <w:t>ساخته شد.</w:t>
      </w:r>
    </w:p>
    <w:p w14:paraId="03B9FBF5" w14:textId="77777777" w:rsidR="00AC4B24" w:rsidRPr="00AC4B24" w:rsidRDefault="00AC4B24" w:rsidP="00AC4B24">
      <w:pPr>
        <w:jc w:val="both"/>
        <w:rPr>
          <w:rFonts w:asciiTheme="majorBidi" w:hAnsiTheme="majorBidi" w:cstheme="majorBidi"/>
          <w:rtl/>
          <w:lang w:bidi="ar-IQ"/>
        </w:rPr>
      </w:pPr>
    </w:p>
    <w:p w14:paraId="7A4F275E" w14:textId="3B1440BD" w:rsidR="001F69C2" w:rsidRDefault="001F69C2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94" w:name="_Toc82546057"/>
      <w:bookmarkStart w:id="95" w:name="_Toc82905568"/>
      <w:bookmarkStart w:id="96" w:name="_Toc93745848"/>
      <w:r>
        <w:rPr>
          <w:rtl/>
          <w:lang w:bidi="ar-IQ"/>
        </w:rPr>
        <w:t>ویژگی</w:t>
      </w:r>
      <w:bookmarkEnd w:id="94"/>
      <w:bookmarkEnd w:id="95"/>
      <w:r w:rsidR="006C1C32">
        <w:rPr>
          <w:rtl/>
          <w:lang w:bidi="ar-IQ"/>
        </w:rPr>
        <w:t xml:space="preserve"> </w:t>
      </w:r>
      <w:r w:rsidR="006C1C32" w:rsidRPr="00047882">
        <w:rPr>
          <w:rFonts w:asciiTheme="majorBidi" w:eastAsia="TimesNewRomanPSMT" w:hAnsiTheme="majorBidi" w:cstheme="majorBidi"/>
          <w:szCs w:val="26"/>
          <w:lang w:bidi="ar-IQ"/>
        </w:rPr>
        <w:t>Composition/Transition/Distribution (CTD)</w:t>
      </w:r>
      <w:bookmarkEnd w:id="96"/>
    </w:p>
    <w:p w14:paraId="49A62A1F" w14:textId="33CFB2E3" w:rsidR="001F69C2" w:rsidRDefault="001F69C2" w:rsidP="00A416EE">
      <w:pPr>
        <w:jc w:val="both"/>
        <w:rPr>
          <w:rtl/>
          <w:lang w:bidi="ar-IQ"/>
        </w:rPr>
      </w:pPr>
      <w:r w:rsidRPr="00F77106">
        <w:rPr>
          <w:rtl/>
          <w:lang w:bidi="ar-IQ"/>
        </w:rPr>
        <w:t>ویژگی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="00047882" w:rsidRPr="00047882">
        <w:rPr>
          <w:rFonts w:asciiTheme="majorBidi" w:hAnsiTheme="majorBidi" w:cstheme="majorBidi"/>
          <w:szCs w:val="26"/>
          <w:lang w:bidi="ar-IQ"/>
        </w:rPr>
        <w:t>CTD</w:t>
      </w:r>
      <w:r w:rsidR="00047882">
        <w:rPr>
          <w:rFonts w:asciiTheme="minorHAnsi" w:hAnsiTheme="minorHAnsi"/>
          <w:rtl/>
          <w:lang w:bidi="ar-IQ"/>
        </w:rPr>
        <w:t xml:space="preserve"> </w:t>
      </w:r>
      <w:r w:rsidRPr="00F77106">
        <w:rPr>
          <w:rtl/>
          <w:lang w:bidi="ar-IQ"/>
        </w:rPr>
        <w:t>مخفف سه</w:t>
      </w:r>
      <w:r w:rsidR="00582ECC">
        <w:rPr>
          <w:lang w:bidi="ar-IQ"/>
        </w:rPr>
        <w:t xml:space="preserve"> </w:t>
      </w:r>
      <w:r w:rsidRPr="00F77106">
        <w:rPr>
          <w:rtl/>
          <w:lang w:bidi="ar-IQ"/>
        </w:rPr>
        <w:t>کلم</w:t>
      </w:r>
      <w:r w:rsidR="00D07936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ترکیب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Compo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، توزیع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Distribu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>)</w:t>
      </w:r>
      <w:r w:rsidRPr="00F77106">
        <w:rPr>
          <w:rtl/>
          <w:lang w:bidi="ar-IQ"/>
        </w:rPr>
        <w:t xml:space="preserve"> و انتقال </w:t>
      </w:r>
      <w:r w:rsidRPr="00047882">
        <w:rPr>
          <w:rFonts w:asciiTheme="majorBidi" w:hAnsiTheme="majorBidi" w:cstheme="majorBidi"/>
          <w:szCs w:val="26"/>
          <w:rtl/>
          <w:lang w:bidi="ar-IQ"/>
        </w:rPr>
        <w:t>(</w:t>
      </w:r>
      <w:r w:rsidRPr="00047882">
        <w:rPr>
          <w:rFonts w:asciiTheme="majorBidi" w:hAnsiTheme="majorBidi" w:cstheme="majorBidi"/>
          <w:szCs w:val="26"/>
          <w:lang w:bidi="ar-IQ"/>
        </w:rPr>
        <w:t>Transition</w:t>
      </w:r>
      <w:r w:rsidRPr="00047882">
        <w:rPr>
          <w:rFonts w:asciiTheme="majorBidi" w:hAnsiTheme="majorBidi" w:cstheme="majorBidi"/>
          <w:szCs w:val="26"/>
          <w:rtl/>
          <w:lang w:bidi="ar-IQ"/>
        </w:rPr>
        <w:t xml:space="preserve">) </w:t>
      </w:r>
      <w:r w:rsidRPr="00F77106">
        <w:rPr>
          <w:rtl/>
          <w:lang w:bidi="ar-IQ"/>
        </w:rPr>
        <w:t xml:space="preserve">است؛ </w:t>
      </w:r>
      <w:r w:rsidR="00047882">
        <w:rPr>
          <w:rtl/>
          <w:lang w:bidi="ar-IQ"/>
        </w:rPr>
        <w:t xml:space="preserve">این ویژگی </w:t>
      </w:r>
      <w:r w:rsidRPr="00F77106">
        <w:rPr>
          <w:rtl/>
          <w:lang w:bidi="ar-IQ"/>
        </w:rPr>
        <w:t xml:space="preserve">الگوهای توزیع ویژگی‌های ساختاری یا فیزیکوشیمیایی یک </w:t>
      </w:r>
      <w:r w:rsidR="004B66BF" w:rsidRPr="00F77106">
        <w:rPr>
          <w:rtl/>
          <w:lang w:bidi="ar-IQ"/>
        </w:rPr>
        <w:t>اسید</w:t>
      </w:r>
      <w:r w:rsidR="004B66BF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یک توالی </w:t>
      </w:r>
      <w:r w:rsidRPr="00F77106">
        <w:rPr>
          <w:rtl/>
          <w:lang w:bidi="ar-IQ"/>
        </w:rPr>
        <w:lastRenderedPageBreak/>
        <w:t xml:space="preserve">پروتئین یا پپتید را نشان می‌دهد. </w:t>
      </w:r>
      <w:r w:rsidR="0075686F" w:rsidRPr="00F77106">
        <w:rPr>
          <w:rtl/>
          <w:lang w:bidi="ar-IQ"/>
        </w:rPr>
        <w:t>برای</w:t>
      </w:r>
      <w:r w:rsidRPr="00F77106">
        <w:rPr>
          <w:rtl/>
          <w:lang w:bidi="ar-IQ"/>
        </w:rPr>
        <w:t xml:space="preserve"> محاسب</w:t>
      </w:r>
      <w:r w:rsidR="007003F3" w:rsidRPr="00F77106">
        <w:rPr>
          <w:rtl/>
          <w:lang w:bidi="ar-IQ"/>
        </w:rPr>
        <w:t>ه</w:t>
      </w:r>
      <w:r w:rsidRPr="00F77106">
        <w:rPr>
          <w:rtl/>
          <w:lang w:bidi="ar-IQ"/>
        </w:rPr>
        <w:t xml:space="preserve"> این ویژگی از </w:t>
      </w:r>
      <w:r w:rsidR="0075686F" w:rsidRPr="00F77106">
        <w:rPr>
          <w:rtl/>
          <w:lang w:bidi="ar-IQ"/>
        </w:rPr>
        <w:t>13</w:t>
      </w:r>
      <w:r w:rsidRPr="00F77106">
        <w:rPr>
          <w:rtl/>
          <w:lang w:bidi="ar-IQ"/>
        </w:rPr>
        <w:t xml:space="preserve"> ویژگی</w:t>
      </w:r>
      <w:r w:rsidR="0075686F" w:rsidRPr="00F77106">
        <w:rPr>
          <w:rtl/>
          <w:lang w:bidi="ar-IQ"/>
        </w:rPr>
        <w:t xml:space="preserve"> فیزیکوشیمیایی</w:t>
      </w:r>
      <w:r w:rsidRPr="00F77106">
        <w:rPr>
          <w:rtl/>
          <w:lang w:bidi="ar-IQ"/>
        </w:rPr>
        <w:t xml:space="preserve"> استفاده شده‌است؛ </w:t>
      </w:r>
      <w:r w:rsidR="00BB1F2A" w:rsidRPr="00F77106">
        <w:rPr>
          <w:rtl/>
          <w:lang w:bidi="ar-IQ"/>
        </w:rPr>
        <w:t xml:space="preserve">که شامل ویژگی های </w:t>
      </w:r>
      <w:r w:rsidRPr="00F77106">
        <w:rPr>
          <w:rtl/>
          <w:lang w:bidi="ar-IQ"/>
        </w:rPr>
        <w:t>آبگریزی، قطبیت</w:t>
      </w:r>
      <w:r w:rsidR="00401D72">
        <w:rPr>
          <w:rStyle w:val="FootnoteReference"/>
          <w:rtl/>
          <w:lang w:bidi="ar-IQ"/>
        </w:rPr>
        <w:footnoteReference w:id="41"/>
      </w:r>
      <w:r w:rsidRPr="00F77106">
        <w:rPr>
          <w:rtl/>
          <w:lang w:bidi="ar-IQ"/>
        </w:rPr>
        <w:t>، قطبش پذیر</w:t>
      </w:r>
      <w:r w:rsidR="0023634E" w:rsidRPr="00F77106">
        <w:rPr>
          <w:rtl/>
          <w:lang w:bidi="ar-IQ"/>
        </w:rPr>
        <w:t>ی</w:t>
      </w:r>
      <w:r w:rsidR="004E2D7B">
        <w:rPr>
          <w:rStyle w:val="FootnoteReference"/>
          <w:rtl/>
          <w:lang w:bidi="ar-IQ"/>
        </w:rPr>
        <w:footnoteReference w:id="42"/>
      </w:r>
      <w:r w:rsidR="0023634E" w:rsidRPr="00F77106">
        <w:rPr>
          <w:rtl/>
          <w:lang w:bidi="ar-IQ"/>
        </w:rPr>
        <w:t>،</w:t>
      </w:r>
      <w:r w:rsidRPr="00F77106">
        <w:rPr>
          <w:rtl/>
          <w:lang w:bidi="ar-IQ"/>
        </w:rPr>
        <w:t xml:space="preserve"> بار</w:t>
      </w:r>
      <w:r w:rsidR="001308C2">
        <w:rPr>
          <w:rStyle w:val="FootnoteReference"/>
          <w:rtl/>
          <w:lang w:bidi="ar-IQ"/>
        </w:rPr>
        <w:footnoteReference w:id="43"/>
      </w:r>
      <w:r w:rsidR="004319AE" w:rsidRPr="00F77106">
        <w:rPr>
          <w:rtl/>
          <w:lang w:bidi="ar-IQ"/>
        </w:rPr>
        <w:t>،</w:t>
      </w:r>
      <w:r w:rsidR="00403543" w:rsidRPr="00403543">
        <w:rPr>
          <w:rtl/>
          <w:lang w:bidi="ar-IQ"/>
        </w:rPr>
        <w:t xml:space="preserve"> </w:t>
      </w:r>
      <w:r w:rsidR="00403543" w:rsidRPr="00F77106">
        <w:rPr>
          <w:rtl/>
          <w:lang w:bidi="ar-IQ"/>
        </w:rPr>
        <w:t>حجم نرمال شده وندروالس</w:t>
      </w:r>
      <w:r w:rsidR="00403543">
        <w:rPr>
          <w:rStyle w:val="FootnoteReference"/>
          <w:rtl/>
          <w:lang w:bidi="ar-IQ"/>
        </w:rPr>
        <w:footnoteReference w:id="44"/>
      </w:r>
      <w:r w:rsidR="00403543">
        <w:rPr>
          <w:rFonts w:ascii="Calibri" w:hAnsi="Calibri" w:cs="Calibri" w:hint="cs"/>
          <w:rtl/>
        </w:rPr>
        <w:t>،</w:t>
      </w:r>
      <w:r w:rsidRPr="00F77106">
        <w:rPr>
          <w:rtl/>
          <w:lang w:bidi="ar-IQ"/>
        </w:rPr>
        <w:t xml:space="preserve"> ساختارهای ثانویه</w:t>
      </w:r>
      <w:r w:rsidR="00E601D2">
        <w:rPr>
          <w:rStyle w:val="FootnoteReference"/>
          <w:rtl/>
          <w:lang w:bidi="ar-IQ"/>
        </w:rPr>
        <w:footnoteReference w:id="45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 قابلیت دسترسی به حلال</w:t>
      </w:r>
      <w:r w:rsidR="0062042B">
        <w:rPr>
          <w:rStyle w:val="FootnoteReference"/>
          <w:rtl/>
          <w:lang w:bidi="ar-IQ"/>
        </w:rPr>
        <w:footnoteReference w:id="46"/>
      </w:r>
      <w:r w:rsidR="0023634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است. هر یک از این</w:t>
      </w:r>
      <w:r w:rsidR="00DF1B9E" w:rsidRPr="00F77106">
        <w:rPr>
          <w:rtl/>
          <w:lang w:bidi="ar-IQ"/>
        </w:rPr>
        <w:t xml:space="preserve"> </w:t>
      </w:r>
      <w:r w:rsidRPr="00F77106">
        <w:rPr>
          <w:rtl/>
          <w:lang w:bidi="ar-IQ"/>
        </w:rPr>
        <w:t>ویژگی</w:t>
      </w:r>
      <w:r w:rsidR="00DF1B9E" w:rsidRPr="00F77106">
        <w:rPr>
          <w:rtl/>
          <w:lang w:bidi="ar-IQ"/>
        </w:rPr>
        <w:softHyphen/>
        <w:t xml:space="preserve">ها </w:t>
      </w:r>
      <w:r w:rsidRPr="00F77106">
        <w:rPr>
          <w:rtl/>
          <w:lang w:bidi="ar-IQ"/>
        </w:rPr>
        <w:t xml:space="preserve">بیست </w:t>
      </w:r>
      <w:r w:rsidR="00DF1B9E" w:rsidRPr="00F77106">
        <w:rPr>
          <w:rtl/>
          <w:lang w:bidi="ar-IQ"/>
        </w:rPr>
        <w:t>اسید</w:t>
      </w:r>
      <w:r w:rsidR="00DF1B9E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را بر اساس خواص فیزیکوشیمیایی به سه گروه تقسیم می‌ک</w:t>
      </w:r>
      <w:r w:rsidR="00DC461B" w:rsidRPr="00F77106">
        <w:rPr>
          <w:rtl/>
          <w:lang w:bidi="ar-IQ"/>
        </w:rPr>
        <w:t>ن</w:t>
      </w:r>
      <w:r w:rsidRPr="00F77106">
        <w:rPr>
          <w:rtl/>
          <w:lang w:bidi="ar-IQ"/>
        </w:rPr>
        <w:t xml:space="preserve">ند و سپس توالی پروتئینی بر اساس این که هر </w:t>
      </w:r>
      <w:r w:rsidR="004873C4" w:rsidRPr="00F77106">
        <w:rPr>
          <w:rtl/>
          <w:lang w:bidi="ar-IQ"/>
        </w:rPr>
        <w:t>اسید</w:t>
      </w:r>
      <w:r w:rsidR="004873C4" w:rsidRPr="00F77106">
        <w:rPr>
          <w:rtl/>
          <w:lang w:bidi="ar-IQ"/>
        </w:rPr>
        <w:softHyphen/>
        <w:t>آمینه</w:t>
      </w:r>
      <w:r w:rsidRPr="00F77106">
        <w:rPr>
          <w:rtl/>
          <w:lang w:bidi="ar-IQ"/>
        </w:rPr>
        <w:t xml:space="preserve"> در کدام گروه قرار می‌گیرند بازنویسی می‌شوند. ویژگی‌های ترکیب، انتقال و توزیع برای توالی بازنویسی</w:t>
      </w:r>
      <w:r w:rsidRPr="00B24C8A">
        <w:rPr>
          <w:rtl/>
          <w:lang w:bidi="ar-IQ"/>
        </w:rPr>
        <w:t xml:space="preserve"> شده </w:t>
      </w:r>
      <w:r w:rsidRPr="00E330BC">
        <w:rPr>
          <w:rtl/>
          <w:lang w:bidi="ar-IQ"/>
        </w:rPr>
        <w:t>محاسبه می‌شود و هریک به ترتیب بردا</w:t>
      </w:r>
      <w:r w:rsidR="00913127" w:rsidRPr="00E330BC">
        <w:rPr>
          <w:rtl/>
          <w:lang w:bidi="ar-IQ"/>
        </w:rPr>
        <w:t>ر</w:t>
      </w:r>
      <w:r w:rsidRPr="00E330BC">
        <w:rPr>
          <w:rtl/>
          <w:lang w:bidi="ar-IQ"/>
        </w:rPr>
        <w:t xml:space="preserve">هایی به طول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، </w:t>
      </w:r>
      <w:r w:rsidR="00696BA4" w:rsidRPr="00E330BC">
        <w:rPr>
          <w:rtl/>
          <w:lang w:bidi="ar-IQ"/>
        </w:rPr>
        <w:t>39</w:t>
      </w:r>
      <w:r w:rsidRPr="00E330BC">
        <w:rPr>
          <w:rtl/>
          <w:lang w:bidi="ar-IQ"/>
        </w:rPr>
        <w:t xml:space="preserve"> و </w:t>
      </w:r>
      <w:r w:rsidR="00696BA4" w:rsidRPr="00E330BC">
        <w:rPr>
          <w:rtl/>
          <w:lang w:bidi="ar-IQ"/>
        </w:rPr>
        <w:t>195</w:t>
      </w:r>
      <w:r w:rsidRPr="00E330BC">
        <w:rPr>
          <w:rtl/>
          <w:lang w:bidi="ar-IQ"/>
        </w:rPr>
        <w:t xml:space="preserve"> تولید می‌کنند. در نهایت بردار ویژگی </w:t>
      </w:r>
      <w:r w:rsidR="00A416EE" w:rsidRPr="00A416EE">
        <w:rPr>
          <w:rFonts w:asciiTheme="majorBidi" w:hAnsiTheme="majorBidi" w:cstheme="majorBidi"/>
          <w:szCs w:val="26"/>
          <w:lang w:bidi="ar-IQ"/>
        </w:rPr>
        <w:t>CTD</w:t>
      </w:r>
      <w:r w:rsidRPr="00E330BC">
        <w:rPr>
          <w:rtl/>
          <w:lang w:bidi="ar-IQ"/>
        </w:rPr>
        <w:t xml:space="preserve"> برای یک پروتئین از کنار هم قرار گرفتن این سه بردار ساخته می‌شود </w:t>
      </w:r>
      <w:r w:rsidR="00696BA4" w:rsidRPr="00E330BC">
        <w:rPr>
          <w:rtl/>
          <w:lang w:bidi="ar-IQ"/>
        </w:rPr>
        <w:t xml:space="preserve">که </w:t>
      </w:r>
      <w:r w:rsidRPr="00E330BC">
        <w:rPr>
          <w:rtl/>
          <w:lang w:bidi="ar-IQ"/>
        </w:rPr>
        <w:t xml:space="preserve">به طول </w:t>
      </w:r>
      <w:r w:rsidR="00696BA4" w:rsidRPr="00E330BC">
        <w:rPr>
          <w:rtl/>
          <w:lang w:bidi="ar-IQ"/>
        </w:rPr>
        <w:t>273</w:t>
      </w:r>
      <w:r w:rsidRPr="00E330BC">
        <w:rPr>
          <w:rtl/>
          <w:lang w:bidi="ar-IQ"/>
        </w:rPr>
        <w:t xml:space="preserve"> است.</w:t>
      </w:r>
    </w:p>
    <w:p w14:paraId="58F85A26" w14:textId="3885194B" w:rsidR="0014623E" w:rsidRDefault="0014623E" w:rsidP="00354AF2">
      <w:pPr>
        <w:jc w:val="both"/>
        <w:rPr>
          <w:lang w:bidi="ar-IQ"/>
        </w:rPr>
      </w:pPr>
    </w:p>
    <w:p w14:paraId="652817B4" w14:textId="44437BE2" w:rsidR="00370EF8" w:rsidRDefault="00370EF8" w:rsidP="00354AF2">
      <w:pPr>
        <w:jc w:val="both"/>
        <w:rPr>
          <w:lang w:bidi="ar-IQ"/>
        </w:rPr>
      </w:pPr>
    </w:p>
    <w:p w14:paraId="6BF47939" w14:textId="2BC4B786" w:rsidR="00370EF8" w:rsidRDefault="00370EF8" w:rsidP="00354AF2">
      <w:pPr>
        <w:jc w:val="both"/>
        <w:rPr>
          <w:lang w:bidi="ar-IQ"/>
        </w:rPr>
      </w:pPr>
    </w:p>
    <w:p w14:paraId="34C16A45" w14:textId="4DFE554D" w:rsidR="00370EF8" w:rsidRDefault="00370EF8" w:rsidP="00354AF2">
      <w:pPr>
        <w:jc w:val="both"/>
        <w:rPr>
          <w:lang w:bidi="ar-IQ"/>
        </w:rPr>
      </w:pPr>
    </w:p>
    <w:p w14:paraId="311B40D7" w14:textId="621B78EA" w:rsidR="00370EF8" w:rsidRDefault="00370EF8" w:rsidP="00354AF2">
      <w:pPr>
        <w:jc w:val="both"/>
        <w:rPr>
          <w:lang w:bidi="ar-IQ"/>
        </w:rPr>
      </w:pPr>
    </w:p>
    <w:p w14:paraId="52FA95F4" w14:textId="77777777" w:rsidR="00370EF8" w:rsidRPr="00D9782F" w:rsidRDefault="00370EF8" w:rsidP="00354AF2">
      <w:pPr>
        <w:jc w:val="both"/>
        <w:rPr>
          <w:rtl/>
          <w:lang w:bidi="ar-IQ"/>
        </w:rPr>
      </w:pPr>
    </w:p>
    <w:p w14:paraId="60DC86A8" w14:textId="68FBD340" w:rsidR="00341405" w:rsidRDefault="00D9782F" w:rsidP="00DE43F9">
      <w:pPr>
        <w:pStyle w:val="Heading3"/>
        <w:rPr>
          <w:lang w:bidi="ar-IQ"/>
        </w:rPr>
      </w:pPr>
      <w:bookmarkStart w:id="97" w:name="_Toc82546056"/>
      <w:bookmarkStart w:id="98" w:name="_Toc82905567"/>
      <w:bookmarkStart w:id="99" w:name="_Toc93745849"/>
      <w:r>
        <w:rPr>
          <w:rtl/>
          <w:lang w:bidi="ar-IQ"/>
        </w:rPr>
        <w:lastRenderedPageBreak/>
        <w:t>ویژگی</w:t>
      </w:r>
      <w:bookmarkEnd w:id="97"/>
      <w:bookmarkEnd w:id="98"/>
      <w:r w:rsidR="003651A5">
        <w:rPr>
          <w:rtl/>
          <w:lang w:bidi="ar-IQ"/>
        </w:rPr>
        <w:t xml:space="preserve"> </w:t>
      </w:r>
      <w:r w:rsidR="003651A5" w:rsidRPr="00524401">
        <w:rPr>
          <w:rFonts w:asciiTheme="majorBidi" w:hAnsiTheme="majorBidi" w:cstheme="majorBidi"/>
          <w:szCs w:val="26"/>
          <w:lang w:bidi="ar-IQ"/>
        </w:rPr>
        <w:t>Dipeptide Deviation from Expected Mean (DDE)</w:t>
      </w:r>
      <w:bookmarkEnd w:id="99"/>
    </w:p>
    <w:p w14:paraId="22C95AA4" w14:textId="77777777" w:rsidR="00036E8F" w:rsidRPr="00A63539" w:rsidRDefault="00036E8F" w:rsidP="00A63539">
      <w:pPr>
        <w:jc w:val="both"/>
        <w:rPr>
          <w:rtl/>
          <w:lang w:bidi="ar-IQ"/>
        </w:rPr>
      </w:pPr>
      <w:r w:rsidRPr="00A63539">
        <w:rPr>
          <w:rtl/>
          <w:lang w:bidi="ar-IQ"/>
        </w:rPr>
        <w:t xml:space="preserve">ویژگی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Fonts w:asciiTheme="minorHAnsi" w:hAnsiTheme="minorHAnsi"/>
          <w:rtl/>
          <w:lang w:bidi="ar-IQ"/>
        </w:rPr>
        <w:t xml:space="preserve"> توسط 3 پارامتر ساخته می</w:t>
      </w:r>
      <w:r w:rsidRPr="00A63539">
        <w:rPr>
          <w:rFonts w:asciiTheme="minorHAnsi" w:hAnsiTheme="minorHAnsi"/>
          <w:rtl/>
          <w:lang w:bidi="ar-IQ"/>
        </w:rPr>
        <w:softHyphen/>
        <w:t>شود، 1- ترکیب دوتایی پپتید</w:t>
      </w:r>
      <w:r w:rsidRPr="00A63539">
        <w:rPr>
          <w:rFonts w:asciiTheme="minorHAnsi" w:hAnsiTheme="minorHAnsi"/>
          <w:rtl/>
          <w:lang w:bidi="ar-IQ"/>
        </w:rPr>
        <w:softHyphen/>
        <w:t xml:space="preserve">ها </w:t>
      </w:r>
      <w:r w:rsidRPr="00A63539">
        <w:rPr>
          <w:rStyle w:val="FootnoteReference"/>
          <w:rFonts w:asciiTheme="minorHAnsi" w:hAnsiTheme="minorHAnsi"/>
          <w:rtl/>
          <w:lang w:bidi="ar-IQ"/>
        </w:rPr>
        <w:footnoteReference w:id="47"/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D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c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>، میانگین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8"/>
      </w:r>
      <w:r w:rsidRPr="00A63539">
        <w:rPr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m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tl/>
          <w:lang w:bidi="ar-IQ"/>
        </w:rPr>
        <w:t xml:space="preserve"> و واریانس نظری</w:t>
      </w:r>
      <w:r w:rsidRPr="00A63539">
        <w:rPr>
          <w:rStyle w:val="FootnoteReference"/>
          <w:rFonts w:ascii="Times New Roman" w:hAnsi="Times New Roman" w:cs="Times New Roman"/>
          <w:color w:val="000000" w:themeColor="text1"/>
          <w:rtl/>
          <w:lang w:bidi="ar-IQ"/>
        </w:rPr>
        <w:footnoteReference w:id="49"/>
      </w:r>
      <w:r w:rsidRPr="00A63539">
        <w:rPr>
          <w:rFonts w:asciiTheme="majorBidi" w:hAnsiTheme="majorBidi" w:cstheme="majorBidi"/>
          <w:rtl/>
          <w:lang w:bidi="ar-IQ"/>
        </w:rPr>
        <w:t xml:space="preserve"> </w:t>
      </w:r>
      <w:r w:rsidRPr="00A63539">
        <w:rPr>
          <w:rFonts w:asciiTheme="majorBidi" w:hAnsiTheme="majorBidi" w:cstheme="majorBidi"/>
          <w:lang w:bidi="ar-IQ"/>
        </w:rPr>
        <w:t>(</w:t>
      </w:r>
      <w:r w:rsidRPr="00A63539">
        <w:rPr>
          <w:rFonts w:asciiTheme="majorBidi" w:hAnsiTheme="majorBidi" w:cstheme="majorBidi"/>
          <w:i/>
          <w:lang w:bidi="ar-IQ"/>
        </w:rPr>
        <w:t>T</w:t>
      </w:r>
      <w:r w:rsidRPr="00A63539">
        <w:rPr>
          <w:rFonts w:asciiTheme="majorBidi" w:hAnsiTheme="majorBidi" w:cstheme="majorBidi"/>
          <w:i/>
          <w:vertAlign w:val="subscript"/>
          <w:lang w:bidi="ar-IQ"/>
        </w:rPr>
        <w:t>v</w:t>
      </w:r>
      <w:r w:rsidRPr="00A63539">
        <w:rPr>
          <w:rFonts w:asciiTheme="majorBidi" w:hAnsiTheme="majorBidi" w:cstheme="majorBidi"/>
          <w:lang w:bidi="ar-IQ"/>
        </w:rPr>
        <w:t>)</w:t>
      </w:r>
      <w:r w:rsidRPr="00A63539">
        <w:rPr>
          <w:rFonts w:asciiTheme="majorBidi" w:hAnsiTheme="majorBidi" w:cstheme="majorBidi"/>
          <w:rtl/>
          <w:lang w:bidi="ar-IQ"/>
        </w:rPr>
        <w:t xml:space="preserve">. </w:t>
      </w:r>
      <w:r w:rsidRPr="00A63539">
        <w:rPr>
          <w:rtl/>
          <w:lang w:bidi="ar-IQ"/>
        </w:rPr>
        <w:t xml:space="preserve">3 پارامترهای بیان شده و </w:t>
      </w:r>
      <w:r w:rsidRPr="0043559A">
        <w:rPr>
          <w:rFonts w:asciiTheme="majorBidi" w:hAnsiTheme="majorBidi" w:cstheme="majorBidi"/>
          <w:szCs w:val="26"/>
          <w:lang w:bidi="ar-IQ"/>
        </w:rPr>
        <w:t>DDE</w:t>
      </w:r>
      <w:r w:rsidRPr="00A63539">
        <w:rPr>
          <w:rtl/>
          <w:lang w:bidi="ar-IQ"/>
        </w:rPr>
        <w:t xml:space="preserve"> در روابط زیر محاسبه می</w:t>
      </w:r>
      <w:r w:rsidRPr="00A63539">
        <w:rPr>
          <w:rtl/>
          <w:lang w:bidi="ar-IQ"/>
        </w:rPr>
        <w:softHyphen/>
        <w:t>شوند.</w:t>
      </w:r>
    </w:p>
    <w:p w14:paraId="670BF677" w14:textId="50C622A8" w:rsidR="008A27D0" w:rsidRPr="00C16756" w:rsidRDefault="00036E8F" w:rsidP="00A63539">
      <w:pPr>
        <w:jc w:val="both"/>
        <w:rPr>
          <w:rFonts w:asciiTheme="minorHAnsi" w:hAnsiTheme="minorHAnsi"/>
          <w:i/>
          <w:lang w:bidi="ar-IQ"/>
        </w:rPr>
      </w:pPr>
      <w:r w:rsidRPr="00DF2A3F">
        <w:rPr>
          <w:rFonts w:asciiTheme="majorBidi" w:hAnsiTheme="majorBidi" w:cstheme="majorBidi"/>
          <w:i/>
          <w:szCs w:val="26"/>
          <w:lang w:bidi="ar-IQ"/>
        </w:rPr>
        <w:t>D</w:t>
      </w:r>
      <w:r w:rsidRPr="00DF2A3F">
        <w:rPr>
          <w:rFonts w:asciiTheme="majorBidi" w:hAnsiTheme="majorBidi" w:cstheme="majorBidi"/>
          <w:i/>
          <w:szCs w:val="26"/>
          <w:vertAlign w:val="subscript"/>
          <w:lang w:bidi="ar-IQ"/>
        </w:rPr>
        <w:t>c</w:t>
      </w:r>
      <w:r w:rsidRPr="00DF2A3F">
        <w:rPr>
          <w:rFonts w:asciiTheme="majorBidi" w:hAnsiTheme="majorBidi" w:cstheme="majorBidi"/>
          <w:i/>
          <w:szCs w:val="26"/>
          <w:lang w:bidi="ar-IQ"/>
        </w:rPr>
        <w:t>(</w:t>
      </w:r>
      <w:proofErr w:type="spellStart"/>
      <w:proofErr w:type="gramStart"/>
      <w:r w:rsidRPr="00DF2A3F">
        <w:rPr>
          <w:rFonts w:asciiTheme="majorBidi" w:hAnsiTheme="majorBidi" w:cstheme="majorBidi"/>
          <w:i/>
          <w:szCs w:val="26"/>
          <w:lang w:bidi="ar-IQ"/>
        </w:rPr>
        <w:t>r,s</w:t>
      </w:r>
      <w:proofErr w:type="spellEnd"/>
      <w:proofErr w:type="gramEnd"/>
      <w:r w:rsidRPr="00A63539">
        <w:rPr>
          <w:rFonts w:asciiTheme="majorBidi" w:hAnsiTheme="majorBidi" w:cstheme="majorBidi"/>
          <w:i/>
          <w:lang w:bidi="ar-IQ"/>
        </w:rPr>
        <w:t>)</w:t>
      </w:r>
      <w:r w:rsidRPr="00A63539">
        <w:rPr>
          <w:rFonts w:asciiTheme="majorBidi" w:hAnsiTheme="majorBidi" w:cstheme="majorBidi"/>
          <w:i/>
          <w:rtl/>
          <w:lang w:bidi="ar-IQ"/>
        </w:rPr>
        <w:t>،</w:t>
      </w:r>
      <w:r w:rsidRPr="00A63539">
        <w:rPr>
          <w:i/>
          <w:rtl/>
          <w:lang w:bidi="ar-IQ"/>
        </w:rPr>
        <w:t xml:space="preserve"> معیار ترکیب دوتایی برای دوپپتید </w:t>
      </w:r>
      <w:r w:rsidRPr="00A63539">
        <w:rPr>
          <w:lang w:bidi="ar-IQ"/>
        </w:rPr>
        <w:t>‘</w:t>
      </w:r>
      <w:proofErr w:type="spellStart"/>
      <w:r w:rsidRPr="00A63539">
        <w:rPr>
          <w:rFonts w:asciiTheme="majorBidi" w:hAnsiTheme="majorBidi" w:cstheme="majorBidi"/>
          <w:i/>
          <w:lang w:bidi="ar-IQ"/>
        </w:rPr>
        <w:t>rs</w:t>
      </w:r>
      <w:proofErr w:type="spellEnd"/>
      <w:r w:rsidRPr="00A63539">
        <w:rPr>
          <w:rFonts w:asciiTheme="majorBidi" w:hAnsiTheme="majorBidi" w:cstheme="majorBidi"/>
          <w:i/>
          <w:lang w:bidi="ar-IQ"/>
        </w:rPr>
        <w:t>’</w:t>
      </w:r>
      <w:r w:rsidRPr="00A63539">
        <w:rPr>
          <w:i/>
          <w:rtl/>
          <w:lang w:bidi="ar-IQ"/>
        </w:rPr>
        <w:t xml:space="preserve"> :</w:t>
      </w:r>
    </w:p>
    <w:p w14:paraId="796BDA36" w14:textId="68405CFA" w:rsidR="008A27D0" w:rsidRPr="00DF2A3F" w:rsidRDefault="00F46445" w:rsidP="00DF2A3F">
      <w:pPr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  <m:r>
                <m:rPr>
                  <m:sty m:val="p"/>
                </m:rP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,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s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,r,s </m:t>
          </m:r>
          <m:r>
            <w:rPr>
              <w:rFonts w:ascii="Cambria Math" w:hAnsi="Cambria Math" w:cs="Times New Roman"/>
              <w:noProof/>
              <w:szCs w:val="26"/>
              <w:lang w:bidi="ar-IQ"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,C,D,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…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Y</m:t>
              </m:r>
            </m:e>
          </m:d>
        </m:oMath>
      </m:oMathPara>
    </w:p>
    <w:p w14:paraId="28CA5547" w14:textId="77777777" w:rsidR="00036E8F" w:rsidRPr="005750E5" w:rsidRDefault="00036E8F" w:rsidP="005750E5">
      <w:pPr>
        <w:jc w:val="both"/>
        <w:rPr>
          <w:rFonts w:ascii="Times New Roman" w:hAnsi="Times New Roman"/>
          <w:i/>
          <w:color w:val="000000" w:themeColor="text1"/>
          <w:rtl/>
          <w:lang w:bidi="ar-IQ"/>
        </w:rPr>
      </w:pPr>
      <w:r w:rsidRPr="00A474B0">
        <w:rPr>
          <w:rtl/>
          <w:lang w:bidi="ar-IQ"/>
        </w:rPr>
        <w:t>که</w:t>
      </w:r>
      <w:r w:rsidRPr="00DF2A3F">
        <w:rPr>
          <w:rFonts w:ascii="Courier New" w:eastAsia="SimSun" w:hAnsi="Courier New"/>
          <w:noProof/>
          <w:color w:val="000000" w:themeColor="text1"/>
          <w:rtl/>
          <w:lang w:bidi="ar-IQ"/>
        </w:rPr>
        <w:t>،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 xml:space="preserve"> </w:t>
      </w:r>
      <w:proofErr w:type="spellStart"/>
      <w:r w:rsidRPr="00DF2A3F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N</w:t>
      </w:r>
      <w:r w:rsidRPr="00DF2A3F">
        <w:rPr>
          <w:rFonts w:ascii="Times New Roman" w:hAnsi="Times New Roman" w:cs="Times New Roman"/>
          <w:i/>
          <w:color w:val="000000" w:themeColor="text1"/>
          <w:szCs w:val="26"/>
          <w:vertAlign w:val="subscript"/>
          <w:lang w:bidi="ar-IQ"/>
        </w:rPr>
        <w:t>rs</w:t>
      </w:r>
      <w:proofErr w:type="spellEnd"/>
      <w:r w:rsidRPr="00A474B0">
        <w:rPr>
          <w:rFonts w:ascii="Times New Roman" w:hAnsi="Times New Roman" w:cs="Times New Roman"/>
          <w:i/>
          <w:color w:val="000000" w:themeColor="text1"/>
          <w:vertAlign w:val="subscript"/>
          <w:lang w:bidi="ar-IQ"/>
        </w:rPr>
        <w:t xml:space="preserve"> </w:t>
      </w:r>
      <w:r w:rsidRPr="00A474B0">
        <w:rPr>
          <w:rtl/>
          <w:lang w:bidi="ar-IQ"/>
        </w:rPr>
        <w:t xml:space="preserve"> تعداد پپتیدهای دوتایی با اسیدآمینه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r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/>
          <w:i/>
          <w:color w:val="000000" w:themeColor="text1"/>
          <w:szCs w:val="26"/>
          <w:rtl/>
          <w:lang w:bidi="ar-IQ"/>
        </w:rPr>
        <w:t>و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rtl/>
          <w:lang w:bidi="ar-IQ"/>
        </w:rPr>
        <w:t xml:space="preserve">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s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9703EC">
        <w:rPr>
          <w:rFonts w:ascii="Times New Roman" w:hAnsi="Times New Roman" w:cs="Times New Roman"/>
          <w:i/>
          <w:color w:val="000000" w:themeColor="text1"/>
          <w:szCs w:val="26"/>
          <w:lang w:bidi="ar-IQ"/>
        </w:rPr>
        <w:t>N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 </w:t>
      </w:r>
      <w:r w:rsidRPr="005750E5">
        <w:rPr>
          <w:rFonts w:ascii="Times New Roman" w:hAnsi="Times New Roman"/>
          <w:i/>
          <w:color w:val="000000" w:themeColor="text1"/>
          <w:rtl/>
          <w:lang w:bidi="ar-IQ"/>
        </w:rPr>
        <w:t>طول پپتید هستند.</w:t>
      </w:r>
    </w:p>
    <w:p w14:paraId="75363C8A" w14:textId="77777777" w:rsidR="00036E8F" w:rsidRPr="00A474B0" w:rsidRDefault="00036E8F" w:rsidP="00551E00">
      <w:pPr>
        <w:rPr>
          <w:rFonts w:ascii="Times New Roman" w:hAnsi="Times New Roman" w:cs="Times New Roman"/>
          <w:i/>
          <w:color w:val="000000" w:themeColor="text1"/>
          <w:rtl/>
          <w:lang w:bidi="ar-IQ"/>
        </w:rPr>
      </w:pP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T</w:t>
      </w:r>
      <w:r w:rsidRPr="009703EC">
        <w:rPr>
          <w:rFonts w:asciiTheme="majorBidi" w:hAnsiTheme="majorBidi"/>
          <w:i/>
          <w:color w:val="000000" w:themeColor="text1"/>
          <w:szCs w:val="26"/>
          <w:vertAlign w:val="subscript"/>
          <w:lang w:bidi="ar-IQ"/>
        </w:rPr>
        <w:t>m</w:t>
      </w:r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(</w:t>
      </w:r>
      <w:proofErr w:type="spellStart"/>
      <w:proofErr w:type="gramStart"/>
      <w:r w:rsidRPr="009703EC">
        <w:rPr>
          <w:rFonts w:asciiTheme="majorBidi" w:hAnsiTheme="majorBidi"/>
          <w:i/>
          <w:color w:val="000000" w:themeColor="text1"/>
          <w:szCs w:val="26"/>
          <w:lang w:bidi="ar-IQ"/>
        </w:rPr>
        <w:t>r,s</w:t>
      </w:r>
      <w:proofErr w:type="spellEnd"/>
      <w:proofErr w:type="gramEnd"/>
      <w:r w:rsidRPr="00A474B0">
        <w:rPr>
          <w:rFonts w:asciiTheme="majorBidi" w:hAnsiTheme="majorBidi" w:cstheme="majorBidi"/>
          <w:i/>
          <w:color w:val="000000" w:themeColor="text1"/>
          <w:lang w:bidi="ar-IQ"/>
        </w:rPr>
        <w:t>)</w:t>
      </w:r>
      <w:r w:rsidRPr="00A474B0">
        <w:rPr>
          <w:rFonts w:ascii="Times New Roman" w:hAnsi="Times New Roman" w:cs="Times New Roman"/>
          <w:i/>
          <w:color w:val="000000" w:themeColor="text1"/>
          <w:rtl/>
          <w:lang w:bidi="ar-IQ"/>
        </w:rPr>
        <w:t xml:space="preserve">، </w:t>
      </w:r>
      <w:r w:rsidRPr="00551E00">
        <w:rPr>
          <w:rFonts w:ascii="Times New Roman" w:hAnsi="Times New Roman"/>
          <w:i/>
          <w:color w:val="000000" w:themeColor="text1"/>
          <w:rtl/>
          <w:lang w:bidi="ar-IQ"/>
        </w:rPr>
        <w:t>میانگین نظری:</w:t>
      </w:r>
    </w:p>
    <w:p w14:paraId="2DD18AFE" w14:textId="0345512C" w:rsidR="00036E8F" w:rsidRPr="009703EC" w:rsidRDefault="00F46445" w:rsidP="007A2E2B">
      <w:pPr>
        <w:rPr>
          <w:sz w:val="28"/>
          <w:lang w:bidi="ar-IQ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sSubPr>
            <m:e>
              <m:r>
                <w:rPr>
                  <w:rFonts w:ascii="Cambria Math" w:hAnsi="Cambria Math"/>
                  <w:sz w:val="28"/>
                  <w:lang w:bidi="ar-IQ"/>
                </w:rPr>
                <m:t>T</m:t>
              </m:r>
            </m:e>
            <m:sub>
              <m:r>
                <w:rPr>
                  <w:rFonts w:ascii="Cambria Math" w:hAnsi="Cambria Math"/>
                  <w:sz w:val="28"/>
                  <w:lang w:bidi="ar-IQ"/>
                </w:rPr>
                <m:t>m</m:t>
              </m:r>
            </m:sub>
          </m:sSub>
          <m:r>
            <w:rPr>
              <w:rFonts w:ascii="Cambria Math" w:hAnsi="Cambria Math"/>
              <w:sz w:val="28"/>
              <w:lang w:bidi="ar-IQ"/>
            </w:rPr>
            <m:t>(r,s)=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  <w:sz w:val="28"/>
              <w:lang w:bidi="ar-IQ"/>
            </w:rPr>
            <m:t>×</m:t>
          </m:r>
          <m:f>
            <m:fPr>
              <m:ctrlPr>
                <w:rPr>
                  <w:rFonts w:ascii="Cambria Math" w:hAnsi="Cambria Math"/>
                  <w:i/>
                  <w:sz w:val="28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sz w:val="28"/>
                      <w:lang w:bidi="ar-IQ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28"/>
                      <w:lang w:bidi="ar-IQ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  <w:sz w:val="28"/>
                      <w:lang w:bidi="ar-IQ"/>
                    </w:rPr>
                    <m:t>N</m:t>
                  </m:r>
                </m:sub>
              </m:sSub>
            </m:den>
          </m:f>
        </m:oMath>
      </m:oMathPara>
    </w:p>
    <w:p w14:paraId="1A4CC724" w14:textId="1E235DDD" w:rsidR="00512BDA" w:rsidRPr="00A474B0" w:rsidRDefault="00512BDA" w:rsidP="00E31A90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>که،</w:t>
      </w:r>
      <w:r w:rsidRPr="00A474B0">
        <w:rPr>
          <w:i/>
          <w:lang w:bidi="ar-IQ"/>
        </w:rPr>
        <w:t xml:space="preserve"> </w:t>
      </w:r>
      <w:r w:rsidRPr="00B45D1A">
        <w:rPr>
          <w:rFonts w:asciiTheme="majorBidi" w:hAnsiTheme="majorBidi" w:cstheme="majorBidi"/>
          <w:i/>
          <w:szCs w:val="26"/>
          <w:lang w:bidi="ar-IQ"/>
        </w:rPr>
        <w:t>C</w:t>
      </w:r>
      <w:r w:rsidRPr="00B45D1A">
        <w:rPr>
          <w:rFonts w:asciiTheme="majorBidi" w:hAnsiTheme="majorBidi" w:cstheme="majorBidi"/>
          <w:i/>
          <w:szCs w:val="26"/>
          <w:vertAlign w:val="subscript"/>
          <w:lang w:bidi="ar-IQ"/>
        </w:rPr>
        <w:t>r</w:t>
      </w:r>
      <w:r w:rsidRPr="00A474B0">
        <w:rPr>
          <w:noProof/>
          <w:lang w:bidi="ar-IQ"/>
        </w:rPr>
        <w:t xml:space="preserve"> </w:t>
      </w:r>
      <w:r w:rsidRPr="00A474B0">
        <w:rPr>
          <w:noProof/>
          <w:rtl/>
          <w:lang w:bidi="ar-IQ"/>
        </w:rPr>
        <w:t>تعداد کدون</w:t>
      </w:r>
      <w:r w:rsidRPr="00A474B0">
        <w:rPr>
          <w:rStyle w:val="FootnoteReference"/>
          <w:rFonts w:ascii="Times New Roman" w:hAnsi="Times New Roman" w:cs="Times New Roman"/>
          <w:noProof/>
          <w:color w:val="000000" w:themeColor="text1"/>
          <w:sz w:val="24"/>
          <w:szCs w:val="24"/>
          <w:rtl/>
          <w:lang w:bidi="ar-IQ"/>
        </w:rPr>
        <w:footnoteReference w:id="50"/>
      </w:r>
      <w:r w:rsidRPr="00A474B0">
        <w:rPr>
          <w:noProof/>
          <w:rtl/>
          <w:lang w:bidi="ar-IQ"/>
        </w:rPr>
        <w:softHyphen/>
        <w:t>های کد</w:t>
      </w:r>
      <w:r w:rsidRPr="00A474B0">
        <w:rPr>
          <w:noProof/>
          <w:rtl/>
          <w:lang w:bidi="ar-IQ"/>
        </w:rPr>
        <w:softHyphen/>
        <w:t>کننده اولین اسید</w:t>
      </w:r>
      <w:r w:rsidRPr="00A474B0">
        <w:rPr>
          <w:noProof/>
          <w:rtl/>
          <w:lang w:bidi="ar-IQ"/>
        </w:rPr>
        <w:softHyphen/>
        <w:t>آمینه</w:t>
      </w:r>
      <w:r w:rsidR="00E31A90">
        <w:rPr>
          <w:noProof/>
          <w:rtl/>
          <w:lang w:bidi="ar-IQ"/>
        </w:rPr>
        <w:t xml:space="preserve"> و</w:t>
      </w:r>
      <w:r w:rsidRPr="00E31A90">
        <w:rPr>
          <w:noProof/>
          <w:szCs w:val="26"/>
          <w:rtl/>
          <w:lang w:bidi="ar-IQ"/>
        </w:rPr>
        <w:t xml:space="preserve">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s</w:t>
      </w:r>
      <w:r w:rsidR="00E31A90" w:rsidRPr="00E31A90">
        <w:rPr>
          <w:noProof/>
          <w:szCs w:val="26"/>
          <w:rtl/>
          <w:lang w:bidi="ar-IQ"/>
        </w:rPr>
        <w:t xml:space="preserve"> </w:t>
      </w:r>
      <w:r w:rsidR="00E31A90">
        <w:rPr>
          <w:noProof/>
          <w:rtl/>
          <w:lang w:bidi="ar-IQ"/>
        </w:rPr>
        <w:t>ت</w:t>
      </w:r>
      <w:r w:rsidRPr="00A474B0">
        <w:rPr>
          <w:noProof/>
          <w:rtl/>
          <w:lang w:bidi="ar-IQ"/>
        </w:rPr>
        <w:t>عداد کدون</w:t>
      </w:r>
      <w:r w:rsidRPr="00A474B0">
        <w:rPr>
          <w:noProof/>
          <w:rtl/>
          <w:lang w:bidi="ar-IQ"/>
        </w:rPr>
        <w:softHyphen/>
        <w:t>های کدکننده دومین اسید</w:t>
      </w:r>
      <w:r w:rsidRPr="00A474B0">
        <w:rPr>
          <w:noProof/>
          <w:rtl/>
          <w:lang w:bidi="ar-IQ"/>
        </w:rPr>
        <w:softHyphen/>
        <w:t xml:space="preserve">آمینه در پپتید دوتایی </w:t>
      </w:r>
      <w:r w:rsidRPr="00E31A90">
        <w:rPr>
          <w:rFonts w:asciiTheme="majorBidi" w:hAnsiTheme="majorBidi" w:cstheme="majorBidi"/>
          <w:szCs w:val="26"/>
          <w:lang w:bidi="ar-IQ"/>
        </w:rPr>
        <w:t>‘</w:t>
      </w:r>
      <w:proofErr w:type="spellStart"/>
      <w:r w:rsidRPr="00E31A90">
        <w:rPr>
          <w:rFonts w:asciiTheme="majorBidi" w:hAnsiTheme="majorBidi" w:cstheme="majorBidi"/>
          <w:i/>
          <w:szCs w:val="26"/>
          <w:lang w:bidi="ar-IQ"/>
        </w:rPr>
        <w:t>rs</w:t>
      </w:r>
      <w:proofErr w:type="spellEnd"/>
      <w:r w:rsidRPr="00E31A90">
        <w:rPr>
          <w:rFonts w:asciiTheme="majorBidi" w:hAnsiTheme="majorBidi" w:cstheme="majorBidi"/>
          <w:szCs w:val="26"/>
          <w:lang w:bidi="ar-IQ"/>
        </w:rPr>
        <w:t>’</w:t>
      </w:r>
      <w:r w:rsidRPr="00A474B0">
        <w:rPr>
          <w:rtl/>
          <w:lang w:bidi="ar-IQ"/>
        </w:rPr>
        <w:t xml:space="preserve"> است</w:t>
      </w:r>
      <w:r w:rsidR="00E31A90">
        <w:rPr>
          <w:rtl/>
          <w:lang w:bidi="ar-IQ"/>
        </w:rPr>
        <w:t xml:space="preserve">. </w:t>
      </w:r>
      <w:r w:rsidRPr="00E31A90">
        <w:rPr>
          <w:rFonts w:asciiTheme="majorBidi" w:hAnsiTheme="majorBidi" w:cstheme="majorBidi"/>
          <w:i/>
          <w:szCs w:val="26"/>
          <w:lang w:bidi="ar-IQ"/>
        </w:rPr>
        <w:t>C</w:t>
      </w:r>
      <w:r w:rsidRPr="00E31A90">
        <w:rPr>
          <w:rFonts w:asciiTheme="majorBidi" w:hAnsiTheme="majorBidi" w:cstheme="majorBidi"/>
          <w:i/>
          <w:szCs w:val="26"/>
          <w:vertAlign w:val="subscript"/>
          <w:lang w:bidi="ar-IQ"/>
        </w:rPr>
        <w:t>N</w:t>
      </w:r>
      <w:r w:rsidRPr="00A474B0">
        <w:rPr>
          <w:rtl/>
          <w:lang w:bidi="ar-IQ"/>
        </w:rPr>
        <w:t xml:space="preserve"> تعداد کل کدون</w:t>
      </w:r>
      <w:r w:rsidRPr="00A474B0">
        <w:rPr>
          <w:rtl/>
          <w:lang w:bidi="ar-IQ"/>
        </w:rPr>
        <w:softHyphen/>
        <w:t>های ممکن بغیر از 3 کدون متوقف کننده</w:t>
      </w:r>
      <w:r w:rsidRPr="00A474B0">
        <w:rPr>
          <w:rStyle w:val="FootnoteReference"/>
          <w:rFonts w:ascii="Times New Roman" w:hAnsi="Times New Roman" w:cs="Times New Roman"/>
          <w:color w:val="000000" w:themeColor="text1"/>
          <w:sz w:val="24"/>
          <w:szCs w:val="24"/>
          <w:rtl/>
          <w:lang w:bidi="ar-IQ"/>
        </w:rPr>
        <w:footnoteReference w:id="51"/>
      </w:r>
      <w:r w:rsidRPr="00A474B0">
        <w:rPr>
          <w:rtl/>
          <w:lang w:bidi="ar-IQ"/>
        </w:rPr>
        <w:t xml:space="preserve"> است.</w:t>
      </w:r>
    </w:p>
    <w:p w14:paraId="544B9735" w14:textId="03551489" w:rsidR="00A23381" w:rsidRPr="00E31A90" w:rsidRDefault="009F1E72" w:rsidP="00A474B0">
      <w:pPr>
        <w:jc w:val="both"/>
        <w:rPr>
          <w:rFonts w:ascii="Times New Roman" w:hAnsi="Times New Roman"/>
          <w:color w:val="000000" w:themeColor="text1"/>
          <w:sz w:val="28"/>
          <w:rtl/>
          <w:lang w:bidi="ar-IQ"/>
        </w:rPr>
      </w:pPr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T</w:t>
      </w:r>
      <w:r w:rsidRPr="00E31A90">
        <w:rPr>
          <w:rFonts w:asciiTheme="majorBidi" w:hAnsiTheme="majorBidi" w:cstheme="majorBidi"/>
          <w:i/>
          <w:color w:val="000000" w:themeColor="text1"/>
          <w:szCs w:val="26"/>
          <w:vertAlign w:val="subscript"/>
          <w:lang w:bidi="ar-IQ"/>
        </w:rPr>
        <w:t>v</w:t>
      </w:r>
      <w:r w:rsidRPr="00E31A90" w:rsidDel="00544DAC">
        <w:rPr>
          <w:rFonts w:asciiTheme="majorBidi" w:hAnsiTheme="majorBidi" w:cstheme="majorBidi"/>
          <w:color w:val="000000" w:themeColor="text1"/>
          <w:szCs w:val="26"/>
          <w:lang w:bidi="ar-IQ"/>
        </w:rPr>
        <w:t xml:space="preserve"> </w:t>
      </w:r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(</w:t>
      </w:r>
      <w:proofErr w:type="spellStart"/>
      <w:proofErr w:type="gramStart"/>
      <w:r w:rsidRPr="00E31A90">
        <w:rPr>
          <w:rFonts w:asciiTheme="majorBidi" w:hAnsiTheme="majorBidi" w:cstheme="majorBidi"/>
          <w:i/>
          <w:color w:val="000000" w:themeColor="text1"/>
          <w:szCs w:val="26"/>
          <w:lang w:bidi="ar-IQ"/>
        </w:rPr>
        <w:t>r,s</w:t>
      </w:r>
      <w:proofErr w:type="spellEnd"/>
      <w:proofErr w:type="gramEnd"/>
      <w:r w:rsidRPr="00E31A90">
        <w:rPr>
          <w:rFonts w:asciiTheme="majorBidi" w:hAnsiTheme="majorBidi" w:cstheme="majorBidi"/>
          <w:color w:val="000000" w:themeColor="text1"/>
          <w:szCs w:val="26"/>
          <w:lang w:bidi="ar-IQ"/>
        </w:rPr>
        <w:t>)</w:t>
      </w:r>
      <w:r w:rsidRPr="00E43266">
        <w:rPr>
          <w:rFonts w:asciiTheme="majorBidi" w:hAnsiTheme="majorBidi"/>
          <w:color w:val="000000" w:themeColor="text1"/>
          <w:sz w:val="28"/>
          <w:rtl/>
          <w:lang w:bidi="ar-IQ"/>
        </w:rPr>
        <w:t>،</w:t>
      </w:r>
      <w:r w:rsidRPr="00E43266">
        <w:rPr>
          <w:rFonts w:ascii="Times New Roman" w:hAnsi="Times New Roman"/>
          <w:color w:val="000000" w:themeColor="text1"/>
          <w:sz w:val="28"/>
          <w:rtl/>
          <w:lang w:bidi="ar-IQ"/>
        </w:rPr>
        <w:t xml:space="preserve"> </w:t>
      </w:r>
      <w:r w:rsidRPr="00E31A90">
        <w:rPr>
          <w:rFonts w:ascii="Times New Roman" w:hAnsi="Times New Roman"/>
          <w:color w:val="000000" w:themeColor="text1"/>
          <w:sz w:val="28"/>
          <w:rtl/>
          <w:lang w:bidi="ar-IQ"/>
        </w:rPr>
        <w:t>واریانس نظری:</w:t>
      </w:r>
    </w:p>
    <w:p w14:paraId="72F49C80" w14:textId="147D2ECE" w:rsidR="00A23381" w:rsidRPr="000815CE" w:rsidRDefault="00F46445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(r</m:t>
          </m:r>
          <m:r>
            <m:rPr>
              <m:sty m:val="p"/>
            </m:rP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Pr="00A474B0" w:rsidRDefault="00A23381" w:rsidP="000F1861">
      <w:pPr>
        <w:jc w:val="both"/>
        <w:rPr>
          <w:rtl/>
          <w:lang w:bidi="ar-IQ"/>
        </w:rPr>
      </w:pPr>
      <w:r w:rsidRPr="00A474B0">
        <w:rPr>
          <w:noProof/>
          <w:rtl/>
          <w:lang w:bidi="ar-IQ"/>
        </w:rPr>
        <w:t xml:space="preserve">و، در نهایت </w:t>
      </w:r>
      <w:r w:rsidRPr="000815CE">
        <w:rPr>
          <w:rFonts w:asciiTheme="majorBidi" w:hAnsiTheme="majorBidi" w:cstheme="majorBidi"/>
          <w:szCs w:val="26"/>
          <w:lang w:bidi="ar-IQ"/>
        </w:rPr>
        <w:t>DDE(</w:t>
      </w:r>
      <w:proofErr w:type="spellStart"/>
      <w:r w:rsidRPr="000815CE">
        <w:rPr>
          <w:rFonts w:asciiTheme="majorBidi" w:hAnsiTheme="majorBidi" w:cstheme="majorBidi"/>
          <w:szCs w:val="26"/>
          <w:lang w:bidi="ar-IQ"/>
        </w:rPr>
        <w:t>r,s</w:t>
      </w:r>
      <w:proofErr w:type="spellEnd"/>
      <w:r w:rsidRPr="000815CE">
        <w:rPr>
          <w:rFonts w:asciiTheme="majorBidi" w:hAnsiTheme="majorBidi" w:cstheme="majorBidi"/>
          <w:szCs w:val="26"/>
          <w:lang w:bidi="ar-IQ"/>
        </w:rPr>
        <w:t>)</w:t>
      </w:r>
      <w:r w:rsidRPr="00A474B0">
        <w:rPr>
          <w:rFonts w:asciiTheme="majorBidi" w:hAnsiTheme="majorBidi" w:cstheme="majorBidi"/>
          <w:rtl/>
          <w:lang w:bidi="ar-IQ"/>
        </w:rPr>
        <w:t xml:space="preserve"> </w:t>
      </w:r>
      <w:r w:rsidRPr="00A474B0">
        <w:rPr>
          <w:rtl/>
          <w:lang w:bidi="ar-IQ"/>
        </w:rPr>
        <w:t>از رابطه زیر محاسبه می</w:t>
      </w:r>
      <w:r w:rsidRPr="00A474B0">
        <w:rPr>
          <w:rtl/>
          <w:lang w:bidi="ar-IQ"/>
        </w:rPr>
        <w:softHyphen/>
        <w:t>شود:</w:t>
      </w:r>
    </w:p>
    <w:p w14:paraId="70240EB4" w14:textId="3C03E169" w:rsidR="00036E8F" w:rsidRPr="000815CE" w:rsidRDefault="00A23381" w:rsidP="000815CE">
      <w:pPr>
        <w:jc w:val="center"/>
        <w:rPr>
          <w:rFonts w:ascii="Times New Roman" w:hAnsi="Times New Roman" w:cs="Times New Roman"/>
          <w:noProof/>
          <w:color w:val="000000" w:themeColor="text1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  <w:szCs w:val="26"/>
              <w:lang w:bidi="ar-IQ"/>
            </w:rPr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  <w:szCs w:val="26"/>
                  <w:lang w:bidi="ar-IQ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  <w:szCs w:val="26"/>
                      <w:lang w:bidi="ar-IQ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  <w:szCs w:val="26"/>
                          <w:lang w:bidi="ar-IQ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  <w:szCs w:val="26"/>
                      <w:lang w:bidi="ar-IQ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  <w:szCs w:val="26"/>
                  <w:lang w:bidi="ar-IQ"/>
                </w:rPr>
              </m:ctrlPr>
            </m:den>
          </m:f>
        </m:oMath>
      </m:oMathPara>
    </w:p>
    <w:p w14:paraId="3BF68514" w14:textId="6DA1BA97" w:rsidR="00A23381" w:rsidRPr="00463130" w:rsidRDefault="00A23381" w:rsidP="00C05EB3">
      <w:pPr>
        <w:jc w:val="both"/>
        <w:rPr>
          <w:lang w:bidi="ar-IQ"/>
        </w:rPr>
      </w:pPr>
      <w:r w:rsidRPr="00463130">
        <w:rPr>
          <w:rtl/>
          <w:lang w:bidi="ar-IQ"/>
        </w:rPr>
        <w:lastRenderedPageBreak/>
        <w:t xml:space="preserve">ویژگی </w:t>
      </w:r>
      <w:r w:rsidRPr="000815CE">
        <w:rPr>
          <w:rFonts w:asciiTheme="majorBidi" w:hAnsiTheme="majorBidi" w:cstheme="majorBidi"/>
          <w:szCs w:val="26"/>
          <w:lang w:bidi="ar-IQ"/>
        </w:rPr>
        <w:t>DDE</w:t>
      </w:r>
      <w:r w:rsidRPr="00463130">
        <w:rPr>
          <w:rtl/>
          <w:lang w:bidi="ar-IQ"/>
        </w:rPr>
        <w:t xml:space="preserve"> در نهایت بردار ویژگی به طول 400 تولید می</w:t>
      </w:r>
      <w:r w:rsidRPr="00463130">
        <w:rPr>
          <w:rtl/>
          <w:lang w:bidi="ar-IQ"/>
        </w:rPr>
        <w:softHyphen/>
        <w:t>کند.</w:t>
      </w:r>
    </w:p>
    <w:p w14:paraId="0F8AE2CB" w14:textId="41D2BAF7" w:rsidR="0097373C" w:rsidRPr="00AC57A8" w:rsidRDefault="0097373C" w:rsidP="00DE43F9">
      <w:pPr>
        <w:pStyle w:val="Heading3"/>
        <w:rPr>
          <w:szCs w:val="26"/>
          <w:lang w:bidi="ar-IQ"/>
        </w:rPr>
      </w:pPr>
      <w:bookmarkStart w:id="100" w:name="_Toc93745850"/>
      <w:r>
        <w:rPr>
          <w:rtl/>
          <w:lang w:bidi="ar-IQ"/>
        </w:rPr>
        <w:lastRenderedPageBreak/>
        <w:t>ویژگی</w:t>
      </w:r>
      <w:r w:rsidR="00DA34B4">
        <w:rPr>
          <w:rtl/>
          <w:lang w:bidi="ar-IQ"/>
        </w:rPr>
        <w:t xml:space="preserve"> </w:t>
      </w:r>
      <w:r w:rsidR="00DA34B4" w:rsidRPr="00AC57A8">
        <w:rPr>
          <w:rFonts w:asciiTheme="majorBidi" w:hAnsiTheme="majorBidi" w:cstheme="majorBidi"/>
          <w:szCs w:val="26"/>
          <w:lang w:bidi="ar-IQ"/>
        </w:rPr>
        <w:t>Moran correlation (Moran)</w:t>
      </w:r>
      <w:bookmarkEnd w:id="100"/>
    </w:p>
    <w:p w14:paraId="367F2A81" w14:textId="77777777" w:rsidR="00551A0B" w:rsidRDefault="008F67A4" w:rsidP="00551A0B">
      <w:pPr>
        <w:keepNext/>
        <w:rPr>
          <w:lang w:bidi="ar-IQ"/>
        </w:rPr>
      </w:pPr>
      <w:r>
        <w:rPr>
          <w:noProof/>
          <w:lang w:bidi="ar-SA"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1FEFB935" w:rsidR="00083CCD" w:rsidRDefault="00551A0B" w:rsidP="007A00E7">
      <w:pPr>
        <w:pStyle w:val="Caption"/>
        <w:rPr>
          <w:noProof/>
          <w:lang w:bidi="ar-IQ"/>
        </w:rPr>
      </w:pPr>
      <w:bookmarkStart w:id="101" w:name="_Toc93745958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5A7D8C">
        <w:rPr>
          <w:noProof/>
          <w:rtl/>
          <w:lang w:bidi="ar-IQ"/>
        </w:rPr>
        <w:t>یک مثال مصور از ویژگی</w:t>
      </w:r>
      <w:r>
        <w:rPr>
          <w:noProof/>
          <w:rtl/>
          <w:lang w:bidi="ar-IQ"/>
        </w:rPr>
        <w:softHyphen/>
      </w:r>
      <w:r w:rsidRPr="005A7D8C">
        <w:rPr>
          <w:noProof/>
          <w:rtl/>
          <w:lang w:bidi="ar-IQ"/>
        </w:rPr>
        <w:t xml:space="preserve">های فیزیکوشیمیایی در دیتابیس </w:t>
      </w:r>
      <w:r w:rsidRPr="001011E5">
        <w:rPr>
          <w:rFonts w:asciiTheme="majorBidi" w:hAnsiTheme="majorBidi" w:cstheme="majorBidi"/>
          <w:noProof/>
          <w:lang w:bidi="ar-IQ"/>
        </w:rPr>
        <w:t>AA</w:t>
      </w:r>
      <w:r w:rsidR="00564347" w:rsidRPr="001011E5">
        <w:rPr>
          <w:rFonts w:asciiTheme="majorBidi" w:hAnsiTheme="majorBidi" w:cstheme="majorBidi"/>
          <w:noProof/>
          <w:lang w:bidi="ar-IQ"/>
        </w:rPr>
        <w:t>i</w:t>
      </w:r>
      <w:r w:rsidRPr="001011E5">
        <w:rPr>
          <w:rFonts w:asciiTheme="majorBidi" w:hAnsiTheme="majorBidi" w:cstheme="majorBidi"/>
          <w:noProof/>
          <w:lang w:bidi="ar-IQ"/>
        </w:rPr>
        <w:t>ndex</w:t>
      </w:r>
      <w:r w:rsidR="00D847A1">
        <w:rPr>
          <w:noProof/>
          <w:rtl/>
          <w:lang w:bidi="ar-IQ"/>
        </w:rPr>
        <w:t xml:space="preserve"> </w:t>
      </w:r>
      <w:r w:rsidR="00D847A1">
        <w:rPr>
          <w:noProof/>
          <w:rtl/>
          <w:lang w:bidi="ar-IQ"/>
        </w:rPr>
        <w:fldChar w:fldCharType="begin"/>
      </w:r>
      <w:r w:rsidR="00E648C5">
        <w:rPr>
          <w:noProof/>
          <w:rtl/>
          <w:lang w:bidi="ar-IQ"/>
        </w:rPr>
        <w:instrText xml:space="preserve"> </w:instrText>
      </w:r>
      <w:r w:rsidR="00E648C5">
        <w:rPr>
          <w:noProof/>
          <w:lang w:bidi="ar-IQ"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E648C5">
        <w:rPr>
          <w:noProof/>
          <w:rtl/>
          <w:lang w:bidi="ar-IQ"/>
        </w:rPr>
        <w:instrText>8&lt;/</w:instrText>
      </w:r>
      <w:r w:rsidR="00E648C5">
        <w:rPr>
          <w:noProof/>
          <w:lang w:bidi="ar-IQ"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&lt;</w:instrText>
      </w:r>
      <w:r w:rsidR="00E648C5">
        <w:rPr>
          <w:noProof/>
          <w:rtl/>
          <w:lang w:bidi="ar-IQ"/>
        </w:rPr>
        <w:instrText>/</w:instrText>
      </w:r>
      <w:r w:rsidR="00E648C5">
        <w:rPr>
          <w:noProof/>
          <w:lang w:bidi="ar-IQ"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&gt;</w:instrText>
      </w:r>
      <w:r w:rsidR="00D847A1">
        <w:rPr>
          <w:noProof/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4]</w:t>
      </w:r>
      <w:bookmarkEnd w:id="101"/>
      <w:r w:rsidR="00D847A1">
        <w:rPr>
          <w:noProof/>
          <w:rtl/>
          <w:lang w:bidi="ar-IQ"/>
        </w:rPr>
        <w:fldChar w:fldCharType="end"/>
      </w:r>
    </w:p>
    <w:p w14:paraId="699FE448" w14:textId="0E3E16FB" w:rsidR="008D54E1" w:rsidRPr="00B144ED" w:rsidRDefault="00F0245A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>توصیف کننده</w:t>
      </w:r>
      <w:r w:rsidRPr="00B144ED">
        <w:rPr>
          <w:rtl/>
          <w:lang w:bidi="ar-IQ"/>
        </w:rPr>
        <w:softHyphen/>
        <w:t>های</w:t>
      </w:r>
      <w:r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2"/>
      </w:r>
      <w:r w:rsidR="008D54E1" w:rsidRPr="00B144ED">
        <w:rPr>
          <w:rtl/>
          <w:lang w:bidi="ar-IQ"/>
        </w:rPr>
        <w:t xml:space="preserve"> خودهمبستگی</w:t>
      </w:r>
      <w:r w:rsidR="008D54E1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3"/>
      </w:r>
      <w:r w:rsidR="00150524" w:rsidRPr="00B144ED">
        <w:rPr>
          <w:rtl/>
          <w:lang w:bidi="ar-IQ"/>
        </w:rPr>
        <w:t xml:space="preserve"> براساس </w:t>
      </w:r>
      <w:r w:rsidR="00502056" w:rsidRPr="00B144ED">
        <w:rPr>
          <w:rtl/>
          <w:lang w:bidi="ar-IQ"/>
        </w:rPr>
        <w:t>توزیع خواص</w:t>
      </w:r>
      <w:r w:rsidR="00387F56" w:rsidRPr="00B144ED">
        <w:rPr>
          <w:rStyle w:val="FootnoteReference"/>
          <w:rFonts w:ascii="Times New Roman" w:hAnsi="Times New Roman" w:cs="Times New Roman"/>
          <w:rtl/>
          <w:lang w:bidi="ar-IQ"/>
        </w:rPr>
        <w:footnoteReference w:id="54"/>
      </w:r>
      <w:r w:rsidR="00150524" w:rsidRPr="00B144ED">
        <w:rPr>
          <w:rtl/>
          <w:lang w:bidi="ar-IQ"/>
        </w:rPr>
        <w:t xml:space="preserve"> اسید</w:t>
      </w:r>
      <w:r w:rsidR="00150524" w:rsidRPr="00B144ED">
        <w:rPr>
          <w:rtl/>
          <w:lang w:bidi="ar-IQ"/>
        </w:rPr>
        <w:softHyphen/>
        <w:t>آمینه</w:t>
      </w:r>
      <w:r w:rsidR="00387F56" w:rsidRPr="00B144ED">
        <w:rPr>
          <w:lang w:bidi="ar-IQ"/>
        </w:rPr>
        <w:softHyphen/>
      </w:r>
      <w:r w:rsidR="00150524" w:rsidRPr="00B144ED">
        <w:rPr>
          <w:rtl/>
          <w:lang w:bidi="ar-IQ"/>
        </w:rPr>
        <w:t>ها در توالی تعریف می</w:t>
      </w:r>
      <w:r w:rsidR="00150524" w:rsidRPr="00B144ED">
        <w:rPr>
          <w:rtl/>
          <w:lang w:bidi="ar-IQ"/>
        </w:rPr>
        <w:softHyphen/>
        <w:t>شوند.</w:t>
      </w:r>
      <w:r w:rsidR="008402E3" w:rsidRPr="00B144ED">
        <w:rPr>
          <w:rtl/>
          <w:lang w:bidi="ar-IQ"/>
        </w:rPr>
        <w:t xml:space="preserve"> خواص</w:t>
      </w:r>
      <w:r w:rsidR="00A1425E" w:rsidRPr="00B144ED">
        <w:rPr>
          <w:rtl/>
          <w:lang w:bidi="ar-IQ"/>
        </w:rPr>
        <w:t>(ویژگی</w:t>
      </w:r>
      <w:r w:rsidR="00A1425E" w:rsidRPr="00B144ED">
        <w:rPr>
          <w:rtl/>
          <w:lang w:bidi="ar-IQ"/>
        </w:rPr>
        <w:softHyphen/>
        <w:t>های)</w:t>
      </w:r>
      <w:r w:rsidR="008402E3" w:rsidRPr="00B144ED">
        <w:rPr>
          <w:rtl/>
          <w:lang w:bidi="ar-IQ"/>
        </w:rPr>
        <w:t xml:space="preserve"> اسید</w:t>
      </w:r>
      <w:r w:rsidR="008402E3" w:rsidRPr="00B144ED">
        <w:rPr>
          <w:rtl/>
          <w:lang w:bidi="ar-IQ"/>
        </w:rPr>
        <w:softHyphen/>
        <w:t>آمینه</w:t>
      </w:r>
      <w:r w:rsidR="00A1425E" w:rsidRPr="00B144ED">
        <w:rPr>
          <w:rtl/>
          <w:lang w:bidi="ar-IQ"/>
        </w:rPr>
        <w:t xml:space="preserve"> که در این توصیف</w:t>
      </w:r>
      <w:r w:rsidR="00A1425E" w:rsidRPr="00B144ED">
        <w:rPr>
          <w:rtl/>
          <w:lang w:bidi="ar-IQ"/>
        </w:rPr>
        <w:softHyphen/>
        <w:t>کننده</w:t>
      </w:r>
      <w:r w:rsidR="00A1425E" w:rsidRPr="00B144ED">
        <w:rPr>
          <w:rtl/>
          <w:lang w:bidi="ar-IQ"/>
        </w:rPr>
        <w:softHyphen/>
        <w:t>ها استفاده می</w:t>
      </w:r>
      <w:r w:rsidR="00A1425E" w:rsidRPr="00B144ED">
        <w:rPr>
          <w:rtl/>
          <w:lang w:bidi="ar-IQ"/>
        </w:rPr>
        <w:softHyphen/>
        <w:t xml:space="preserve">شود، از دیتابیس </w:t>
      </w:r>
      <w:proofErr w:type="spellStart"/>
      <w:r w:rsidR="00A1425E" w:rsidRPr="00AC57A8">
        <w:rPr>
          <w:rFonts w:asciiTheme="majorBidi" w:hAnsiTheme="majorBidi" w:cstheme="majorBidi"/>
          <w:szCs w:val="26"/>
          <w:lang w:bidi="ar-IQ"/>
        </w:rPr>
        <w:t>AAindex</w:t>
      </w:r>
      <w:proofErr w:type="spellEnd"/>
      <w:r w:rsidR="00A1425E" w:rsidRPr="00B144ED">
        <w:rPr>
          <w:rtl/>
          <w:lang w:bidi="ar-IQ"/>
        </w:rPr>
        <w:t xml:space="preserve"> استخراج </w:t>
      </w:r>
      <w:r w:rsidR="00CB36B9" w:rsidRPr="00B144ED">
        <w:rPr>
          <w:rtl/>
          <w:lang w:bidi="ar-IQ"/>
        </w:rPr>
        <w:t>می</w:t>
      </w:r>
      <w:r w:rsidR="00CB36B9" w:rsidRPr="00B144ED">
        <w:rPr>
          <w:rtl/>
          <w:lang w:bidi="ar-IQ"/>
        </w:rPr>
        <w:softHyphen/>
        <w:t>شود.</w:t>
      </w:r>
    </w:p>
    <w:p w14:paraId="626DD249" w14:textId="77777777" w:rsidR="006943CB" w:rsidRPr="00B144ED" w:rsidRDefault="00866B62" w:rsidP="00B144ED">
      <w:pPr>
        <w:jc w:val="both"/>
        <w:rPr>
          <w:rFonts w:asciiTheme="majorBidi" w:hAnsiTheme="majorBidi" w:cs="Times New Roman"/>
          <w:lang w:bidi="ar-IQ"/>
        </w:rPr>
      </w:pPr>
      <w:r w:rsidRPr="00B144ED">
        <w:rPr>
          <w:rtl/>
          <w:lang w:bidi="ar-IQ"/>
        </w:rPr>
        <w:lastRenderedPageBreak/>
        <w:t>دیتابیس</w:t>
      </w:r>
      <w:r w:rsidRPr="00B144ED">
        <w:rPr>
          <w:rtl/>
          <w:lang w:bidi="ar-IQ"/>
        </w:rPr>
        <w:softHyphen/>
        <w:t xml:space="preserve"> از مسیر </w:t>
      </w:r>
      <w:r w:rsidR="00F46445">
        <w:fldChar w:fldCharType="begin"/>
      </w:r>
      <w:r w:rsidR="00F46445">
        <w:instrText xml:space="preserve"> HYPERLINK "http://www.genome.jp/dbget/aaindex.html/" </w:instrText>
      </w:r>
      <w:r w:rsidR="00F46445">
        <w:fldChar w:fldCharType="separate"/>
      </w:r>
      <w:r w:rsidRPr="00B144ED">
        <w:rPr>
          <w:rStyle w:val="Hyperlink"/>
          <w:rFonts w:ascii="Times New Roman" w:hAnsi="Times New Roman" w:cs="Times New Roman"/>
          <w:lang w:bidi="ar-IQ"/>
        </w:rPr>
        <w:t>http://www.genome.jp/dbget/aaindex.html/</w:t>
      </w:r>
      <w:r w:rsidR="00F46445">
        <w:rPr>
          <w:rStyle w:val="Hyperlink"/>
          <w:rFonts w:ascii="Times New Roman" w:hAnsi="Times New Roman" w:cs="Times New Roman"/>
          <w:lang w:bidi="ar-IQ"/>
        </w:rPr>
        <w:fldChar w:fldCharType="end"/>
      </w:r>
      <w:r w:rsidRPr="00B144ED">
        <w:rPr>
          <w:rStyle w:val="Hyperlink"/>
          <w:rFonts w:ascii="Times New Roman" w:hAnsi="Times New Roman" w:cs="Times New Roman"/>
          <w:color w:val="0432FF"/>
          <w:rtl/>
          <w:lang w:bidi="ar-IQ"/>
        </w:rPr>
        <w:t xml:space="preserve"> </w:t>
      </w:r>
      <w:r w:rsidRPr="00B144ED">
        <w:rPr>
          <w:rtl/>
          <w:lang w:bidi="ar-IQ"/>
        </w:rPr>
        <w:t>در دسترس است</w:t>
      </w:r>
      <w:r w:rsidR="00E327E7" w:rsidRPr="00B144ED">
        <w:rPr>
          <w:rtl/>
          <w:lang w:bidi="ar-IQ"/>
        </w:rPr>
        <w:t>.</w:t>
      </w:r>
      <w:r w:rsidR="00E40ED5" w:rsidRPr="00B144ED">
        <w:rPr>
          <w:rtl/>
          <w:lang w:bidi="ar-IQ"/>
        </w:rPr>
        <w:t xml:space="preserve"> 8 ش</w:t>
      </w:r>
      <w:r w:rsidR="00E327E7" w:rsidRPr="00B144ED">
        <w:rPr>
          <w:rtl/>
          <w:lang w:bidi="ar-IQ"/>
        </w:rPr>
        <w:t>اخص</w:t>
      </w:r>
      <w:r w:rsidR="00C75DAF" w:rsidRPr="00B144ED">
        <w:rPr>
          <w:rtl/>
          <w:lang w:bidi="ar-IQ"/>
        </w:rPr>
        <w:t xml:space="preserve"> </w:t>
      </w:r>
    </w:p>
    <w:p w14:paraId="069CCC7A" w14:textId="48FBB5C3" w:rsidR="006943CB" w:rsidRPr="00F61080" w:rsidRDefault="006943CB" w:rsidP="0075095C">
      <w:pPr>
        <w:bidi w:val="0"/>
        <w:rPr>
          <w:rFonts w:asciiTheme="majorBidi" w:hAnsiTheme="majorBidi" w:cstheme="majorBidi"/>
          <w:szCs w:val="26"/>
          <w:lang w:bidi="ar-IQ"/>
        </w:rPr>
      </w:pP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  <w:r w:rsidRPr="00F61080">
        <w:rPr>
          <w:rFonts w:asciiTheme="majorBidi" w:hAnsiTheme="majorBidi" w:cstheme="majorBidi"/>
          <w:szCs w:val="26"/>
          <w:lang w:bidi="ar-IQ"/>
        </w:rPr>
        <w:t>CIDH920105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BHAR88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'CHAM820102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CHOC760101', 'BIGC670101',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 xml:space="preserve"> 'CHAM810101', </w:t>
      </w:r>
      <w:r w:rsidR="002D6DB4" w:rsidRPr="00F61080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Pr="00F61080">
        <w:rPr>
          <w:rFonts w:asciiTheme="majorBidi" w:hAnsiTheme="majorBidi" w:cstheme="majorBidi"/>
          <w:szCs w:val="26"/>
          <w:lang w:bidi="ar-IQ"/>
        </w:rPr>
        <w:t>'DAYM780201</w:t>
      </w:r>
      <w:r w:rsidRPr="00F61080">
        <w:rPr>
          <w:rFonts w:asciiTheme="majorBidi" w:hAnsiTheme="majorBidi" w:cstheme="majorBidi"/>
          <w:szCs w:val="26"/>
          <w:rtl/>
          <w:lang w:bidi="ar-IQ"/>
        </w:rPr>
        <w:t>'</w:t>
      </w:r>
    </w:p>
    <w:p w14:paraId="3F3E633C" w14:textId="2A291F26" w:rsidR="00CB36B9" w:rsidRPr="00B144ED" w:rsidRDefault="00E40ED5" w:rsidP="00B144ED">
      <w:pPr>
        <w:jc w:val="both"/>
        <w:rPr>
          <w:rtl/>
          <w:lang w:bidi="ar-IQ"/>
        </w:rPr>
      </w:pPr>
      <w:r w:rsidRPr="00B144ED">
        <w:rPr>
          <w:rtl/>
          <w:lang w:bidi="ar-IQ"/>
        </w:rPr>
        <w:t xml:space="preserve">از دیتابیس </w:t>
      </w:r>
      <w:proofErr w:type="spellStart"/>
      <w:r w:rsidRPr="0075095C">
        <w:rPr>
          <w:rFonts w:asciiTheme="majorBidi" w:hAnsiTheme="majorBidi" w:cstheme="majorBidi"/>
          <w:szCs w:val="26"/>
          <w:lang w:bidi="ar-IQ"/>
        </w:rPr>
        <w:t>AAindex</w:t>
      </w:r>
      <w:proofErr w:type="spellEnd"/>
      <w:r w:rsidRPr="00B144ED">
        <w:rPr>
          <w:rtl/>
          <w:lang w:bidi="ar-IQ"/>
        </w:rPr>
        <w:t xml:space="preserve"> استفاده شده</w:t>
      </w:r>
      <w:r w:rsidRPr="00B144ED">
        <w:rPr>
          <w:rtl/>
          <w:lang w:bidi="ar-IQ"/>
        </w:rPr>
        <w:softHyphen/>
        <w:t>اند.</w:t>
      </w:r>
    </w:p>
    <w:p w14:paraId="4B48CC17" w14:textId="6B94E248" w:rsidR="00FD2814" w:rsidRDefault="00FD2814" w:rsidP="00B144ED">
      <w:pPr>
        <w:jc w:val="both"/>
        <w:rPr>
          <w:rtl/>
          <w:lang w:bidi="ar-IQ"/>
        </w:rPr>
      </w:pPr>
      <w:r>
        <w:rPr>
          <w:rtl/>
          <w:lang w:bidi="ar-IQ"/>
        </w:rPr>
        <w:t>تمام شاخص</w:t>
      </w:r>
      <w:r>
        <w:rPr>
          <w:rtl/>
          <w:lang w:bidi="ar-IQ"/>
        </w:rPr>
        <w:softHyphen/>
        <w:t>های اسید</w:t>
      </w:r>
      <w:r>
        <w:rPr>
          <w:rtl/>
          <w:lang w:bidi="ar-IQ"/>
        </w:rPr>
        <w:softHyphen/>
        <w:t>آمینه</w:t>
      </w:r>
      <w:r>
        <w:rPr>
          <w:rtl/>
          <w:lang w:bidi="ar-IQ"/>
        </w:rPr>
        <w:softHyphen/>
        <w:t>ها متمرکز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5"/>
      </w:r>
      <w:r>
        <w:rPr>
          <w:rtl/>
          <w:lang w:bidi="ar-IQ"/>
        </w:rPr>
        <w:t xml:space="preserve"> و استاندارد</w:t>
      </w:r>
      <w:r w:rsidR="00FE6645">
        <w:rPr>
          <w:rtl/>
          <w:lang w:bidi="ar-IQ"/>
        </w:rPr>
        <w:softHyphen/>
      </w:r>
      <w:r>
        <w:rPr>
          <w:rtl/>
          <w:lang w:bidi="ar-IQ"/>
        </w:rPr>
        <w:t>شده</w:t>
      </w:r>
      <w:r w:rsidR="00FE6645">
        <w:rPr>
          <w:rStyle w:val="FootnoteReference"/>
          <w:rFonts w:ascii="Times New Roman" w:hAnsi="Times New Roman" w:cs="Times New Roman"/>
          <w:rtl/>
          <w:lang w:bidi="ar-IQ"/>
        </w:rPr>
        <w:footnoteReference w:id="56"/>
      </w:r>
      <w:r>
        <w:rPr>
          <w:rtl/>
          <w:lang w:bidi="ar-IQ"/>
        </w:rPr>
        <w:t xml:space="preserve"> </w:t>
      </w:r>
      <w:r w:rsidR="00FE6645">
        <w:rPr>
          <w:rtl/>
          <w:lang w:bidi="ar-IQ"/>
        </w:rPr>
        <w:t>توسط رابطه زیر هستن</w:t>
      </w:r>
      <w:r w:rsidR="00602BC9">
        <w:rPr>
          <w:rtl/>
          <w:lang w:bidi="ar-IQ"/>
        </w:rPr>
        <w:t>د.</w:t>
      </w:r>
    </w:p>
    <w:p w14:paraId="49B9D692" w14:textId="448D69B6" w:rsidR="00602BC9" w:rsidRPr="00A171F6" w:rsidRDefault="00F46445" w:rsidP="00602BC9">
      <w:pPr>
        <w:rPr>
          <w:rFonts w:ascii="Times New Roman" w:hAnsi="Times New Roman" w:cs="Times New Roman"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</m:oMath>
      </m:oMathPara>
    </w:p>
    <w:p w14:paraId="203BC778" w14:textId="780790B0" w:rsidR="000E1EBC" w:rsidRPr="00685971" w:rsidRDefault="00302584" w:rsidP="00A171F6">
      <w:pPr>
        <w:jc w:val="both"/>
        <w:rPr>
          <w:noProof/>
          <w:rtl/>
          <w:lang w:bidi="ar-IQ"/>
        </w:rPr>
      </w:pPr>
      <w:r w:rsidRPr="00685971">
        <w:rPr>
          <w:rtl/>
          <w:lang w:bidi="ar-IQ"/>
        </w:rPr>
        <w:t xml:space="preserve">که، </w:t>
      </w:r>
      <w:r w:rsidR="0068560C" w:rsidRPr="00685971">
        <w:rPr>
          <w:lang w:bidi="ar-IQ"/>
        </w:rPr>
        <w:t xml:space="preserve"> </w:t>
      </w:r>
      <w:r w:rsidR="0068560C" w:rsidRPr="00A171F6">
        <w:rPr>
          <w:rFonts w:asciiTheme="majorBidi" w:hAnsiTheme="majorBidi" w:cstheme="majorBidi"/>
          <w:szCs w:val="26"/>
          <w:lang w:bidi="ar-IQ"/>
        </w:rPr>
        <w:ruby>
          <w:rubyPr>
            <w:rubyAlign w:val="distributeSpace"/>
            <w:hps w:val="12"/>
            <w:hpsRaise w:val="22"/>
            <w:hpsBaseText w:val="26"/>
            <w:lid w:val="en-US"/>
          </w:rubyPr>
          <w:rt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—</w:t>
            </w:r>
          </w:rt>
          <w:rubyBase>
            <w:r w:rsidR="0068560C" w:rsidRPr="00A171F6">
              <w:rPr>
                <w:rFonts w:asciiTheme="majorBidi" w:hAnsiTheme="majorBidi" w:cstheme="majorBidi"/>
                <w:szCs w:val="26"/>
                <w:lang w:bidi="ar-IQ"/>
              </w:rPr>
              <w:t>P</w:t>
            </w:r>
          </w:rubyBase>
        </w:ruby>
      </w:r>
      <w:r w:rsidR="0068560C" w:rsidRPr="00685971">
        <w:rPr>
          <w:rtl/>
          <w:lang w:bidi="ar-IQ"/>
        </w:rPr>
        <w:t>میانگین خواص 20 اسید</w:t>
      </w:r>
      <w:r w:rsidR="0068560C" w:rsidRPr="00685971">
        <w:rPr>
          <w:rtl/>
          <w:lang w:bidi="ar-IQ"/>
        </w:rPr>
        <w:softHyphen/>
        <w:t xml:space="preserve">آمینه و </w:t>
      </w:r>
      <w:r w:rsidR="0068560C" w:rsidRPr="00685971">
        <w:rPr>
          <w:rFonts w:ascii="DengXian" w:eastAsia="DengXian" w:hAnsi="DengXian"/>
          <w:lang w:bidi="ar-IQ"/>
        </w:rPr>
        <w:t>σ</w:t>
      </w:r>
      <w:r w:rsidR="0068560C" w:rsidRPr="00685971">
        <w:rPr>
          <w:rFonts w:ascii="DengXian" w:eastAsia="DengXian" w:hAnsi="DengXian"/>
          <w:rtl/>
          <w:lang w:bidi="ar-IQ"/>
        </w:rPr>
        <w:t xml:space="preserve"> انحراف معیار </w:t>
      </w:r>
      <w:r w:rsidR="00EA2034" w:rsidRPr="00685971">
        <w:rPr>
          <w:rFonts w:ascii="DengXian" w:eastAsia="DengXian" w:hAnsi="DengXian"/>
          <w:rtl/>
          <w:lang w:bidi="ar-IQ"/>
        </w:rPr>
        <w:t>20 اسید</w:t>
      </w:r>
      <w:r w:rsidR="00EA2034" w:rsidRPr="00685971">
        <w:rPr>
          <w:rFonts w:ascii="DengXian" w:eastAsia="DengXian" w:hAnsi="DengXian"/>
          <w:rtl/>
          <w:lang w:bidi="ar-IQ"/>
        </w:rPr>
        <w:softHyphen/>
        <w:t>آمینه است</w:t>
      </w:r>
      <w:r w:rsidR="00CD6F47" w:rsidRPr="00685971">
        <w:rPr>
          <w:rFonts w:ascii="DengXian" w:eastAsia="DengXian" w:hAnsi="DengXian"/>
          <w:rtl/>
          <w:lang w:bidi="ar-IQ"/>
        </w:rPr>
        <w:t>،</w:t>
      </w:r>
      <w:r w:rsidR="000E1EBC" w:rsidRPr="00685971">
        <w:rPr>
          <w:rFonts w:ascii="DengXian" w:eastAsia="DengXian" w:hAnsi="DengXian"/>
          <w:rtl/>
          <w:lang w:bidi="ar-IQ"/>
        </w:rPr>
        <w:t xml:space="preserve"> که </w:t>
      </w:r>
      <w:r w:rsidR="000E1EBC" w:rsidRPr="00A171F6">
        <w:rPr>
          <w:rFonts w:asciiTheme="majorBidi" w:hAnsiTheme="majorBidi" w:cstheme="majorBidi"/>
          <w:szCs w:val="26"/>
          <w:lang w:bidi="ar-IQ"/>
        </w:rPr>
        <w:fldChar w:fldCharType="begin"/>
      </w:r>
      <w:r w:rsidR="000E1EBC" w:rsidRPr="00A171F6">
        <w:rPr>
          <w:rFonts w:asciiTheme="majorBidi" w:hAnsiTheme="majorBidi" w:cstheme="majorBidi"/>
          <w:szCs w:val="26"/>
          <w:lang w:bidi="ar-IQ"/>
        </w:rPr>
        <w:instrText>EQ \* jc2 \* "Font:Times New Roman" \* hps12 \o\ad(\s\up 11(—),P)</w:instrText>
      </w:r>
      <w:r w:rsidR="000E1EBC" w:rsidRPr="00A171F6">
        <w:rPr>
          <w:rFonts w:asciiTheme="majorBidi" w:hAnsiTheme="majorBidi" w:cstheme="majorBidi"/>
          <w:szCs w:val="26"/>
          <w:lang w:bidi="ar-IQ"/>
        </w:rPr>
        <w:fldChar w:fldCharType="end"/>
      </w:r>
      <w:r w:rsidR="000E1EBC" w:rsidRPr="00A171F6">
        <w:rPr>
          <w:rFonts w:asciiTheme="majorBidi" w:hAnsiTheme="majorBidi" w:cstheme="majorBidi"/>
          <w:szCs w:val="26"/>
          <w:rtl/>
          <w:lang w:bidi="ar-IQ"/>
        </w:rPr>
        <w:t xml:space="preserve"> </w:t>
      </w:r>
      <w:r w:rsidR="00A171F6">
        <w:rPr>
          <w:rtl/>
          <w:lang w:bidi="ar-IQ"/>
        </w:rPr>
        <w:t>و</w:t>
      </w:r>
      <w:r w:rsidR="00A171F6" w:rsidRPr="00685971">
        <w:rPr>
          <w:rFonts w:ascii="DengXian" w:eastAsia="DengXian" w:hAnsi="DengXian"/>
          <w:lang w:bidi="ar-IQ"/>
        </w:rPr>
        <w:t>σ</w:t>
      </w:r>
      <w:r w:rsidR="000E1EBC" w:rsidRPr="00685971">
        <w:rPr>
          <w:rFonts w:ascii="DengXian" w:eastAsia="DengXian" w:hAnsi="DengXian"/>
          <w:rtl/>
          <w:lang w:bidi="ar-IQ"/>
        </w:rPr>
        <w:t>خود توسط رابطه زیر قابل محاسبه هستند.</w:t>
      </w:r>
    </w:p>
    <w:p w14:paraId="7234F585" w14:textId="5DCB7207" w:rsidR="00FE6645" w:rsidRPr="00A171F6" w:rsidRDefault="00F46445" w:rsidP="00A171F6">
      <w:pPr>
        <w:jc w:val="center"/>
        <w:rPr>
          <w:rFonts w:ascii="Times New Roman" w:hAnsi="Times New Roman" w:cs="Times New Roman"/>
          <w:noProof/>
          <w:szCs w:val="26"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e>
          </m:rad>
        </m:oMath>
      </m:oMathPara>
    </w:p>
    <w:p w14:paraId="791AB3E2" w14:textId="1543FE8D" w:rsidR="00874540" w:rsidRPr="00685971" w:rsidRDefault="009816D4" w:rsidP="00B144ED">
      <w:pPr>
        <w:jc w:val="both"/>
        <w:rPr>
          <w:rFonts w:asciiTheme="minorHAnsi" w:hAnsiTheme="minorHAnsi"/>
          <w:noProof/>
          <w:rtl/>
          <w:lang w:bidi="ar-IQ"/>
        </w:rPr>
      </w:pPr>
      <w:r w:rsidRPr="00685971">
        <w:rPr>
          <w:noProof/>
          <w:rtl/>
          <w:lang w:bidi="ar-IQ"/>
        </w:rPr>
        <w:t>طول بردار ویژگی توصیف</w:t>
      </w:r>
      <w:r w:rsidRPr="00685971">
        <w:rPr>
          <w:noProof/>
          <w:rtl/>
          <w:lang w:bidi="ar-IQ"/>
        </w:rPr>
        <w:softHyphen/>
        <w:t>کننده</w:t>
      </w:r>
      <w:r w:rsidRPr="00685971">
        <w:rPr>
          <w:noProof/>
          <w:rtl/>
          <w:lang w:bidi="ar-IQ"/>
        </w:rPr>
        <w:softHyphen/>
        <w:t xml:space="preserve">های خود همبستگی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 xml:space="preserve">n * lag </w:t>
      </w:r>
      <w:r w:rsidRPr="00E054F2">
        <w:rPr>
          <w:rFonts w:asciiTheme="majorBidi" w:hAnsiTheme="majorBidi" w:cstheme="majorBidi"/>
          <w:i/>
          <w:iCs/>
          <w:noProof/>
          <w:szCs w:val="26"/>
          <w:rtl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است، که </w:t>
      </w:r>
      <w:r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</w:t>
      </w:r>
      <w:r w:rsidRPr="00685971">
        <w:rPr>
          <w:noProof/>
          <w:rtl/>
          <w:lang w:bidi="ar-IQ"/>
        </w:rPr>
        <w:t xml:space="preserve"> تعداد شاخص</w:t>
      </w:r>
      <w:r w:rsidRPr="00685971">
        <w:rPr>
          <w:noProof/>
          <w:rtl/>
          <w:lang w:bidi="ar-IQ"/>
        </w:rPr>
        <w:softHyphen/>
        <w:t>های انتخاب</w:t>
      </w:r>
      <w:r w:rsidRPr="00685971">
        <w:rPr>
          <w:noProof/>
          <w:rtl/>
          <w:lang w:bidi="ar-IQ"/>
        </w:rPr>
        <w:softHyphen/>
        <w:t xml:space="preserve">شده از </w:t>
      </w:r>
      <w:r w:rsidRPr="00E054F2">
        <w:rPr>
          <w:noProof/>
          <w:rtl/>
          <w:lang w:bidi="ar-IQ"/>
        </w:rPr>
        <w:t xml:space="preserve">پایگاه </w:t>
      </w:r>
      <w:r w:rsidRPr="00E054F2">
        <w:rPr>
          <w:rFonts w:asciiTheme="majorBidi" w:hAnsiTheme="majorBidi"/>
          <w:noProof/>
          <w:szCs w:val="26"/>
          <w:rtl/>
          <w:lang w:bidi="ar-IQ"/>
        </w:rPr>
        <w:t>داده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AA</w:t>
      </w:r>
      <w:r w:rsidR="00E7158A" w:rsidRPr="00E054F2">
        <w:rPr>
          <w:rFonts w:asciiTheme="majorBidi" w:hAnsiTheme="majorBidi" w:cstheme="majorBidi"/>
          <w:noProof/>
          <w:szCs w:val="26"/>
          <w:lang w:bidi="ar-IQ"/>
        </w:rPr>
        <w:t>i</w:t>
      </w:r>
      <w:r w:rsidRPr="00E054F2">
        <w:rPr>
          <w:rFonts w:asciiTheme="majorBidi" w:hAnsiTheme="majorBidi" w:cstheme="majorBidi"/>
          <w:noProof/>
          <w:szCs w:val="26"/>
          <w:lang w:bidi="ar-IQ"/>
        </w:rPr>
        <w:t>ndex</w:t>
      </w:r>
      <w:r w:rsidRPr="00685971">
        <w:rPr>
          <w:noProof/>
          <w:lang w:bidi="ar-IQ"/>
        </w:rPr>
        <w:t xml:space="preserve"> </w:t>
      </w:r>
      <w:r w:rsidRPr="00685971">
        <w:rPr>
          <w:noProof/>
          <w:rtl/>
          <w:lang w:bidi="ar-IQ"/>
        </w:rPr>
        <w:t xml:space="preserve"> است. که در این پایان</w:t>
      </w:r>
      <w:r w:rsidRPr="00685971">
        <w:rPr>
          <w:noProof/>
          <w:rtl/>
          <w:lang w:bidi="ar-IQ"/>
        </w:rPr>
        <w:softHyphen/>
        <w:t>نامه</w:t>
      </w:r>
      <w:r w:rsidR="005D2BFF" w:rsidRPr="00685971">
        <w:rPr>
          <w:noProof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n=8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685971">
        <w:rPr>
          <w:rFonts w:asciiTheme="minorHAnsi" w:hAnsiTheme="minorHAnsi"/>
          <w:noProof/>
          <w:rtl/>
          <w:lang w:bidi="ar-IQ"/>
        </w:rPr>
        <w:t>و</w:t>
      </w:r>
      <w:r w:rsidR="005D2BFF" w:rsidRPr="00E054F2">
        <w:rPr>
          <w:rFonts w:asciiTheme="minorHAnsi" w:hAnsiTheme="minorHAnsi"/>
          <w:noProof/>
          <w:szCs w:val="26"/>
          <w:rtl/>
          <w:lang w:bidi="ar-IQ"/>
        </w:rPr>
        <w:t xml:space="preserve"> </w:t>
      </w:r>
      <w:r w:rsidR="005D2BFF" w:rsidRPr="00E054F2">
        <w:rPr>
          <w:rFonts w:asciiTheme="majorBidi" w:hAnsiTheme="majorBidi" w:cstheme="majorBidi"/>
          <w:i/>
          <w:iCs/>
          <w:noProof/>
          <w:szCs w:val="26"/>
          <w:lang w:bidi="ar-IQ"/>
        </w:rPr>
        <w:t>lag=4</w:t>
      </w:r>
      <w:r w:rsidR="005D2BFF" w:rsidRPr="00685971">
        <w:rPr>
          <w:rFonts w:asciiTheme="minorHAnsi" w:hAnsiTheme="minorHAnsi"/>
          <w:noProof/>
          <w:rtl/>
          <w:lang w:bidi="ar-IQ"/>
        </w:rPr>
        <w:t xml:space="preserve"> و</w:t>
      </w:r>
      <w:r w:rsidRPr="00685971">
        <w:rPr>
          <w:noProof/>
          <w:rtl/>
          <w:lang w:bidi="ar-IQ"/>
        </w:rPr>
        <w:t xml:space="preserve"> درنتیجه طول بردار ویژگی</w:t>
      </w:r>
      <w:r w:rsidRPr="00685971">
        <w:rPr>
          <w:noProof/>
          <w:rtl/>
          <w:lang w:bidi="ar-IQ"/>
        </w:rPr>
        <w:softHyphen/>
        <w:t>ها 32 است.</w:t>
      </w:r>
      <w:r w:rsidR="00B144ED">
        <w:rPr>
          <w:rFonts w:asciiTheme="minorHAnsi" w:hAnsiTheme="minorHAnsi"/>
          <w:noProof/>
          <w:lang w:bidi="ar-IQ"/>
        </w:rPr>
        <w:t xml:space="preserve"> </w:t>
      </w:r>
      <w:r w:rsidR="00236EE2" w:rsidRPr="00685971">
        <w:rPr>
          <w:rtl/>
          <w:lang w:bidi="ar-IQ"/>
        </w:rPr>
        <w:t>توصیف</w:t>
      </w:r>
      <w:r w:rsidR="00236EE2" w:rsidRPr="00685971">
        <w:rPr>
          <w:rtl/>
          <w:lang w:bidi="ar-IQ"/>
        </w:rPr>
        <w:softHyphen/>
        <w:t xml:space="preserve">کننده خودهمبستگی </w:t>
      </w:r>
      <w:r w:rsidR="00236EE2" w:rsidRPr="00E054F2">
        <w:rPr>
          <w:rFonts w:asciiTheme="majorBidi" w:hAnsiTheme="majorBidi" w:cstheme="majorBidi"/>
          <w:szCs w:val="26"/>
          <w:lang w:bidi="ar-IQ"/>
        </w:rPr>
        <w:t>Moran</w:t>
      </w:r>
      <w:r w:rsidR="00236EE2" w:rsidRPr="00685971">
        <w:rPr>
          <w:rFonts w:asciiTheme="minorHAnsi" w:hAnsiTheme="minorHAnsi"/>
          <w:rtl/>
          <w:lang w:bidi="ar-IQ"/>
        </w:rPr>
        <w:t xml:space="preserve"> توسط رابطه زیر بدست می</w:t>
      </w:r>
      <w:r w:rsidR="00236EE2" w:rsidRPr="00685971">
        <w:rPr>
          <w:rFonts w:asciiTheme="minorHAnsi" w:hAnsiTheme="minorHAnsi"/>
          <w:rtl/>
          <w:lang w:bidi="ar-IQ"/>
        </w:rPr>
        <w:softHyphen/>
        <w:t>آید.</w:t>
      </w:r>
    </w:p>
    <w:p w14:paraId="4D932220" w14:textId="6393AFFC" w:rsidR="00236EE2" w:rsidRPr="00E054F2" w:rsidRDefault="00E054F2" w:rsidP="00E054F2">
      <w:pPr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I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i+d</m:t>
                          </m:r>
                        </m:sub>
                      </m:s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pPr>
                        <m:e>
                          <m:acc>
                            <m:accPr>
                              <m:chr m:val="̄"/>
                              <m:ctrlPr>
                                <w:rPr>
                                  <w:rFonts w:ascii="Cambria Math" w:hAnsi="Times New Roman" w:cs="Times New Roman"/>
                                  <w:i/>
                                  <w:noProof/>
                                  <w:szCs w:val="26"/>
                                  <w:lang w:bidi="ar-IQ"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Times New Roman" w:cs="Times New Roman"/>
                                  <w:noProof/>
                                  <w:szCs w:val="26"/>
                                  <w:lang w:bidi="ar-IQ"/>
                                </w:rPr>
                                <m:t>P</m:t>
                              </m:r>
                            </m:e>
                          </m:acc>
                        </m:e>
                        <m:sup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'</m:t>
                          </m:r>
                        </m:sup>
                      </m:sSup>
                    </m:e>
                  </m:d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m:rPr>
              <m:sty m:val="p"/>
            </m:rP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3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687F26EC" w14:textId="0F3C5CB7" w:rsidR="00BC2607" w:rsidRPr="00142B09" w:rsidRDefault="00973973" w:rsidP="007C0C36">
      <w:pPr>
        <w:jc w:val="both"/>
        <w:rPr>
          <w:rtl/>
          <w:lang w:bidi="ar-IQ"/>
        </w:rPr>
      </w:pPr>
      <w:r w:rsidRPr="00142B09">
        <w:rPr>
          <w:rFonts w:asciiTheme="minorHAnsi" w:hAnsiTheme="minorHAnsi"/>
          <w:rtl/>
          <w:lang w:bidi="ar-IQ"/>
        </w:rPr>
        <w:lastRenderedPageBreak/>
        <w:t xml:space="preserve">که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d</w:t>
      </w:r>
      <w:r w:rsidR="001A4F38" w:rsidRPr="00733ACD">
        <w:rPr>
          <w:szCs w:val="26"/>
          <w:rtl/>
          <w:lang w:bidi="ar-IQ"/>
        </w:rPr>
        <w:t xml:space="preserve">، </w:t>
      </w:r>
      <w:r w:rsidR="001A4F38"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="001A4F38" w:rsidRPr="00142B09">
        <w:rPr>
          <w:rtl/>
          <w:lang w:bidi="ar-IQ"/>
        </w:rPr>
        <w:t xml:space="preserve"> خود</w:t>
      </w:r>
      <w:r w:rsidR="001A4F38" w:rsidRPr="00142B09">
        <w:rPr>
          <w:rtl/>
          <w:lang w:bidi="ar-IQ"/>
        </w:rPr>
        <w:softHyphen/>
        <w:t>همبستگی</w:t>
      </w:r>
      <w:r w:rsidRPr="00142B09">
        <w:rPr>
          <w:rtl/>
          <w:lang w:bidi="ar-IQ"/>
        </w:rPr>
        <w:t xml:space="preserve"> و </w:t>
      </w:r>
      <w:proofErr w:type="spellStart"/>
      <w:r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proofErr w:type="spellEnd"/>
      <w:r w:rsidRPr="00142B09">
        <w:rPr>
          <w:rtl/>
          <w:lang w:bidi="ar-IQ"/>
        </w:rPr>
        <w:t xml:space="preserve"> بیشترین مقدار برای </w:t>
      </w:r>
      <w:r w:rsidRPr="00733ACD">
        <w:rPr>
          <w:rFonts w:asciiTheme="majorBidi" w:hAnsiTheme="majorBidi" w:cstheme="majorBidi"/>
          <w:i/>
          <w:iCs/>
          <w:szCs w:val="26"/>
          <w:lang w:bidi="ar-IQ"/>
        </w:rPr>
        <w:t>lag</w:t>
      </w:r>
      <w:r w:rsidRPr="00142B09">
        <w:rPr>
          <w:rtl/>
          <w:lang w:bidi="ar-IQ"/>
        </w:rPr>
        <w:t xml:space="preserve"> است</w:t>
      </w:r>
      <w:r w:rsidR="00A70370" w:rsidRPr="00142B09">
        <w:rPr>
          <w:rtl/>
          <w:lang w:bidi="ar-IQ"/>
        </w:rPr>
        <w:t xml:space="preserve"> که در اینجا </w:t>
      </w:r>
      <w:proofErr w:type="spellStart"/>
      <w:r w:rsidR="00A70370" w:rsidRPr="00733ACD">
        <w:rPr>
          <w:rFonts w:asciiTheme="majorBidi" w:hAnsiTheme="majorBidi" w:cstheme="majorBidi"/>
          <w:i/>
          <w:iCs/>
          <w:szCs w:val="26"/>
          <w:lang w:bidi="ar-IQ"/>
        </w:rPr>
        <w:t>nlag</w:t>
      </w:r>
      <w:proofErr w:type="spellEnd"/>
      <w:r w:rsidR="00A70370" w:rsidRPr="00142B09">
        <w:rPr>
          <w:rtl/>
          <w:lang w:bidi="ar-IQ"/>
        </w:rPr>
        <w:t xml:space="preserve"> برابر با 4 در نظر گرفته ایم.</w:t>
      </w:r>
    </w:p>
    <w:p w14:paraId="1818F19E" w14:textId="7D247E05" w:rsidR="00EC4362" w:rsidRPr="00142B09" w:rsidRDefault="007858B2" w:rsidP="007C0C36">
      <w:pPr>
        <w:jc w:val="both"/>
        <w:rPr>
          <w:rtl/>
          <w:lang w:bidi="ar-IQ"/>
        </w:rPr>
      </w:pPr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</w:t>
      </w:r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</w:t>
      </w:r>
      <w:r w:rsidR="00491A20" w:rsidRPr="00142B09">
        <w:rPr>
          <w:rFonts w:asciiTheme="minorHAnsi" w:hAnsiTheme="minorHAnsi"/>
          <w:i/>
          <w:iCs/>
          <w:rtl/>
          <w:lang w:bidi="ar-IQ"/>
        </w:rPr>
        <w:t xml:space="preserve"> </w:t>
      </w:r>
      <w:proofErr w:type="spellStart"/>
      <w:r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Pr="00733ACD">
        <w:rPr>
          <w:rFonts w:asciiTheme="majorBidi" w:hAnsiTheme="majorBidi" w:cstheme="majorBidi"/>
          <w:i/>
          <w:iCs/>
          <w:szCs w:val="26"/>
          <w:vertAlign w:val="subscript"/>
          <w:lang w:bidi="ar-IQ"/>
        </w:rPr>
        <w:t>i+d</w:t>
      </w:r>
      <w:proofErr w:type="spellEnd"/>
      <w:r w:rsidRPr="00142B09">
        <w:rPr>
          <w:rFonts w:asciiTheme="minorHAnsi" w:hAnsiTheme="minorHAnsi"/>
          <w:rtl/>
          <w:lang w:bidi="ar-IQ"/>
        </w:rPr>
        <w:t xml:space="preserve"> </w:t>
      </w:r>
      <w:r w:rsidR="00491A20" w:rsidRPr="00142B09">
        <w:rPr>
          <w:rFonts w:asciiTheme="minorHAnsi" w:hAnsiTheme="minorHAnsi"/>
          <w:rtl/>
          <w:lang w:bidi="ar-IQ"/>
        </w:rPr>
        <w:t>ویژگی</w:t>
      </w:r>
      <w:r w:rsidR="00491A20" w:rsidRPr="00142B09">
        <w:rPr>
          <w:rFonts w:asciiTheme="minorHAnsi" w:hAnsiTheme="minorHAnsi"/>
          <w:rtl/>
          <w:lang w:bidi="ar-IQ"/>
        </w:rPr>
        <w:softHyphen/>
        <w:t xml:space="preserve">های </w:t>
      </w:r>
      <w:r w:rsidR="00491A20" w:rsidRPr="007C0C36">
        <w:rPr>
          <w:rtl/>
          <w:lang w:bidi="ar-IQ"/>
        </w:rPr>
        <w:t>اسید</w:t>
      </w:r>
      <w:r w:rsidR="00491A20" w:rsidRPr="007C0C36">
        <w:rPr>
          <w:rtl/>
          <w:lang w:bidi="ar-IQ"/>
        </w:rPr>
        <w:softHyphen/>
        <w:t>آمینه</w:t>
      </w:r>
      <w:r w:rsidR="00491A20" w:rsidRPr="007C0C36">
        <w:rPr>
          <w:rtl/>
          <w:lang w:bidi="ar-IQ"/>
        </w:rPr>
        <w:softHyphen/>
        <w:t>ها</w:t>
      </w:r>
      <w:r w:rsidR="00491A20" w:rsidRPr="00142B09">
        <w:rPr>
          <w:rFonts w:asciiTheme="minorHAnsi" w:hAnsiTheme="minorHAnsi"/>
          <w:rtl/>
          <w:lang w:bidi="ar-IQ"/>
        </w:rPr>
        <w:t xml:space="preserve"> در موقعیت</w:t>
      </w:r>
      <w:r w:rsidR="00376855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rFonts w:asciiTheme="minorHAnsi" w:hAnsiTheme="minorHAnsi"/>
          <w:rtl/>
          <w:lang w:bidi="ar-IQ"/>
        </w:rPr>
        <w:t xml:space="preserve"> </w:t>
      </w:r>
      <w:r w:rsidR="0076451A" w:rsidRPr="00142B09">
        <w:rPr>
          <w:lang w:bidi="ar-IQ"/>
        </w:rPr>
        <w:t xml:space="preserve"> </w:t>
      </w:r>
      <w:proofErr w:type="spellStart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</w:t>
      </w:r>
      <w:proofErr w:type="spellEnd"/>
      <w:r w:rsidR="0076451A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و </w:t>
      </w:r>
      <w:proofErr w:type="spellStart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>i</w:t>
      </w:r>
      <w:proofErr w:type="spellEnd"/>
      <w:r w:rsidR="0076451A" w:rsidRPr="00171901">
        <w:rPr>
          <w:rFonts w:asciiTheme="majorBidi" w:hAnsiTheme="majorBidi" w:cstheme="majorBidi"/>
          <w:i/>
          <w:iCs/>
          <w:szCs w:val="26"/>
          <w:lang w:bidi="ar-IQ"/>
        </w:rPr>
        <w:t xml:space="preserve"> + d</w:t>
      </w:r>
      <w:r w:rsidR="0076451A" w:rsidRPr="00142B09">
        <w:rPr>
          <w:rFonts w:asciiTheme="majorBidi" w:hAnsiTheme="majorBidi" w:cstheme="majorBidi"/>
          <w:i/>
          <w:iCs/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  <w:szCs w:val="26"/>
                <w:lang w:bidi="ar-IQ"/>
              </w:rPr>
            </m:ctrlPr>
          </m:barPr>
          <m:e>
            <m:r>
              <w:rPr>
                <w:rFonts w:ascii="Cambria Math" w:hAnsi="Cambria Math"/>
                <w:szCs w:val="26"/>
                <w:lang w:bidi="ar-IQ"/>
              </w:rPr>
              <m:t>P</m:t>
            </m:r>
          </m:e>
        </m:bar>
      </m:oMath>
      <w:r w:rsidR="00491A20" w:rsidRPr="00733ACD">
        <w:rPr>
          <w:szCs w:val="26"/>
          <w:rtl/>
          <w:lang w:bidi="ar-IQ"/>
        </w:rPr>
        <w:t xml:space="preserve"> </w:t>
      </w:r>
      <w:r w:rsidR="00376855" w:rsidRPr="00142B09">
        <w:rPr>
          <w:rtl/>
          <w:lang w:bidi="ar-IQ"/>
        </w:rPr>
        <w:t xml:space="preserve"> </w:t>
      </w:r>
      <w:r w:rsidR="00491A20" w:rsidRPr="00142B09">
        <w:rPr>
          <w:rtl/>
          <w:lang w:bidi="ar-IQ"/>
        </w:rPr>
        <w:t xml:space="preserve">میانگین ویژگی </w:t>
      </w:r>
      <w:r w:rsidR="00E57877" w:rsidRPr="00733ACD">
        <w:rPr>
          <w:rFonts w:asciiTheme="majorBidi" w:hAnsiTheme="majorBidi" w:cstheme="majorBidi"/>
          <w:i/>
          <w:iCs/>
          <w:szCs w:val="26"/>
          <w:lang w:bidi="ar-IQ"/>
        </w:rPr>
        <w:t>P</w:t>
      </w:r>
      <w:r w:rsidR="00491A20" w:rsidRPr="00142B09">
        <w:rPr>
          <w:rtl/>
          <w:lang w:bidi="ar-IQ"/>
        </w:rPr>
        <w:t xml:space="preserve"> </w:t>
      </w:r>
      <w:r w:rsidR="00EC4362" w:rsidRPr="00142B09">
        <w:rPr>
          <w:rtl/>
          <w:lang w:bidi="ar-IQ"/>
        </w:rPr>
        <w:t>نیز ازرابطه زیر بدست می</w:t>
      </w:r>
      <w:r w:rsidR="00EC4362" w:rsidRPr="00142B09">
        <w:rPr>
          <w:rtl/>
          <w:lang w:bidi="ar-IQ"/>
        </w:rPr>
        <w:softHyphen/>
        <w:t>آید.</w:t>
      </w:r>
    </w:p>
    <w:p w14:paraId="5AACFC02" w14:textId="0644098A" w:rsidR="00A31B6E" w:rsidRPr="00BC23F1" w:rsidRDefault="00F46445" w:rsidP="00BC23F1">
      <w:pPr>
        <w:jc w:val="center"/>
        <w:rPr>
          <w:szCs w:val="26"/>
          <w:rtl/>
          <w:lang w:bidi="ar-IQ"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  <w:szCs w:val="26"/>
              <w:lang w:bidi="ar-IQ"/>
            </w:rPr>
            <m:t>'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</m:den>
          </m:f>
        </m:oMath>
      </m:oMathPara>
    </w:p>
    <w:p w14:paraId="7B2EB225" w14:textId="77777777" w:rsidR="00BC23F1" w:rsidRPr="00733ACD" w:rsidRDefault="00BC23F1" w:rsidP="00BC23F1">
      <w:pPr>
        <w:jc w:val="center"/>
        <w:rPr>
          <w:szCs w:val="26"/>
          <w:rtl/>
          <w:lang w:bidi="ar-IQ"/>
        </w:rPr>
      </w:pPr>
    </w:p>
    <w:p w14:paraId="4BDBAC44" w14:textId="000F584D" w:rsidR="00281D2C" w:rsidRDefault="00281D2C" w:rsidP="00DE43F9">
      <w:pPr>
        <w:pStyle w:val="Heading3"/>
        <w:rPr>
          <w:rtl/>
          <w:lang w:bidi="ar-IQ"/>
        </w:rPr>
      </w:pPr>
      <w:bookmarkStart w:id="102" w:name="_Toc93745851"/>
      <w:r>
        <w:rPr>
          <w:rtl/>
          <w:lang w:bidi="ar-IQ"/>
        </w:rPr>
        <w:t>ویژگی</w:t>
      </w:r>
      <w:r w:rsidR="001A27DD">
        <w:rPr>
          <w:rtl/>
          <w:lang w:bidi="ar-IQ"/>
        </w:rPr>
        <w:t xml:space="preserve"> </w:t>
      </w:r>
      <w:r w:rsidR="001A27DD" w:rsidRPr="00A31B6E">
        <w:rPr>
          <w:rFonts w:asciiTheme="majorBidi" w:hAnsiTheme="majorBidi" w:cstheme="majorBidi"/>
          <w:szCs w:val="26"/>
          <w:lang w:bidi="ar-IQ"/>
        </w:rPr>
        <w:t>Geary correlation (Geary)</w:t>
      </w:r>
      <w:bookmarkEnd w:id="102"/>
    </w:p>
    <w:p w14:paraId="456C98AD" w14:textId="77EC20B7" w:rsidR="00281D2C" w:rsidRPr="0043396D" w:rsidRDefault="00B643A4" w:rsidP="007C0C36">
      <w:pPr>
        <w:jc w:val="both"/>
        <w:rPr>
          <w:rtl/>
          <w:lang w:bidi="ar-IQ"/>
        </w:rPr>
      </w:pPr>
      <w:r w:rsidRPr="0043396D">
        <w:rPr>
          <w:rtl/>
          <w:lang w:bidi="ar-IQ"/>
        </w:rPr>
        <w:t xml:space="preserve">برای یک پپتید یا پروتئین </w:t>
      </w:r>
      <w:r w:rsidR="00281D2C" w:rsidRPr="0043396D">
        <w:rPr>
          <w:rtl/>
          <w:lang w:bidi="ar-IQ"/>
        </w:rPr>
        <w:t>توصیف کننده</w:t>
      </w:r>
      <w:r w:rsidR="00281D2C" w:rsidRPr="0043396D">
        <w:rPr>
          <w:rtl/>
          <w:lang w:bidi="ar-IQ"/>
        </w:rPr>
        <w:softHyphen/>
        <w:t>های</w:t>
      </w:r>
      <w:r w:rsidRPr="00A31B6E">
        <w:rPr>
          <w:rFonts w:asciiTheme="majorBidi" w:hAnsiTheme="majorBidi" w:cstheme="majorBidi"/>
          <w:szCs w:val="26"/>
          <w:lang w:bidi="ar-IQ"/>
        </w:rPr>
        <w:t>Geary</w:t>
      </w:r>
      <w:r w:rsidRPr="0043396D">
        <w:rPr>
          <w:rFonts w:asciiTheme="majorBidi" w:hAnsiTheme="majorBidi" w:cstheme="majorBidi"/>
          <w:lang w:bidi="ar-IQ"/>
        </w:rPr>
        <w:t xml:space="preserve"> </w:t>
      </w:r>
      <w:r w:rsidR="00AB1D59" w:rsidRPr="0043396D">
        <w:rPr>
          <w:rFonts w:asciiTheme="majorBidi" w:hAnsiTheme="majorBidi" w:cstheme="majorBidi"/>
          <w:rtl/>
          <w:lang w:bidi="ar-IQ"/>
        </w:rPr>
        <w:t xml:space="preserve"> </w:t>
      </w:r>
      <w:r w:rsidR="004A58B8" w:rsidRPr="0043396D">
        <w:rPr>
          <w:rtl/>
          <w:lang w:bidi="ar-IQ"/>
        </w:rPr>
        <w:t>از رابطه زیر محاسبه می</w:t>
      </w:r>
      <w:r w:rsidR="004A58B8" w:rsidRPr="0043396D">
        <w:rPr>
          <w:rtl/>
          <w:lang w:bidi="ar-IQ"/>
        </w:rPr>
        <w:softHyphen/>
        <w:t>شوند.</w:t>
      </w:r>
    </w:p>
    <w:p w14:paraId="20B2ED26" w14:textId="6931E33B" w:rsidR="00155BF8" w:rsidRPr="00155BF8" w:rsidRDefault="008A0335" w:rsidP="00155BF8">
      <w:pPr>
        <w:jc w:val="center"/>
        <w:rPr>
          <w:rFonts w:ascii="Times New Roman" w:hAnsi="Times New Roman" w:cs="Times New Roman"/>
          <w:noProof/>
          <w:szCs w:val="26"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m:t>C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</m:t>
                  </m:r>
                  <m:d>
                    <m:d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d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-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</m:e>
                  </m:d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31CA2EBE" w14:textId="7445469D" w:rsidR="005264CF" w:rsidRPr="0043396D" w:rsidRDefault="005264CF" w:rsidP="00E84CD5">
      <w:pPr>
        <w:jc w:val="both"/>
        <w:rPr>
          <w:rtl/>
          <w:lang w:bidi="ar-IQ"/>
        </w:rPr>
      </w:pPr>
      <w:r w:rsidRPr="0043396D">
        <w:rPr>
          <w:noProof/>
          <w:rtl/>
          <w:lang w:bidi="ar-IQ"/>
        </w:rPr>
        <w:t xml:space="preserve">که، </w:t>
      </w:r>
      <w:r w:rsidRPr="00200903">
        <w:rPr>
          <w:rFonts w:asciiTheme="majorBidi" w:hAnsiTheme="majorBidi" w:cstheme="majorBidi"/>
          <w:szCs w:val="26"/>
          <w:lang w:bidi="ar-IQ"/>
        </w:rPr>
        <w:t>d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szCs w:val="26"/>
          <w:rtl/>
          <w:lang w:bidi="ar-IQ"/>
        </w:rPr>
        <w:t xml:space="preserve">، </w:t>
      </w:r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</w:t>
      </w:r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Cs w:val="26"/>
          <w:rtl/>
          <w:lang w:bidi="ar-IQ"/>
        </w:rPr>
        <w:t xml:space="preserve">، </w:t>
      </w:r>
      <w:proofErr w:type="spellStart"/>
      <w:r w:rsidRPr="00200903">
        <w:rPr>
          <w:rFonts w:asciiTheme="majorBidi" w:hAnsiTheme="majorBidi" w:cstheme="majorBidi"/>
          <w:szCs w:val="26"/>
          <w:lang w:bidi="ar-IQ"/>
        </w:rPr>
        <w:t>P</w:t>
      </w:r>
      <w:r w:rsidRPr="00200903">
        <w:rPr>
          <w:rFonts w:asciiTheme="majorBidi" w:hAnsiTheme="majorBidi" w:cstheme="majorBidi"/>
          <w:szCs w:val="26"/>
          <w:vertAlign w:val="subscript"/>
          <w:lang w:bidi="ar-IQ"/>
        </w:rPr>
        <w:t>i+d</w:t>
      </w:r>
      <w:proofErr w:type="spellEnd"/>
      <w:r w:rsidRPr="00200903">
        <w:rPr>
          <w:szCs w:val="26"/>
          <w:vertAlign w:val="subscript"/>
          <w:rtl/>
          <w:lang w:bidi="ar-IQ"/>
        </w:rPr>
        <w:t xml:space="preserve"> </w:t>
      </w:r>
      <w:r w:rsidRPr="00200903">
        <w:rPr>
          <w:rFonts w:asciiTheme="minorHAnsi" w:hAnsiTheme="minorHAnsi"/>
          <w:sz w:val="28"/>
          <w:rtl/>
          <w:lang w:bidi="ar-IQ"/>
        </w:rPr>
        <w:t>و</w:t>
      </w:r>
      <w:r w:rsidRPr="00200903">
        <w:rPr>
          <w:rFonts w:asciiTheme="minorHAnsi" w:hAnsiTheme="minorHAnsi"/>
          <w:szCs w:val="26"/>
          <w:rtl/>
          <w:lang w:bidi="ar-IQ"/>
        </w:rPr>
        <w:t xml:space="preserve"> </w:t>
      </w:r>
      <w:proofErr w:type="spellStart"/>
      <w:r w:rsidRPr="00200903">
        <w:rPr>
          <w:rFonts w:asciiTheme="majorBidi" w:hAnsiTheme="majorBidi" w:cstheme="majorBidi"/>
          <w:szCs w:val="26"/>
          <w:lang w:bidi="ar-IQ"/>
        </w:rPr>
        <w:t>nlag</w:t>
      </w:r>
      <w:proofErr w:type="spellEnd"/>
      <w:r w:rsidRPr="0043396D">
        <w:rPr>
          <w:rtl/>
          <w:lang w:bidi="ar-IQ"/>
        </w:rPr>
        <w:t xml:space="preserve"> تعاریف مشابه </w:t>
      </w:r>
      <w:r w:rsidRPr="00200903">
        <w:rPr>
          <w:rtl/>
          <w:lang w:bidi="ar-IQ"/>
        </w:rPr>
        <w:t>ویژگی</w:t>
      </w:r>
      <w:r w:rsidRPr="00200903">
        <w:rPr>
          <w:rFonts w:asciiTheme="majorBidi" w:hAnsiTheme="majorBidi" w:cstheme="majorBidi"/>
          <w:szCs w:val="26"/>
          <w:lang w:bidi="ar-IQ"/>
        </w:rPr>
        <w:t>Moran</w:t>
      </w:r>
      <w:r w:rsidRPr="00200903">
        <w:rPr>
          <w:szCs w:val="26"/>
          <w:lang w:bidi="ar-IQ"/>
        </w:rPr>
        <w:t xml:space="preserve"> </w:t>
      </w:r>
      <w:r w:rsidR="007D1238" w:rsidRPr="00200903">
        <w:rPr>
          <w:rtl/>
          <w:lang w:bidi="ar-IQ"/>
        </w:rPr>
        <w:t xml:space="preserve"> </w:t>
      </w:r>
      <w:r w:rsidRPr="0043396D">
        <w:rPr>
          <w:rtl/>
          <w:lang w:bidi="ar-IQ"/>
        </w:rPr>
        <w:t>دارند.</w:t>
      </w:r>
    </w:p>
    <w:p w14:paraId="3B0D129E" w14:textId="5481F76F" w:rsidR="00FB483E" w:rsidRPr="00B643A4" w:rsidRDefault="00FB483E" w:rsidP="00DB387D">
      <w:pPr>
        <w:jc w:val="both"/>
        <w:rPr>
          <w:rFonts w:asciiTheme="minorHAnsi" w:hAnsiTheme="minorHAnsi"/>
          <w:lang w:bidi="ar-IQ"/>
        </w:rPr>
      </w:pPr>
    </w:p>
    <w:p w14:paraId="432667A3" w14:textId="4C632687" w:rsidR="00172D60" w:rsidRPr="006D27A1" w:rsidRDefault="00172D60" w:rsidP="00DE43F9">
      <w:pPr>
        <w:pStyle w:val="Heading3"/>
        <w:rPr>
          <w:rFonts w:asciiTheme="majorBidi" w:hAnsiTheme="majorBidi" w:cstheme="majorBidi"/>
          <w:rtl/>
          <w:lang w:bidi="ar-IQ"/>
        </w:rPr>
      </w:pPr>
      <w:bookmarkStart w:id="103" w:name="_Toc93745852"/>
      <w:r>
        <w:rPr>
          <w:rtl/>
          <w:lang w:bidi="ar-IQ"/>
        </w:rPr>
        <w:t>ویژگی</w:t>
      </w:r>
      <w:r w:rsidR="006D27A1">
        <w:rPr>
          <w:rtl/>
          <w:lang w:bidi="ar-IQ"/>
        </w:rPr>
        <w:t xml:space="preserve"> </w:t>
      </w:r>
      <w:r w:rsidR="006D27A1" w:rsidRPr="00943854">
        <w:rPr>
          <w:rFonts w:asciiTheme="majorBidi" w:hAnsiTheme="majorBidi" w:cstheme="majorBidi"/>
          <w:szCs w:val="26"/>
          <w:lang w:bidi="ar-IQ"/>
        </w:rPr>
        <w:t>Normalized Moreau-</w:t>
      </w:r>
      <w:proofErr w:type="spellStart"/>
      <w:r w:rsidR="006D27A1" w:rsidRPr="00943854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="006D27A1" w:rsidRPr="00943854">
        <w:rPr>
          <w:rFonts w:asciiTheme="majorBidi" w:hAnsiTheme="majorBidi" w:cstheme="majorBidi"/>
          <w:szCs w:val="26"/>
          <w:lang w:bidi="ar-IQ"/>
        </w:rPr>
        <w:t xml:space="preserve"> Autocorrelation (NMBroto)</w:t>
      </w:r>
      <w:bookmarkEnd w:id="103"/>
    </w:p>
    <w:p w14:paraId="3362B5A7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Fonts w:asciiTheme="minorHAnsi" w:hAnsiTheme="minorHAnsi"/>
          <w:rtl/>
          <w:lang w:bidi="ar-IQ"/>
        </w:rPr>
        <w:t>توصیف</w:t>
      </w:r>
      <w:r w:rsidRPr="00245F58">
        <w:rPr>
          <w:rFonts w:asciiTheme="minorHAnsi" w:hAnsiTheme="minorHAnsi"/>
          <w:rtl/>
          <w:lang w:bidi="ar-IQ"/>
        </w:rPr>
        <w:softHyphen/>
        <w:t>کننده</w:t>
      </w:r>
      <w:r w:rsidRPr="00245F58">
        <w:rPr>
          <w:rFonts w:asciiTheme="minorHAnsi" w:hAnsiTheme="minorHAnsi"/>
          <w:rtl/>
          <w:lang w:bidi="ar-IQ"/>
        </w:rPr>
        <w:softHyphen/>
        <w:t>های خود</w:t>
      </w:r>
      <w:r w:rsidRPr="00245F58">
        <w:rPr>
          <w:rFonts w:asciiTheme="minorHAnsi" w:hAnsiTheme="minorHAnsi"/>
          <w:rtl/>
          <w:lang w:bidi="ar-IQ"/>
        </w:rPr>
        <w:softHyphen/>
        <w:t xml:space="preserve">همبستگی </w:t>
      </w:r>
      <w:r w:rsidRPr="00943854">
        <w:rPr>
          <w:rFonts w:asciiTheme="majorBidi" w:hAnsiTheme="majorBidi" w:cstheme="majorBidi"/>
          <w:szCs w:val="26"/>
          <w:lang w:bidi="ar-IQ"/>
        </w:rPr>
        <w:t>Moreau-</w:t>
      </w:r>
      <w:proofErr w:type="spellStart"/>
      <w:r w:rsidRPr="00943854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Pr="00943854">
        <w:rPr>
          <w:szCs w:val="26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CDF8E8C" w14:textId="18607552" w:rsidR="00172D60" w:rsidRPr="00943854" w:rsidRDefault="00943854" w:rsidP="00943854">
      <w:pPr>
        <w:jc w:val="center"/>
        <w:rPr>
          <w:rFonts w:ascii="Courier New" w:eastAsia="SimSun" w:hAnsi="Courier New" w:cs="Courier New"/>
          <w:noProof/>
          <w:color w:val="000000"/>
          <w:szCs w:val="26"/>
          <w:rtl/>
          <w:lang w:bidi="ar-IQ"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AC</m:t>
          </m:r>
          <m:d>
            <m:dPr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dPr>
            <m:e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  <w:szCs w:val="26"/>
                  <w:lang w:bidi="ar-IQ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  <w:szCs w:val="26"/>
                  <w:lang w:bidi="ar-IQ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  <w:szCs w:val="26"/>
                      <w:lang w:bidi="ar-IQ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  <w:szCs w:val="26"/>
                  <w:lang w:bidi="ar-IQ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d=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1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rtl/>
              <w:lang w:bidi="ar-IQ"/>
            </w:rPr>
            <m:t>2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…</m:t>
          </m:r>
          <m:r>
            <w:rPr>
              <w:rFonts w:ascii="Cambria Math" w:eastAsia="SimSun" w:hAnsi="Courier New" w:cs="Courier New"/>
              <w:noProof/>
              <w:color w:val="000000"/>
              <w:szCs w:val="26"/>
              <w:lang w:bidi="ar-IQ"/>
            </w:rPr>
            <m:t>,nlag</m:t>
          </m:r>
        </m:oMath>
      </m:oMathPara>
    </w:p>
    <w:p w14:paraId="576C8A9E" w14:textId="77777777" w:rsidR="00172D60" w:rsidRPr="00245F58" w:rsidRDefault="00172D60" w:rsidP="000D741E">
      <w:pPr>
        <w:jc w:val="both"/>
        <w:rPr>
          <w:rtl/>
          <w:lang w:bidi="ar-IQ"/>
        </w:rPr>
      </w:pPr>
      <w:r w:rsidRPr="00245F58">
        <w:rPr>
          <w:rtl/>
          <w:lang w:bidi="ar-IQ"/>
        </w:rPr>
        <w:t>همچنین توصیف</w:t>
      </w:r>
      <w:r w:rsidRPr="00245F58">
        <w:rPr>
          <w:rtl/>
          <w:lang w:bidi="ar-IQ"/>
        </w:rPr>
        <w:softHyphen/>
        <w:t>کننده</w:t>
      </w:r>
      <w:r w:rsidRPr="00245F58">
        <w:rPr>
          <w:rtl/>
          <w:lang w:bidi="ar-IQ"/>
        </w:rPr>
        <w:softHyphen/>
        <w:t>های خود</w:t>
      </w:r>
      <w:r w:rsidRPr="00245F58">
        <w:rPr>
          <w:rtl/>
          <w:lang w:bidi="ar-IQ"/>
        </w:rPr>
        <w:softHyphen/>
        <w:t xml:space="preserve">همبستگی </w:t>
      </w:r>
      <w:r w:rsidRPr="00A643C6">
        <w:rPr>
          <w:rFonts w:asciiTheme="majorBidi" w:hAnsiTheme="majorBidi" w:cstheme="majorBidi"/>
          <w:szCs w:val="26"/>
          <w:lang w:bidi="ar-IQ"/>
        </w:rPr>
        <w:t>normalized Moreau-</w:t>
      </w:r>
      <w:proofErr w:type="spellStart"/>
      <w:r w:rsidRPr="00A643C6">
        <w:rPr>
          <w:rFonts w:asciiTheme="majorBidi" w:hAnsiTheme="majorBidi" w:cstheme="majorBidi"/>
          <w:szCs w:val="26"/>
          <w:lang w:bidi="ar-IQ"/>
        </w:rPr>
        <w:t>Broto</w:t>
      </w:r>
      <w:proofErr w:type="spellEnd"/>
      <w:r w:rsidRPr="00245F58">
        <w:rPr>
          <w:rFonts w:asciiTheme="majorBidi" w:hAnsiTheme="majorBidi" w:cstheme="majorBidi"/>
          <w:rtl/>
          <w:lang w:bidi="ar-IQ"/>
        </w:rPr>
        <w:t xml:space="preserve"> </w:t>
      </w:r>
      <w:r w:rsidRPr="00245F58">
        <w:rPr>
          <w:rtl/>
          <w:lang w:bidi="ar-IQ"/>
        </w:rPr>
        <w:t>با رابطه زیر تعریف می</w:t>
      </w:r>
      <w:r w:rsidRPr="00245F58">
        <w:rPr>
          <w:rtl/>
          <w:lang w:bidi="ar-IQ"/>
        </w:rPr>
        <w:softHyphen/>
        <w:t>شوند.</w:t>
      </w:r>
    </w:p>
    <w:p w14:paraId="6D2F4590" w14:textId="3945485A" w:rsidR="00FB483E" w:rsidRPr="009A081C" w:rsidRDefault="00311EB9" w:rsidP="00311EB9">
      <w:pPr>
        <w:jc w:val="center"/>
        <w:rPr>
          <w:rFonts w:asciiTheme="minorHAnsi" w:hAnsiTheme="minorHAnsi"/>
          <w:szCs w:val="26"/>
          <w:rtl/>
          <w:lang w:bidi="ar-IQ"/>
        </w:rPr>
      </w:pPr>
      <m:oMathPara>
        <m:oMath>
          <m:r>
            <w:rPr>
              <w:rFonts w:ascii="Cambria Math" w:hAnsi="Times New Roman" w:cs="Times New Roman"/>
              <w:noProof/>
              <w:szCs w:val="26"/>
              <w:lang w:bidi="ar-IQ"/>
            </w:rPr>
            <w:lastRenderedPageBreak/>
            <m:t>ATS</m:t>
          </m:r>
          <m:d>
            <m:d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e>
          </m:d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AC</m:t>
              </m:r>
              <m:d>
                <m:d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d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</m:e>
              </m:d>
            </m:num>
            <m:den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N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nlag</m:t>
          </m:r>
        </m:oMath>
      </m:oMathPara>
    </w:p>
    <w:p w14:paraId="648DB86A" w14:textId="77777777" w:rsidR="009A081C" w:rsidRPr="00311EB9" w:rsidRDefault="009A081C" w:rsidP="00311EB9">
      <w:pPr>
        <w:jc w:val="center"/>
        <w:rPr>
          <w:rFonts w:asciiTheme="minorHAnsi" w:hAnsiTheme="minorHAnsi"/>
          <w:szCs w:val="26"/>
          <w:rtl/>
          <w:lang w:bidi="ar-IQ"/>
        </w:rPr>
      </w:pPr>
    </w:p>
    <w:p w14:paraId="489C7495" w14:textId="1D9DBA8F" w:rsidR="00D9782F" w:rsidRDefault="00D9782F" w:rsidP="00DE43F9">
      <w:pPr>
        <w:pStyle w:val="Heading3"/>
        <w:rPr>
          <w:lang w:bidi="ar-IQ"/>
        </w:rPr>
      </w:pPr>
      <w:bookmarkStart w:id="104" w:name="_Toc82546058"/>
      <w:bookmarkStart w:id="105" w:name="_Toc82905569"/>
      <w:bookmarkStart w:id="106" w:name="_Toc93745853"/>
      <w:r>
        <w:rPr>
          <w:rtl/>
          <w:lang w:bidi="ar-IQ"/>
        </w:rPr>
        <w:t>ویژگی</w:t>
      </w:r>
      <w:bookmarkEnd w:id="104"/>
      <w:bookmarkEnd w:id="105"/>
      <w:r w:rsidR="00E42FC7">
        <w:rPr>
          <w:rtl/>
          <w:lang w:bidi="ar-IQ"/>
        </w:rPr>
        <w:t xml:space="preserve"> </w:t>
      </w:r>
      <w:r w:rsidR="00E42FC7" w:rsidRPr="009A081C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E42FC7" w:rsidRPr="009A081C">
        <w:rPr>
          <w:rFonts w:asciiTheme="majorBidi" w:hAnsiTheme="majorBidi" w:cstheme="majorBidi"/>
          <w:szCs w:val="26"/>
          <w:lang w:bidi="ar-IQ"/>
        </w:rPr>
        <w:t>-Spaced Conjoint Triad (</w:t>
      </w:r>
      <w:proofErr w:type="spellStart"/>
      <w:r w:rsidR="00E42FC7"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="00E42FC7" w:rsidRPr="009A081C">
        <w:rPr>
          <w:rFonts w:asciiTheme="majorBidi" w:hAnsiTheme="majorBidi" w:cstheme="majorBidi"/>
          <w:szCs w:val="26"/>
          <w:lang w:bidi="ar-IQ"/>
        </w:rPr>
        <w:t>)</w:t>
      </w:r>
      <w:bookmarkEnd w:id="106"/>
    </w:p>
    <w:p w14:paraId="322F9C4A" w14:textId="10FA2E7B" w:rsidR="00FB483E" w:rsidRDefault="00091D91" w:rsidP="002418A1">
      <w:pPr>
        <w:jc w:val="both"/>
        <w:rPr>
          <w:rFonts w:asciiTheme="majorBidi" w:hAnsiTheme="majorBidi" w:cstheme="majorBidi"/>
          <w:rtl/>
          <w:lang w:bidi="ar-IQ"/>
        </w:rPr>
      </w:pPr>
      <w:r w:rsidRPr="001374E4">
        <w:rPr>
          <w:rtl/>
          <w:lang w:bidi="ar-IQ"/>
        </w:rPr>
        <w:t xml:space="preserve">توصیفگر </w:t>
      </w:r>
      <w:proofErr w:type="spellStart"/>
      <w:r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Pr="001374E4">
        <w:rPr>
          <w:rtl/>
          <w:lang w:bidi="ar-IQ"/>
        </w:rPr>
        <w:t xml:space="preserve"> مبتنی بر توصیفگر </w:t>
      </w:r>
      <w:proofErr w:type="spellStart"/>
      <w:r w:rsidRPr="009A081C">
        <w:rPr>
          <w:rFonts w:asciiTheme="majorBidi" w:hAnsiTheme="majorBidi" w:cstheme="majorBidi"/>
          <w:szCs w:val="26"/>
          <w:lang w:bidi="ar-IQ"/>
        </w:rPr>
        <w:t>CTriad</w:t>
      </w:r>
      <w:proofErr w:type="spellEnd"/>
      <w:r w:rsidRPr="001374E4">
        <w:rPr>
          <w:rtl/>
          <w:lang w:bidi="ar-IQ"/>
        </w:rPr>
        <w:t xml:space="preserve"> است که نه تنها اعداد سه واحد اسیدآمینه پیوسته را محاسبه می</w:t>
      </w:r>
      <w:r w:rsidR="00EB2869" w:rsidRPr="001374E4">
        <w:rPr>
          <w:lang w:bidi="ar-IQ"/>
        </w:rPr>
        <w:softHyphen/>
      </w:r>
      <w:r w:rsidRPr="001374E4">
        <w:rPr>
          <w:rtl/>
          <w:lang w:bidi="ar-IQ"/>
        </w:rPr>
        <w:t>کند، بلکه واحدهای اسیدآمینه پیوسته را نیز در نظر می</w:t>
      </w:r>
      <w:r w:rsidRPr="001374E4">
        <w:rPr>
          <w:lang w:bidi="ar-IQ"/>
        </w:rPr>
        <w:softHyphen/>
      </w:r>
      <w:r w:rsidRPr="001374E4">
        <w:rPr>
          <w:rtl/>
          <w:lang w:bidi="ar-IQ"/>
        </w:rPr>
        <w:t>گیرد که با هر</w:t>
      </w:r>
      <w:r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Pr="001374E4">
        <w:rPr>
          <w:rtl/>
          <w:lang w:bidi="ar-IQ"/>
        </w:rPr>
        <w:t xml:space="preserve"> باقیمانده</w:t>
      </w:r>
      <w:r w:rsidRPr="001374E4">
        <w:rPr>
          <w:rStyle w:val="FootnoteReference"/>
          <w:sz w:val="24"/>
          <w:szCs w:val="24"/>
          <w:rtl/>
          <w:lang w:bidi="ar-IQ"/>
        </w:rPr>
        <w:footnoteReference w:id="57"/>
      </w:r>
      <w:r w:rsidRPr="001374E4">
        <w:rPr>
          <w:rtl/>
          <w:lang w:bidi="ar-IQ"/>
        </w:rPr>
        <w:t xml:space="preserve"> از هم جدا می شوند (</w:t>
      </w:r>
      <w:r w:rsidR="00FC788F" w:rsidRPr="001374E4">
        <w:rPr>
          <w:rtl/>
          <w:lang w:bidi="ar-IQ"/>
        </w:rPr>
        <w:t xml:space="preserve"> حداکثر مقدار پیش</w:t>
      </w:r>
      <w:r w:rsidR="00FC788F" w:rsidRPr="001374E4">
        <w:rPr>
          <w:rtl/>
          <w:lang w:bidi="ar-IQ"/>
        </w:rPr>
        <w:softHyphen/>
        <w:t>فرض</w:t>
      </w:r>
      <w:r w:rsidR="00FC788F" w:rsidRPr="00CE2980">
        <w:rPr>
          <w:szCs w:val="26"/>
          <w:rtl/>
          <w:lang w:bidi="ar-IQ"/>
        </w:rPr>
        <w:t xml:space="preserve"> </w:t>
      </w:r>
      <w:r w:rsidR="00FC788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FC788F" w:rsidRPr="001374E4">
        <w:rPr>
          <w:rFonts w:asciiTheme="minorHAnsi" w:hAnsiTheme="minorHAnsi"/>
          <w:rtl/>
          <w:lang w:bidi="ar-IQ"/>
        </w:rPr>
        <w:t xml:space="preserve"> </w:t>
      </w:r>
      <w:r w:rsidR="00C3203F" w:rsidRPr="001374E4">
        <w:rPr>
          <w:rtl/>
          <w:lang w:bidi="ar-IQ"/>
        </w:rPr>
        <w:t>در این پایان</w:t>
      </w:r>
      <w:r w:rsidR="00C3203F" w:rsidRPr="001374E4">
        <w:rPr>
          <w:rtl/>
          <w:lang w:bidi="ar-IQ"/>
        </w:rPr>
        <w:softHyphen/>
        <w:t>نامه</w:t>
      </w:r>
      <w:r w:rsidR="00FC788F" w:rsidRPr="001374E4">
        <w:rPr>
          <w:rtl/>
          <w:lang w:bidi="ar-IQ"/>
        </w:rPr>
        <w:t xml:space="preserve"> 1 تنظیم شده</w:t>
      </w:r>
      <w:r w:rsidR="00FC788F" w:rsidRPr="001374E4">
        <w:rPr>
          <w:rtl/>
          <w:lang w:bidi="ar-IQ"/>
        </w:rPr>
        <w:softHyphen/>
        <w:t>است</w:t>
      </w:r>
      <w:r w:rsidR="001E13E4">
        <w:rPr>
          <w:lang w:bidi="ar-IQ"/>
        </w:rPr>
        <w:t>(</w:t>
      </w:r>
      <w:r w:rsidR="00115E20">
        <w:rPr>
          <w:rFonts w:hint="cs"/>
          <w:rtl/>
          <w:lang w:bidi="ar-IQ"/>
        </w:rPr>
        <w:t xml:space="preserve">. </w:t>
      </w:r>
      <w:r w:rsidRPr="001374E4">
        <w:rPr>
          <w:rtl/>
          <w:lang w:bidi="ar-IQ"/>
        </w:rPr>
        <w:t xml:space="preserve">به عنوان مثال، </w:t>
      </w:r>
      <w:proofErr w:type="spellStart"/>
      <w:r w:rsidR="00802878" w:rsidRPr="00CE2980">
        <w:rPr>
          <w:rFonts w:ascii="Times New Roman" w:hAnsi="Times New Roman" w:cs="Times New Roman"/>
          <w:i/>
          <w:iCs/>
          <w:szCs w:val="26"/>
          <w:lang w:bidi="ar-IQ"/>
        </w:rPr>
        <w:t>AxRxT</w:t>
      </w:r>
      <w:proofErr w:type="spellEnd"/>
      <w:r w:rsidRPr="001374E4">
        <w:rPr>
          <w:rtl/>
          <w:lang w:bidi="ar-IQ"/>
        </w:rPr>
        <w:t xml:space="preserve"> یک سه</w:t>
      </w:r>
      <w:r w:rsidR="00802878" w:rsidRPr="001374E4">
        <w:rPr>
          <w:rtl/>
          <w:lang w:bidi="ar-IQ"/>
        </w:rPr>
        <w:softHyphen/>
      </w:r>
      <w:r w:rsidRPr="001374E4">
        <w:rPr>
          <w:rtl/>
          <w:lang w:bidi="ar-IQ"/>
        </w:rPr>
        <w:t xml:space="preserve">گانه </w:t>
      </w:r>
      <w:r w:rsidR="00802878" w:rsidRPr="001374E4">
        <w:rPr>
          <w:rtl/>
          <w:lang w:bidi="ar-IQ"/>
        </w:rPr>
        <w:t xml:space="preserve">با </w:t>
      </w:r>
      <w:r w:rsidR="0016440F" w:rsidRPr="009A081C">
        <w:rPr>
          <w:rFonts w:asciiTheme="majorBidi" w:hAnsiTheme="majorBidi" w:cstheme="majorBidi"/>
          <w:i/>
          <w:iCs/>
          <w:szCs w:val="26"/>
          <w:lang w:bidi="ar-IQ"/>
        </w:rPr>
        <w:t>k=1</w:t>
      </w:r>
      <w:r w:rsidR="00802878" w:rsidRPr="009A081C">
        <w:rPr>
          <w:rFonts w:asciiTheme="majorBidi" w:hAnsiTheme="majorBidi" w:cstheme="majorBidi"/>
          <w:szCs w:val="26"/>
          <w:lang w:bidi="ar-IQ"/>
        </w:rPr>
        <w:t xml:space="preserve"> </w:t>
      </w:r>
      <w:r w:rsidR="0016440F" w:rsidRPr="001374E4">
        <w:rPr>
          <w:rFonts w:asciiTheme="majorBidi" w:hAnsiTheme="majorBidi" w:cstheme="majorBidi"/>
          <w:rtl/>
          <w:lang w:bidi="ar-IQ"/>
        </w:rPr>
        <w:t xml:space="preserve"> </w:t>
      </w:r>
      <w:r w:rsidRPr="001374E4">
        <w:rPr>
          <w:rtl/>
          <w:lang w:bidi="ar-IQ"/>
        </w:rPr>
        <w:t>است. بنابراین، ابعاد بردار ویژگی کدگذاری شده</w:t>
      </w:r>
      <w:r w:rsidR="009A1DD7" w:rsidRPr="001374E4">
        <w:rPr>
          <w:lang w:bidi="ar-IQ"/>
        </w:rPr>
        <w:t xml:space="preserve"> </w:t>
      </w:r>
      <w:r w:rsidR="009A1DD7" w:rsidRPr="001374E4">
        <w:rPr>
          <w:rtl/>
          <w:lang w:bidi="ar-IQ"/>
        </w:rPr>
        <w:t xml:space="preserve"> در </w:t>
      </w:r>
      <w:proofErr w:type="spellStart"/>
      <w:r w:rsidR="009A1DD7" w:rsidRPr="009A081C">
        <w:rPr>
          <w:rFonts w:asciiTheme="majorBidi" w:hAnsiTheme="majorBidi" w:cstheme="majorBidi"/>
          <w:szCs w:val="26"/>
          <w:lang w:bidi="ar-IQ"/>
        </w:rPr>
        <w:t>KSCTriad</w:t>
      </w:r>
      <w:proofErr w:type="spellEnd"/>
      <w:r w:rsidR="009A1DD7" w:rsidRPr="001374E4">
        <w:rPr>
          <w:rFonts w:asciiTheme="majorBidi" w:hAnsiTheme="majorBidi" w:cstheme="majorBidi"/>
          <w:rtl/>
          <w:lang w:bidi="ar-IQ"/>
        </w:rPr>
        <w:t xml:space="preserve">، </w:t>
      </w:r>
      <w:r w:rsidR="0016440F" w:rsidRPr="00CE2980">
        <w:rPr>
          <w:rFonts w:asciiTheme="majorBidi" w:hAnsiTheme="majorBidi" w:cstheme="majorBidi"/>
          <w:szCs w:val="26"/>
          <w:lang w:bidi="ar-IQ"/>
        </w:rPr>
        <w:t>343*(</w:t>
      </w:r>
      <w:r w:rsidR="0016440F" w:rsidRPr="00CE2980">
        <w:rPr>
          <w:rFonts w:asciiTheme="majorBidi" w:hAnsiTheme="majorBidi" w:cstheme="majorBidi"/>
          <w:i/>
          <w:iCs/>
          <w:szCs w:val="26"/>
          <w:lang w:bidi="ar-IQ"/>
        </w:rPr>
        <w:t>k</w:t>
      </w:r>
      <w:r w:rsidR="0016440F" w:rsidRPr="00CE2980">
        <w:rPr>
          <w:rFonts w:asciiTheme="majorBidi" w:hAnsiTheme="majorBidi" w:cstheme="majorBidi"/>
          <w:szCs w:val="26"/>
          <w:lang w:bidi="ar-IQ"/>
        </w:rPr>
        <w:t>+1) = 686</w:t>
      </w:r>
      <w:r w:rsidR="0016440F" w:rsidRPr="00F419D7">
        <w:rPr>
          <w:rFonts w:asciiTheme="majorBidi" w:hAnsiTheme="majorBidi" w:cstheme="majorBidi"/>
          <w:rtl/>
          <w:lang w:bidi="ar-IQ"/>
        </w:rPr>
        <w:t xml:space="preserve"> </w:t>
      </w:r>
      <w:r w:rsidR="0016440F" w:rsidRPr="002418A1">
        <w:rPr>
          <w:rFonts w:asciiTheme="majorBidi" w:hAnsiTheme="majorBidi"/>
          <w:rtl/>
          <w:lang w:bidi="ar-IQ"/>
        </w:rPr>
        <w:t>است</w:t>
      </w:r>
      <w:r w:rsidR="0029299A">
        <w:rPr>
          <w:rFonts w:asciiTheme="majorBidi" w:hAnsiTheme="majorBidi" w:cstheme="majorBidi"/>
          <w:lang w:bidi="ar-IQ"/>
        </w:rPr>
        <w:t>.</w:t>
      </w:r>
    </w:p>
    <w:p w14:paraId="5C6A9D45" w14:textId="77777777" w:rsidR="00CE2980" w:rsidRPr="007F0F02" w:rsidRDefault="00CE2980" w:rsidP="002418A1">
      <w:pPr>
        <w:jc w:val="both"/>
        <w:rPr>
          <w:rFonts w:asciiTheme="majorBidi" w:hAnsiTheme="majorBidi" w:cstheme="majorBidi"/>
          <w:rtl/>
          <w:lang w:bidi="ar-IQ"/>
        </w:rPr>
      </w:pPr>
    </w:p>
    <w:p w14:paraId="7C020131" w14:textId="726E72B4" w:rsidR="00A27F5A" w:rsidRDefault="00A27F5A" w:rsidP="00DE43F9">
      <w:pPr>
        <w:pStyle w:val="Heading3"/>
        <w:rPr>
          <w:rtl/>
          <w:lang w:bidi="ar-IQ"/>
        </w:rPr>
      </w:pPr>
      <w:bookmarkStart w:id="107" w:name="_Toc93745854"/>
      <w:r w:rsidRPr="00D9782F">
        <w:rPr>
          <w:rtl/>
          <w:lang w:bidi="ar-IQ"/>
        </w:rPr>
        <w:t>ویژگی</w:t>
      </w:r>
      <w:r w:rsidR="00622DC2">
        <w:rPr>
          <w:rtl/>
          <w:lang w:bidi="ar-IQ"/>
        </w:rPr>
        <w:t xml:space="preserve"> </w:t>
      </w:r>
      <w:r w:rsidR="00622DC2" w:rsidRPr="002001F5">
        <w:rPr>
          <w:rFonts w:asciiTheme="majorBidi" w:hAnsiTheme="majorBidi" w:cstheme="majorBidi"/>
          <w:szCs w:val="26"/>
          <w:lang w:bidi="ar-IQ"/>
        </w:rPr>
        <w:t>Quasi-sequence-order (QSOrder)</w:t>
      </w:r>
      <w:bookmarkEnd w:id="107"/>
    </w:p>
    <w:p w14:paraId="22225648" w14:textId="3312B428" w:rsidR="00CC2B3F" w:rsidRPr="00003F77" w:rsidRDefault="00501E60" w:rsidP="00003F77">
      <w:pPr>
        <w:jc w:val="both"/>
        <w:rPr>
          <w:rtl/>
          <w:lang w:bidi="ar-IQ"/>
        </w:rPr>
      </w:pPr>
      <w:r w:rsidRPr="00003F77">
        <w:rPr>
          <w:rtl/>
          <w:lang w:bidi="ar-IQ"/>
        </w:rPr>
        <w:t>برای هر نوع اسید</w:t>
      </w:r>
      <w:r w:rsidR="00870CDE" w:rsidRPr="00003F77">
        <w:rPr>
          <w:lang w:bidi="ar-IQ"/>
        </w:rPr>
        <w:softHyphen/>
      </w:r>
      <w:r w:rsidRPr="00003F77">
        <w:rPr>
          <w:rtl/>
          <w:lang w:bidi="ar-IQ"/>
        </w:rPr>
        <w:t>آمینه، یک توصیف</w:t>
      </w:r>
      <w:r w:rsidRPr="00003F77">
        <w:rPr>
          <w:rtl/>
          <w:lang w:bidi="ar-IQ"/>
        </w:rPr>
        <w:softHyphen/>
        <w:t xml:space="preserve">گر </w:t>
      </w:r>
      <w:r w:rsidRPr="002001F5">
        <w:rPr>
          <w:rFonts w:asciiTheme="majorBidi" w:hAnsiTheme="majorBidi" w:cstheme="majorBidi"/>
          <w:szCs w:val="26"/>
          <w:lang w:bidi="ar-IQ"/>
        </w:rPr>
        <w:t>QSOrder</w:t>
      </w:r>
      <w:r w:rsidRPr="00003F77">
        <w:rPr>
          <w:rtl/>
          <w:lang w:bidi="ar-IQ"/>
        </w:rPr>
        <w:t xml:space="preserve"> را می</w:t>
      </w:r>
      <w:r w:rsidRPr="00003F77">
        <w:rPr>
          <w:rtl/>
          <w:lang w:bidi="ar-IQ"/>
        </w:rPr>
        <w:softHyphen/>
        <w:t>توان به صورت زیر تعریف کرد:</w:t>
      </w:r>
    </w:p>
    <w:p w14:paraId="1B4D8E00" w14:textId="342E5D20" w:rsidR="00501E60" w:rsidRPr="002001F5" w:rsidRDefault="00F46445" w:rsidP="002001F5">
      <w:pPr>
        <w:jc w:val="center"/>
        <w:rPr>
          <w:rFonts w:ascii="Times New Roman" w:hAnsi="Times New Roman" w:cs="Times New Roman"/>
          <w:noProof/>
          <w:szCs w:val="26"/>
          <w:rtl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 r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 xml:space="preserve">, 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</m:oMath>
      </m:oMathPara>
    </w:p>
    <w:p w14:paraId="12E0DD7F" w14:textId="7978334A" w:rsidR="00CE4011" w:rsidRPr="0029299A" w:rsidRDefault="00CE4011" w:rsidP="00003F77">
      <w:pPr>
        <w:jc w:val="both"/>
        <w:rPr>
          <w:rtl/>
          <w:lang w:bidi="ar-IQ"/>
        </w:rPr>
      </w:pPr>
      <w:r w:rsidRPr="0029299A">
        <w:rPr>
          <w:rtl/>
          <w:lang w:bidi="ar-IQ"/>
        </w:rPr>
        <w:t xml:space="preserve">که در آن </w:t>
      </w:r>
      <w:proofErr w:type="spellStart"/>
      <w:r w:rsidRPr="00E96AFF">
        <w:rPr>
          <w:rFonts w:ascii="Times New Roman" w:hAnsi="Times New Roman" w:cs="Times New Roman"/>
          <w:i/>
          <w:szCs w:val="26"/>
          <w:lang w:bidi="ar-IQ"/>
        </w:rPr>
        <w:t>f</w:t>
      </w:r>
      <w:r w:rsidRPr="00E96AFF">
        <w:rPr>
          <w:rFonts w:ascii="Times New Roman" w:hAnsi="Times New Roman" w:cs="Times New Roman"/>
          <w:i/>
          <w:szCs w:val="26"/>
          <w:vertAlign w:val="subscript"/>
          <w:lang w:bidi="ar-IQ"/>
        </w:rPr>
        <w:t>r</w:t>
      </w:r>
      <w:proofErr w:type="spellEnd"/>
      <w:r w:rsidRPr="00E96AFF">
        <w:rPr>
          <w:rFonts w:ascii="Times New Roman" w:hAnsi="Times New Roman" w:cs="Times New Roman"/>
          <w:szCs w:val="26"/>
          <w:lang w:bidi="ar-IQ"/>
        </w:rPr>
        <w:t xml:space="preserve"> </w:t>
      </w:r>
      <w:r w:rsidR="006234E7" w:rsidRPr="00E96AFF">
        <w:rPr>
          <w:rFonts w:ascii="Times New Roman" w:hAnsi="Times New Roman" w:cs="Times New Roman"/>
          <w:szCs w:val="26"/>
          <w:rtl/>
          <w:lang w:bidi="ar-IQ"/>
        </w:rPr>
        <w:t xml:space="preserve"> 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>وقوع نرمال شده اسید</w:t>
      </w:r>
      <w:r w:rsidR="00870CDE" w:rsidRPr="0029299A">
        <w:rPr>
          <w:lang w:bidi="ar-IQ"/>
        </w:rPr>
        <w:softHyphen/>
      </w:r>
      <w:r w:rsidRPr="0029299A">
        <w:rPr>
          <w:rtl/>
          <w:lang w:bidi="ar-IQ"/>
        </w:rPr>
        <w:t xml:space="preserve">آمینه نوع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r</w:t>
      </w:r>
      <w:r w:rsidRPr="0029299A">
        <w:rPr>
          <w:rtl/>
          <w:lang w:bidi="ar-IQ"/>
        </w:rPr>
        <w:t xml:space="preserve"> و </w:t>
      </w:r>
      <w:r w:rsidRPr="00370B54">
        <w:rPr>
          <w:rFonts w:ascii="Times New Roman" w:hAnsi="Times New Roman" w:cs="Times New Roman"/>
          <w:i/>
          <w:szCs w:val="26"/>
          <w:lang w:bidi="ar-IQ"/>
        </w:rPr>
        <w:t>w</w:t>
      </w:r>
      <w:r w:rsidRPr="0029299A">
        <w:rPr>
          <w:rFonts w:ascii="Times New Roman" w:hAnsi="Times New Roman" w:cs="Times New Roman"/>
          <w:rtl/>
          <w:lang w:bidi="ar-IQ"/>
        </w:rPr>
        <w:t xml:space="preserve"> </w:t>
      </w:r>
      <w:r w:rsidRPr="0029299A">
        <w:rPr>
          <w:rtl/>
          <w:lang w:bidi="ar-IQ"/>
        </w:rPr>
        <w:t xml:space="preserve">یک عامل وزنی است </w:t>
      </w:r>
      <w:r w:rsidRPr="00370B54">
        <w:rPr>
          <w:rFonts w:asciiTheme="majorBidi" w:hAnsiTheme="majorBidi" w:cstheme="majorBidi"/>
          <w:szCs w:val="26"/>
          <w:lang w:bidi="ar-IQ"/>
        </w:rPr>
        <w:t>(</w:t>
      </w:r>
      <w:r w:rsidRPr="00370B54">
        <w:rPr>
          <w:rFonts w:asciiTheme="majorBidi" w:hAnsiTheme="majorBidi" w:cstheme="majorBidi"/>
          <w:i/>
          <w:szCs w:val="26"/>
          <w:lang w:bidi="ar-IQ"/>
        </w:rPr>
        <w:t>w</w:t>
      </w:r>
      <w:r w:rsidRPr="00370B54">
        <w:rPr>
          <w:rFonts w:asciiTheme="majorBidi" w:hAnsiTheme="majorBidi" w:cstheme="majorBidi"/>
          <w:szCs w:val="26"/>
          <w:lang w:bidi="ar-IQ"/>
        </w:rPr>
        <w:t xml:space="preserve"> =</w:t>
      </w:r>
      <w:r w:rsidR="00493A3E" w:rsidRPr="00370B54">
        <w:rPr>
          <w:rFonts w:asciiTheme="majorBidi" w:hAnsiTheme="majorBidi" w:cstheme="majorBidi"/>
          <w:szCs w:val="26"/>
          <w:lang w:bidi="ar-IQ"/>
        </w:rPr>
        <w:t>0.1</w:t>
      </w:r>
      <w:r w:rsidRPr="00370B54">
        <w:rPr>
          <w:rFonts w:asciiTheme="majorBidi" w:hAnsiTheme="majorBidi" w:cstheme="majorBidi"/>
          <w:szCs w:val="26"/>
          <w:lang w:bidi="ar-IQ"/>
        </w:rPr>
        <w:t>)</w:t>
      </w:r>
      <w:r w:rsidR="006234E7" w:rsidRPr="0029299A">
        <w:rPr>
          <w:rFonts w:asciiTheme="majorBidi" w:hAnsiTheme="majorBidi" w:cstheme="majorBidi"/>
          <w:rtl/>
          <w:lang w:bidi="ar-IQ"/>
        </w:rPr>
        <w:t>.</w:t>
      </w:r>
      <w:r w:rsidRPr="0029299A">
        <w:rPr>
          <w:rtl/>
          <w:lang w:bidi="ar-IQ"/>
        </w:rPr>
        <w:t xml:space="preserve"> اینها اولین 20 توصی</w:t>
      </w:r>
      <w:r w:rsidR="006234E7" w:rsidRPr="0029299A">
        <w:rPr>
          <w:rtl/>
          <w:lang w:bidi="ar-IQ"/>
        </w:rPr>
        <w:t>ف</w:t>
      </w:r>
      <w:r w:rsidR="006234E7" w:rsidRPr="0029299A">
        <w:rPr>
          <w:rtl/>
          <w:lang w:bidi="ar-IQ"/>
        </w:rPr>
        <w:softHyphen/>
        <w:t xml:space="preserve">گر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="006234E7" w:rsidRPr="0029299A">
        <w:rPr>
          <w:rtl/>
          <w:lang w:bidi="ar-IQ"/>
        </w:rPr>
        <w:t xml:space="preserve"> </w:t>
      </w:r>
      <w:r w:rsidRPr="0029299A">
        <w:rPr>
          <w:rtl/>
          <w:lang w:bidi="ar-IQ"/>
        </w:rPr>
        <w:t>هستند. 30 توصیف</w:t>
      </w:r>
      <w:r w:rsidR="006234E7" w:rsidRPr="0029299A">
        <w:rPr>
          <w:rtl/>
          <w:lang w:bidi="ar-IQ"/>
        </w:rPr>
        <w:softHyphen/>
      </w:r>
      <w:r w:rsidRPr="0029299A">
        <w:rPr>
          <w:rtl/>
          <w:lang w:bidi="ar-IQ"/>
        </w:rPr>
        <w:t>گر دیگر</w:t>
      </w:r>
      <w:r w:rsidR="006234E7" w:rsidRPr="0029299A">
        <w:rPr>
          <w:rtl/>
          <w:lang w:bidi="ar-IQ"/>
        </w:rPr>
        <w:t xml:space="preserve"> </w:t>
      </w:r>
      <w:r w:rsidR="006234E7" w:rsidRPr="00370B54">
        <w:rPr>
          <w:rFonts w:asciiTheme="majorBidi" w:hAnsiTheme="majorBidi" w:cstheme="majorBidi"/>
          <w:szCs w:val="26"/>
          <w:lang w:bidi="ar-IQ"/>
        </w:rPr>
        <w:t>QSOrder</w:t>
      </w:r>
      <w:r w:rsidRPr="0029299A">
        <w:rPr>
          <w:rtl/>
          <w:lang w:bidi="ar-IQ"/>
        </w:rPr>
        <w:t xml:space="preserve"> به صورت زیر تعریف می شوند:</w:t>
      </w:r>
    </w:p>
    <w:p w14:paraId="70473183" w14:textId="0278D7D4" w:rsidR="005A3A67" w:rsidRPr="00EB655C" w:rsidRDefault="00F46445" w:rsidP="00EB655C">
      <w:pPr>
        <w:jc w:val="center"/>
        <w:rPr>
          <w:szCs w:val="26"/>
          <w:lang w:bidi="ar-IQ"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  <w:szCs w:val="26"/>
              <w:lang w:bidi="ar-IQ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Cs w:val="26"/>
                  <w:lang w:bidi="ar-IQ"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  <w:szCs w:val="26"/>
                  <w:lang w:bidi="ar-IQ"/>
                </w:rPr>
                <m:t>-</m:t>
              </m:r>
              <m:r>
                <w:rPr>
                  <w:rFonts w:ascii="Cambria Math" w:hAnsi="Times New Roman" w:cs="Times New Roman"/>
                  <w:noProof/>
                  <w:szCs w:val="26"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Cs w:val="26"/>
                      <w:lang w:bidi="ar-IQ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Cs w:val="26"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Cs w:val="26"/>
                      <w:lang w:bidi="ar-IQ"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  <w:szCs w:val="26"/>
                          <w:lang w:bidi="ar-IQ"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  <w:szCs w:val="26"/>
                              <w:lang w:bidi="ar-IQ"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Cs w:val="26"/>
                              <w:lang w:bidi="ar-IQ"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  <w:szCs w:val="26"/>
                          <w:lang w:bidi="ar-IQ"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  <w:szCs w:val="26"/>
                      <w:lang w:bidi="ar-IQ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Cs w:val="26"/>
                  <w:lang w:bidi="ar-IQ"/>
                </w:rPr>
              </m:ctrlPr>
            </m:den>
          </m:f>
          <m:r>
            <w:rPr>
              <w:rFonts w:ascii="Cambria Math" w:hAnsi="Times New Roman" w:cs="Times New Roman"/>
              <w:noProof/>
              <w:szCs w:val="26"/>
              <w:lang w:bidi="ar-IQ"/>
            </w:rPr>
            <m:t>,d=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2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…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,</m:t>
          </m:r>
          <m:r>
            <w:rPr>
              <w:rFonts w:ascii="Cambria Math" w:hAnsi="Times New Roman" w:cs="Times New Roman"/>
              <w:noProof/>
              <w:szCs w:val="26"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  <w:szCs w:val="26"/>
              <w:lang w:bidi="ar-IQ"/>
            </w:rPr>
            <m:t>+nlag</m:t>
          </m:r>
        </m:oMath>
      </m:oMathPara>
    </w:p>
    <w:p w14:paraId="3B9632E9" w14:textId="2C9F4D26" w:rsidR="002B7841" w:rsidRDefault="002B7841" w:rsidP="001615B3">
      <w:pPr>
        <w:pStyle w:val="Heading2"/>
        <w:rPr>
          <w:rtl/>
          <w:lang w:bidi="ar-IQ"/>
        </w:rPr>
      </w:pPr>
      <w:bookmarkStart w:id="108" w:name="_Toc82546059"/>
      <w:bookmarkStart w:id="109" w:name="_Toc82905570"/>
      <w:bookmarkStart w:id="110" w:name="OLE_LINK6"/>
      <w:bookmarkStart w:id="111" w:name="_Toc93745855"/>
      <w:r>
        <w:rPr>
          <w:rtl/>
          <w:lang w:bidi="ar-IQ"/>
        </w:rPr>
        <w:lastRenderedPageBreak/>
        <w:t>پیش‌پردازش داده‌</w:t>
      </w:r>
      <w:bookmarkEnd w:id="108"/>
      <w:bookmarkEnd w:id="109"/>
      <w:r w:rsidR="00A57579">
        <w:rPr>
          <w:rStyle w:val="FootnoteReference"/>
          <w:rtl/>
          <w:lang w:bidi="ar-IQ"/>
        </w:rPr>
        <w:footnoteReference w:id="58"/>
      </w:r>
      <w:bookmarkEnd w:id="111"/>
    </w:p>
    <w:bookmarkEnd w:id="110"/>
    <w:p w14:paraId="6730FA66" w14:textId="77B6DEAA" w:rsidR="005A3A67" w:rsidRDefault="005A3A67" w:rsidP="00003F77">
      <w:pPr>
        <w:jc w:val="both"/>
        <w:rPr>
          <w:rtl/>
          <w:lang w:bidi="ar-IQ"/>
        </w:rPr>
      </w:pPr>
      <w:r>
        <w:rPr>
          <w:rtl/>
          <w:lang w:bidi="ar-IQ"/>
        </w:rPr>
        <w:t>4 مرحله تحت عنوان پیش</w:t>
      </w:r>
      <w:r>
        <w:rPr>
          <w:rtl/>
          <w:lang w:bidi="ar-IQ"/>
        </w:rPr>
        <w:softHyphen/>
        <w:t>پردازش بر روی داده</w:t>
      </w:r>
      <w:r>
        <w:rPr>
          <w:rtl/>
          <w:lang w:bidi="ar-IQ"/>
        </w:rPr>
        <w:softHyphen/>
        <w:t>های هر 10 ویژگی استخراج شده اعمال شد.</w:t>
      </w:r>
    </w:p>
    <w:p w14:paraId="3D89061C" w14:textId="6A46080B" w:rsidR="00897283" w:rsidRDefault="00897283" w:rsidP="008610BC">
      <w:pPr>
        <w:jc w:val="both"/>
        <w:rPr>
          <w:lang w:bidi="ar-IQ"/>
        </w:rPr>
      </w:pPr>
      <w:r>
        <w:rPr>
          <w:rtl/>
          <w:lang w:bidi="ar-IQ"/>
        </w:rPr>
        <w:t>حذف ستون</w:t>
      </w:r>
      <w:r>
        <w:rPr>
          <w:rtl/>
          <w:lang w:bidi="ar-IQ"/>
        </w:rPr>
        <w:softHyphen/>
        <w:t xml:space="preserve">های </w:t>
      </w:r>
      <w:r w:rsidR="00862B63">
        <w:rPr>
          <w:rtl/>
          <w:lang w:bidi="ar-IQ"/>
        </w:rPr>
        <w:t xml:space="preserve">تکراری، </w:t>
      </w:r>
      <w:r w:rsidR="007A7688">
        <w:rPr>
          <w:rtl/>
          <w:lang w:bidi="ar-IQ"/>
        </w:rPr>
        <w:t>ازبین ستون</w:t>
      </w:r>
      <w:r w:rsidR="007A7688">
        <w:rPr>
          <w:rtl/>
          <w:lang w:bidi="ar-IQ"/>
        </w:rPr>
        <w:softHyphen/>
        <w:t>هایی که مقادیر تکراری داشتند</w:t>
      </w:r>
      <w:r w:rsidR="00862B63">
        <w:rPr>
          <w:rtl/>
          <w:lang w:bidi="ar-IQ"/>
        </w:rPr>
        <w:t xml:space="preserve">، همه بجز اولین ستون </w:t>
      </w:r>
      <w:r w:rsidR="007A7688">
        <w:rPr>
          <w:rtl/>
          <w:lang w:bidi="ar-IQ"/>
        </w:rPr>
        <w:t>از بین تکراری</w:t>
      </w:r>
      <w:r w:rsidR="007A7688">
        <w:rPr>
          <w:rtl/>
          <w:lang w:bidi="ar-IQ"/>
        </w:rPr>
        <w:softHyphen/>
        <w:t xml:space="preserve">ها </w:t>
      </w:r>
      <w:r w:rsidR="00862B63">
        <w:rPr>
          <w:rtl/>
          <w:lang w:bidi="ar-IQ"/>
        </w:rPr>
        <w:t>حذف شد</w:t>
      </w:r>
      <w:r w:rsidR="00EC7630">
        <w:rPr>
          <w:rtl/>
          <w:lang w:bidi="ar-IQ"/>
        </w:rPr>
        <w:t>ند</w:t>
      </w:r>
      <w:r w:rsidR="00862B63">
        <w:rPr>
          <w:rtl/>
          <w:lang w:bidi="ar-IQ"/>
        </w:rPr>
        <w:t>.</w:t>
      </w:r>
    </w:p>
    <w:p w14:paraId="0805EF14" w14:textId="2A381231" w:rsidR="00862B63" w:rsidRDefault="00AC057B" w:rsidP="008610BC">
      <w:pPr>
        <w:jc w:val="both"/>
        <w:rPr>
          <w:lang w:bidi="ar-IQ"/>
        </w:rPr>
      </w:pPr>
      <w:r>
        <w:rPr>
          <w:rtl/>
          <w:lang w:bidi="ar-IQ"/>
        </w:rPr>
        <w:t>حذف ستون با مقادیر یکسان، ستونی که برای تمام نمونه</w:t>
      </w:r>
      <w:r>
        <w:rPr>
          <w:rtl/>
          <w:lang w:bidi="ar-IQ"/>
        </w:rPr>
        <w:softHyphen/>
        <w:t>ها مقادیر یکسانی داشته باشد</w:t>
      </w:r>
      <w:r w:rsidR="00F01700" w:rsidRPr="00F01700">
        <w:rPr>
          <w:rtl/>
          <w:lang w:bidi="ar-IQ"/>
        </w:rPr>
        <w:t>؛</w:t>
      </w:r>
      <w:r w:rsidR="00F01700">
        <w:rPr>
          <w:rtl/>
          <w:lang w:bidi="ar-IQ"/>
        </w:rPr>
        <w:t xml:space="preserve"> حاوی اطلاعات</w:t>
      </w:r>
      <w:r w:rsidR="00EC7630">
        <w:rPr>
          <w:rtl/>
          <w:lang w:bidi="ar-IQ"/>
        </w:rPr>
        <w:t xml:space="preserve"> مفید</w:t>
      </w:r>
      <w:r w:rsidR="00F01700">
        <w:rPr>
          <w:rtl/>
          <w:lang w:bidi="ar-IQ"/>
        </w:rPr>
        <w:t xml:space="preserve"> نیست به</w:t>
      </w:r>
      <w:r w:rsidR="00F01700">
        <w:rPr>
          <w:rtl/>
          <w:lang w:bidi="ar-IQ"/>
        </w:rPr>
        <w:softHyphen/>
        <w:t>همین دلیل این ستون</w:t>
      </w:r>
      <w:r w:rsidR="00F01700">
        <w:rPr>
          <w:rtl/>
          <w:lang w:bidi="ar-IQ"/>
        </w:rPr>
        <w:softHyphen/>
        <w:t>ها شناسایی و حذف شد</w:t>
      </w:r>
      <w:r w:rsidR="00EC7630">
        <w:rPr>
          <w:rtl/>
          <w:lang w:bidi="ar-IQ"/>
        </w:rPr>
        <w:t>ند</w:t>
      </w:r>
      <w:r w:rsidR="00F01700">
        <w:rPr>
          <w:rtl/>
          <w:lang w:bidi="ar-IQ"/>
        </w:rPr>
        <w:t>.</w:t>
      </w:r>
    </w:p>
    <w:p w14:paraId="5098762A" w14:textId="39BB86E2" w:rsidR="00CB4D3B" w:rsidRDefault="00CB4D3B" w:rsidP="008610BC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حذف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</w:t>
      </w:r>
      <w:r>
        <w:rPr>
          <w:rtl/>
          <w:lang w:bidi="ar-IQ"/>
        </w:rPr>
        <w:t xml:space="preserve"> تکراری، </w:t>
      </w:r>
      <w:r w:rsidR="00EC7630">
        <w:rPr>
          <w:rtl/>
          <w:lang w:bidi="ar-IQ"/>
        </w:rPr>
        <w:t>نمونه</w:t>
      </w:r>
      <w:r w:rsidR="00EC7630">
        <w:rPr>
          <w:rtl/>
          <w:lang w:bidi="ar-IQ"/>
        </w:rPr>
        <w:softHyphen/>
        <w:t>هایی</w:t>
      </w:r>
      <w:r w:rsidR="00417EAA">
        <w:rPr>
          <w:rtl/>
          <w:lang w:bidi="ar-IQ"/>
        </w:rPr>
        <w:t>(سطر</w:t>
      </w:r>
      <w:r w:rsidR="00417EAA">
        <w:rPr>
          <w:rtl/>
          <w:lang w:bidi="ar-IQ"/>
        </w:rPr>
        <w:softHyphen/>
        <w:t>هایی)</w:t>
      </w:r>
      <w:r w:rsidR="00C721DC">
        <w:rPr>
          <w:rtl/>
          <w:lang w:bidi="ar-IQ"/>
        </w:rPr>
        <w:t xml:space="preserve"> که برای تمام </w:t>
      </w:r>
      <w:r w:rsidR="00EC7630">
        <w:rPr>
          <w:rtl/>
          <w:lang w:bidi="ar-IQ"/>
        </w:rPr>
        <w:t>ویژگی</w:t>
      </w:r>
      <w:r w:rsidR="00EC7630">
        <w:rPr>
          <w:rtl/>
          <w:lang w:bidi="ar-IQ"/>
        </w:rPr>
        <w:softHyphen/>
        <w:t xml:space="preserve">ها </w:t>
      </w:r>
      <w:r w:rsidR="00C721DC">
        <w:rPr>
          <w:rtl/>
          <w:lang w:bidi="ar-IQ"/>
        </w:rPr>
        <w:t>مقدار یکسانی</w:t>
      </w:r>
      <w:r w:rsidR="00D06613">
        <w:rPr>
          <w:rtl/>
          <w:lang w:bidi="ar-IQ"/>
        </w:rPr>
        <w:t xml:space="preserve"> داشتند</w:t>
      </w:r>
      <w:r w:rsidR="00C721DC">
        <w:rPr>
          <w:rtl/>
          <w:lang w:bidi="ar-IQ"/>
        </w:rPr>
        <w:t>،</w:t>
      </w:r>
      <w:r w:rsidR="0046524C">
        <w:rPr>
          <w:rtl/>
          <w:lang w:bidi="ar-IQ"/>
        </w:rPr>
        <w:t xml:space="preserve"> همگی بجز اولین نمونه</w:t>
      </w:r>
      <w:r w:rsidR="00C721DC">
        <w:rPr>
          <w:rtl/>
          <w:lang w:bidi="ar-IQ"/>
        </w:rPr>
        <w:t xml:space="preserve"> حذف شدند.</w:t>
      </w:r>
    </w:p>
    <w:p w14:paraId="6A326257" w14:textId="77777777" w:rsidR="00AE6AE2" w:rsidRDefault="00AE6AE2" w:rsidP="001E2A8D">
      <w:pPr>
        <w:jc w:val="both"/>
        <w:rPr>
          <w:rtl/>
          <w:lang w:bidi="ar-IQ"/>
        </w:rPr>
      </w:pPr>
    </w:p>
    <w:p w14:paraId="2BBB196D" w14:textId="664D7E4A" w:rsidR="00666EE3" w:rsidRDefault="00666EE3" w:rsidP="001615B3">
      <w:pPr>
        <w:pStyle w:val="Heading2"/>
        <w:rPr>
          <w:rtl/>
          <w:lang w:bidi="ar-IQ"/>
        </w:rPr>
      </w:pPr>
      <w:bookmarkStart w:id="112" w:name="_Toc93745856"/>
      <w:r>
        <w:rPr>
          <w:rtl/>
          <w:lang w:bidi="ar-IQ"/>
        </w:rPr>
        <w:t>نرمالسازی داده‌</w:t>
      </w:r>
      <w:r>
        <w:rPr>
          <w:rStyle w:val="FootnoteReference"/>
          <w:rtl/>
          <w:lang w:bidi="ar-IQ"/>
        </w:rPr>
        <w:footnoteReference w:id="59"/>
      </w:r>
      <w:bookmarkEnd w:id="112"/>
    </w:p>
    <w:p w14:paraId="0C2BE053" w14:textId="7F19DEC4" w:rsidR="009F3C16" w:rsidRPr="002C02FA" w:rsidRDefault="009F3C16" w:rsidP="001B5E35">
      <w:pPr>
        <w:jc w:val="both"/>
        <w:rPr>
          <w:rFonts w:asciiTheme="minorHAnsi" w:hAnsiTheme="minorHAnsi"/>
          <w:rtl/>
          <w:lang w:bidi="ar-IQ"/>
        </w:rPr>
      </w:pPr>
      <w:r w:rsidRPr="002C02FA">
        <w:rPr>
          <w:rtl/>
          <w:lang w:bidi="ar-IQ"/>
        </w:rPr>
        <w:t>از آنجایی که</w:t>
      </w:r>
      <w:r w:rsidR="00585780" w:rsidRPr="002C02FA">
        <w:rPr>
          <w:rtl/>
          <w:lang w:bidi="ar-IQ"/>
        </w:rPr>
        <w:t xml:space="preserve"> ممکن است</w:t>
      </w:r>
      <w:r w:rsidR="00CB40A0" w:rsidRPr="002C02FA">
        <w:rPr>
          <w:rtl/>
          <w:lang w:bidi="ar-IQ"/>
        </w:rPr>
        <w:t xml:space="preserve"> </w:t>
      </w:r>
      <w:r w:rsidR="006D2BA0" w:rsidRPr="002C02FA">
        <w:rPr>
          <w:rtl/>
          <w:lang w:bidi="ar-IQ"/>
        </w:rPr>
        <w:t>در داده</w:t>
      </w:r>
      <w:r w:rsidR="006D2BA0" w:rsidRPr="002C02FA">
        <w:rPr>
          <w:rtl/>
          <w:lang w:bidi="ar-IQ"/>
        </w:rPr>
        <w:softHyphen/>
        <w:t xml:space="preserve">ها </w:t>
      </w:r>
      <w:r w:rsidRPr="002C02FA">
        <w:rPr>
          <w:rtl/>
          <w:lang w:bidi="ar-IQ"/>
        </w:rPr>
        <w:t xml:space="preserve">ویژگی‌های متفاوت </w:t>
      </w:r>
      <w:r w:rsidR="006D2BA0" w:rsidRPr="002C02FA">
        <w:rPr>
          <w:rtl/>
          <w:lang w:bidi="ar-IQ"/>
        </w:rPr>
        <w:t>مح</w:t>
      </w:r>
      <w:r w:rsidRPr="002C02FA">
        <w:rPr>
          <w:rtl/>
          <w:lang w:bidi="ar-IQ"/>
        </w:rPr>
        <w:t xml:space="preserve">دوده‌های مختلفی </w:t>
      </w:r>
      <w:r w:rsidR="00585780" w:rsidRPr="002C02FA">
        <w:rPr>
          <w:rtl/>
          <w:lang w:bidi="ar-IQ"/>
        </w:rPr>
        <w:t>داشته باشند</w:t>
      </w:r>
      <w:r w:rsidRPr="002C02FA">
        <w:rPr>
          <w:rtl/>
          <w:lang w:bidi="ar-IQ"/>
        </w:rPr>
        <w:t>،</w:t>
      </w:r>
      <w:r w:rsidR="00CB40A0" w:rsidRPr="002C02FA">
        <w:rPr>
          <w:rtl/>
          <w:lang w:bidi="ar-IQ"/>
        </w:rPr>
        <w:t xml:space="preserve"> در این صورت</w:t>
      </w:r>
      <w:r w:rsidRPr="002C02FA">
        <w:rPr>
          <w:rtl/>
          <w:lang w:bidi="ar-IQ"/>
        </w:rPr>
        <w:t xml:space="preserve"> ویژگی‌هایی که شامل</w:t>
      </w:r>
      <w:r w:rsidR="00CB40A0" w:rsidRPr="002C02FA">
        <w:rPr>
          <w:rtl/>
          <w:lang w:bidi="ar-IQ"/>
        </w:rPr>
        <w:t xml:space="preserve"> دامنه</w:t>
      </w:r>
      <w:r w:rsidRPr="002C02FA">
        <w:rPr>
          <w:rtl/>
          <w:lang w:bidi="ar-IQ"/>
        </w:rPr>
        <w:t xml:space="preserve"> اعداد بزرگتری هستند نسبت به بقی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و</w:t>
      </w:r>
      <w:r w:rsidR="00561ECF" w:rsidRPr="002C02FA">
        <w:rPr>
          <w:rtl/>
          <w:lang w:bidi="ar-IQ"/>
        </w:rPr>
        <w:t>یژگی‌ها</w:t>
      </w:r>
      <w:r w:rsidR="006B423C" w:rsidRPr="002C02FA">
        <w:rPr>
          <w:rtl/>
          <w:lang w:bidi="ar-IQ"/>
        </w:rPr>
        <w:t xml:space="preserve"> می</w:t>
      </w:r>
      <w:r w:rsidR="006B423C" w:rsidRPr="002C02FA">
        <w:rPr>
          <w:rtl/>
          <w:lang w:bidi="ar-IQ"/>
        </w:rPr>
        <w:softHyphen/>
        <w:t>توانند</w:t>
      </w:r>
      <w:r w:rsidR="00561ECF" w:rsidRPr="002C02FA">
        <w:rPr>
          <w:rtl/>
          <w:lang w:bidi="ar-IQ"/>
        </w:rPr>
        <w:t xml:space="preserve"> تأثیر </w:t>
      </w:r>
      <w:r w:rsidR="006B423C" w:rsidRPr="002C02FA">
        <w:rPr>
          <w:rtl/>
          <w:lang w:bidi="ar-IQ"/>
        </w:rPr>
        <w:t>بیشتری</w:t>
      </w:r>
      <w:r w:rsidR="00561ECF" w:rsidRPr="002C02FA">
        <w:rPr>
          <w:rtl/>
          <w:lang w:bidi="ar-IQ"/>
        </w:rPr>
        <w:t xml:space="preserve"> روی نتیج</w:t>
      </w:r>
      <w:r w:rsidR="00811199" w:rsidRPr="002C02FA">
        <w:rPr>
          <w:rtl/>
          <w:lang w:bidi="ar-IQ"/>
        </w:rPr>
        <w:t>ه</w:t>
      </w:r>
      <w:r w:rsidRPr="002C02FA">
        <w:rPr>
          <w:rtl/>
          <w:lang w:bidi="ar-IQ"/>
        </w:rPr>
        <w:t xml:space="preserve"> پیش‌بینی داشته باشند</w:t>
      </w:r>
      <w:r w:rsidR="00CB40A0" w:rsidRPr="002C02FA">
        <w:rPr>
          <w:rtl/>
          <w:lang w:bidi="ar-IQ"/>
        </w:rPr>
        <w:t xml:space="preserve"> که این باعث سو یافتن مدل یادگیری به سمت این ویژگی</w:t>
      </w:r>
      <w:r w:rsidR="00CB40A0" w:rsidRPr="002C02FA">
        <w:rPr>
          <w:rtl/>
          <w:lang w:bidi="ar-IQ"/>
        </w:rPr>
        <w:softHyphen/>
        <w:t>ها می</w:t>
      </w:r>
      <w:r w:rsidR="00CB40A0" w:rsidRPr="002C02FA">
        <w:rPr>
          <w:rtl/>
          <w:lang w:bidi="ar-IQ"/>
        </w:rPr>
        <w:softHyphen/>
        <w:t xml:space="preserve">شود در صورتی </w:t>
      </w:r>
      <w:r w:rsidRPr="002C02FA">
        <w:rPr>
          <w:rtl/>
          <w:lang w:bidi="ar-IQ"/>
        </w:rPr>
        <w:t xml:space="preserve"> </w:t>
      </w:r>
      <w:r w:rsidR="00CB40A0" w:rsidRPr="002C02FA">
        <w:rPr>
          <w:rtl/>
          <w:lang w:bidi="ar-IQ"/>
        </w:rPr>
        <w:t>که ممکن است این ویژگی</w:t>
      </w:r>
      <w:r w:rsidR="00CB40A0" w:rsidRPr="002C02FA">
        <w:rPr>
          <w:rtl/>
          <w:lang w:bidi="ar-IQ"/>
        </w:rPr>
        <w:softHyphen/>
        <w:t>ها نسبت به ویژگی</w:t>
      </w:r>
      <w:r w:rsidR="00CB40A0" w:rsidRPr="002C02FA">
        <w:rPr>
          <w:rtl/>
          <w:lang w:bidi="ar-IQ"/>
        </w:rPr>
        <w:softHyphen/>
        <w:t xml:space="preserve">هایی ک دامنه کوچکتری دارند اهمیت کمتری داشته باشند </w:t>
      </w:r>
      <w:r w:rsidR="00981AC7">
        <w:rPr>
          <w:rFonts w:hint="cs"/>
          <w:rtl/>
          <w:lang w:bidi="ar-IQ"/>
        </w:rPr>
        <w:t>که</w:t>
      </w:r>
      <w:r w:rsidR="00CB40A0" w:rsidRPr="002C02FA">
        <w:rPr>
          <w:rtl/>
          <w:lang w:bidi="ar-IQ"/>
        </w:rPr>
        <w:t xml:space="preserve"> این اتفاق خوبی نیست، </w:t>
      </w:r>
      <w:r w:rsidR="00F6532A" w:rsidRPr="002C02FA">
        <w:rPr>
          <w:rtl/>
          <w:lang w:bidi="ar-IQ"/>
        </w:rPr>
        <w:t>به همین منظور تمام ویژگی‌ها باید</w:t>
      </w:r>
      <w:r w:rsidRPr="002C02FA">
        <w:rPr>
          <w:rtl/>
          <w:lang w:bidi="ar-IQ"/>
        </w:rPr>
        <w:t xml:space="preserve"> نرما</w:t>
      </w:r>
      <w:r w:rsidR="00811199" w:rsidRPr="002C02FA">
        <w:rPr>
          <w:rtl/>
          <w:lang w:bidi="ar-IQ"/>
        </w:rPr>
        <w:t>ل</w:t>
      </w:r>
      <w:r w:rsidRPr="002C02FA">
        <w:rPr>
          <w:rtl/>
          <w:lang w:bidi="ar-IQ"/>
        </w:rPr>
        <w:t xml:space="preserve">سازی یا استانداردسازی شوند. در این مطالعه با استفاده از روش نرمال‌سازی </w:t>
      </w:r>
      <w:r w:rsidRPr="002C02FA">
        <w:rPr>
          <w:rFonts w:asciiTheme="majorBidi" w:hAnsiTheme="majorBidi"/>
          <w:szCs w:val="26"/>
          <w:lang w:bidi="ar-IQ"/>
        </w:rPr>
        <w:t>min-max</w:t>
      </w:r>
      <w:r w:rsidRPr="002C02FA">
        <w:rPr>
          <w:rFonts w:asciiTheme="majorBidi" w:hAnsiTheme="majorBidi"/>
          <w:szCs w:val="26"/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و با</w:t>
      </w:r>
      <w:r w:rsidR="003E1EFD" w:rsidRPr="002C02FA">
        <w:rPr>
          <w:rtl/>
          <w:lang w:bidi="ar-IQ"/>
        </w:rPr>
        <w:t xml:space="preserve"> </w:t>
      </w:r>
      <w:r w:rsidR="00A13B25" w:rsidRPr="002C02FA">
        <w:rPr>
          <w:rtl/>
          <w:lang w:bidi="ar-IQ"/>
        </w:rPr>
        <w:fldChar w:fldCharType="begin"/>
      </w:r>
      <w:r w:rsidR="00A13B25" w:rsidRPr="002C02FA">
        <w:rPr>
          <w:rtl/>
          <w:lang w:bidi="ar-IQ"/>
        </w:rPr>
        <w:instrText xml:space="preserve"> </w:instrText>
      </w:r>
      <w:r w:rsidR="00A13B25" w:rsidRPr="002C02FA">
        <w:rPr>
          <w:lang w:bidi="ar-IQ"/>
        </w:rPr>
        <w:instrText>REF</w:instrText>
      </w:r>
      <w:r w:rsidR="00A13B25" w:rsidRPr="002C02FA">
        <w:rPr>
          <w:rtl/>
          <w:lang w:bidi="ar-IQ"/>
        </w:rPr>
        <w:instrText xml:space="preserve"> _</w:instrText>
      </w:r>
      <w:r w:rsidR="00A13B25" w:rsidRPr="002C02FA">
        <w:rPr>
          <w:lang w:bidi="ar-IQ"/>
        </w:rPr>
        <w:instrText>Ref82937482 \h</w:instrText>
      </w:r>
      <w:r w:rsidR="00A13B25" w:rsidRPr="002C02FA">
        <w:rPr>
          <w:rtl/>
          <w:lang w:bidi="ar-IQ"/>
        </w:rPr>
        <w:instrText xml:space="preserve"> </w:instrText>
      </w:r>
      <w:r w:rsidR="00E93353" w:rsidRPr="002C02FA">
        <w:rPr>
          <w:rtl/>
          <w:lang w:bidi="ar-IQ"/>
        </w:rPr>
        <w:instrText xml:space="preserve"> \* </w:instrText>
      </w:r>
      <w:r w:rsidR="00E93353" w:rsidRPr="002C02FA">
        <w:rPr>
          <w:lang w:bidi="ar-IQ"/>
        </w:rPr>
        <w:instrText>MERGEFORMAT</w:instrText>
      </w:r>
      <w:r w:rsidR="00E93353" w:rsidRPr="002C02FA">
        <w:rPr>
          <w:rtl/>
          <w:lang w:bidi="ar-IQ"/>
        </w:rPr>
        <w:instrText xml:space="preserve"> </w:instrText>
      </w:r>
      <w:r w:rsidR="00A13B25" w:rsidRPr="002C02FA">
        <w:rPr>
          <w:rtl/>
          <w:lang w:bidi="ar-IQ"/>
        </w:rPr>
      </w:r>
      <w:r w:rsidR="00A13B25" w:rsidRPr="002C02FA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2-7)</w:t>
      </w:r>
      <w:r w:rsidR="00A13B25" w:rsidRPr="002C02FA">
        <w:rPr>
          <w:rtl/>
          <w:lang w:bidi="ar-IQ"/>
        </w:rPr>
        <w:fldChar w:fldCharType="end"/>
      </w:r>
      <w:r w:rsidR="00A13B25" w:rsidRPr="002C02FA">
        <w:rPr>
          <w:rtl/>
          <w:lang w:bidi="ar-IQ"/>
        </w:rPr>
        <w:t xml:space="preserve"> </w:t>
      </w:r>
      <w:r w:rsidR="00AB28A3" w:rsidRPr="002C02FA">
        <w:rPr>
          <w:rtl/>
          <w:lang w:bidi="ar-IQ"/>
        </w:rPr>
        <w:t>هر</w:t>
      </w:r>
      <w:r w:rsidRPr="002C02FA">
        <w:rPr>
          <w:rtl/>
          <w:lang w:bidi="ar-IQ"/>
        </w:rPr>
        <w:t xml:space="preserve"> ویژگی‌</w:t>
      </w:r>
      <w:r w:rsidR="00AB28A3" w:rsidRPr="002C02FA">
        <w:rPr>
          <w:rtl/>
          <w:lang w:bidi="ar-IQ"/>
        </w:rPr>
        <w:t xml:space="preserve"> در مجموعه داد</w:t>
      </w:r>
      <w:r w:rsidR="00A729E5" w:rsidRPr="002C02FA">
        <w:rPr>
          <w:rtl/>
          <w:lang w:bidi="ar-IQ"/>
        </w:rPr>
        <w:t xml:space="preserve">ه </w:t>
      </w:r>
      <w:r w:rsidR="00AB28A3" w:rsidRPr="002C02FA">
        <w:rPr>
          <w:rtl/>
          <w:lang w:bidi="ar-IQ"/>
        </w:rPr>
        <w:t>به باز</w:t>
      </w:r>
      <w:r w:rsidR="00811199" w:rsidRPr="002C02FA">
        <w:rPr>
          <w:rtl/>
          <w:lang w:bidi="ar-IQ"/>
        </w:rPr>
        <w:t>ه</w:t>
      </w:r>
      <w:r w:rsidR="00AB28A3" w:rsidRPr="002C02FA">
        <w:rPr>
          <w:rtl/>
          <w:lang w:bidi="ar-IQ"/>
        </w:rPr>
        <w:t xml:space="preserve"> </w:t>
      </w:r>
      <m:oMath>
        <m:r>
          <w:rPr>
            <w:rFonts w:ascii="Cambria Math" w:hAnsi="Cambria Math"/>
            <w:lang w:bidi="ar-IQ"/>
          </w:rPr>
          <m:t>[</m:t>
        </m:r>
        <m:r>
          <m:rPr>
            <m:sty m:val="p"/>
          </m:rPr>
          <w:rPr>
            <w:rFonts w:ascii="Cambria Math" w:hAnsi="Cambria Math"/>
            <w:rtl/>
            <w:lang w:bidi="ar-IQ"/>
          </w:rPr>
          <m:t>۰،۱</m:t>
        </m:r>
        <m:r>
          <w:rPr>
            <w:rFonts w:ascii="Cambria Math" w:hAnsi="Cambria Math"/>
            <w:lang w:bidi="ar-IQ"/>
          </w:rPr>
          <m:t>]</m:t>
        </m:r>
      </m:oMath>
      <w:r w:rsidR="00AB28A3" w:rsidRPr="002C02FA">
        <w:rPr>
          <w:rtl/>
          <w:lang w:bidi="ar-IQ"/>
        </w:rPr>
        <w:t xml:space="preserve"> نگاشت شدند</w:t>
      </w:r>
      <w:r w:rsidR="00AB28A3" w:rsidRPr="002C02F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w:bookmarkStart w:id="113" w:name="_Ref82937482"/>
            <w:r>
              <w:rPr>
                <w:rtl/>
                <w:lang w:bidi="ar-IQ"/>
              </w:rPr>
              <w:lastRenderedPageBreak/>
              <w:t>رابطه (</w:t>
            </w:r>
            <w:r w:rsidR="00493A3E">
              <w:rPr>
                <w:rtl/>
                <w:lang w:bidi="ar-IQ"/>
              </w:rPr>
              <w:t>2-7</w:t>
            </w:r>
            <w:r>
              <w:rPr>
                <w:rtl/>
                <w:lang w:bidi="ar-IQ"/>
              </w:rPr>
              <w:t>)</w:t>
            </w:r>
            <w:bookmarkEnd w:id="113"/>
          </w:p>
        </w:tc>
        <w:bookmarkStart w:id="114" w:name="OLE_LINK7"/>
        <w:tc>
          <w:tcPr>
            <w:tcW w:w="7507" w:type="dxa"/>
            <w:vAlign w:val="center"/>
          </w:tcPr>
          <w:p w14:paraId="43EC2AE6" w14:textId="77777777" w:rsidR="00A13B25" w:rsidRDefault="00F46445" w:rsidP="001B18E7">
            <w:pPr>
              <w:jc w:val="both"/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  <w:lang w:bidi="ar-IQ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  <w:lang w:bidi="ar-IQ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  <w:lang w:bidi="ar-IQ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  <w:lang w:bidi="ar-IQ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bidi="ar-IQ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bidi="ar-IQ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bidi="ar-IQ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14"/>
          </w:p>
        </w:tc>
      </w:tr>
    </w:tbl>
    <w:p w14:paraId="176AB89F" w14:textId="75EF1CEC" w:rsidR="00EA7150" w:rsidRDefault="00AB28A3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هر یک از ویژگی‌های مجموعه داد</w:t>
      </w:r>
      <w:r w:rsidR="00116595">
        <w:rPr>
          <w:rtl/>
          <w:lang w:bidi="ar-IQ"/>
        </w:rPr>
        <w:t xml:space="preserve">ه </w:t>
      </w:r>
      <w:r w:rsidR="001E2A8D">
        <w:rPr>
          <w:rtl/>
          <w:lang w:bidi="ar-IQ"/>
        </w:rPr>
        <w:t>تست</w:t>
      </w:r>
      <w:r>
        <w:rPr>
          <w:rtl/>
          <w:lang w:bidi="ar-IQ"/>
        </w:rPr>
        <w:t xml:space="preserve"> مستقل </w:t>
      </w:r>
      <w:r w:rsidR="00A729E5">
        <w:rPr>
          <w:rtl/>
          <w:lang w:bidi="ar-IQ"/>
        </w:rPr>
        <w:t>و آموزش</w:t>
      </w:r>
      <w:r>
        <w:rPr>
          <w:rtl/>
          <w:lang w:bidi="ar-IQ"/>
        </w:rPr>
        <w:t xml:space="preserve"> با</w:t>
      </w:r>
      <w:r w:rsidR="003E1EFD">
        <w:rPr>
          <w:rtl/>
          <w:lang w:bidi="ar-IQ"/>
        </w:rPr>
        <w:t xml:space="preserve"> </w:t>
      </w:r>
      <w:r w:rsidR="00A13B25">
        <w:rPr>
          <w:rtl/>
          <w:lang w:bidi="ar-IQ"/>
        </w:rPr>
        <w:fldChar w:fldCharType="begin"/>
      </w:r>
      <w:r w:rsidR="00A13B25">
        <w:rPr>
          <w:rtl/>
          <w:lang w:bidi="ar-IQ"/>
        </w:rPr>
        <w:instrText xml:space="preserve"> </w:instrText>
      </w:r>
      <w:r w:rsidR="00A13B25">
        <w:rPr>
          <w:lang w:bidi="ar-IQ"/>
        </w:rPr>
        <w:instrText>REF</w:instrText>
      </w:r>
      <w:r w:rsidR="00A13B25">
        <w:rPr>
          <w:rtl/>
          <w:lang w:bidi="ar-IQ"/>
        </w:rPr>
        <w:instrText xml:space="preserve"> _</w:instrText>
      </w:r>
      <w:r w:rsidR="00A13B25">
        <w:rPr>
          <w:lang w:bidi="ar-IQ"/>
        </w:rPr>
        <w:instrText>Ref82937482 \h</w:instrText>
      </w:r>
      <w:r w:rsidR="00A13B25">
        <w:rPr>
          <w:rtl/>
          <w:lang w:bidi="ar-IQ"/>
        </w:rPr>
        <w:instrText xml:space="preserve"> </w:instrText>
      </w:r>
      <w:r w:rsidR="00E93353">
        <w:rPr>
          <w:rtl/>
          <w:lang w:bidi="ar-IQ"/>
        </w:rPr>
        <w:instrText xml:space="preserve"> \* </w:instrText>
      </w:r>
      <w:r w:rsidR="00E93353">
        <w:rPr>
          <w:lang w:bidi="ar-IQ"/>
        </w:rPr>
        <w:instrText>MERGEFORMAT</w:instrText>
      </w:r>
      <w:r w:rsidR="00E93353">
        <w:rPr>
          <w:rtl/>
          <w:lang w:bidi="ar-IQ"/>
        </w:rPr>
        <w:instrText xml:space="preserve"> </w:instrText>
      </w:r>
      <w:r w:rsidR="00A13B25">
        <w:rPr>
          <w:rtl/>
          <w:lang w:bidi="ar-IQ"/>
        </w:rPr>
      </w:r>
      <w:r w:rsidR="00A13B25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</w:t>
      </w:r>
      <w:r w:rsidR="008A2D4F">
        <w:rPr>
          <w:noProof/>
          <w:rtl/>
          <w:lang w:bidi="ar-IQ"/>
        </w:rPr>
        <w:t>2-7)</w:t>
      </w:r>
      <w:r w:rsidR="00A13B25">
        <w:rPr>
          <w:rtl/>
          <w:lang w:bidi="ar-IQ"/>
        </w:rPr>
        <w:fldChar w:fldCharType="end"/>
      </w:r>
      <w:r w:rsidR="00A13B25">
        <w:rPr>
          <w:rtl/>
          <w:lang w:bidi="ar-IQ"/>
        </w:rPr>
        <w:t xml:space="preserve"> </w:t>
      </w:r>
      <w:r>
        <w:rPr>
          <w:rtl/>
          <w:lang w:bidi="ar-IQ"/>
        </w:rPr>
        <w:t>به اعداد جدیدی نگاشت شدند.</w:t>
      </w:r>
    </w:p>
    <w:p w14:paraId="3ABC005A" w14:textId="77777777" w:rsidR="00E0063B" w:rsidRPr="004A39A6" w:rsidRDefault="00E0063B" w:rsidP="00F3501E">
      <w:pPr>
        <w:jc w:val="both"/>
        <w:rPr>
          <w:rFonts w:cs="Calibri"/>
          <w:lang w:bidi="ar-IQ"/>
        </w:rPr>
      </w:pPr>
    </w:p>
    <w:p w14:paraId="7439715E" w14:textId="77777777" w:rsidR="00AC290A" w:rsidRDefault="00AC290A" w:rsidP="001615B3">
      <w:pPr>
        <w:pStyle w:val="Heading2"/>
        <w:rPr>
          <w:lang w:bidi="ar-IQ"/>
        </w:rPr>
      </w:pPr>
      <w:bookmarkStart w:id="115" w:name="_Toc82546060"/>
      <w:bookmarkStart w:id="116" w:name="_Toc82905571"/>
      <w:bookmarkStart w:id="117" w:name="_Toc93745857"/>
      <w:r>
        <w:rPr>
          <w:rtl/>
          <w:lang w:bidi="ar-IQ"/>
        </w:rPr>
        <w:t>‌</w:t>
      </w:r>
      <w:r w:rsidRPr="00FB5CFC">
        <w:rPr>
          <w:rtl/>
          <w:lang w:bidi="ar-IQ"/>
        </w:rPr>
        <w:t xml:space="preserve"> </w:t>
      </w:r>
      <w:r>
        <w:rPr>
          <w:rtl/>
          <w:lang w:bidi="ar-IQ"/>
        </w:rPr>
        <w:t>معیارهای ارزیابی</w:t>
      </w:r>
      <w:bookmarkEnd w:id="115"/>
      <w:bookmarkEnd w:id="116"/>
      <w:bookmarkEnd w:id="117"/>
    </w:p>
    <w:p w14:paraId="5ABF1989" w14:textId="262E48AD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t xml:space="preserve"> </w:t>
      </w:r>
      <w:r>
        <w:rPr>
          <w:rtl/>
          <w:lang w:bidi="ar-IQ"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tl/>
          <w:lang w:bidi="ar-IQ"/>
        </w:rPr>
        <w:t>ه</w:t>
      </w:r>
      <w:r>
        <w:rPr>
          <w:rtl/>
          <w:lang w:bidi="ar-IQ"/>
        </w:rPr>
        <w:t xml:space="preserve"> </w:t>
      </w:r>
      <w:r w:rsidR="00C27FFC">
        <w:rPr>
          <w:rtl/>
          <w:lang w:bidi="ar-IQ"/>
        </w:rPr>
        <w:t>پیش</w:t>
      </w:r>
      <w:r w:rsidR="00C27FFC">
        <w:rPr>
          <w:rtl/>
          <w:lang w:bidi="ar-IQ"/>
        </w:rPr>
        <w:softHyphen/>
        <w:t>بینی پپتید</w:t>
      </w:r>
      <w:r w:rsidR="00C27FFC">
        <w:rPr>
          <w:rtl/>
          <w:lang w:bidi="ar-IQ"/>
        </w:rPr>
        <w:softHyphen/>
        <w:t>های ضدسرطانی</w:t>
      </w:r>
      <w:r>
        <w:rPr>
          <w:rtl/>
          <w:lang w:bidi="ar-IQ"/>
        </w:rPr>
        <w:t xml:space="preserve"> است، پارامترها و معیارهای ارزیابی بر این اساس تعریف خواهند شد.</w:t>
      </w:r>
    </w:p>
    <w:p w14:paraId="7043764E" w14:textId="605E6AD2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0"/>
      </w:r>
      <w:r>
        <w:rPr>
          <w:rtl/>
          <w:lang w:bidi="ar-IQ"/>
        </w:rPr>
        <w:t xml:space="preserve">: </w:t>
      </w:r>
      <w:r w:rsidR="00D845BF">
        <w:rPr>
          <w:rtl/>
          <w:lang w:bidi="ar-IQ"/>
        </w:rPr>
        <w:t>یک پپتید</w:t>
      </w:r>
      <w:r w:rsidR="005646E1">
        <w:rPr>
          <w:rtl/>
          <w:lang w:bidi="ar-IQ"/>
        </w:rPr>
        <w:t xml:space="preserve"> </w:t>
      </w:r>
      <w:r w:rsidR="00D845BF">
        <w:rPr>
          <w:rtl/>
          <w:lang w:bidi="ar-IQ"/>
        </w:rPr>
        <w:t>ضدسرطانی به</w:t>
      </w:r>
      <w:r>
        <w:rPr>
          <w:rtl/>
          <w:lang w:bidi="ar-IQ"/>
        </w:rPr>
        <w:t xml:space="preserve"> درستی </w:t>
      </w:r>
      <w:r w:rsidR="00D845BF">
        <w:rPr>
          <w:rtl/>
          <w:lang w:bidi="ar-IQ"/>
        </w:rPr>
        <w:t>یک پپتی</w:t>
      </w:r>
      <w:r w:rsidR="005646E1">
        <w:rPr>
          <w:rtl/>
          <w:lang w:bidi="ar-IQ"/>
        </w:rPr>
        <w:t>د ض</w:t>
      </w:r>
      <w:r w:rsidR="00D845BF">
        <w:rPr>
          <w:rtl/>
          <w:lang w:bidi="ar-IQ"/>
        </w:rPr>
        <w:t>دسرطانی اعلام شده</w:t>
      </w:r>
      <w:r w:rsidR="005646E1">
        <w:rPr>
          <w:rtl/>
          <w:lang w:bidi="ar-IQ"/>
        </w:rPr>
        <w:softHyphen/>
      </w:r>
      <w:r w:rsidR="00D845BF">
        <w:rPr>
          <w:rtl/>
          <w:lang w:bidi="ar-IQ"/>
        </w:rPr>
        <w:t>است.</w:t>
      </w:r>
      <w:r>
        <w:rPr>
          <w:rtl/>
          <w:lang w:bidi="ar-IQ"/>
        </w:rPr>
        <w:t xml:space="preserve"> تعداد این </w:t>
      </w:r>
      <w:r w:rsidR="00D845BF" w:rsidRPr="00D845BF">
        <w:rPr>
          <w:rtl/>
          <w:lang w:bidi="ar-IQ"/>
        </w:rPr>
        <w:t>پیش</w:t>
      </w:r>
      <w:r w:rsidR="00D845BF">
        <w:rPr>
          <w:rtl/>
          <w:lang w:bidi="ar-IQ"/>
        </w:rPr>
        <w:softHyphen/>
        <w:t>بین</w:t>
      </w:r>
      <w:r w:rsidR="00ED3861">
        <w:rPr>
          <w:rtl/>
          <w:lang w:bidi="ar-IQ"/>
        </w:rPr>
        <w:t>ی</w:t>
      </w:r>
      <w:r w:rsidR="00ED3861">
        <w:rPr>
          <w:rtl/>
          <w:lang w:bidi="ar-IQ"/>
        </w:rPr>
        <w:softHyphen/>
        <w:t>ها</w:t>
      </w:r>
      <w:r w:rsidR="00D845BF">
        <w:rPr>
          <w:rtl/>
          <w:lang w:bidi="ar-IQ"/>
        </w:rPr>
        <w:t xml:space="preserve"> را</w:t>
      </w:r>
      <w:r w:rsidR="00F7629E">
        <w:rPr>
          <w:rFonts w:hint="cs"/>
          <w:rtl/>
          <w:lang w:bidi="ar-IQ"/>
        </w:rPr>
        <w:t xml:space="preserve"> با</w:t>
      </w:r>
      <w:r>
        <w:rPr>
          <w:rtl/>
          <w:lang w:bidi="ar-IQ"/>
        </w:rPr>
        <w:t xml:space="preserve"> </w:t>
      </w:r>
      <w:r w:rsidRPr="00FB5CFC">
        <w:rPr>
          <w:rFonts w:asciiTheme="majorBidi" w:hAnsiTheme="majorBidi" w:cstheme="majorBidi"/>
          <w:lang w:bidi="ar-IQ"/>
        </w:rPr>
        <w:t>TP</w:t>
      </w:r>
      <w:r>
        <w:rPr>
          <w:rtl/>
          <w:lang w:bidi="ar-IQ"/>
        </w:rPr>
        <w:t xml:space="preserve"> نشان می‌دهند</w:t>
      </w:r>
      <w:r w:rsidR="00075AB1">
        <w:rPr>
          <w:rtl/>
          <w:lang w:bidi="ar-IQ"/>
        </w:rPr>
        <w:t>.</w:t>
      </w:r>
    </w:p>
    <w:p w14:paraId="0AAEB419" w14:textId="64846ABB" w:rsidR="0098634B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ثبت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1"/>
      </w:r>
      <w:r>
        <w:rPr>
          <w:rtl/>
          <w:lang w:bidi="ar-IQ"/>
        </w:rPr>
        <w:t>:</w:t>
      </w:r>
      <w:r w:rsidR="005646E1">
        <w:rPr>
          <w:rtl/>
          <w:lang w:bidi="ar-IQ"/>
        </w:rPr>
        <w:t xml:space="preserve"> یک پپتید غیر</w:t>
      </w:r>
      <w:r w:rsidR="005646E1">
        <w:rPr>
          <w:rtl/>
          <w:lang w:bidi="ar-IQ"/>
        </w:rPr>
        <w:softHyphen/>
        <w:t>ضد</w:t>
      </w:r>
      <w:r w:rsidR="005646E1">
        <w:rPr>
          <w:rtl/>
          <w:lang w:bidi="ar-IQ"/>
        </w:rPr>
        <w:softHyphen/>
        <w:t>سرطانی به اشتباه یک پپتید ضدسرطانی اعلام شده</w:t>
      </w:r>
      <w:r w:rsidR="005646E1">
        <w:rPr>
          <w:rtl/>
          <w:lang w:bidi="ar-IQ"/>
        </w:rPr>
        <w:softHyphen/>
        <w:t>است</w:t>
      </w:r>
      <w:r w:rsidR="0098634B">
        <w:rPr>
          <w:rtl/>
          <w:lang w:bidi="ar-IQ"/>
        </w:rPr>
        <w:t xml:space="preserve">. 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را با </w:t>
      </w:r>
      <w:r w:rsidR="0098634B" w:rsidRPr="00FB5CFC">
        <w:rPr>
          <w:rFonts w:asciiTheme="majorBidi" w:hAnsiTheme="majorBidi" w:cstheme="majorBidi"/>
          <w:lang w:bidi="ar-IQ"/>
        </w:rPr>
        <w:t>FP</w:t>
      </w:r>
      <w:r w:rsidR="0098634B">
        <w:rPr>
          <w:rtl/>
          <w:lang w:bidi="ar-IQ"/>
        </w:rPr>
        <w:t xml:space="preserve"> نشان می‌دهند. </w:t>
      </w:r>
    </w:p>
    <w:p w14:paraId="1AA831F3" w14:textId="4F39D062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CB12C5">
        <w:rPr>
          <w:rStyle w:val="FootnoteReference"/>
          <w:rtl/>
          <w:lang w:bidi="ar-IQ"/>
        </w:rPr>
        <w:footnoteReference w:id="62"/>
      </w:r>
      <w:r>
        <w:rPr>
          <w:rtl/>
          <w:lang w:bidi="ar-IQ"/>
        </w:rPr>
        <w:t>:</w:t>
      </w:r>
      <w:r w:rsidR="0098634B">
        <w:rPr>
          <w:rtl/>
          <w:lang w:bidi="ar-IQ"/>
        </w:rPr>
        <w:t xml:space="preserve"> یک پپتید غیر</w:t>
      </w:r>
      <w:r w:rsidR="0098634B">
        <w:rPr>
          <w:rtl/>
          <w:lang w:bidi="ar-IQ"/>
        </w:rPr>
        <w:softHyphen/>
        <w:t>ضدسرطانی به درستی یک پپتید غیر</w:t>
      </w:r>
      <w:r w:rsidR="0098634B">
        <w:rPr>
          <w:rtl/>
          <w:lang w:bidi="ar-IQ"/>
        </w:rPr>
        <w:softHyphen/>
        <w:t>ضدسرطانی اعلام شده</w:t>
      </w:r>
      <w:r w:rsidR="0098634B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</w:t>
      </w:r>
      <w:r w:rsidR="0098634B" w:rsidRPr="00D845BF">
        <w:rPr>
          <w:rtl/>
          <w:lang w:bidi="ar-IQ"/>
        </w:rPr>
        <w:t>پیش</w:t>
      </w:r>
      <w:r w:rsidR="0098634B">
        <w:rPr>
          <w:rtl/>
          <w:lang w:bidi="ar-IQ"/>
        </w:rPr>
        <w:softHyphen/>
        <w:t>بینی</w:t>
      </w:r>
      <w:r w:rsidR="0098634B">
        <w:rPr>
          <w:rtl/>
          <w:lang w:bidi="ar-IQ"/>
        </w:rPr>
        <w:softHyphen/>
        <w:t xml:space="preserve">ها </w:t>
      </w:r>
      <w:r>
        <w:rPr>
          <w:rtl/>
          <w:lang w:bidi="ar-IQ"/>
        </w:rPr>
        <w:t xml:space="preserve">را با </w:t>
      </w:r>
      <w:r w:rsidRPr="00FB5CFC">
        <w:rPr>
          <w:rFonts w:asciiTheme="majorBidi" w:hAnsiTheme="majorBidi" w:cstheme="majorBidi"/>
          <w:lang w:bidi="ar-IQ"/>
        </w:rPr>
        <w:t>TN</w:t>
      </w:r>
      <w:r>
        <w:rPr>
          <w:rtl/>
          <w:lang w:bidi="ar-IQ"/>
        </w:rPr>
        <w:t xml:space="preserve"> نشان می‌دهند.</w:t>
      </w:r>
    </w:p>
    <w:p w14:paraId="4190EB94" w14:textId="745A1B8D" w:rsidR="00AC290A" w:rsidRDefault="00AC290A" w:rsidP="00F3501E">
      <w:pPr>
        <w:jc w:val="both"/>
        <w:rPr>
          <w:rtl/>
          <w:lang w:bidi="ar-IQ"/>
        </w:rPr>
      </w:pPr>
      <w:r>
        <w:rPr>
          <w:rtl/>
          <w:lang w:bidi="ar-IQ"/>
        </w:rPr>
        <w:t>منفی</w:t>
      </w:r>
      <w:r w:rsidR="005065FC">
        <w:rPr>
          <w:lang w:bidi="ar-IQ"/>
        </w:rPr>
        <w:softHyphen/>
      </w:r>
      <w:r>
        <w:rPr>
          <w:rtl/>
          <w:lang w:bidi="ar-IQ"/>
        </w:rPr>
        <w:t>کاذب</w:t>
      </w:r>
      <w:r w:rsidR="00CB12C5">
        <w:rPr>
          <w:rStyle w:val="FootnoteReference"/>
          <w:rtl/>
          <w:lang w:bidi="ar-IQ"/>
        </w:rPr>
        <w:footnoteReference w:id="63"/>
      </w:r>
      <w:r>
        <w:rPr>
          <w:rtl/>
          <w:lang w:bidi="ar-IQ"/>
        </w:rPr>
        <w:t>:</w:t>
      </w:r>
      <w:r w:rsidR="00F72985">
        <w:rPr>
          <w:rtl/>
          <w:lang w:bidi="ar-IQ"/>
        </w:rPr>
        <w:t xml:space="preserve"> یک پپتید </w:t>
      </w:r>
      <w:r w:rsidR="00F72985">
        <w:rPr>
          <w:rtl/>
          <w:lang w:bidi="ar-IQ"/>
        </w:rPr>
        <w:softHyphen/>
        <w:t>ضد</w:t>
      </w:r>
      <w:r w:rsidR="00F72985">
        <w:rPr>
          <w:rtl/>
          <w:lang w:bidi="ar-IQ"/>
        </w:rPr>
        <w:softHyphen/>
        <w:t>سرطانی به اشتباه یک پپتید غیر</w:t>
      </w:r>
      <w:r w:rsidR="00F72985">
        <w:rPr>
          <w:rtl/>
          <w:lang w:bidi="ar-IQ"/>
        </w:rPr>
        <w:softHyphen/>
        <w:t>ضدسرطانی اعلام شده</w:t>
      </w:r>
      <w:r w:rsidR="00F72985">
        <w:rPr>
          <w:rtl/>
          <w:lang w:bidi="ar-IQ"/>
        </w:rPr>
        <w:softHyphen/>
        <w:t xml:space="preserve">است. </w:t>
      </w:r>
      <w:r>
        <w:rPr>
          <w:rtl/>
          <w:lang w:bidi="ar-IQ"/>
        </w:rPr>
        <w:t xml:space="preserve">تعداد این </w:t>
      </w:r>
      <w:r w:rsidR="001302F4">
        <w:rPr>
          <w:rFonts w:hint="cs"/>
          <w:rtl/>
          <w:lang w:bidi="ar-IQ"/>
        </w:rPr>
        <w:t>پیش</w:t>
      </w:r>
      <w:r w:rsidR="001302F4">
        <w:rPr>
          <w:rtl/>
          <w:lang w:bidi="ar-IQ"/>
        </w:rPr>
        <w:softHyphen/>
      </w:r>
      <w:r w:rsidR="001302F4">
        <w:rPr>
          <w:rFonts w:hint="cs"/>
          <w:rtl/>
          <w:lang w:bidi="ar-IQ"/>
        </w:rPr>
        <w:t>بینی</w:t>
      </w:r>
      <w:r w:rsidR="001302F4">
        <w:rPr>
          <w:rtl/>
          <w:lang w:bidi="ar-IQ"/>
        </w:rPr>
        <w:softHyphen/>
      </w:r>
      <w:r w:rsidR="001302F4">
        <w:rPr>
          <w:rFonts w:hint="cs"/>
          <w:rtl/>
          <w:lang w:bidi="ar-IQ"/>
        </w:rPr>
        <w:t>ها</w:t>
      </w:r>
      <w:r>
        <w:rPr>
          <w:rtl/>
          <w:lang w:bidi="ar-IQ"/>
        </w:rPr>
        <w:t xml:space="preserve"> را با </w:t>
      </w:r>
      <w:r w:rsidRPr="00FB5CFC">
        <w:rPr>
          <w:rFonts w:asciiTheme="majorBidi" w:hAnsiTheme="majorBidi" w:cstheme="majorBidi"/>
          <w:lang w:bidi="ar-IQ"/>
        </w:rPr>
        <w:t>FN</w:t>
      </w:r>
      <w:r>
        <w:rPr>
          <w:rtl/>
          <w:lang w:bidi="ar-IQ"/>
        </w:rPr>
        <w:t xml:space="preserve"> نشان می‌دهند. </w:t>
      </w:r>
    </w:p>
    <w:p w14:paraId="6FAA5E5C" w14:textId="1584D574" w:rsidR="00AC290A" w:rsidRDefault="00AC290A" w:rsidP="00F3501E">
      <w:pPr>
        <w:jc w:val="both"/>
        <w:rPr>
          <w:rtl/>
          <w:lang w:bidi="ar-IQ"/>
        </w:rPr>
      </w:pPr>
      <w:r>
        <w:rPr>
          <w:lang w:bidi="ar-IQ"/>
        </w:rPr>
        <w:lastRenderedPageBreak/>
        <w:t xml:space="preserve"> </w:t>
      </w:r>
      <w:r w:rsidRPr="009F1E89">
        <w:rPr>
          <w:rtl/>
          <w:lang w:bidi="ar-IQ"/>
        </w:rPr>
        <w:t>در ادامه معیارهای ارزیابی</w:t>
      </w:r>
      <w:r w:rsidR="00643460" w:rsidRPr="009F1E89">
        <w:rPr>
          <w:rtl/>
          <w:lang w:bidi="ar-IQ"/>
        </w:rPr>
        <w:t xml:space="preserve"> بر</w:t>
      </w:r>
      <w:r w:rsidR="00643460" w:rsidRPr="009F1E89">
        <w:rPr>
          <w:rtl/>
          <w:lang w:bidi="ar-IQ"/>
        </w:rPr>
        <w:softHyphen/>
        <w:t>اساس این پارامتر</w:t>
      </w:r>
      <w:r w:rsidR="00643460" w:rsidRPr="009F1E89">
        <w:rPr>
          <w:rtl/>
          <w:lang w:bidi="ar-IQ"/>
        </w:rPr>
        <w:softHyphen/>
        <w:t xml:space="preserve">ها </w:t>
      </w:r>
      <w:r w:rsidR="00AC5EB5" w:rsidRPr="009F1E89">
        <w:rPr>
          <w:rtl/>
          <w:lang w:bidi="ar-IQ"/>
        </w:rPr>
        <w:t>بیان می</w:t>
      </w:r>
      <w:r w:rsidR="00AC5EB5" w:rsidRPr="009F1E89">
        <w:rPr>
          <w:rtl/>
          <w:lang w:bidi="ar-IQ"/>
        </w:rPr>
        <w:softHyphen/>
        <w:t>شود</w:t>
      </w:r>
      <w:r w:rsidR="00AC5EB5">
        <w:rPr>
          <w:rtl/>
          <w:lang w:bidi="ar-IQ"/>
        </w:rPr>
        <w:t>.</w:t>
      </w:r>
    </w:p>
    <w:p w14:paraId="23FD89F3" w14:textId="77777777" w:rsidR="00E619C2" w:rsidRDefault="00E619C2" w:rsidP="00075AB1">
      <w:pPr>
        <w:jc w:val="both"/>
        <w:rPr>
          <w:lang w:bidi="ar-IQ"/>
        </w:rPr>
      </w:pPr>
    </w:p>
    <w:p w14:paraId="75F2E834" w14:textId="7A71A148" w:rsidR="00AC290A" w:rsidRDefault="00AC290A" w:rsidP="00DE43F9">
      <w:pPr>
        <w:pStyle w:val="Heading3"/>
        <w:rPr>
          <w:rtl/>
          <w:lang w:bidi="ar-IQ"/>
        </w:rPr>
      </w:pPr>
      <w:bookmarkStart w:id="118" w:name="_Toc82546061"/>
      <w:bookmarkStart w:id="119" w:name="_Toc82905572"/>
      <w:bookmarkStart w:id="120" w:name="_Toc93745858"/>
      <w:r>
        <w:rPr>
          <w:rtl/>
          <w:lang w:bidi="ar-IQ"/>
        </w:rPr>
        <w:t>حساسیت</w:t>
      </w:r>
      <w:bookmarkEnd w:id="118"/>
      <w:bookmarkEnd w:id="119"/>
      <w:r w:rsidR="005065FC">
        <w:rPr>
          <w:rStyle w:val="FootnoteReference"/>
          <w:rtl/>
          <w:lang w:bidi="ar-IQ"/>
        </w:rPr>
        <w:footnoteReference w:id="64"/>
      </w:r>
      <w:bookmarkEnd w:id="120"/>
    </w:p>
    <w:p w14:paraId="02C30B9B" w14:textId="2B655D75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ثبت</w:t>
      </w:r>
      <w:r w:rsidR="005065FC">
        <w:rPr>
          <w:lang w:bidi="ar-IQ"/>
        </w:rPr>
        <w:softHyphen/>
      </w:r>
      <w:r>
        <w:rPr>
          <w:rtl/>
          <w:lang w:bidi="ar-IQ"/>
        </w:rPr>
        <w:t>صحیح</w:t>
      </w:r>
      <w:r w:rsidR="00B17644">
        <w:rPr>
          <w:rFonts w:asciiTheme="minorHAnsi" w:hAnsiTheme="minorHAnsi"/>
          <w:lang w:bidi="ar-IQ"/>
        </w:rPr>
        <w:t>(</w:t>
      </w:r>
      <w:r w:rsidR="00B17644" w:rsidRPr="00FB5CFC">
        <w:rPr>
          <w:rFonts w:asciiTheme="majorBidi" w:hAnsiTheme="majorBidi" w:cstheme="majorBidi"/>
          <w:lang w:bidi="ar-IQ"/>
        </w:rPr>
        <w:t>TP</w:t>
      </w:r>
      <w:r w:rsidR="00B17644">
        <w:rPr>
          <w:rFonts w:asciiTheme="majorBidi" w:hAnsiTheme="majorBidi" w:cstheme="majorBidi"/>
          <w:lang w:bidi="ar-IQ"/>
        </w:rPr>
        <w:t xml:space="preserve">) </w:t>
      </w:r>
      <w:r>
        <w:rPr>
          <w:rtl/>
          <w:lang w:bidi="ar-IQ"/>
        </w:rPr>
        <w:t xml:space="preserve"> را حساسیت</w:t>
      </w:r>
      <w:r w:rsidR="00665AAF">
        <w:rPr>
          <w:rtl/>
          <w:lang w:bidi="ar-IQ"/>
        </w:rPr>
        <w:t xml:space="preserve"> یا یاد</w:t>
      </w:r>
      <w:r w:rsidR="00665AAF">
        <w:rPr>
          <w:rtl/>
          <w:lang w:bidi="ar-IQ"/>
        </w:rPr>
        <w:softHyphen/>
        <w:t>آوری</w:t>
      </w:r>
      <w:r w:rsidR="00665AAF">
        <w:rPr>
          <w:rStyle w:val="FootnoteReference"/>
          <w:rtl/>
          <w:lang w:bidi="ar-IQ"/>
        </w:rPr>
        <w:footnoteReference w:id="65"/>
      </w:r>
      <w:r w:rsidR="00665AAF">
        <w:rPr>
          <w:rtl/>
          <w:lang w:bidi="ar-IQ"/>
        </w:rPr>
        <w:t xml:space="preserve"> </w:t>
      </w:r>
      <w:r>
        <w:rPr>
          <w:rtl/>
          <w:lang w:bidi="ar-IQ"/>
        </w:rPr>
        <w:t xml:space="preserve">گویند و </w:t>
      </w:r>
      <w:r w:rsidR="007F05EE">
        <w:rPr>
          <w:rtl/>
          <w:lang w:bidi="ar-IQ"/>
        </w:rPr>
        <w:t>از</w:t>
      </w:r>
      <w:r>
        <w:rPr>
          <w:rtl/>
          <w:lang w:bidi="ar-IQ"/>
        </w:rPr>
        <w:t xml:space="preserve"> </w:t>
      </w:r>
      <w:r w:rsidR="00682100">
        <w:rPr>
          <w:rtl/>
          <w:lang w:bidi="ar-IQ"/>
        </w:rPr>
        <w:fldChar w:fldCharType="begin"/>
      </w:r>
      <w:r w:rsidR="00682100">
        <w:rPr>
          <w:rtl/>
          <w:lang w:bidi="ar-IQ"/>
        </w:rPr>
        <w:instrText xml:space="preserve"> </w:instrText>
      </w:r>
      <w:r w:rsidR="00682100">
        <w:rPr>
          <w:lang w:bidi="ar-IQ"/>
        </w:rPr>
        <w:instrText>REF</w:instrText>
      </w:r>
      <w:r w:rsidR="00682100">
        <w:rPr>
          <w:rtl/>
          <w:lang w:bidi="ar-IQ"/>
        </w:rPr>
        <w:instrText xml:space="preserve"> _</w:instrText>
      </w:r>
      <w:r w:rsidR="00682100">
        <w:rPr>
          <w:lang w:bidi="ar-IQ"/>
        </w:rPr>
        <w:instrText>Ref82937397 \h</w:instrText>
      </w:r>
      <w:r w:rsidR="00682100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682100">
        <w:rPr>
          <w:rtl/>
          <w:lang w:bidi="ar-IQ"/>
        </w:rPr>
      </w:r>
      <w:r w:rsidR="00682100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</w:t>
      </w:r>
      <w:r w:rsidR="008A2D4F">
        <w:rPr>
          <w:noProof/>
          <w:rtl/>
          <w:lang w:bidi="ar-IQ"/>
        </w:rPr>
        <w:t>2-8)</w:t>
      </w:r>
      <w:r w:rsidR="00682100">
        <w:rPr>
          <w:rtl/>
          <w:lang w:bidi="ar-IQ"/>
        </w:rPr>
        <w:fldChar w:fldCharType="end"/>
      </w:r>
      <w:r w:rsidR="00682100">
        <w:rPr>
          <w:rtl/>
          <w:lang w:bidi="ar-IQ"/>
        </w:rPr>
        <w:t xml:space="preserve"> </w:t>
      </w:r>
      <w:r w:rsidR="007F05EE">
        <w:rPr>
          <w:rtl/>
          <w:lang w:bidi="ar-IQ"/>
        </w:rPr>
        <w:t>بدست می</w:t>
      </w:r>
      <w:r w:rsidR="007F05EE">
        <w:rPr>
          <w:rtl/>
          <w:lang w:bidi="ar-IQ"/>
        </w:rPr>
        <w:softHyphen/>
        <w:t>آید</w:t>
      </w:r>
      <w:r>
        <w:rPr>
          <w:rtl/>
          <w:lang w:bidi="ar-IQ"/>
        </w:rPr>
        <w:t>.</w:t>
      </w:r>
      <w:r w:rsidR="00E8732A">
        <w:rPr>
          <w:rtl/>
          <w:lang w:bidi="ar-IQ"/>
        </w:rPr>
        <w:t xml:space="preserve"> ب</w:t>
      </w:r>
      <w:r w:rsidR="007503F9">
        <w:rPr>
          <w:rtl/>
          <w:lang w:bidi="ar-IQ"/>
        </w:rPr>
        <w:t>ا توجه به این رابطه می‌</w:t>
      </w:r>
      <w:r>
        <w:rPr>
          <w:rtl/>
          <w:lang w:bidi="ar-IQ"/>
        </w:rPr>
        <w:t>توان دریافت که هر چه تعداد</w:t>
      </w:r>
      <w:r w:rsidR="00E8732A">
        <w:rPr>
          <w:rtl/>
          <w:lang w:bidi="ar-IQ"/>
        </w:rPr>
        <w:t xml:space="preserve"> پپتید</w:t>
      </w:r>
      <w:r w:rsidR="00E8732A">
        <w:rPr>
          <w:rtl/>
          <w:lang w:bidi="ar-IQ"/>
        </w:rPr>
        <w:softHyphen/>
        <w:t>های ضد</w:t>
      </w:r>
      <w:r w:rsidR="00E8732A">
        <w:rPr>
          <w:rtl/>
          <w:lang w:bidi="ar-IQ"/>
        </w:rPr>
        <w:softHyphen/>
        <w:t>سرطانی</w:t>
      </w:r>
      <w:r>
        <w:rPr>
          <w:rtl/>
          <w:lang w:bidi="ar-IQ"/>
        </w:rPr>
        <w:t xml:space="preserve"> که به اشتباه </w:t>
      </w:r>
      <w:r w:rsidR="00E8732A">
        <w:rPr>
          <w:rtl/>
          <w:lang w:bidi="ar-IQ"/>
        </w:rPr>
        <w:t>پپتید غیر</w:t>
      </w:r>
      <w:r w:rsidR="00E8732A">
        <w:rPr>
          <w:rtl/>
          <w:lang w:bidi="ar-IQ"/>
        </w:rPr>
        <w:softHyphen/>
        <w:t>ضدسرطانی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پیش‌بینی شده‌اند؛ کمتر</w:t>
      </w:r>
      <w:r w:rsidR="006A4B8C">
        <w:rPr>
          <w:rtl/>
          <w:lang w:bidi="ar-IQ"/>
        </w:rPr>
        <w:t xml:space="preserve"> </w:t>
      </w:r>
      <w:r>
        <w:rPr>
          <w:rtl/>
          <w:lang w:bidi="ar-IQ"/>
        </w:rPr>
        <w:t>باشد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یعنی منفی</w:t>
      </w:r>
      <w:r w:rsidR="005A1DD3">
        <w:rPr>
          <w:rtl/>
          <w:lang w:bidi="ar-IQ"/>
        </w:rPr>
        <w:softHyphen/>
        <w:t xml:space="preserve">کاذب </w:t>
      </w:r>
      <w:r w:rsidR="005A1DD3">
        <w:rPr>
          <w:rFonts w:asciiTheme="minorHAnsi" w:hAnsiTheme="minorHAnsi"/>
          <w:lang w:bidi="ar-IQ"/>
        </w:rPr>
        <w:t>(</w:t>
      </w:r>
      <w:r w:rsidR="005A1DD3" w:rsidRPr="00FB5CFC">
        <w:rPr>
          <w:rFonts w:asciiTheme="majorBidi" w:hAnsiTheme="majorBidi" w:cstheme="majorBidi"/>
          <w:lang w:bidi="ar-IQ"/>
        </w:rPr>
        <w:t>FN</w:t>
      </w:r>
      <w:r w:rsidR="005A1DD3">
        <w:rPr>
          <w:rFonts w:asciiTheme="majorBidi" w:hAnsiTheme="majorBidi" w:cstheme="majorBidi"/>
          <w:lang w:bidi="ar-IQ"/>
        </w:rPr>
        <w:t>)</w:t>
      </w:r>
      <w:r w:rsidR="005A1DD3">
        <w:rPr>
          <w:rtl/>
          <w:lang w:bidi="ar-IQ"/>
        </w:rPr>
        <w:t xml:space="preserve"> کمتر باشد، </w:t>
      </w:r>
      <w:r w:rsidR="00963238">
        <w:rPr>
          <w:rtl/>
          <w:lang w:bidi="ar-IQ"/>
        </w:rPr>
        <w:fldChar w:fldCharType="begin"/>
      </w:r>
      <w:r w:rsidR="00963238">
        <w:rPr>
          <w:rtl/>
          <w:lang w:bidi="ar-IQ"/>
        </w:rPr>
        <w:instrText xml:space="preserve"> </w:instrText>
      </w:r>
      <w:r w:rsidR="00963238">
        <w:rPr>
          <w:lang w:bidi="ar-IQ"/>
        </w:rPr>
        <w:instrText>REF</w:instrText>
      </w:r>
      <w:r w:rsidR="00963238">
        <w:rPr>
          <w:rtl/>
          <w:lang w:bidi="ar-IQ"/>
        </w:rPr>
        <w:instrText xml:space="preserve"> _</w:instrText>
      </w:r>
      <w:r w:rsidR="00963238">
        <w:rPr>
          <w:lang w:bidi="ar-IQ"/>
        </w:rPr>
        <w:instrText>Ref82937397 \h</w:instrText>
      </w:r>
      <w:r w:rsidR="00963238">
        <w:rPr>
          <w:rtl/>
          <w:lang w:bidi="ar-IQ"/>
        </w:rPr>
        <w:instrText xml:space="preserve"> </w:instrText>
      </w:r>
      <w:r w:rsidR="001901D9">
        <w:rPr>
          <w:rtl/>
          <w:lang w:bidi="ar-IQ"/>
        </w:rPr>
        <w:instrText xml:space="preserve"> \* </w:instrText>
      </w:r>
      <w:r w:rsidR="001901D9">
        <w:rPr>
          <w:lang w:bidi="ar-IQ"/>
        </w:rPr>
        <w:instrText>MERGEFORMAT</w:instrText>
      </w:r>
      <w:r w:rsidR="001901D9">
        <w:rPr>
          <w:rtl/>
          <w:lang w:bidi="ar-IQ"/>
        </w:rPr>
        <w:instrText xml:space="preserve"> </w:instrText>
      </w:r>
      <w:r w:rsidR="00963238">
        <w:rPr>
          <w:rtl/>
          <w:lang w:bidi="ar-IQ"/>
        </w:rPr>
      </w:r>
      <w:r w:rsidR="00963238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</w:t>
      </w:r>
      <w:r w:rsidR="008A2D4F">
        <w:rPr>
          <w:noProof/>
          <w:rtl/>
          <w:lang w:bidi="ar-IQ"/>
        </w:rPr>
        <w:t>2-8)</w:t>
      </w:r>
      <w:r w:rsidR="00963238">
        <w:rPr>
          <w:rtl/>
          <w:lang w:bidi="ar-IQ"/>
        </w:rPr>
        <w:fldChar w:fldCharType="end"/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به عدد یک نزدیک‌تر</w:t>
      </w:r>
      <w:r w:rsidR="00963238">
        <w:rPr>
          <w:rtl/>
          <w:lang w:bidi="ar-IQ"/>
        </w:rPr>
        <w:t xml:space="preserve"> </w:t>
      </w:r>
      <w:r>
        <w:rPr>
          <w:rtl/>
          <w:lang w:bidi="ar-IQ"/>
        </w:rPr>
        <w:t>و حساسیت الگوریتم</w:t>
      </w:r>
      <w:r w:rsidR="007503F9">
        <w:rPr>
          <w:rtl/>
          <w:lang w:bidi="ar-IQ"/>
        </w:rPr>
        <w:t xml:space="preserve"> برای پیش‌بینی</w:t>
      </w:r>
      <w:r>
        <w:rPr>
          <w:rtl/>
          <w:lang w:bidi="ar-IQ"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21" w:name="_Ref82937397"/>
            <w:r>
              <w:rPr>
                <w:rtl/>
                <w:lang w:bidi="ar-IQ"/>
              </w:rPr>
              <w:t>رابطه (</w:t>
            </w:r>
            <w:r w:rsidR="007D45BE">
              <w:rPr>
                <w:rtl/>
                <w:lang w:bidi="ar-IQ"/>
              </w:rPr>
              <w:t>2-8</w:t>
            </w:r>
            <w:r>
              <w:rPr>
                <w:rtl/>
                <w:lang w:bidi="ar-IQ"/>
              </w:rPr>
              <w:t>)</w:t>
            </w:r>
            <w:bookmarkEnd w:id="121"/>
          </w:p>
        </w:tc>
        <w:tc>
          <w:tcPr>
            <w:tcW w:w="7507" w:type="dxa"/>
            <w:vAlign w:val="center"/>
          </w:tcPr>
          <w:p w14:paraId="2980C587" w14:textId="648BBF90" w:rsidR="00341D96" w:rsidRDefault="00682100" w:rsidP="00341D9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N</m:t>
                    </m:r>
                  </m:den>
                </m:f>
              </m:oMath>
            </m:oMathPara>
          </w:p>
        </w:tc>
      </w:tr>
      <w:tr w:rsidR="00341D96" w14:paraId="7B59F46D" w14:textId="77777777" w:rsidTr="004E6566">
        <w:tc>
          <w:tcPr>
            <w:tcW w:w="1320" w:type="dxa"/>
            <w:vAlign w:val="center"/>
          </w:tcPr>
          <w:p w14:paraId="620CE601" w14:textId="77777777" w:rsidR="00341D96" w:rsidRDefault="00341D96" w:rsidP="004E6566">
            <w:pPr>
              <w:rPr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23E09FAA" w14:textId="22771B68" w:rsidR="00341D96" w:rsidRDefault="00341D96" w:rsidP="00341D96">
            <w:pPr>
              <w:rPr>
                <w:rFonts w:ascii="Calibri" w:hAnsi="Calibri"/>
                <w:lang w:bidi="ar-IQ"/>
              </w:rPr>
            </w:pPr>
          </w:p>
        </w:tc>
      </w:tr>
    </w:tbl>
    <w:p w14:paraId="7D3034E3" w14:textId="70A11C16" w:rsidR="00AC290A" w:rsidRPr="00864773" w:rsidRDefault="00AC290A" w:rsidP="00DE43F9">
      <w:pPr>
        <w:pStyle w:val="Heading3"/>
        <w:rPr>
          <w:lang w:bidi="ar-IQ"/>
        </w:rPr>
      </w:pPr>
      <w:bookmarkStart w:id="122" w:name="_Toc82546062"/>
      <w:bookmarkStart w:id="123" w:name="_Toc82905573"/>
      <w:bookmarkStart w:id="124" w:name="_Toc93745859"/>
      <w:r>
        <w:rPr>
          <w:rtl/>
          <w:lang w:bidi="ar-IQ"/>
        </w:rPr>
        <w:t>اختصاصیت</w:t>
      </w:r>
      <w:bookmarkEnd w:id="122"/>
      <w:bookmarkEnd w:id="123"/>
      <w:r w:rsidR="00F75848">
        <w:rPr>
          <w:rStyle w:val="FootnoteReference"/>
          <w:rtl/>
          <w:lang w:bidi="ar-IQ"/>
        </w:rPr>
        <w:footnoteReference w:id="66"/>
      </w:r>
      <w:bookmarkEnd w:id="124"/>
    </w:p>
    <w:p w14:paraId="3D69F362" w14:textId="0F39AF62" w:rsidR="00AC290A" w:rsidRDefault="00AC290A" w:rsidP="004B3EA5">
      <w:pPr>
        <w:jc w:val="both"/>
        <w:rPr>
          <w:rtl/>
          <w:lang w:bidi="ar-IQ"/>
        </w:rPr>
      </w:pPr>
      <w:r>
        <w:rPr>
          <w:rtl/>
          <w:lang w:bidi="ar-IQ"/>
        </w:rPr>
        <w:t>توانایی یک الگوریتم یادگیری ماشین برای تشخیص مقادیر منفی</w:t>
      </w:r>
      <w:r w:rsidR="00631F41">
        <w:rPr>
          <w:lang w:bidi="ar-IQ"/>
        </w:rPr>
        <w:softHyphen/>
      </w:r>
      <w:r>
        <w:rPr>
          <w:rtl/>
          <w:lang w:bidi="ar-IQ"/>
        </w:rPr>
        <w:t>صحیح</w:t>
      </w:r>
      <w:r w:rsidR="00631F41">
        <w:rPr>
          <w:rtl/>
          <w:lang w:bidi="ar-IQ"/>
        </w:rPr>
        <w:t xml:space="preserve"> </w:t>
      </w:r>
      <w:r w:rsidR="00631F41">
        <w:rPr>
          <w:rFonts w:asciiTheme="minorHAnsi" w:hAnsiTheme="minorHAnsi"/>
          <w:lang w:bidi="ar-IQ"/>
        </w:rPr>
        <w:t>(</w:t>
      </w:r>
      <w:r w:rsidR="00631F41" w:rsidRPr="00FB5CFC">
        <w:rPr>
          <w:rFonts w:asciiTheme="majorBidi" w:hAnsiTheme="majorBidi" w:cstheme="majorBidi"/>
          <w:lang w:bidi="ar-IQ"/>
        </w:rPr>
        <w:t>TN</w:t>
      </w:r>
      <w:r w:rsidR="00631F41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را اختصاصیت گویند </w:t>
      </w:r>
      <w:r w:rsidR="00487F58">
        <w:rPr>
          <w:rtl/>
          <w:lang w:bidi="ar-IQ"/>
        </w:rPr>
        <w:t xml:space="preserve">و از </w:t>
      </w:r>
      <w:r w:rsidR="00487F58">
        <w:rPr>
          <w:rtl/>
          <w:lang w:bidi="ar-IQ"/>
        </w:rPr>
        <w:fldChar w:fldCharType="begin"/>
      </w:r>
      <w:r w:rsidR="00487F58">
        <w:rPr>
          <w:rtl/>
          <w:lang w:bidi="ar-IQ"/>
        </w:rPr>
        <w:instrText xml:space="preserve"> </w:instrText>
      </w:r>
      <w:r w:rsidR="00487F58">
        <w:rPr>
          <w:lang w:bidi="ar-IQ"/>
        </w:rPr>
        <w:instrText>REF</w:instrText>
      </w:r>
      <w:r w:rsidR="00487F58">
        <w:rPr>
          <w:rtl/>
          <w:lang w:bidi="ar-IQ"/>
        </w:rPr>
        <w:instrText xml:space="preserve"> _</w:instrText>
      </w:r>
      <w:r w:rsidR="00487F58">
        <w:rPr>
          <w:lang w:bidi="ar-IQ"/>
        </w:rPr>
        <w:instrText>Ref82937397 \h</w:instrText>
      </w:r>
      <w:r w:rsidR="00487F58">
        <w:rPr>
          <w:rtl/>
          <w:lang w:bidi="ar-IQ"/>
        </w:rPr>
        <w:instrText xml:space="preserve"> </w:instrText>
      </w:r>
      <w:r w:rsidR="00B15DDE">
        <w:rPr>
          <w:rtl/>
          <w:lang w:bidi="ar-IQ"/>
        </w:rPr>
        <w:instrText xml:space="preserve"> \* </w:instrText>
      </w:r>
      <w:r w:rsidR="00B15DDE">
        <w:rPr>
          <w:lang w:bidi="ar-IQ"/>
        </w:rPr>
        <w:instrText>MERGEFORMAT</w:instrText>
      </w:r>
      <w:r w:rsidR="00B15DDE">
        <w:rPr>
          <w:rtl/>
          <w:lang w:bidi="ar-IQ"/>
        </w:rPr>
        <w:instrText xml:space="preserve"> </w:instrText>
      </w:r>
      <w:r w:rsidR="00487F58">
        <w:rPr>
          <w:rtl/>
          <w:lang w:bidi="ar-IQ"/>
        </w:rPr>
      </w:r>
      <w:r w:rsidR="00487F58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</w:t>
      </w:r>
      <w:r w:rsidR="008A2D4F">
        <w:rPr>
          <w:noProof/>
          <w:rtl/>
          <w:lang w:bidi="ar-IQ"/>
        </w:rPr>
        <w:t>2-8)</w:t>
      </w:r>
      <w:r w:rsidR="00487F58">
        <w:rPr>
          <w:rtl/>
          <w:lang w:bidi="ar-IQ"/>
        </w:rPr>
        <w:fldChar w:fldCharType="end"/>
      </w:r>
      <w:r w:rsidR="00487F58">
        <w:rPr>
          <w:rtl/>
          <w:lang w:bidi="ar-IQ"/>
        </w:rPr>
        <w:t xml:space="preserve"> بدست می</w:t>
      </w:r>
      <w:r w:rsidR="00487F58">
        <w:rPr>
          <w:rtl/>
          <w:lang w:bidi="ar-IQ"/>
        </w:rPr>
        <w:softHyphen/>
        <w:t>آید</w:t>
      </w:r>
      <w:r w:rsidR="00553BC0">
        <w:rPr>
          <w:rtl/>
          <w:lang w:bidi="ar-IQ"/>
        </w:rPr>
        <w:t>.</w:t>
      </w:r>
      <w:r w:rsidR="005A1DD3" w:rsidRPr="005A1DD3">
        <w:rPr>
          <w:rtl/>
          <w:lang w:bidi="ar-IQ"/>
        </w:rPr>
        <w:t xml:space="preserve"> </w:t>
      </w:r>
      <w:r w:rsidR="005A1DD3">
        <w:rPr>
          <w:rtl/>
          <w:lang w:bidi="ar-IQ"/>
        </w:rPr>
        <w:t>با توجه به این رابطه می‌توان دریافت که هر چه تعداد پپتید</w:t>
      </w:r>
      <w:r w:rsidR="005A1DD3">
        <w:rPr>
          <w:rtl/>
          <w:lang w:bidi="ar-IQ"/>
        </w:rPr>
        <w:softHyphen/>
        <w:t xml:space="preserve">های </w:t>
      </w:r>
      <w:r w:rsidR="002C5C06">
        <w:rPr>
          <w:rtl/>
          <w:lang w:bidi="ar-IQ"/>
        </w:rPr>
        <w:t>غیر</w:t>
      </w:r>
      <w:r w:rsidR="002C5C06">
        <w:rPr>
          <w:rtl/>
          <w:lang w:bidi="ar-IQ"/>
        </w:rPr>
        <w:softHyphen/>
      </w:r>
      <w:r w:rsidR="005A1DD3">
        <w:rPr>
          <w:rtl/>
          <w:lang w:bidi="ar-IQ"/>
        </w:rPr>
        <w:t>ضد</w:t>
      </w:r>
      <w:r w:rsidR="005A1DD3">
        <w:rPr>
          <w:rtl/>
          <w:lang w:bidi="ar-IQ"/>
        </w:rPr>
        <w:softHyphen/>
        <w:t>سرطانی که به اشتباه پپتید</w:t>
      </w:r>
      <w:r w:rsidR="002C5C06">
        <w:rPr>
          <w:rtl/>
          <w:lang w:bidi="ar-IQ"/>
        </w:rPr>
        <w:t xml:space="preserve"> </w:t>
      </w:r>
      <w:r w:rsidR="005A1DD3">
        <w:rPr>
          <w:rtl/>
          <w:lang w:bidi="ar-IQ"/>
        </w:rPr>
        <w:softHyphen/>
        <w:t>ضدسرطانی</w:t>
      </w:r>
      <w:r w:rsidR="00E268B0">
        <w:rPr>
          <w:rtl/>
          <w:lang w:bidi="ar-IQ"/>
        </w:rPr>
        <w:t xml:space="preserve"> </w:t>
      </w:r>
      <w:r w:rsidR="005A1DD3">
        <w:rPr>
          <w:rtl/>
          <w:lang w:bidi="ar-IQ"/>
        </w:rPr>
        <w:t>پیش‌بینی شده‌اند؛ کمتر باشد،</w:t>
      </w:r>
      <w:r w:rsidR="00E268B0">
        <w:rPr>
          <w:rtl/>
          <w:lang w:bidi="ar-IQ"/>
        </w:rPr>
        <w:t xml:space="preserve"> </w:t>
      </w:r>
      <w:r>
        <w:rPr>
          <w:rtl/>
          <w:lang w:bidi="ar-IQ"/>
        </w:rPr>
        <w:t>یعنی مثبت کاذب</w:t>
      </w:r>
      <w:r w:rsidR="00E268B0">
        <w:rPr>
          <w:rtl/>
          <w:lang w:bidi="ar-IQ"/>
        </w:rPr>
        <w:t xml:space="preserve"> </w:t>
      </w:r>
      <w:r w:rsidR="00E268B0">
        <w:rPr>
          <w:rFonts w:asciiTheme="minorHAnsi" w:hAnsiTheme="minorHAnsi"/>
          <w:lang w:bidi="ar-IQ"/>
        </w:rPr>
        <w:t>(</w:t>
      </w:r>
      <w:r w:rsidR="00E268B0" w:rsidRPr="00FB5CFC">
        <w:rPr>
          <w:rFonts w:asciiTheme="majorBidi" w:hAnsiTheme="majorBidi" w:cstheme="majorBidi"/>
          <w:lang w:bidi="ar-IQ"/>
        </w:rPr>
        <w:t>FP</w:t>
      </w:r>
      <w:r w:rsidR="00E268B0">
        <w:rPr>
          <w:rFonts w:asciiTheme="majorBidi" w:hAnsiTheme="majorBidi" w:cstheme="majorBidi"/>
          <w:lang w:bidi="ar-IQ"/>
        </w:rPr>
        <w:t>)</w:t>
      </w:r>
      <w:r>
        <w:rPr>
          <w:rtl/>
          <w:lang w:bidi="ar-IQ"/>
        </w:rPr>
        <w:t xml:space="preserve"> کمتر باشد، </w:t>
      </w:r>
      <w:r w:rsidR="003E49AB">
        <w:rPr>
          <w:rtl/>
          <w:lang w:bidi="ar-IQ"/>
        </w:rPr>
        <w:t>رابطه (</w:t>
      </w:r>
      <w:r w:rsidR="00FE52FE">
        <w:rPr>
          <w:rtl/>
          <w:lang w:bidi="ar-IQ"/>
        </w:rPr>
        <w:t>2-9</w:t>
      </w:r>
      <w:r w:rsidR="003E49AB">
        <w:rPr>
          <w:rtl/>
          <w:lang w:bidi="ar-IQ"/>
        </w:rPr>
        <w:t>)</w:t>
      </w:r>
      <w:r w:rsidR="003E49AB">
        <w:rPr>
          <w:lang w:bidi="ar-IQ"/>
        </w:rPr>
        <w:t xml:space="preserve"> </w:t>
      </w:r>
      <w:r>
        <w:rPr>
          <w:rtl/>
          <w:lang w:bidi="ar-IQ"/>
        </w:rPr>
        <w:t xml:space="preserve">به عدد یک نزدیک‌تر </w:t>
      </w:r>
      <w:r w:rsidR="003E49AB">
        <w:rPr>
          <w:rtl/>
          <w:lang w:bidi="ar-IQ"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25" w:name="_Ref82937315"/>
            <w:r>
              <w:rPr>
                <w:rtl/>
                <w:lang w:bidi="ar-IQ"/>
              </w:rPr>
              <w:t>رابطه</w:t>
            </w:r>
            <w:r w:rsidR="00622C8B">
              <w:rPr>
                <w:rtl/>
                <w:lang w:bidi="ar-IQ"/>
              </w:rPr>
              <w:t xml:space="preserve"> </w:t>
            </w:r>
            <w:r>
              <w:rPr>
                <w:rtl/>
                <w:lang w:bidi="ar-IQ"/>
              </w:rPr>
              <w:t>(</w:t>
            </w:r>
            <w:r w:rsidR="00536386">
              <w:rPr>
                <w:rtl/>
                <w:lang w:bidi="ar-IQ"/>
              </w:rPr>
              <w:t>2-9</w:t>
            </w:r>
            <w:r>
              <w:rPr>
                <w:rtl/>
                <w:lang w:bidi="ar-IQ"/>
              </w:rPr>
              <w:t>)</w:t>
            </w:r>
            <w:bookmarkEnd w:id="125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  <w:rPr>
          <w:lang w:bidi="ar-IQ"/>
        </w:rPr>
      </w:pPr>
      <w:bookmarkStart w:id="126" w:name="_Toc82546063"/>
      <w:bookmarkStart w:id="127" w:name="_Toc82905574"/>
      <w:bookmarkStart w:id="128" w:name="_Toc93745860"/>
      <w:r>
        <w:rPr>
          <w:rtl/>
          <w:lang w:bidi="ar-IQ"/>
        </w:rPr>
        <w:lastRenderedPageBreak/>
        <w:t>صحت</w:t>
      </w:r>
      <w:bookmarkEnd w:id="126"/>
      <w:bookmarkEnd w:id="127"/>
      <w:r w:rsidR="00EB7B7D">
        <w:rPr>
          <w:rStyle w:val="FootnoteReference"/>
          <w:rtl/>
          <w:lang w:bidi="ar-IQ"/>
        </w:rPr>
        <w:footnoteReference w:id="67"/>
      </w:r>
      <w:bookmarkEnd w:id="128"/>
    </w:p>
    <w:p w14:paraId="3B9DC367" w14:textId="2EB26809" w:rsidR="00596AC3" w:rsidRDefault="000676B8" w:rsidP="000826BB">
      <w:pPr>
        <w:jc w:val="both"/>
        <w:rPr>
          <w:rtl/>
          <w:lang w:bidi="ar-IQ"/>
        </w:rPr>
      </w:pPr>
      <w:r>
        <w:rPr>
          <w:rtl/>
          <w:lang w:bidi="ar-IQ"/>
        </w:rPr>
        <w:t>یکی</w:t>
      </w:r>
      <w:r>
        <w:rPr>
          <w:rtl/>
          <w:lang w:bidi="ar-IQ"/>
        </w:rPr>
        <w:softHyphen/>
        <w:t xml:space="preserve">دیگر از </w:t>
      </w:r>
      <w:r w:rsidR="00AC290A">
        <w:rPr>
          <w:rtl/>
          <w:lang w:bidi="ar-IQ"/>
        </w:rPr>
        <w:t xml:space="preserve">معیارهای ارزیابی صحت است </w:t>
      </w:r>
      <w:r w:rsidR="00622C8B">
        <w:rPr>
          <w:rtl/>
          <w:lang w:bidi="ar-IQ"/>
        </w:rPr>
        <w:t xml:space="preserve">و از </w:t>
      </w:r>
      <w:r w:rsidR="00622C8B">
        <w:rPr>
          <w:rtl/>
          <w:lang w:bidi="ar-IQ"/>
        </w:rPr>
        <w:fldChar w:fldCharType="begin"/>
      </w:r>
      <w:r w:rsidR="00622C8B">
        <w:rPr>
          <w:rtl/>
          <w:lang w:bidi="ar-IQ"/>
        </w:rPr>
        <w:instrText xml:space="preserve"> </w:instrText>
      </w:r>
      <w:r w:rsidR="00622C8B">
        <w:rPr>
          <w:lang w:bidi="ar-IQ"/>
        </w:rPr>
        <w:instrText>REF</w:instrText>
      </w:r>
      <w:r w:rsidR="00622C8B">
        <w:rPr>
          <w:rtl/>
          <w:lang w:bidi="ar-IQ"/>
        </w:rPr>
        <w:instrText xml:space="preserve"> _</w:instrText>
      </w:r>
      <w:r w:rsidR="00622C8B">
        <w:rPr>
          <w:lang w:bidi="ar-IQ"/>
        </w:rPr>
        <w:instrText>Ref82937397 \h</w:instrText>
      </w:r>
      <w:r w:rsidR="00622C8B">
        <w:rPr>
          <w:rtl/>
          <w:lang w:bidi="ar-IQ"/>
        </w:rPr>
        <w:instrText xml:space="preserve"> </w:instrText>
      </w:r>
      <w:r w:rsidR="00C621AE">
        <w:rPr>
          <w:rtl/>
          <w:lang w:bidi="ar-IQ"/>
        </w:rPr>
        <w:instrText xml:space="preserve"> \* </w:instrText>
      </w:r>
      <w:r w:rsidR="00C621AE">
        <w:rPr>
          <w:lang w:bidi="ar-IQ"/>
        </w:rPr>
        <w:instrText>MERGEFORMAT</w:instrText>
      </w:r>
      <w:r w:rsidR="00C621AE">
        <w:rPr>
          <w:rtl/>
          <w:lang w:bidi="ar-IQ"/>
        </w:rPr>
        <w:instrText xml:space="preserve"> </w:instrText>
      </w:r>
      <w:r w:rsidR="00622C8B">
        <w:rPr>
          <w:rtl/>
          <w:lang w:bidi="ar-IQ"/>
        </w:rPr>
      </w:r>
      <w:r w:rsidR="00622C8B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</w:t>
      </w:r>
      <w:r w:rsidR="008A2D4F">
        <w:rPr>
          <w:noProof/>
          <w:rtl/>
          <w:lang w:bidi="ar-IQ"/>
        </w:rPr>
        <w:t>2-8)</w:t>
      </w:r>
      <w:r w:rsidR="00622C8B">
        <w:rPr>
          <w:rtl/>
          <w:lang w:bidi="ar-IQ"/>
        </w:rPr>
        <w:fldChar w:fldCharType="end"/>
      </w:r>
      <w:r w:rsidR="00622C8B">
        <w:rPr>
          <w:rtl/>
          <w:lang w:bidi="ar-IQ"/>
        </w:rPr>
        <w:t xml:space="preserve"> بدست می</w:t>
      </w:r>
      <w:r w:rsidR="00622C8B">
        <w:rPr>
          <w:rtl/>
          <w:lang w:bidi="ar-IQ"/>
        </w:rPr>
        <w:softHyphen/>
        <w:t>آید</w:t>
      </w:r>
      <w:r w:rsidR="00AC290A">
        <w:rPr>
          <w:rtl/>
          <w:lang w:bidi="ar-IQ"/>
        </w:rPr>
        <w:t>. این معیار نشان می‌دهد چند درصد از داده‌ها به درستی طبق</w:t>
      </w:r>
      <w:r w:rsidR="00B53F40">
        <w:rPr>
          <w:rtl/>
          <w:lang w:bidi="ar-IQ"/>
        </w:rPr>
        <w:t>ه‌بندی شده‌</w:t>
      </w:r>
      <w:r w:rsidR="00AC290A">
        <w:rPr>
          <w:rtl/>
          <w:lang w:bidi="ar-IQ"/>
        </w:rPr>
        <w:t>اند.</w:t>
      </w:r>
    </w:p>
    <w:p w14:paraId="2E708CD9" w14:textId="2DFC1F64" w:rsidR="00AC290A" w:rsidRDefault="00596AC3" w:rsidP="00682100">
      <w:pPr>
        <w:jc w:val="both"/>
        <w:rPr>
          <w:rtl/>
          <w:lang w:bidi="ar-IQ"/>
        </w:rPr>
      </w:pPr>
      <w:r>
        <w:rPr>
          <w:rtl/>
          <w:lang w:bidi="ar-IQ"/>
        </w:rPr>
        <w:t>رابطه (</w:t>
      </w:r>
      <w:r w:rsidR="005904CD">
        <w:rPr>
          <w:rtl/>
          <w:lang w:bidi="ar-IQ"/>
        </w:rPr>
        <w:t>2-10</w:t>
      </w:r>
      <w:r>
        <w:rPr>
          <w:rtl/>
          <w:lang w:bidi="ar-IQ"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lang w:bidi="ar-IQ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  <w:lang w:bidi="ar-IQ"/>
        </w:rPr>
      </w:pPr>
    </w:p>
    <w:p w14:paraId="34945373" w14:textId="1E2D8DFB" w:rsidR="00AC290A" w:rsidRDefault="00AC290A" w:rsidP="00DE43F9">
      <w:pPr>
        <w:pStyle w:val="Heading3"/>
        <w:rPr>
          <w:lang w:bidi="ar-IQ"/>
        </w:rPr>
      </w:pPr>
      <w:bookmarkStart w:id="129" w:name="_Toc82546064"/>
      <w:bookmarkStart w:id="130" w:name="_Toc82905575"/>
      <w:bookmarkStart w:id="131" w:name="_Toc93745861"/>
      <w:r>
        <w:rPr>
          <w:rtl/>
          <w:lang w:bidi="ar-IQ"/>
        </w:rPr>
        <w:t>دقت</w:t>
      </w:r>
      <w:bookmarkEnd w:id="129"/>
      <w:bookmarkEnd w:id="130"/>
      <w:r w:rsidR="00946DD0">
        <w:rPr>
          <w:rStyle w:val="FootnoteReference"/>
          <w:rtl/>
          <w:lang w:bidi="ar-IQ"/>
        </w:rPr>
        <w:footnoteReference w:id="68"/>
      </w:r>
      <w:bookmarkEnd w:id="131"/>
    </w:p>
    <w:p w14:paraId="3952289C" w14:textId="684E2E00" w:rsidR="00AC290A" w:rsidRDefault="00682100" w:rsidP="000826B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دقت</w:t>
      </w:r>
      <w:r w:rsidR="00AC290A">
        <w:rPr>
          <w:rtl/>
          <w:lang w:bidi="ar-IQ"/>
        </w:rPr>
        <w:t xml:space="preserve"> نشان دهند</w:t>
      </w:r>
      <w:r w:rsidR="00EB7B7D">
        <w:rPr>
          <w:rtl/>
          <w:lang w:bidi="ar-IQ"/>
        </w:rPr>
        <w:t>ه</w:t>
      </w:r>
      <w:r w:rsidR="00AC290A">
        <w:rPr>
          <w:rtl/>
          <w:lang w:bidi="ar-IQ"/>
        </w:rPr>
        <w:t xml:space="preserve"> نسبت تعداد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که توسط الگوریتم یادگیری ماشین به درستی مثبت گزارش شده است به تعداد تمام </w:t>
      </w:r>
      <w:r w:rsidR="00386408">
        <w:rPr>
          <w:rtl/>
          <w:lang w:bidi="ar-IQ"/>
        </w:rPr>
        <w:t>پپتید</w:t>
      </w:r>
      <w:r w:rsidR="00386408">
        <w:rPr>
          <w:rtl/>
          <w:lang w:bidi="ar-IQ"/>
        </w:rPr>
        <w:softHyphen/>
        <w:t>های ضد</w:t>
      </w:r>
      <w:r w:rsidR="00386408">
        <w:rPr>
          <w:rtl/>
          <w:lang w:bidi="ar-IQ"/>
        </w:rPr>
        <w:softHyphen/>
        <w:t>سرطانی</w:t>
      </w:r>
      <w:r w:rsidR="00AC290A">
        <w:rPr>
          <w:rtl/>
          <w:lang w:bidi="ar-IQ"/>
        </w:rPr>
        <w:t xml:space="preserve"> است؛ می‌باشد و با</w:t>
      </w:r>
      <w:r w:rsidR="00D34E1A">
        <w:rPr>
          <w:lang w:bidi="ar-IQ"/>
        </w:rPr>
        <w:t xml:space="preserve"> </w:t>
      </w:r>
      <w:r w:rsidR="004E6566">
        <w:rPr>
          <w:rtl/>
          <w:lang w:bidi="ar-IQ"/>
        </w:rPr>
        <w:fldChar w:fldCharType="begin"/>
      </w:r>
      <w:r w:rsidR="004E6566">
        <w:rPr>
          <w:rtl/>
          <w:lang w:bidi="ar-IQ"/>
        </w:rPr>
        <w:instrText xml:space="preserve"> </w:instrText>
      </w:r>
      <w:r w:rsidR="004E6566">
        <w:rPr>
          <w:lang w:bidi="ar-IQ"/>
        </w:rPr>
        <w:instrText>REF</w:instrText>
      </w:r>
      <w:r w:rsidR="004E6566">
        <w:rPr>
          <w:rtl/>
          <w:lang w:bidi="ar-IQ"/>
        </w:rPr>
        <w:instrText xml:space="preserve"> _</w:instrText>
      </w:r>
      <w:r w:rsidR="004E6566">
        <w:rPr>
          <w:lang w:bidi="ar-IQ"/>
        </w:rPr>
        <w:instrText>Ref82937018 \h</w:instrText>
      </w:r>
      <w:r w:rsidR="004E6566">
        <w:rPr>
          <w:rtl/>
          <w:lang w:bidi="ar-IQ"/>
        </w:rPr>
        <w:instrText xml:space="preserve"> </w:instrText>
      </w:r>
      <w:r w:rsidR="008D610A">
        <w:rPr>
          <w:rtl/>
          <w:lang w:bidi="ar-IQ"/>
        </w:rPr>
        <w:instrText xml:space="preserve"> \* </w:instrText>
      </w:r>
      <w:r w:rsidR="008D610A">
        <w:rPr>
          <w:lang w:bidi="ar-IQ"/>
        </w:rPr>
        <w:instrText>MERGEFORMAT</w:instrText>
      </w:r>
      <w:r w:rsidR="008D610A">
        <w:rPr>
          <w:rtl/>
          <w:lang w:bidi="ar-IQ"/>
        </w:rPr>
        <w:instrText xml:space="preserve"> </w:instrText>
      </w:r>
      <w:r w:rsidR="004E6566">
        <w:rPr>
          <w:rtl/>
          <w:lang w:bidi="ar-IQ"/>
        </w:rPr>
      </w:r>
      <w:r w:rsidR="004E6566">
        <w:rPr>
          <w:rtl/>
          <w:lang w:bidi="ar-IQ"/>
        </w:rPr>
        <w:fldChar w:fldCharType="separate"/>
      </w:r>
      <w:r w:rsidR="008A2D4F">
        <w:rPr>
          <w:rtl/>
          <w:lang w:bidi="ar-IQ"/>
        </w:rPr>
        <w:t>رابطه (2-11)</w:t>
      </w:r>
      <w:r w:rsidR="004E6566">
        <w:rPr>
          <w:rtl/>
          <w:lang w:bidi="ar-IQ"/>
        </w:rPr>
        <w:fldChar w:fldCharType="end"/>
      </w:r>
      <w:r w:rsidR="004E6566">
        <w:rPr>
          <w:lang w:bidi="ar-IQ"/>
        </w:rPr>
        <w:t xml:space="preserve"> </w:t>
      </w:r>
      <w:r w:rsidR="00AC290A">
        <w:rPr>
          <w:rtl/>
          <w:lang w:bidi="ar-IQ"/>
        </w:rPr>
        <w:t>محاسبه می</w:t>
      </w:r>
      <w:r w:rsidR="00AC290A">
        <w:rPr>
          <w:rFonts w:asciiTheme="minorHAnsi" w:hAnsiTheme="minorHAnsi"/>
          <w:rtl/>
          <w:lang w:bidi="ar-IQ"/>
        </w:rPr>
        <w:t>‌شود</w:t>
      </w:r>
      <w:r w:rsidR="008D610A">
        <w:rPr>
          <w:rFonts w:asciiTheme="minorHAnsi" w:hAnsiTheme="minorHAnsi"/>
          <w:rtl/>
          <w:lang w:bidi="ar-IQ"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w:bookmarkStart w:id="132" w:name="_Ref82937018"/>
            <w:r>
              <w:rPr>
                <w:rtl/>
                <w:lang w:bidi="ar-IQ"/>
              </w:rPr>
              <w:t>رابطه (</w:t>
            </w:r>
            <w:r w:rsidR="00DE4F72">
              <w:rPr>
                <w:rtl/>
                <w:lang w:bidi="ar-IQ"/>
              </w:rPr>
              <w:t>2-11</w:t>
            </w:r>
            <w:r>
              <w:rPr>
                <w:rtl/>
                <w:lang w:bidi="ar-IQ"/>
              </w:rPr>
              <w:t>)</w:t>
            </w:r>
            <w:bookmarkEnd w:id="132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  <w:lang w:bidi="ar-IQ"/>
              </w:rPr>
            </w:pPr>
            <m:oMathPara>
              <m:oMath>
                <m:r>
                  <w:rPr>
                    <w:rFonts w:ascii="Cambria Math" w:hAnsi="Cambria Math"/>
                    <w:lang w:bidi="ar-IQ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bidi="ar-IQ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bidi="ar-IQ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  <w:lang w:bidi="ar-IQ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  <w:lang w:bidi="ar-IQ"/>
        </w:rPr>
      </w:pPr>
    </w:p>
    <w:p w14:paraId="21BE5343" w14:textId="4ADBF9F9" w:rsidR="00126725" w:rsidRDefault="00126725" w:rsidP="001615B3">
      <w:pPr>
        <w:pStyle w:val="Heading2"/>
        <w:rPr>
          <w:rtl/>
          <w:lang w:bidi="ar-IQ"/>
        </w:rPr>
      </w:pPr>
      <w:bookmarkStart w:id="133" w:name="_Toc82546065"/>
      <w:bookmarkStart w:id="134" w:name="_Toc82905576"/>
      <w:bookmarkStart w:id="135" w:name="_Toc93745862"/>
      <w:r w:rsidRPr="00126725">
        <w:rPr>
          <w:rtl/>
          <w:lang w:bidi="ar-IQ"/>
        </w:rPr>
        <w:t>اعتبارسنجی متقابل</w:t>
      </w:r>
      <w:bookmarkEnd w:id="133"/>
      <w:bookmarkEnd w:id="134"/>
      <w:r w:rsidR="00310183">
        <w:rPr>
          <w:rtl/>
          <w:lang w:bidi="ar-IQ"/>
        </w:rPr>
        <w:t xml:space="preserve"> </w:t>
      </w:r>
      <m:oMath>
        <m:r>
          <m:rPr>
            <m:sty m:val="bi"/>
          </m:rPr>
          <w:rPr>
            <w:rFonts w:ascii="Cambria Math" w:hAnsi="Cambria Math"/>
            <w:lang w:bidi="ar-IQ"/>
          </w:rPr>
          <m:t>k</m:t>
        </m:r>
      </m:oMath>
      <w:r w:rsidR="00310183" w:rsidRPr="00310183">
        <w:rPr>
          <w:rFonts w:ascii="Kristen ITC" w:hAnsi="Kristen ITC"/>
          <w:rtl/>
          <w:lang w:bidi="ar-IQ"/>
        </w:rPr>
        <w:t>-</w:t>
      </w:r>
      <w:r w:rsidR="00310183" w:rsidRPr="00AB6A0A">
        <w:rPr>
          <w:rtl/>
          <w:lang w:bidi="ar-IQ"/>
        </w:rPr>
        <w:t>لایه</w:t>
      </w:r>
      <w:r w:rsidR="00D7675E">
        <w:rPr>
          <w:rStyle w:val="FootnoteReference"/>
          <w:rtl/>
          <w:lang w:bidi="ar-IQ"/>
        </w:rPr>
        <w:footnoteReference w:id="69"/>
      </w:r>
      <w:bookmarkEnd w:id="135"/>
    </w:p>
    <w:p w14:paraId="3178C87A" w14:textId="350A2DEC" w:rsidR="00EA33E5" w:rsidRPr="00481DAB" w:rsidRDefault="0030380F" w:rsidP="00106C31">
      <w:pPr>
        <w:jc w:val="both"/>
        <w:rPr>
          <w:rFonts w:eastAsiaTheme="minorEastAsia"/>
          <w:shd w:val="clear" w:color="auto" w:fill="FFFFFF"/>
          <w:lang w:bidi="ar-IQ"/>
        </w:rPr>
      </w:pPr>
      <w:r w:rsidRPr="00481DAB">
        <w:rPr>
          <w:shd w:val="clear" w:color="auto" w:fill="FFFFFF"/>
          <w:rtl/>
          <w:lang w:bidi="ar-IQ"/>
        </w:rPr>
        <w:t xml:space="preserve">اعتبارسنجی متقابل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-لایه، یک روش برای ارزیابی مدل یادگیری ماشین است. در این روش مجموعه داده آموزش به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shd w:val="clear" w:color="auto" w:fill="FFFFFF"/>
          <w:rtl/>
          <w:lang w:bidi="ar-IQ"/>
        </w:rPr>
        <w:t xml:space="preserve"> بخش افراز می</w:t>
      </w:r>
      <w:r w:rsidRPr="00481DAB">
        <w:rPr>
          <w:shd w:val="clear" w:color="auto" w:fill="FFFFFF"/>
          <w:rtl/>
          <w:lang w:bidi="ar-IQ"/>
        </w:rPr>
        <w:softHyphen/>
        <w:t>شود. هر بار یک بخش به عنوان مجموعه داده آزمون در نظر</w:t>
      </w:r>
      <w:r w:rsidRPr="00481DAB">
        <w:rPr>
          <w:shd w:val="clear" w:color="auto" w:fill="FFFFFF"/>
          <w:rtl/>
          <w:lang w:bidi="ar-IQ"/>
        </w:rPr>
        <w:softHyphen/>
        <w:t>گرفته می</w:t>
      </w:r>
      <w:r w:rsidRPr="00481DAB">
        <w:rPr>
          <w:shd w:val="clear" w:color="auto" w:fill="FFFFFF"/>
          <w:rtl/>
          <w:lang w:bidi="ar-IQ"/>
        </w:rPr>
        <w:softHyphen/>
        <w:t xml:space="preserve">شود سپس مدل روی </w:t>
      </w:r>
      <m:oMath>
        <m:r>
          <w:rPr>
            <w:rFonts w:ascii="Cambria Math" w:hAnsi="Cambria Math"/>
            <w:shd w:val="clear" w:color="auto" w:fill="FFFFFF"/>
            <w:lang w:bidi="ar-IQ"/>
          </w:rPr>
          <m:t>k-</m:t>
        </m:r>
        <m:r>
          <m:rPr>
            <m:sty m:val="p"/>
          </m:rPr>
          <w:rPr>
            <w:rFonts w:ascii="Cambria Math" w:hAnsi="Cambria Math"/>
            <w:shd w:val="clear" w:color="auto" w:fill="FFFFFF"/>
            <w:rtl/>
            <w:lang w:bidi="ar-IQ"/>
          </w:rPr>
          <m:t>۱</m:t>
        </m:r>
      </m:oMath>
      <w:r w:rsidRPr="00481DAB">
        <w:rPr>
          <w:shd w:val="clear" w:color="auto" w:fill="FFFFFF"/>
          <w:rtl/>
          <w:lang w:bidi="ar-IQ"/>
        </w:rPr>
        <w:t xml:space="preserve"> بخش‌ دیگر که به عنوان مجموعه آموزش انتخاب می</w:t>
      </w:r>
      <w:r w:rsidRPr="00481DAB">
        <w:rPr>
          <w:shd w:val="clear" w:color="auto" w:fill="FFFFFF"/>
          <w:rtl/>
          <w:lang w:bidi="ar-IQ"/>
        </w:rPr>
        <w:softHyphen/>
        <w:t xml:space="preserve">شوند اجرا می‌شود. دقت مدل </w:t>
      </w:r>
      <w:r w:rsidRPr="00481DAB">
        <w:rPr>
          <w:shd w:val="clear" w:color="auto" w:fill="FFFFFF"/>
          <w:rtl/>
          <w:lang w:bidi="ar-IQ"/>
        </w:rPr>
        <w:lastRenderedPageBreak/>
        <w:t>روی بخشی که به عنوان مجموعه آزمون در نظر گرفته شده بود؛ محاسبه می‌شود</w:t>
      </w:r>
      <w:r w:rsidR="0089399C" w:rsidRPr="00481DAB">
        <w:rPr>
          <w:shd w:val="clear" w:color="auto" w:fill="FFFFFF"/>
          <w:rtl/>
          <w:lang w:bidi="ar-IQ"/>
        </w:rPr>
        <w:t>.</w:t>
      </w:r>
      <w:r w:rsidRPr="00481DAB">
        <w:rPr>
          <w:shd w:val="clear" w:color="auto" w:fill="FFFFFF"/>
          <w:rtl/>
          <w:lang w:bidi="ar-IQ"/>
        </w:rPr>
        <w:t xml:space="preserve"> این روند</w:t>
      </w:r>
      <m:oMath>
        <m:r>
          <w:rPr>
            <w:rFonts w:ascii="Cambria Math" w:hAnsi="Cambria Math"/>
            <w:shd w:val="clear" w:color="auto" w:fill="FFFFFF"/>
            <w:lang w:bidi="ar-IQ"/>
          </w:rPr>
          <m:t xml:space="preserve">k </m:t>
        </m:r>
      </m:oMath>
      <w:r w:rsidRPr="00481DAB">
        <w:rPr>
          <w:shd w:val="clear" w:color="auto" w:fill="FFFFFF"/>
          <w:rtl/>
          <w:lang w:bidi="ar-IQ"/>
        </w:rPr>
        <w:t xml:space="preserve"> بار انجام می</w:t>
      </w:r>
      <w:r w:rsidRPr="00481DAB">
        <w:rPr>
          <w:shd w:val="clear" w:color="auto" w:fill="FFFFFF"/>
          <w:rtl/>
          <w:lang w:bidi="ar-IQ"/>
        </w:rPr>
        <w:softHyphen/>
        <w:t>شود به</w:t>
      </w:r>
      <w:r w:rsidRPr="00481DAB">
        <w:rPr>
          <w:shd w:val="clear" w:color="auto" w:fill="FFFFFF"/>
          <w:rtl/>
          <w:lang w:bidi="ar-IQ"/>
        </w:rPr>
        <w:softHyphen/>
        <w:t>طوری</w:t>
      </w:r>
      <w:r w:rsidRPr="00481DAB">
        <w:rPr>
          <w:shd w:val="clear" w:color="auto" w:fill="FFFFFF"/>
          <w:rtl/>
          <w:lang w:bidi="ar-IQ"/>
        </w:rPr>
        <w:softHyphen/>
        <w:t xml:space="preserve"> که تمام داده</w:t>
      </w:r>
      <w:r w:rsidRPr="00481DAB">
        <w:rPr>
          <w:shd w:val="clear" w:color="auto" w:fill="FFFFFF"/>
          <w:rtl/>
          <w:lang w:bidi="ar-IQ"/>
        </w:rPr>
        <w:softHyphen/>
      </w:r>
      <w:r w:rsidR="00106C31">
        <w:rPr>
          <w:shd w:val="clear" w:color="auto" w:fill="FFFFFF"/>
          <w:rtl/>
          <w:lang w:bidi="ar-IQ"/>
        </w:rPr>
        <w:t>ها</w:t>
      </w:r>
      <w:r w:rsidRPr="00481DAB">
        <w:rPr>
          <w:shd w:val="clear" w:color="auto" w:fill="FFFFFF"/>
          <w:rtl/>
          <w:lang w:bidi="ar-IQ"/>
        </w:rPr>
        <w:t xml:space="preserve"> حداقل یکبار هم در مجموعه آزمون و هم در مجموعه آموزش شرکت کرده باشند و در نهایت میانگین دقت محاسبه شده در </w:t>
      </w:r>
      <m:oMath>
        <m:r>
          <w:rPr>
            <w:rFonts w:ascii="Cambria Math" w:hAnsi="Cambria Math"/>
            <w:shd w:val="clear" w:color="auto" w:fill="FFFFFF"/>
            <w:lang w:bidi="ar-IQ"/>
          </w:rPr>
          <m:t>k</m:t>
        </m:r>
      </m:oMath>
      <w:r w:rsidRPr="00481DAB">
        <w:rPr>
          <w:rFonts w:eastAsiaTheme="minorEastAsia"/>
          <w:shd w:val="clear" w:color="auto" w:fill="FFFFFF"/>
          <w:rtl/>
          <w:lang w:bidi="ar-IQ"/>
        </w:rPr>
        <w:t xml:space="preserve"> مرحله به عنوان دقت مدل گزارش می‌شود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t>. برای ارزیابی مدل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ها</w:t>
      </w:r>
      <w:r w:rsidR="00106C31">
        <w:rPr>
          <w:rFonts w:eastAsiaTheme="minorEastAsia"/>
          <w:shd w:val="clear" w:color="auto" w:fill="FFFFFF"/>
          <w:rtl/>
          <w:lang w:bidi="ar-IQ"/>
        </w:rPr>
        <w:t xml:space="preserve">ی یادگیری در این پایان نامه مقدار </w:t>
      </w:r>
      <w:r w:rsidR="00FC1613" w:rsidRPr="00481DAB">
        <w:rPr>
          <w:rFonts w:ascii="Cambria Math" w:hAnsi="Cambria Math"/>
          <w:i/>
          <w:color w:val="202122"/>
          <w:shd w:val="clear" w:color="auto" w:fill="FFFFFF"/>
          <w:lang w:bidi="ar-IQ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  <w:lang w:bidi="ar-IQ"/>
          </w:rPr>
          <m:t>k</m:t>
        </m:r>
      </m:oMath>
      <w:r w:rsidR="00FC1613" w:rsidRPr="00481DAB">
        <w:rPr>
          <w:rFonts w:eastAsiaTheme="minorEastAsia"/>
          <w:shd w:val="clear" w:color="auto" w:fill="FFFFFF"/>
          <w:rtl/>
          <w:lang w:bidi="ar-IQ"/>
        </w:rPr>
        <w:t xml:space="preserve"> برابر 10 در نظر گرفته شده</w:t>
      </w:r>
      <w:r w:rsidR="00FC1613" w:rsidRPr="00481DAB">
        <w:rPr>
          <w:rFonts w:eastAsiaTheme="minorEastAsia"/>
          <w:shd w:val="clear" w:color="auto" w:fill="FFFFFF"/>
          <w:rtl/>
          <w:lang w:bidi="ar-IQ"/>
        </w:rPr>
        <w:softHyphen/>
        <w:t>است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begin"/>
      </w:r>
      <w:r w:rsidR="00E648C5">
        <w:rPr>
          <w:rFonts w:eastAsiaTheme="minorEastAsia"/>
          <w:shd w:val="clear" w:color="auto" w:fill="FFFFFF"/>
          <w:rtl/>
          <w:lang w:bidi="ar-IQ"/>
        </w:rPr>
        <w:instrText xml:space="preserve"> </w:instrText>
      </w:r>
      <w:r w:rsidR="00E648C5">
        <w:rPr>
          <w:rFonts w:eastAsiaTheme="minorEastAsia"/>
          <w:shd w:val="clear" w:color="auto" w:fill="FFFFFF"/>
          <w:lang w:bidi="ar-IQ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E648C5">
        <w:rPr>
          <w:rFonts w:eastAsiaTheme="minorEastAsia"/>
          <w:shd w:val="clear" w:color="auto" w:fill="FFFFFF"/>
          <w:rtl/>
          <w:lang w:bidi="ar-IQ"/>
        </w:rPr>
        <w:instrText>"&gt;59&lt;/</w:instrText>
      </w:r>
      <w:r w:rsidR="00E648C5">
        <w:rPr>
          <w:rFonts w:eastAsiaTheme="minorEastAsia"/>
          <w:shd w:val="clear" w:color="auto" w:fill="FFFFFF"/>
          <w:lang w:bidi="ar-IQ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&gt;</w:instrTex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separate"/>
      </w:r>
      <w:r w:rsidR="00E648C5">
        <w:rPr>
          <w:rFonts w:eastAsiaTheme="minorEastAsia"/>
          <w:noProof/>
          <w:shd w:val="clear" w:color="auto" w:fill="FFFFFF"/>
          <w:rtl/>
          <w:lang w:bidi="ar-IQ"/>
        </w:rPr>
        <w:t>[45]</w:t>
      </w:r>
      <w:r w:rsidR="006670E2" w:rsidRPr="00481DAB">
        <w:rPr>
          <w:rFonts w:eastAsiaTheme="minorEastAsia"/>
          <w:shd w:val="clear" w:color="auto" w:fill="FFFFFF"/>
          <w:rtl/>
          <w:lang w:bidi="ar-IQ"/>
        </w:rPr>
        <w:fldChar w:fldCharType="end"/>
      </w:r>
      <w:r w:rsidR="006670E2" w:rsidRPr="00481DAB">
        <w:rPr>
          <w:rFonts w:eastAsiaTheme="minorEastAsia"/>
          <w:shd w:val="clear" w:color="auto" w:fill="FFFFFF"/>
          <w:lang w:bidi="ar-IQ"/>
        </w:rPr>
        <w:t>.</w:t>
      </w:r>
    </w:p>
    <w:p w14:paraId="61B58D2A" w14:textId="77777777" w:rsidR="000C0F58" w:rsidRPr="00106C31" w:rsidRDefault="000C0F58" w:rsidP="00FC1613">
      <w:pPr>
        <w:jc w:val="both"/>
        <w:rPr>
          <w:rFonts w:eastAsiaTheme="minorEastAsia"/>
          <w:shd w:val="clear" w:color="auto" w:fill="FFFFFF"/>
          <w:lang w:bidi="ar-IQ"/>
        </w:rPr>
      </w:pPr>
    </w:p>
    <w:p w14:paraId="01AFC299" w14:textId="544584EA" w:rsidR="00BA5C67" w:rsidRDefault="00F829C7" w:rsidP="001615B3">
      <w:pPr>
        <w:pStyle w:val="Heading2"/>
        <w:rPr>
          <w:rtl/>
          <w:lang w:bidi="ar-IQ"/>
        </w:rPr>
      </w:pPr>
      <w:bookmarkStart w:id="136" w:name="_Toc82905579"/>
      <w:bookmarkStart w:id="137" w:name="_Toc82546068"/>
      <w:bookmarkStart w:id="138" w:name="_Toc93745863"/>
      <w:r w:rsidRPr="00DC7C84">
        <w:rPr>
          <w:rtl/>
          <w:lang w:bidi="ar-IQ"/>
        </w:rPr>
        <w:t>انتخاب ویژگی</w:t>
      </w:r>
      <w:bookmarkEnd w:id="136"/>
      <w:bookmarkEnd w:id="137"/>
      <w:r w:rsidR="005F57D7">
        <w:rPr>
          <w:rStyle w:val="FootnoteReference"/>
          <w:rtl/>
          <w:lang w:bidi="ar-IQ"/>
        </w:rPr>
        <w:footnoteReference w:id="70"/>
      </w:r>
      <w:bookmarkEnd w:id="138"/>
    </w:p>
    <w:p w14:paraId="4EC905A1" w14:textId="65535B1D" w:rsidR="00942EC1" w:rsidRDefault="00942EC1" w:rsidP="00B2518F">
      <w:pPr>
        <w:jc w:val="both"/>
        <w:rPr>
          <w:lang w:bidi="ar-IQ"/>
        </w:rPr>
      </w:pPr>
      <w:r>
        <w:rPr>
          <w:rtl/>
          <w:lang w:bidi="ar-IQ"/>
        </w:rPr>
        <w:t>انتخاب ویژ</w:t>
      </w:r>
      <w:r w:rsidR="00B04108">
        <w:rPr>
          <w:rtl/>
          <w:lang w:bidi="ar-IQ"/>
        </w:rPr>
        <w:t xml:space="preserve">گی، انتخاب یک زیرمجموعه از کل </w:t>
      </w:r>
      <w:r w:rsidR="00FC727A">
        <w:rPr>
          <w:rtl/>
          <w:lang w:bidi="ar-IQ"/>
        </w:rPr>
        <w:t xml:space="preserve">فضای </w:t>
      </w:r>
      <w:r w:rsidR="00B04108">
        <w:rPr>
          <w:rtl/>
          <w:lang w:bidi="ar-IQ"/>
        </w:rPr>
        <w:t>مجموع</w:t>
      </w:r>
      <w:r w:rsidR="00FC727A">
        <w:rPr>
          <w:rtl/>
          <w:lang w:bidi="ar-IQ"/>
        </w:rPr>
        <w:t>ه</w:t>
      </w:r>
      <w:r w:rsidR="00B04108">
        <w:rPr>
          <w:rtl/>
          <w:lang w:bidi="ar-IQ"/>
        </w:rPr>
        <w:t xml:space="preserve"> ویژگی‌ها</w:t>
      </w:r>
      <w:r w:rsidR="00DF1857">
        <w:rPr>
          <w:rtl/>
          <w:lang w:bidi="ar-IQ"/>
        </w:rPr>
        <w:t xml:space="preserve"> اس</w:t>
      </w:r>
      <w:r w:rsidR="00B04108">
        <w:rPr>
          <w:rtl/>
          <w:lang w:bidi="ar-IQ"/>
        </w:rPr>
        <w:t>ت به طوری که</w:t>
      </w:r>
      <w:r w:rsidR="00EF40D9">
        <w:rPr>
          <w:rtl/>
          <w:lang w:bidi="ar-IQ"/>
        </w:rPr>
        <w:t xml:space="preserve"> ویژگی</w:t>
      </w:r>
      <w:r w:rsidR="00EF40D9">
        <w:rPr>
          <w:rtl/>
          <w:lang w:bidi="ar-IQ"/>
        </w:rPr>
        <w:softHyphen/>
        <w:t>های انتخاب شده</w:t>
      </w:r>
      <w:r w:rsidR="00B04108">
        <w:rPr>
          <w:rtl/>
          <w:lang w:bidi="ar-IQ"/>
        </w:rPr>
        <w:t xml:space="preserve"> بیشترین ارتباط را با برچسب‌</w:t>
      </w:r>
      <w:r w:rsidR="00EF40D9">
        <w:rPr>
          <w:rtl/>
          <w:lang w:bidi="ar-IQ"/>
        </w:rPr>
        <w:t xml:space="preserve"> کلاس</w:t>
      </w:r>
      <w:r w:rsidR="00EF40D9">
        <w:rPr>
          <w:rtl/>
          <w:lang w:bidi="ar-IQ"/>
        </w:rPr>
        <w:softHyphen/>
        <w:t>ها</w:t>
      </w:r>
      <w:r w:rsidR="00B04108">
        <w:rPr>
          <w:rtl/>
          <w:lang w:bidi="ar-IQ"/>
        </w:rPr>
        <w:t xml:space="preserve"> </w:t>
      </w:r>
      <w:r w:rsidR="00EF40D9">
        <w:rPr>
          <w:rtl/>
          <w:lang w:bidi="ar-IQ"/>
        </w:rPr>
        <w:t>دا</w:t>
      </w:r>
      <w:r w:rsidR="00CE45F2">
        <w:rPr>
          <w:rtl/>
          <w:lang w:bidi="ar-IQ"/>
        </w:rPr>
        <w:t>شته باش</w:t>
      </w:r>
      <w:r w:rsidR="00954C3D">
        <w:rPr>
          <w:rtl/>
          <w:lang w:bidi="ar-IQ"/>
        </w:rPr>
        <w:t>ن</w:t>
      </w:r>
      <w:r w:rsidR="00CE45F2">
        <w:rPr>
          <w:rtl/>
          <w:lang w:bidi="ar-IQ"/>
        </w:rPr>
        <w:t>د</w:t>
      </w:r>
      <w:r w:rsidR="00B04108">
        <w:rPr>
          <w:rtl/>
          <w:lang w:bidi="ar-IQ"/>
        </w:rPr>
        <w:t xml:space="preserve">. </w:t>
      </w:r>
      <w:r w:rsidR="00F829C7">
        <w:rPr>
          <w:rtl/>
          <w:lang w:bidi="ar-IQ"/>
        </w:rPr>
        <w:t xml:space="preserve">انتخاب ویژگی‌های مناسب باعث می‌شود مدل‌های یادگیری ماشین کارآیی </w:t>
      </w:r>
      <w:r w:rsidR="00A43E0F">
        <w:rPr>
          <w:rtl/>
          <w:lang w:bidi="ar-IQ"/>
        </w:rPr>
        <w:t>بهتری</w:t>
      </w:r>
      <w:r w:rsidR="00F829C7">
        <w:rPr>
          <w:rtl/>
          <w:lang w:bidi="ar-IQ"/>
        </w:rPr>
        <w:t xml:space="preserve"> داشته و ارتباط بین ویژگی‌ها و </w:t>
      </w:r>
      <w:r w:rsidR="00A43E0F">
        <w:rPr>
          <w:rtl/>
          <w:lang w:bidi="ar-IQ"/>
        </w:rPr>
        <w:t>کلاس</w:t>
      </w:r>
      <w:r w:rsidR="00A43E0F">
        <w:rPr>
          <w:rtl/>
          <w:lang w:bidi="ar-IQ"/>
        </w:rPr>
        <w:softHyphen/>
        <w:t>ها</w:t>
      </w:r>
      <w:r w:rsidR="00F01BD9">
        <w:rPr>
          <w:rtl/>
          <w:lang w:bidi="ar-IQ"/>
        </w:rPr>
        <w:t xml:space="preserve"> قابل درک</w:t>
      </w:r>
      <w:r w:rsidR="00F01BD9">
        <w:rPr>
          <w:rtl/>
          <w:lang w:bidi="ar-IQ"/>
        </w:rPr>
        <w:softHyphen/>
      </w:r>
      <w:r w:rsidR="00F01BD9">
        <w:rPr>
          <w:rtl/>
          <w:lang w:bidi="ar-IQ"/>
        </w:rPr>
        <w:softHyphen/>
      </w:r>
      <w:r w:rsidR="00E67644">
        <w:rPr>
          <w:rtl/>
          <w:lang w:bidi="ar-IQ"/>
        </w:rPr>
        <w:softHyphen/>
      </w:r>
      <w:r w:rsidR="00F01BD9">
        <w:rPr>
          <w:rtl/>
          <w:lang w:bidi="ar-IQ"/>
        </w:rPr>
        <w:t>تر باشد</w:t>
      </w:r>
      <w:r w:rsidR="00E57A4E">
        <w:rPr>
          <w:rtl/>
          <w:lang w:bidi="ar-IQ"/>
        </w:rPr>
        <w:t>.</w:t>
      </w:r>
      <w:r w:rsidR="00FD488B">
        <w:rPr>
          <w:rtl/>
          <w:lang w:bidi="ar-IQ"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  <w:lang w:bidi="ar-IQ"/>
        </w:rPr>
        <w:footnoteReference w:id="71"/>
      </w:r>
      <w:r w:rsidR="00BA1FC6">
        <w:rPr>
          <w:rtl/>
          <w:lang w:bidi="ar-IQ"/>
        </w:rPr>
        <w:t xml:space="preserve"> </w:t>
      </w:r>
      <w:r w:rsidR="00FD488B">
        <w:rPr>
          <w:rtl/>
          <w:lang w:bidi="ar-IQ"/>
        </w:rPr>
        <w:t>و فیلتر</w:t>
      </w:r>
      <w:r w:rsidR="00BA1FC6">
        <w:rPr>
          <w:rStyle w:val="FootnoteReference"/>
          <w:rtl/>
          <w:lang w:bidi="ar-IQ"/>
        </w:rPr>
        <w:footnoteReference w:id="72"/>
      </w:r>
      <w:r w:rsidR="00FD488B">
        <w:rPr>
          <w:rtl/>
          <w:lang w:bidi="ar-IQ"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  <w:lang w:bidi="ar-IQ"/>
        </w:rPr>
      </w:pPr>
    </w:p>
    <w:p w14:paraId="10E9C51D" w14:textId="77777777" w:rsidR="00FD488B" w:rsidRDefault="00FD488B" w:rsidP="00DE43F9">
      <w:pPr>
        <w:pStyle w:val="Heading3"/>
        <w:rPr>
          <w:rtl/>
          <w:lang w:bidi="ar-IQ"/>
        </w:rPr>
      </w:pPr>
      <w:bookmarkStart w:id="139" w:name="_Toc82546069"/>
      <w:bookmarkStart w:id="140" w:name="_Toc82905580"/>
      <w:bookmarkStart w:id="141" w:name="_Toc93745864"/>
      <w:r>
        <w:rPr>
          <w:rtl/>
          <w:lang w:bidi="ar-IQ"/>
        </w:rPr>
        <w:t>روش بسته‌بندی</w:t>
      </w:r>
      <w:bookmarkEnd w:id="139"/>
      <w:bookmarkEnd w:id="140"/>
      <w:bookmarkEnd w:id="141"/>
    </w:p>
    <w:p w14:paraId="733BA8EC" w14:textId="6CD7B3BB" w:rsidR="00E809C1" w:rsidRDefault="00FD488B" w:rsidP="00B2518F">
      <w:pPr>
        <w:jc w:val="both"/>
        <w:rPr>
          <w:rtl/>
          <w:lang w:bidi="ar-IQ"/>
        </w:rPr>
      </w:pPr>
      <w:r>
        <w:rPr>
          <w:rtl/>
          <w:lang w:bidi="ar-IQ"/>
        </w:rPr>
        <w:t>در این روش، مدل</w:t>
      </w:r>
      <w:r w:rsidR="007E4927">
        <w:rPr>
          <w:rtl/>
          <w:lang w:bidi="ar-IQ"/>
        </w:rPr>
        <w:t>ی</w:t>
      </w:r>
      <w:r w:rsidR="009861A5">
        <w:rPr>
          <w:rtl/>
          <w:lang w:bidi="ar-IQ"/>
        </w:rPr>
        <w:t xml:space="preserve"> </w:t>
      </w:r>
      <w:r w:rsidR="007E4927">
        <w:rPr>
          <w:rtl/>
          <w:lang w:bidi="ar-IQ"/>
        </w:rPr>
        <w:t>با</w:t>
      </w:r>
      <w:r>
        <w:rPr>
          <w:rtl/>
          <w:lang w:bidi="ar-IQ"/>
        </w:rPr>
        <w:t xml:space="preserve"> زی</w:t>
      </w:r>
      <w:r w:rsidR="007E4927">
        <w:rPr>
          <w:rtl/>
          <w:lang w:bidi="ar-IQ"/>
        </w:rPr>
        <w:t>ر</w:t>
      </w:r>
      <w:r w:rsidR="007E4927">
        <w:rPr>
          <w:rtl/>
          <w:lang w:bidi="ar-IQ"/>
        </w:rPr>
        <w:softHyphen/>
      </w:r>
      <w:r>
        <w:rPr>
          <w:rtl/>
          <w:lang w:bidi="ar-IQ"/>
        </w:rPr>
        <w:t xml:space="preserve">مجموعه‌های مختلف از </w:t>
      </w:r>
      <w:r w:rsidR="00E809C1" w:rsidRPr="00E809C1">
        <w:rPr>
          <w:rtl/>
          <w:lang w:bidi="ar-IQ"/>
        </w:rPr>
        <w:t>ویژگی‌ها</w:t>
      </w:r>
      <w:r w:rsidR="00E809C1">
        <w:rPr>
          <w:rtl/>
          <w:lang w:bidi="ar-IQ"/>
        </w:rPr>
        <w:t xml:space="preserve"> </w:t>
      </w:r>
      <w:r w:rsidR="007E4927">
        <w:rPr>
          <w:rtl/>
          <w:lang w:bidi="ar-IQ"/>
        </w:rPr>
        <w:t>توسط</w:t>
      </w:r>
      <w:r w:rsidR="00663E8E">
        <w:rPr>
          <w:rtl/>
          <w:lang w:bidi="ar-IQ"/>
        </w:rPr>
        <w:t xml:space="preserve"> حذف یا اضافه کردن </w:t>
      </w:r>
      <w:r w:rsidR="006972BF">
        <w:rPr>
          <w:rtl/>
          <w:lang w:bidi="ar-IQ"/>
        </w:rPr>
        <w:t>آن</w:t>
      </w:r>
      <w:r w:rsidR="006972BF">
        <w:rPr>
          <w:rtl/>
          <w:lang w:bidi="ar-IQ"/>
        </w:rPr>
        <w:softHyphen/>
        <w:t>ها</w:t>
      </w:r>
      <w:r w:rsidR="00663E8E">
        <w:rPr>
          <w:rtl/>
          <w:lang w:bidi="ar-IQ"/>
        </w:rPr>
        <w:t xml:space="preserve"> </w:t>
      </w:r>
      <w:r>
        <w:rPr>
          <w:rtl/>
          <w:lang w:bidi="ar-IQ"/>
        </w:rPr>
        <w:t xml:space="preserve">ساخته </w:t>
      </w:r>
      <w:r w:rsidR="007E4927">
        <w:rPr>
          <w:rtl/>
          <w:lang w:bidi="ar-IQ"/>
        </w:rPr>
        <w:t>و آموزش داده می</w:t>
      </w:r>
      <w:r w:rsidR="007E4927">
        <w:rPr>
          <w:rtl/>
          <w:lang w:bidi="ar-IQ"/>
        </w:rPr>
        <w:softHyphen/>
        <w:t>شود</w:t>
      </w:r>
      <w:r w:rsidR="00663E8E">
        <w:rPr>
          <w:rtl/>
          <w:lang w:bidi="ar-IQ"/>
        </w:rPr>
        <w:t>.</w:t>
      </w:r>
      <w:r>
        <w:rPr>
          <w:rtl/>
          <w:lang w:bidi="ar-IQ"/>
        </w:rPr>
        <w:t xml:space="preserve"> </w:t>
      </w:r>
      <w:r w:rsidR="00E809C1">
        <w:rPr>
          <w:rtl/>
          <w:lang w:bidi="ar-IQ"/>
        </w:rPr>
        <w:t>در</w:t>
      </w:r>
      <w:r w:rsidR="002970C3">
        <w:rPr>
          <w:rtl/>
          <w:lang w:bidi="ar-IQ"/>
        </w:rPr>
        <w:t xml:space="preserve"> </w:t>
      </w:r>
      <w:r w:rsidR="00E809C1">
        <w:rPr>
          <w:rtl/>
          <w:lang w:bidi="ar-IQ"/>
        </w:rPr>
        <w:t xml:space="preserve">نهایت </w:t>
      </w:r>
      <w:r>
        <w:rPr>
          <w:rtl/>
          <w:lang w:bidi="ar-IQ"/>
        </w:rPr>
        <w:t>زیرمجموعه‌ای</w:t>
      </w:r>
      <w:r w:rsidR="006972BF">
        <w:rPr>
          <w:rtl/>
          <w:lang w:bidi="ar-IQ"/>
        </w:rPr>
        <w:t xml:space="preserve"> از ویژگی</w:t>
      </w:r>
      <w:r w:rsidR="006972BF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که</w:t>
      </w:r>
      <w:r w:rsidR="00663E8E">
        <w:rPr>
          <w:rtl/>
          <w:lang w:bidi="ar-IQ"/>
        </w:rPr>
        <w:t xml:space="preserve"> </w:t>
      </w:r>
      <w:r w:rsidR="00B837C5">
        <w:rPr>
          <w:rtl/>
          <w:lang w:bidi="ar-IQ"/>
        </w:rPr>
        <w:t>بالاترین عملکرد را برای مدل داشتند، انتخاب می</w:t>
      </w:r>
      <w:r w:rsidR="00B837C5">
        <w:rPr>
          <w:rtl/>
          <w:lang w:bidi="ar-IQ"/>
        </w:rPr>
        <w:softHyphen/>
        <w:t>شوند.</w:t>
      </w:r>
      <w:r w:rsidR="00663E8E">
        <w:rPr>
          <w:rtl/>
          <w:lang w:bidi="ar-IQ"/>
        </w:rPr>
        <w:t xml:space="preserve"> از روش‌های </w:t>
      </w:r>
      <w:r w:rsidR="00CE58E3">
        <w:rPr>
          <w:rtl/>
          <w:lang w:bidi="ar-IQ"/>
        </w:rPr>
        <w:t>انتخاب ویژگی به روش بسته</w:t>
      </w:r>
      <w:r w:rsidR="00CE58E3">
        <w:rPr>
          <w:rtl/>
          <w:lang w:bidi="ar-IQ"/>
        </w:rPr>
        <w:softHyphen/>
        <w:t>بندی</w:t>
      </w:r>
      <w:r w:rsidR="00663E8E">
        <w:rPr>
          <w:rtl/>
          <w:lang w:bidi="ar-IQ"/>
        </w:rPr>
        <w:t xml:space="preserve"> می‌توان </w:t>
      </w:r>
      <w:r w:rsidR="00F836D8" w:rsidRPr="00F836D8">
        <w:rPr>
          <w:rtl/>
          <w:lang w:bidi="ar-IQ"/>
        </w:rPr>
        <w:t>انتخاب متوالی رو به جلو</w:t>
      </w:r>
      <w:r w:rsidR="002B36A8">
        <w:rPr>
          <w:rStyle w:val="FootnoteReference"/>
          <w:rtl/>
          <w:lang w:bidi="ar-IQ"/>
        </w:rPr>
        <w:footnoteReference w:id="73"/>
      </w:r>
      <w:r w:rsidR="00663E8E">
        <w:rPr>
          <w:rtl/>
          <w:lang w:bidi="ar-IQ"/>
        </w:rPr>
        <w:t xml:space="preserve"> و </w:t>
      </w:r>
      <w:r w:rsidR="00F836D8" w:rsidRPr="00F836D8">
        <w:rPr>
          <w:rtl/>
          <w:lang w:bidi="ar-IQ"/>
        </w:rPr>
        <w:t xml:space="preserve">انتخاب متوالی رو به </w:t>
      </w:r>
      <w:r w:rsidR="00F836D8">
        <w:rPr>
          <w:rtl/>
          <w:lang w:bidi="ar-IQ"/>
        </w:rPr>
        <w:lastRenderedPageBreak/>
        <w:t>عقب</w:t>
      </w:r>
      <w:r w:rsidR="002B36A8">
        <w:rPr>
          <w:rStyle w:val="FootnoteReference"/>
          <w:rtl/>
          <w:lang w:bidi="ar-IQ"/>
        </w:rPr>
        <w:footnoteReference w:id="74"/>
      </w:r>
      <w:r w:rsidR="00663E8E">
        <w:rPr>
          <w:rtl/>
          <w:lang w:bidi="ar-IQ"/>
        </w:rPr>
        <w:t xml:space="preserve"> </w:t>
      </w:r>
      <w:r w:rsidR="00CE58E3">
        <w:rPr>
          <w:rtl/>
          <w:lang w:bidi="ar-IQ"/>
        </w:rPr>
        <w:t xml:space="preserve">را </w:t>
      </w:r>
      <w:r w:rsidR="00663E8E">
        <w:rPr>
          <w:rtl/>
          <w:lang w:bidi="ar-IQ"/>
        </w:rPr>
        <w:t>نام برد.</w:t>
      </w:r>
      <w:r w:rsidR="00E809C1">
        <w:rPr>
          <w:rtl/>
          <w:lang w:bidi="ar-IQ"/>
        </w:rPr>
        <w:t xml:space="preserve"> در</w:t>
      </w:r>
      <w:r>
        <w:rPr>
          <w:rtl/>
          <w:lang w:bidi="ar-IQ"/>
        </w:rPr>
        <w:t xml:space="preserve"> واقع این روش یک الگوریتم جستجو است که </w:t>
      </w:r>
      <w:r w:rsidR="00E809C1">
        <w:rPr>
          <w:rtl/>
          <w:lang w:bidi="ar-IQ"/>
        </w:rPr>
        <w:t>ویژگی‌ها</w:t>
      </w:r>
      <w:r>
        <w:rPr>
          <w:rtl/>
          <w:lang w:bidi="ar-IQ"/>
        </w:rPr>
        <w:t xml:space="preserve"> به عنوان ورودی الگوریتم هستند و کارآیی مدل </w:t>
      </w:r>
      <w:r w:rsidR="00663E8E">
        <w:rPr>
          <w:rtl/>
          <w:lang w:bidi="ar-IQ"/>
        </w:rPr>
        <w:t>به عنوان خروجی</w:t>
      </w:r>
      <w:r w:rsidR="00EA71C7">
        <w:rPr>
          <w:rtl/>
          <w:lang w:bidi="ar-IQ"/>
        </w:rPr>
        <w:t xml:space="preserve">؛ </w:t>
      </w:r>
      <w:r w:rsidR="00663E8E">
        <w:rPr>
          <w:rtl/>
          <w:lang w:bidi="ar-IQ"/>
        </w:rPr>
        <w:t>که باید بهینه ‌شود.</w:t>
      </w:r>
    </w:p>
    <w:p w14:paraId="4E23EEB5" w14:textId="1DEFACC9" w:rsidR="00087D5E" w:rsidRDefault="00087D5E" w:rsidP="00DE68BC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</w:r>
      <w:r w:rsidR="00DE68BC">
        <w:rPr>
          <w:rtl/>
          <w:lang w:bidi="ar-IQ"/>
        </w:rPr>
        <w:t xml:space="preserve">نامه از روش </w:t>
      </w:r>
      <w:r w:rsidRPr="00214511">
        <w:rPr>
          <w:rtl/>
          <w:lang w:bidi="ar-IQ"/>
        </w:rPr>
        <w:t>انتخاب متوالی رو به جل</w:t>
      </w:r>
      <w:r w:rsidR="00DE68BC">
        <w:rPr>
          <w:rtl/>
          <w:lang w:bidi="ar-IQ"/>
        </w:rPr>
        <w:t xml:space="preserve">و </w:t>
      </w:r>
      <w:r>
        <w:rPr>
          <w:rtl/>
          <w:lang w:bidi="ar-IQ"/>
        </w:rPr>
        <w:t xml:space="preserve">توسط کتابخانه پایتون </w:t>
      </w:r>
      <w:proofErr w:type="spellStart"/>
      <w:r w:rsidRPr="00C13343">
        <w:rPr>
          <w:rFonts w:asciiTheme="majorBidi" w:hAnsiTheme="majorBidi" w:cstheme="majorBidi"/>
          <w:lang w:bidi="ar-IQ"/>
        </w:rPr>
        <w:t>mlxtend</w:t>
      </w:r>
      <w:proofErr w:type="spellEnd"/>
      <w:r>
        <w:rPr>
          <w:rtl/>
          <w:lang w:bidi="ar-IQ"/>
        </w:rPr>
        <w:t xml:space="preserve"> استفاده شده</w:t>
      </w:r>
      <w:r>
        <w:rPr>
          <w:rtl/>
          <w:lang w:bidi="ar-IQ"/>
        </w:rPr>
        <w:softHyphen/>
        <w:t>است</w:t>
      </w:r>
      <w:r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&lt;</w:instrText>
      </w:r>
      <w:r w:rsidR="00E648C5">
        <w:rPr>
          <w:rtl/>
          <w:lang w:bidi="ar-IQ"/>
        </w:rPr>
        <w:instrText>/</w:instrText>
      </w:r>
      <w:r w:rsidR="00E648C5">
        <w:rPr>
          <w:lang w:bidi="ar-IQ"/>
        </w:rPr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&gt;</w:instrText>
      </w:r>
      <w:r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6]</w:t>
      </w:r>
      <w:r>
        <w:rPr>
          <w:rtl/>
          <w:lang w:bidi="ar-IQ"/>
        </w:rPr>
        <w:fldChar w:fldCharType="end"/>
      </w:r>
      <w:r>
        <w:rPr>
          <w:rtl/>
          <w:lang w:bidi="ar-IQ"/>
        </w:rPr>
        <w:t>.</w:t>
      </w:r>
    </w:p>
    <w:p w14:paraId="538973B7" w14:textId="77777777" w:rsidR="00087D5E" w:rsidRPr="00C13343" w:rsidRDefault="00087D5E" w:rsidP="00A969C3">
      <w:pPr>
        <w:jc w:val="both"/>
        <w:rPr>
          <w:rtl/>
          <w:lang w:bidi="ar-IQ"/>
        </w:rPr>
      </w:pPr>
      <w:r w:rsidRPr="00C13343">
        <w:rPr>
          <w:rtl/>
          <w:lang w:bidi="ar-IQ"/>
        </w:rPr>
        <w:t>انتخاب متوالی رو به جلو 3 بار توسط پارامتر</w:t>
      </w:r>
      <w:r w:rsidRPr="00C13343">
        <w:rPr>
          <w:rtl/>
          <w:lang w:bidi="ar-IQ"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A969C3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>یکی از پارامتر</w:t>
      </w:r>
      <w:r>
        <w:rPr>
          <w:rtl/>
          <w:lang w:bidi="ar-IQ"/>
        </w:rPr>
        <w:softHyphen/>
        <w:t>های</w:t>
      </w:r>
      <w:r w:rsidR="00087D5E">
        <w:rPr>
          <w:rtl/>
          <w:lang w:bidi="ar-IQ"/>
        </w:rPr>
        <w:t xml:space="preserve"> روش بسته</w:t>
      </w:r>
      <w:r w:rsidR="00087D5E">
        <w:rPr>
          <w:rtl/>
          <w:lang w:bidi="ar-IQ"/>
        </w:rPr>
        <w:softHyphen/>
        <w:t xml:space="preserve">بندی </w:t>
      </w:r>
      <w:r>
        <w:rPr>
          <w:rtl/>
          <w:lang w:bidi="ar-IQ"/>
        </w:rPr>
        <w:t>انتخاب یک</w:t>
      </w:r>
      <w:r w:rsidR="00087D5E">
        <w:rPr>
          <w:rFonts w:asciiTheme="minorHAnsi" w:hAnsiTheme="minorHAnsi"/>
          <w:rtl/>
          <w:lang w:bidi="ar-IQ"/>
        </w:rPr>
        <w:t xml:space="preserve"> مدل یادگیری ماشین </w:t>
      </w:r>
      <w:r>
        <w:rPr>
          <w:rFonts w:asciiTheme="minorHAnsi" w:hAnsiTheme="minorHAnsi"/>
          <w:rtl/>
          <w:lang w:bidi="ar-IQ"/>
        </w:rPr>
        <w:t>برای انتخاب ویژگی</w:t>
      </w:r>
      <w:r>
        <w:rPr>
          <w:rFonts w:asciiTheme="minorHAnsi" w:hAnsiTheme="minorHAnsi"/>
          <w:rtl/>
          <w:lang w:bidi="ar-IQ"/>
        </w:rPr>
        <w:softHyphen/>
        <w:t>ها است. در این پایان</w:t>
      </w:r>
      <w:r>
        <w:rPr>
          <w:rFonts w:asciiTheme="minorHAnsi" w:hAnsiTheme="minorHAnsi"/>
          <w:rtl/>
          <w:lang w:bidi="ar-IQ"/>
        </w:rPr>
        <w:softHyphen/>
        <w:t>نامه از طبقه</w:t>
      </w:r>
      <w:r>
        <w:rPr>
          <w:rFonts w:asciiTheme="minorHAnsi" w:hAnsiTheme="minorHAnsi"/>
          <w:rtl/>
          <w:lang w:bidi="ar-IQ"/>
        </w:rPr>
        <w:softHyphen/>
        <w:t xml:space="preserve">بند </w:t>
      </w:r>
      <w:proofErr w:type="spellStart"/>
      <w:r w:rsidRPr="00C11114">
        <w:rPr>
          <w:rFonts w:asciiTheme="majorBidi" w:hAnsiTheme="majorBidi" w:cstheme="majorBidi"/>
          <w:lang w:bidi="ar-IQ"/>
        </w:rPr>
        <w:t>Logestic</w:t>
      </w:r>
      <w:proofErr w:type="spellEnd"/>
      <w:r w:rsidRPr="00C11114">
        <w:rPr>
          <w:rFonts w:asciiTheme="majorBidi" w:hAnsiTheme="majorBidi" w:cstheme="majorBidi"/>
          <w:lang w:bidi="ar-IQ"/>
        </w:rPr>
        <w:t xml:space="preserve"> Regression</w:t>
      </w:r>
      <w:r w:rsidRPr="00C11114">
        <w:rPr>
          <w:rFonts w:asciiTheme="majorBidi" w:hAnsiTheme="majorBidi" w:cstheme="majorBidi"/>
          <w:rtl/>
          <w:lang w:bidi="ar-IQ"/>
        </w:rPr>
        <w:t xml:space="preserve"> </w:t>
      </w:r>
      <w:r>
        <w:rPr>
          <w:rFonts w:asciiTheme="minorHAnsi" w:hAnsiTheme="minorHAnsi"/>
          <w:rtl/>
          <w:lang w:bidi="ar-IQ"/>
        </w:rPr>
        <w:t>برای این امر استفاده شد.</w:t>
      </w:r>
      <w:r w:rsidR="003F790B">
        <w:rPr>
          <w:rFonts w:asciiTheme="minorHAnsi" w:hAnsiTheme="minorHAnsi"/>
          <w:rtl/>
          <w:lang w:bidi="ar-IQ"/>
        </w:rPr>
        <w:t xml:space="preserve"> معیار ارزیابی طبقه</w:t>
      </w:r>
      <w:r w:rsidR="003F790B">
        <w:rPr>
          <w:rFonts w:asciiTheme="minorHAnsi" w:hAnsiTheme="minorHAnsi"/>
          <w:rtl/>
          <w:lang w:bidi="ar-IQ"/>
        </w:rPr>
        <w:softHyphen/>
        <w:t>بند نیز</w:t>
      </w:r>
      <w:r w:rsidR="00C11114">
        <w:rPr>
          <w:rFonts w:asciiTheme="minorHAnsi" w:hAnsiTheme="minorHAnsi"/>
          <w:lang w:bidi="ar-IQ"/>
        </w:rPr>
        <w:t xml:space="preserve"> </w:t>
      </w:r>
      <w:r w:rsidR="003F790B">
        <w:rPr>
          <w:rFonts w:asciiTheme="minorHAnsi" w:hAnsiTheme="minorHAnsi"/>
          <w:rtl/>
          <w:lang w:bidi="ar-IQ"/>
        </w:rPr>
        <w:t>صحت اعتبار</w:t>
      </w:r>
      <w:r w:rsidR="003F790B">
        <w:rPr>
          <w:rFonts w:asciiTheme="minorHAnsi" w:hAnsiTheme="minorHAnsi"/>
          <w:rtl/>
          <w:lang w:bidi="ar-IQ"/>
        </w:rPr>
        <w:softHyphen/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  <w:lang w:bidi="ar-IQ"/>
        </w:rPr>
      </w:pPr>
      <w:r>
        <w:rPr>
          <w:rFonts w:asciiTheme="minorHAnsi" w:hAnsiTheme="minorHAnsi"/>
          <w:rtl/>
          <w:lang w:bidi="ar-IQ"/>
        </w:rPr>
        <w:t xml:space="preserve">پارامتر بعدی در الگوریتم </w:t>
      </w:r>
      <w:r w:rsidRPr="00DF2645">
        <w:rPr>
          <w:rFonts w:asciiTheme="majorBidi" w:hAnsiTheme="majorBidi" w:cstheme="majorBidi"/>
          <w:lang w:bidi="ar-IQ"/>
        </w:rPr>
        <w:t>SFS</w:t>
      </w:r>
      <w:r w:rsidR="00C11114">
        <w:rPr>
          <w:rStyle w:val="FootnoteReference"/>
          <w:rFonts w:asciiTheme="majorBidi" w:hAnsiTheme="majorBidi" w:cstheme="majorBidi"/>
          <w:rtl/>
          <w:lang w:bidi="ar-IQ"/>
        </w:rPr>
        <w:footnoteReference w:id="75"/>
      </w:r>
      <w:r w:rsidR="00DF2645">
        <w:rPr>
          <w:rFonts w:asciiTheme="majorBidi" w:hAnsiTheme="majorBidi" w:cstheme="majorBidi"/>
          <w:rtl/>
          <w:lang w:bidi="ar-IQ"/>
        </w:rPr>
        <w:t>،</w:t>
      </w:r>
      <w:r>
        <w:rPr>
          <w:rFonts w:asciiTheme="minorHAnsi" w:hAnsiTheme="minorHAnsi"/>
          <w:rtl/>
          <w:lang w:bidi="ar-IQ"/>
        </w:rPr>
        <w:t xml:space="preserve"> </w:t>
      </w:r>
      <w:r>
        <w:rPr>
          <w:rtl/>
          <w:lang w:bidi="ar-IQ"/>
        </w:rPr>
        <w:t>برای تعداد ویژگی</w:t>
      </w:r>
      <w:r>
        <w:rPr>
          <w:rtl/>
          <w:lang w:bidi="ar-IQ"/>
        </w:rPr>
        <w:softHyphen/>
        <w:t>های</w:t>
      </w:r>
      <w:r w:rsidR="003F790B">
        <w:rPr>
          <w:lang w:bidi="ar-IQ"/>
        </w:rPr>
        <w:t xml:space="preserve"> </w:t>
      </w:r>
      <w:r>
        <w:rPr>
          <w:rtl/>
          <w:lang w:bidi="ar-IQ"/>
        </w:rPr>
        <w:t>انتخاب</w:t>
      </w:r>
      <w:r w:rsidR="00DF2645">
        <w:rPr>
          <w:rtl/>
          <w:lang w:bidi="ar-IQ"/>
        </w:rPr>
        <w:t>ی است، که دراین</w:t>
      </w:r>
      <w:r w:rsidR="00DF2645">
        <w:rPr>
          <w:rtl/>
          <w:lang w:bidi="ar-IQ"/>
        </w:rPr>
        <w:softHyphen/>
        <w:t>جا</w:t>
      </w:r>
      <w:r>
        <w:rPr>
          <w:rtl/>
          <w:lang w:bidi="ar-IQ"/>
        </w:rPr>
        <w:t xml:space="preserve"> 3 مقدار 50، 100 و 200 در نظر گرفته شد. </w:t>
      </w:r>
    </w:p>
    <w:p w14:paraId="4448B9BF" w14:textId="7A88E195" w:rsidR="003F00B4" w:rsidRDefault="003529CD" w:rsidP="00422814">
      <w:pPr>
        <w:jc w:val="both"/>
        <w:rPr>
          <w:rtl/>
          <w:lang w:bidi="ar-IQ"/>
        </w:rPr>
      </w:pPr>
      <w:r w:rsidRPr="00895643">
        <w:rPr>
          <w:rtl/>
          <w:lang w:bidi="ar-IQ"/>
        </w:rPr>
        <w:t xml:space="preserve">مراحل </w:t>
      </w:r>
      <w:r w:rsidR="00FB4EA2" w:rsidRPr="00895643">
        <w:rPr>
          <w:rtl/>
          <w:lang w:bidi="ar-IQ"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  <w:lang w:bidi="ar-IQ"/>
        </w:rPr>
        <w:softHyphen/>
        <w:t>شود.</w:t>
      </w:r>
      <w:r w:rsidR="00A20B2C" w:rsidRPr="00895643">
        <w:rPr>
          <w:rtl/>
          <w:lang w:bidi="ar-IQ"/>
        </w:rPr>
        <w:t xml:space="preserve"> </w:t>
      </w:r>
      <w:r w:rsidR="003F00B4" w:rsidRPr="00895643">
        <w:rPr>
          <w:rtl/>
          <w:lang w:bidi="ar-IQ"/>
        </w:rPr>
        <w:t xml:space="preserve">از این پس به 50، 100 و 200 ویژگی انتخاب شده توسط الگوریتم </w:t>
      </w:r>
      <w:r w:rsidR="00657FAA">
        <w:rPr>
          <w:rFonts w:asciiTheme="majorBidi" w:hAnsiTheme="majorBidi" w:cstheme="majorBidi"/>
          <w:lang w:bidi="ar-IQ"/>
        </w:rPr>
        <w:t>SFS</w:t>
      </w:r>
      <w:r w:rsidR="003F00B4" w:rsidRPr="00895643">
        <w:rPr>
          <w:rtl/>
          <w:lang w:bidi="ar-IQ"/>
        </w:rPr>
        <w:t>، با نام</w:t>
      </w:r>
      <w:r w:rsidR="00A611D4" w:rsidRPr="00895643">
        <w:rPr>
          <w:rtl/>
          <w:lang w:bidi="ar-IQ"/>
        </w:rPr>
        <w:t xml:space="preserve"> مجموعه داده</w:t>
      </w:r>
      <w:r w:rsidR="003F00B4" w:rsidRPr="00895643">
        <w:rPr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lang w:bidi="ar-IQ"/>
        </w:rPr>
        <w:t>SFS50</w:t>
      </w:r>
      <w:r w:rsidR="00B16568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B16568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3F00B4" w:rsidRPr="00895643">
        <w:rPr>
          <w:rtl/>
          <w:lang w:bidi="ar-IQ"/>
        </w:rPr>
        <w:t xml:space="preserve"> اشاره خواهد</w:t>
      </w:r>
      <w:r w:rsidR="003F00B4" w:rsidRPr="00895643">
        <w:rPr>
          <w:rtl/>
          <w:lang w:bidi="ar-IQ"/>
        </w:rPr>
        <w:softHyphen/>
        <w:t>شد</w:t>
      </w:r>
      <w:r w:rsidR="003F00B4">
        <w:rPr>
          <w:rFonts w:asciiTheme="minorHAnsi" w:hAnsiTheme="minorHAnsi"/>
          <w:rtl/>
          <w:lang w:bidi="ar-IQ"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  <w:lang w:bidi="ar-IQ"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  <w:lang w:bidi="ar-IQ"/>
        </w:rPr>
      </w:pPr>
    </w:p>
    <w:p w14:paraId="5805642A" w14:textId="77777777" w:rsidR="00BC7293" w:rsidRDefault="00BC7293" w:rsidP="00BC7293">
      <w:pPr>
        <w:keepNext/>
        <w:jc w:val="center"/>
        <w:rPr>
          <w:lang w:bidi="ar-IQ"/>
        </w:rPr>
      </w:pPr>
      <w:r w:rsidRPr="00BC7293">
        <w:rPr>
          <w:noProof/>
          <w:rtl/>
          <w:lang w:bidi="ar-SA"/>
        </w:rPr>
        <w:lastRenderedPageBreak/>
        <w:drawing>
          <wp:inline distT="0" distB="0" distL="0" distR="0" wp14:anchorId="4BC6DB53" wp14:editId="142BFE98">
            <wp:extent cx="4264465" cy="3200400"/>
            <wp:effectExtent l="0" t="0" r="3175" b="0"/>
            <wp:docPr id="147" name="Picture 1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92853F" w14:textId="505D6F46" w:rsidR="00587547" w:rsidRDefault="00BC7293" w:rsidP="007A00E7">
      <w:pPr>
        <w:pStyle w:val="Caption"/>
        <w:rPr>
          <w:lang w:bidi="ar-IQ"/>
        </w:rPr>
      </w:pPr>
      <w:bookmarkStart w:id="142" w:name="_Toc93745959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4C6AD7">
        <w:rPr>
          <w:rtl/>
          <w:lang w:bidi="ar-IQ"/>
        </w:rPr>
        <w:t>نمودار انتخاب متوالی رو به جلو تا 50 ویژگی</w:t>
      </w:r>
      <w:bookmarkEnd w:id="142"/>
    </w:p>
    <w:p w14:paraId="16DA5C63" w14:textId="77777777" w:rsidR="00EE6476" w:rsidRDefault="00EE6476" w:rsidP="00EE6476">
      <w:pPr>
        <w:keepNext/>
        <w:jc w:val="center"/>
        <w:rPr>
          <w:lang w:bidi="ar-IQ"/>
        </w:rPr>
      </w:pPr>
      <w:r w:rsidRPr="00EE6476">
        <w:rPr>
          <w:noProof/>
          <w:rtl/>
          <w:lang w:bidi="ar-SA"/>
        </w:rPr>
        <w:drawing>
          <wp:inline distT="0" distB="0" distL="0" distR="0" wp14:anchorId="6A127501" wp14:editId="2822ED27">
            <wp:extent cx="4264465" cy="3200400"/>
            <wp:effectExtent l="0" t="0" r="3175" b="0"/>
            <wp:docPr id="148" name="Picture 1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DEAC8D" w14:textId="308ACBE6" w:rsidR="00B05361" w:rsidRDefault="00EE6476" w:rsidP="007A00E7">
      <w:pPr>
        <w:pStyle w:val="Caption"/>
        <w:rPr>
          <w:lang w:bidi="ar-IQ"/>
        </w:rPr>
      </w:pPr>
      <w:bookmarkStart w:id="143" w:name="_Toc93745960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91A91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 xml:space="preserve">100 </w:t>
      </w:r>
      <w:r w:rsidRPr="00991A91">
        <w:rPr>
          <w:rtl/>
          <w:lang w:bidi="ar-IQ"/>
        </w:rPr>
        <w:t>ویژگی</w:t>
      </w:r>
      <w:bookmarkEnd w:id="143"/>
    </w:p>
    <w:p w14:paraId="0ACCB63B" w14:textId="77777777" w:rsidR="008D6158" w:rsidRDefault="008D6158" w:rsidP="008D6158">
      <w:pPr>
        <w:keepNext/>
        <w:jc w:val="center"/>
        <w:rPr>
          <w:lang w:bidi="ar-IQ"/>
        </w:rPr>
      </w:pPr>
      <w:r w:rsidRPr="008D6158">
        <w:rPr>
          <w:noProof/>
          <w:rtl/>
          <w:lang w:bidi="ar-SA"/>
        </w:rPr>
        <w:lastRenderedPageBreak/>
        <w:drawing>
          <wp:inline distT="0" distB="0" distL="0" distR="0" wp14:anchorId="0D97B968" wp14:editId="4E8A3FD3">
            <wp:extent cx="4264465" cy="3200400"/>
            <wp:effectExtent l="0" t="0" r="3175" b="0"/>
            <wp:docPr id="149" name="Picture 1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9CE526F" w14:textId="24C7EC55" w:rsidR="00ED6B7A" w:rsidRPr="008D6158" w:rsidRDefault="008D6158" w:rsidP="007A00E7">
      <w:pPr>
        <w:pStyle w:val="Caption"/>
        <w:rPr>
          <w:rtl/>
          <w:lang w:bidi="ar-IQ"/>
        </w:rPr>
      </w:pPr>
      <w:bookmarkStart w:id="144" w:name="_Toc93745961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2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4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570">
        <w:rPr>
          <w:rtl/>
          <w:lang w:bidi="ar-IQ"/>
        </w:rPr>
        <w:t xml:space="preserve">نمودار انتخاب متوالی رو به جلو تا </w:t>
      </w:r>
      <w:r>
        <w:rPr>
          <w:rtl/>
          <w:lang w:bidi="ar-IQ"/>
        </w:rPr>
        <w:t>200</w:t>
      </w:r>
      <w:r w:rsidRPr="006D7570">
        <w:rPr>
          <w:rtl/>
          <w:lang w:bidi="ar-IQ"/>
        </w:rPr>
        <w:t xml:space="preserve"> ویژگی</w:t>
      </w:r>
      <w:bookmarkEnd w:id="144"/>
    </w:p>
    <w:p w14:paraId="31BDC0E9" w14:textId="70CAD17F" w:rsidR="006F77BC" w:rsidRDefault="00A804B3" w:rsidP="00BF3056">
      <w:pPr>
        <w:jc w:val="both"/>
        <w:rPr>
          <w:rtl/>
          <w:lang w:bidi="ar-IQ"/>
        </w:rPr>
      </w:pPr>
      <w:r>
        <w:rPr>
          <w:rtl/>
          <w:lang w:bidi="ar-IQ"/>
        </w:rPr>
        <w:t>در ادامه بر روی</w:t>
      </w:r>
      <w:r w:rsidR="00323B8F">
        <w:rPr>
          <w:rtl/>
          <w:lang w:bidi="ar-IQ"/>
        </w:rPr>
        <w:t xml:space="preserve">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4E407B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4E407B" w:rsidRPr="00CE2B93">
        <w:rPr>
          <w:rFonts w:asciiTheme="majorBidi" w:hAnsiTheme="majorBidi"/>
          <w:rtl/>
          <w:lang w:bidi="ar-IQ"/>
        </w:rPr>
        <w:t>و</w:t>
      </w:r>
      <w:r w:rsidR="004E407B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lang w:bidi="ar-IQ"/>
        </w:rPr>
        <w:t>SFS200</w:t>
      </w:r>
      <w:r w:rsidR="004E407B" w:rsidRPr="00895643">
        <w:rPr>
          <w:rtl/>
          <w:lang w:bidi="ar-IQ"/>
        </w:rPr>
        <w:t xml:space="preserve"> </w:t>
      </w:r>
      <w:r w:rsidR="00323B8F">
        <w:rPr>
          <w:rFonts w:asciiTheme="majorBidi" w:hAnsiTheme="majorBidi" w:cstheme="majorBidi"/>
          <w:rtl/>
          <w:lang w:bidi="ar-IQ"/>
        </w:rPr>
        <w:t>،</w:t>
      </w:r>
      <w:r>
        <w:rPr>
          <w:rtl/>
          <w:lang w:bidi="ar-IQ"/>
        </w:rPr>
        <w:t xml:space="preserve">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</w:t>
      </w:r>
      <w:r w:rsidR="009F743A">
        <w:rPr>
          <w:rtl/>
          <w:lang w:bidi="ar-IQ"/>
        </w:rPr>
        <w:t>شد</w:t>
      </w:r>
      <w:r>
        <w:rPr>
          <w:rtl/>
          <w:lang w:bidi="ar-IQ"/>
        </w:rPr>
        <w:t>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7D42CBF7" w14:textId="77777777" w:rsidR="00781908" w:rsidRPr="00D02937" w:rsidRDefault="00781908" w:rsidP="00466218">
      <w:pPr>
        <w:jc w:val="both"/>
        <w:rPr>
          <w:rtl/>
          <w:lang w:bidi="ar-IQ"/>
        </w:rPr>
      </w:pPr>
    </w:p>
    <w:p w14:paraId="4B4AFD77" w14:textId="44165B76" w:rsidR="00F829C7" w:rsidRDefault="00F829C7" w:rsidP="001615B3">
      <w:pPr>
        <w:pStyle w:val="Heading2"/>
        <w:rPr>
          <w:lang w:bidi="ar-IQ"/>
        </w:rPr>
      </w:pPr>
      <w:bookmarkStart w:id="145" w:name="_Toc82546071"/>
      <w:bookmarkStart w:id="146" w:name="_Toc82905582"/>
      <w:bookmarkStart w:id="147" w:name="_Toc93745865"/>
      <w:r>
        <w:rPr>
          <w:rtl/>
          <w:lang w:bidi="ar-IQ"/>
        </w:rPr>
        <w:t>کاهش ابعاد</w:t>
      </w:r>
      <w:r w:rsidR="00E845FB">
        <w:rPr>
          <w:rStyle w:val="FootnoteReference"/>
          <w:rtl/>
          <w:lang w:bidi="ar-IQ"/>
        </w:rPr>
        <w:footnoteReference w:id="76"/>
      </w:r>
      <w:r>
        <w:rPr>
          <w:rtl/>
          <w:lang w:bidi="ar-IQ"/>
        </w:rPr>
        <w:t xml:space="preserve"> مجموعه داده</w:t>
      </w:r>
      <w:bookmarkEnd w:id="145"/>
      <w:bookmarkEnd w:id="146"/>
      <w:bookmarkEnd w:id="147"/>
    </w:p>
    <w:p w14:paraId="16EAA556" w14:textId="17B30988" w:rsidR="00F829C7" w:rsidRDefault="00F829C7" w:rsidP="00E845FB">
      <w:pPr>
        <w:jc w:val="both"/>
        <w:rPr>
          <w:rFonts w:asciiTheme="minorHAnsi" w:hAnsiTheme="minorHAnsi"/>
          <w:lang w:bidi="ar-IQ"/>
        </w:rPr>
      </w:pPr>
      <w:r>
        <w:rPr>
          <w:rtl/>
          <w:lang w:bidi="ar-IQ"/>
        </w:rPr>
        <w:t>تعداد زیاد ویژگی‌ها باعث تحمیل هزینه محاسباتی بالا به طبقه‌بند</w:t>
      </w:r>
      <w:r w:rsidR="00DF399A">
        <w:rPr>
          <w:rtl/>
          <w:lang w:bidi="ar-IQ"/>
        </w:rPr>
        <w:softHyphen/>
        <w:t>ها</w:t>
      </w:r>
      <w:r>
        <w:rPr>
          <w:rtl/>
          <w:lang w:bidi="ar-IQ"/>
        </w:rPr>
        <w:t xml:space="preserve"> می‌شود و به مشقت تعداد</w:t>
      </w:r>
      <w:r w:rsidR="00E05292">
        <w:rPr>
          <w:rtl/>
          <w:lang w:bidi="ar-IQ"/>
        </w:rPr>
        <w:t xml:space="preserve"> ابعاد</w:t>
      </w:r>
      <w:r w:rsidR="00C266E1">
        <w:rPr>
          <w:rStyle w:val="FootnoteReference"/>
          <w:rtl/>
          <w:lang w:bidi="ar-IQ"/>
        </w:rPr>
        <w:footnoteReference w:id="77"/>
      </w:r>
      <w:r>
        <w:rPr>
          <w:rtl/>
          <w:lang w:bidi="ar-IQ"/>
        </w:rPr>
        <w:t xml:space="preserve"> معروف است. برای کاهش ابعاد می‌توان از روش</w:t>
      </w:r>
      <w:r w:rsidR="00E05292">
        <w:rPr>
          <w:rFonts w:asciiTheme="minorHAnsi" w:hAnsiTheme="minorHAnsi"/>
          <w:rtl/>
          <w:lang w:bidi="ar-IQ"/>
        </w:rPr>
        <w:t xml:space="preserve"> تحلیل مؤ</w:t>
      </w:r>
      <w:r>
        <w:rPr>
          <w:rFonts w:asciiTheme="minorHAnsi" w:hAnsiTheme="minorHAnsi"/>
          <w:rtl/>
          <w:lang w:bidi="ar-IQ"/>
        </w:rPr>
        <w:t>لفه‌های اصلی</w:t>
      </w:r>
      <w:r w:rsidR="00210F07">
        <w:rPr>
          <w:rStyle w:val="FootnoteReference"/>
          <w:rFonts w:asciiTheme="minorHAnsi" w:hAnsiTheme="minorHAnsi"/>
          <w:rtl/>
          <w:lang w:bidi="ar-IQ"/>
        </w:rPr>
        <w:footnoteReference w:id="78"/>
      </w:r>
      <w:r>
        <w:rPr>
          <w:rFonts w:asciiTheme="minorHAnsi" w:hAnsiTheme="minorHAnsi"/>
          <w:rtl/>
          <w:lang w:bidi="ar-IQ"/>
        </w:rPr>
        <w:t xml:space="preserve"> استفاده کرد.</w:t>
      </w:r>
    </w:p>
    <w:p w14:paraId="42D58552" w14:textId="31D00293" w:rsidR="00F11B99" w:rsidRDefault="00F11B99" w:rsidP="00E648C5">
      <w:pPr>
        <w:jc w:val="both"/>
        <w:rPr>
          <w:shd w:val="clear" w:color="auto" w:fill="FFFFFF"/>
          <w:rtl/>
          <w:lang w:bidi="ar-IQ"/>
        </w:rPr>
      </w:pPr>
      <w:r>
        <w:rPr>
          <w:rFonts w:asciiTheme="minorHAnsi" w:hAnsiTheme="minorHAnsi"/>
          <w:rtl/>
          <w:lang w:bidi="ar-IQ"/>
        </w:rPr>
        <w:lastRenderedPageBreak/>
        <w:t xml:space="preserve">به صورت ریاضی </w:t>
      </w:r>
      <w:r>
        <w:rPr>
          <w:shd w:val="clear" w:color="auto" w:fill="FFFFFF"/>
          <w:rtl/>
          <w:lang w:bidi="ar-IQ"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  <w:lang w:bidi="ar-IQ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  <w:lang w:bidi="ar-IQ"/>
        </w:rPr>
        <w:t>)</w:t>
      </w:r>
      <w:r w:rsidR="00DF399A">
        <w:rPr>
          <w:rFonts w:asciiTheme="minorHAnsi" w:hAnsiTheme="minorHAnsi"/>
          <w:shd w:val="clear" w:color="auto" w:fill="FFFFFF"/>
          <w:lang w:bidi="ar-IQ"/>
        </w:rPr>
        <w:t xml:space="preserve"> </w:t>
      </w:r>
      <w:r>
        <w:rPr>
          <w:shd w:val="clear" w:color="auto" w:fill="FFFFFF"/>
          <w:rtl/>
          <w:lang w:bidi="ar-IQ"/>
        </w:rPr>
        <w:t xml:space="preserve"> یک </w:t>
      </w:r>
      <w:r w:rsidRPr="00F11B99">
        <w:rPr>
          <w:shd w:val="clear" w:color="auto" w:fill="FFFFFF"/>
          <w:rtl/>
          <w:lang w:bidi="ar-IQ"/>
        </w:rPr>
        <w:t>تبدیل خطی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متعامد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است که داده</w:t>
      </w:r>
      <w:r>
        <w:rPr>
          <w:rFonts w:asciiTheme="minorHAnsi" w:hAnsiTheme="minorHAnsi"/>
          <w:shd w:val="clear" w:color="auto" w:fill="FFFFFF"/>
          <w:rtl/>
          <w:lang w:bidi="ar-IQ"/>
        </w:rPr>
        <w:t>‌ها</w:t>
      </w:r>
      <w:r>
        <w:rPr>
          <w:shd w:val="clear" w:color="auto" w:fill="FFFFFF"/>
          <w:rtl/>
          <w:lang w:bidi="ar-IQ"/>
        </w:rPr>
        <w:t xml:space="preserve"> را به</w:t>
      </w:r>
      <w:r>
        <w:rPr>
          <w:rFonts w:ascii="Cambria" w:hAnsi="Cambria" w:cs="Cambria"/>
          <w:shd w:val="clear" w:color="auto" w:fill="FFFFFF"/>
          <w:rtl/>
          <w:lang w:bidi="ar-IQ"/>
        </w:rPr>
        <w:t> </w:t>
      </w:r>
      <w:r w:rsidRPr="00F11B99">
        <w:rPr>
          <w:shd w:val="clear" w:color="auto" w:fill="FFFFFF"/>
          <w:rtl/>
          <w:lang w:bidi="ar-IQ"/>
        </w:rPr>
        <w:t>دستگاه مختصات</w:t>
      </w:r>
      <w:r>
        <w:rPr>
          <w:rFonts w:ascii="Cambria" w:hAnsi="Cambria" w:cs="Cambria"/>
          <w:shd w:val="clear" w:color="auto" w:fill="FFFFFF"/>
          <w:lang w:bidi="ar-IQ"/>
        </w:rPr>
        <w:t> </w:t>
      </w:r>
      <w:r>
        <w:rPr>
          <w:shd w:val="clear" w:color="auto" w:fill="FFFFFF"/>
          <w:rtl/>
          <w:lang w:bidi="ar-IQ"/>
        </w:rPr>
        <w:t>جدید می‌برد</w:t>
      </w:r>
      <w:r w:rsidR="00771801">
        <w:rPr>
          <w:shd w:val="clear" w:color="auto" w:fill="FFFFFF"/>
          <w:rtl/>
          <w:lang w:bidi="ar-IQ"/>
        </w:rPr>
        <w:t>.</w:t>
      </w:r>
      <w:r>
        <w:rPr>
          <w:shd w:val="clear" w:color="auto" w:fill="FFFFFF"/>
          <w:rtl/>
          <w:lang w:bidi="ar-IQ"/>
        </w:rPr>
        <w:t xml:space="preserve"> به ‌صورتی‌که</w:t>
      </w:r>
      <w:r w:rsidR="00E05292">
        <w:rPr>
          <w:shd w:val="clear" w:color="auto" w:fill="FFFFFF"/>
          <w:rtl/>
          <w:lang w:bidi="ar-IQ"/>
        </w:rPr>
        <w:t xml:space="preserve"> اولین</w:t>
      </w:r>
      <w:r>
        <w:rPr>
          <w:shd w:val="clear" w:color="auto" w:fill="FFFFFF"/>
          <w:rtl/>
          <w:lang w:bidi="ar-IQ"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shd w:val="clear" w:color="auto" w:fill="FFFFFF"/>
          <w:rtl/>
          <w:lang w:bidi="ar-IQ"/>
        </w:rPr>
        <w:t xml:space="preserve"> و ... قرار می‌گیرد</w:t>
      </w:r>
      <w:r w:rsidR="00DF399A">
        <w:rPr>
          <w:shd w:val="clear" w:color="auto" w:fill="FFFFFF"/>
          <w:rtl/>
          <w:lang w:bidi="ar-IQ"/>
        </w:rPr>
        <w:fldChar w:fldCharType="begin"/>
      </w:r>
      <w:r w:rsidR="00E648C5">
        <w:rPr>
          <w:shd w:val="clear" w:color="auto" w:fill="FFFFFF"/>
          <w:rtl/>
          <w:lang w:bidi="ar-IQ"/>
        </w:rPr>
        <w:instrText xml:space="preserve"> </w:instrText>
      </w:r>
      <w:r w:rsidR="00E648C5">
        <w:rPr>
          <w:shd w:val="clear" w:color="auto" w:fill="FFFFFF"/>
          <w:lang w:bidi="ar-IQ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&gt;</w:instrText>
      </w:r>
      <w:r w:rsidR="00DF399A">
        <w:rPr>
          <w:shd w:val="clear" w:color="auto" w:fill="FFFFFF"/>
          <w:rtl/>
          <w:lang w:bidi="ar-IQ"/>
        </w:rPr>
        <w:fldChar w:fldCharType="separate"/>
      </w:r>
      <w:r w:rsidR="00E648C5">
        <w:rPr>
          <w:noProof/>
          <w:shd w:val="clear" w:color="auto" w:fill="FFFFFF"/>
          <w:rtl/>
          <w:lang w:bidi="ar-IQ"/>
        </w:rPr>
        <w:t>[47]</w:t>
      </w:r>
      <w:r w:rsidR="00DF399A">
        <w:rPr>
          <w:shd w:val="clear" w:color="auto" w:fill="FFFFFF"/>
          <w:rtl/>
          <w:lang w:bidi="ar-IQ"/>
        </w:rPr>
        <w:fldChar w:fldCharType="end"/>
      </w:r>
      <w:r w:rsidR="00DF399A">
        <w:rPr>
          <w:shd w:val="clear" w:color="auto" w:fill="FFFFFF"/>
          <w:rtl/>
          <w:lang w:bidi="ar-IQ"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  <w:lang w:bidi="ar-IQ"/>
        </w:rPr>
      </w:pPr>
      <w:r>
        <w:rPr>
          <w:rtl/>
          <w:lang w:bidi="ar-IQ"/>
        </w:rPr>
        <w:t>در این پایان</w:t>
      </w:r>
      <w:r>
        <w:rPr>
          <w:rtl/>
          <w:lang w:bidi="ar-IQ"/>
        </w:rPr>
        <w:softHyphen/>
        <w:t>نامه، این روش برای تمام ویژگی</w:t>
      </w:r>
      <w:r>
        <w:rPr>
          <w:rtl/>
          <w:lang w:bidi="ar-IQ"/>
        </w:rPr>
        <w:softHyphen/>
        <w:t>هایی که تا به حال بحث شده</w:t>
      </w:r>
      <w:r>
        <w:rPr>
          <w:rtl/>
          <w:lang w:bidi="ar-IQ"/>
        </w:rPr>
        <w:softHyphen/>
        <w:t>است با انتخاب ۱۰ مؤلفه اصلی اول اعمال شد، در ادامه بر روی این ۱۰ مؤلفه (10 ویژگی</w:t>
      </w:r>
      <w:r>
        <w:rPr>
          <w:rtl/>
          <w:lang w:bidi="ar-IQ"/>
        </w:rPr>
        <w:softHyphen/>
        <w:t>) مدل</w:t>
      </w:r>
      <w:r>
        <w:rPr>
          <w:rtl/>
          <w:lang w:bidi="ar-IQ"/>
        </w:rPr>
        <w:softHyphen/>
        <w:t xml:space="preserve">های یادگیری ماشین </w:t>
      </w:r>
      <w:r w:rsidRPr="009F743A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و </w:t>
      </w:r>
      <w:r w:rsidRPr="009F743A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اجرا شد. نتایج این مدل</w:t>
      </w:r>
      <w:r>
        <w:rPr>
          <w:rtl/>
          <w:lang w:bidi="ar-IQ"/>
        </w:rPr>
        <w:softHyphen/>
        <w:t>ها در فصل 3 آمده</w:t>
      </w:r>
      <w:r>
        <w:rPr>
          <w:rtl/>
          <w:lang w:bidi="ar-IQ"/>
        </w:rPr>
        <w:softHyphen/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  <w:lang w:bidi="ar-IQ"/>
        </w:rPr>
      </w:pPr>
    </w:p>
    <w:p w14:paraId="097E9BB6" w14:textId="77777777" w:rsidR="00363C08" w:rsidRDefault="00363C08" w:rsidP="001615B3">
      <w:pPr>
        <w:pStyle w:val="Heading2"/>
        <w:rPr>
          <w:rtl/>
          <w:lang w:bidi="ar-IQ"/>
        </w:rPr>
      </w:pPr>
      <w:bookmarkStart w:id="148" w:name="_Toc82546072"/>
      <w:bookmarkStart w:id="149" w:name="_Toc82905583"/>
      <w:bookmarkStart w:id="150" w:name="_Toc93745866"/>
      <w:r>
        <w:rPr>
          <w:rtl/>
          <w:lang w:bidi="ar-IQ"/>
        </w:rPr>
        <w:t>مدل‌های یادگیری ماشین</w:t>
      </w:r>
      <w:r w:rsidR="003C55B0">
        <w:rPr>
          <w:rtl/>
          <w:lang w:bidi="ar-IQ"/>
        </w:rPr>
        <w:t xml:space="preserve"> اجرا شده روی مجموعه داده‌ها</w:t>
      </w:r>
      <w:bookmarkEnd w:id="148"/>
      <w:bookmarkEnd w:id="149"/>
      <w:bookmarkEnd w:id="150"/>
    </w:p>
    <w:p w14:paraId="7B23E1A8" w14:textId="103BE14A" w:rsidR="00175679" w:rsidRDefault="004C26E2" w:rsidP="003264AC">
      <w:pPr>
        <w:jc w:val="both"/>
        <w:rPr>
          <w:rtl/>
          <w:lang w:bidi="ar-IQ"/>
        </w:rPr>
      </w:pPr>
      <w:r>
        <w:rPr>
          <w:rtl/>
          <w:lang w:bidi="ar-IQ"/>
        </w:rPr>
        <w:t>همانطور که در بخش 2-2 بیان شد</w:t>
      </w:r>
      <w:r w:rsidRPr="004C26E2">
        <w:rPr>
          <w:rFonts w:ascii="Calibri" w:hAnsi="Calibri"/>
          <w:rtl/>
          <w:lang w:bidi="ar-IQ"/>
        </w:rPr>
        <w:t>،</w:t>
      </w:r>
      <w:r w:rsidR="00871B3E" w:rsidRPr="004C26E2">
        <w:rPr>
          <w:rtl/>
          <w:lang w:bidi="ar-IQ"/>
        </w:rPr>
        <w:t xml:space="preserve"> </w:t>
      </w:r>
      <w:r w:rsidR="00871B3E" w:rsidRPr="008D5113">
        <w:rPr>
          <w:rtl/>
          <w:lang w:bidi="ar-IQ"/>
        </w:rPr>
        <w:t xml:space="preserve">بر روی مجموعه داده </w:t>
      </w:r>
      <w:r w:rsidR="00871B3E" w:rsidRPr="008D5113">
        <w:rPr>
          <w:rFonts w:asciiTheme="majorBidi" w:hAnsiTheme="majorBidi" w:cstheme="majorBidi"/>
          <w:lang w:bidi="ar-IQ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="00871B3E" w:rsidRPr="008D5113">
        <w:rPr>
          <w:rtl/>
          <w:lang w:bidi="ar-IQ"/>
        </w:rPr>
        <w:t xml:space="preserve"> پیش</w:t>
      </w:r>
      <w:r w:rsidR="00871B3E" w:rsidRPr="008D5113">
        <w:rPr>
          <w:rtl/>
          <w:lang w:bidi="ar-IQ"/>
        </w:rPr>
        <w:softHyphen/>
        <w:t>پردازش اولیه انجام شد؛</w:t>
      </w:r>
      <w:r w:rsidR="001E4A98" w:rsidRPr="008D5113">
        <w:rPr>
          <w:rtl/>
          <w:lang w:bidi="ar-IQ"/>
        </w:rPr>
        <w:t xml:space="preserve"> سپس در بخش استخراج ویژگی (بخش </w:t>
      </w:r>
      <w:r w:rsidR="00C11C81">
        <w:rPr>
          <w:rtl/>
          <w:lang w:bidi="ar-IQ"/>
        </w:rPr>
        <w:t>2-4)</w:t>
      </w:r>
      <w:r w:rsidR="001E4A98" w:rsidRPr="008D5113">
        <w:rPr>
          <w:rtl/>
          <w:lang w:bidi="ar-IQ"/>
        </w:rPr>
        <w:t xml:space="preserve"> به 10 ویژگی اشاره شد</w:t>
      </w:r>
      <w:r w:rsidR="00175679">
        <w:rPr>
          <w:rtl/>
          <w:lang w:bidi="ar-IQ"/>
        </w:rPr>
        <w:t>.</w:t>
      </w:r>
    </w:p>
    <w:p w14:paraId="70509A75" w14:textId="22C75D20" w:rsidR="008F19E6" w:rsidRDefault="00175679" w:rsidP="003264AC">
      <w:pPr>
        <w:jc w:val="both"/>
        <w:rPr>
          <w:rtl/>
          <w:lang w:bidi="ar-IQ"/>
        </w:rPr>
      </w:pPr>
      <w:r>
        <w:rPr>
          <w:rtl/>
          <w:lang w:bidi="ar-IQ"/>
        </w:rPr>
        <w:t>این 10 ویژگی و همچنین ترکیبی از این 10 ویژگی که در ادامه اشاره خواهد شد، از مجموعه داده پیش</w:t>
      </w:r>
      <w:r>
        <w:rPr>
          <w:rtl/>
          <w:lang w:bidi="ar-IQ"/>
        </w:rPr>
        <w:softHyphen/>
        <w:t>پردازش شده بخش 2-2، استخراج شدند.</w:t>
      </w:r>
      <w:r w:rsidR="003E4941">
        <w:rPr>
          <w:rtl/>
          <w:lang w:bidi="ar-IQ"/>
        </w:rPr>
        <w:t xml:space="preserve"> </w:t>
      </w:r>
      <w:r w:rsidR="008F19E6">
        <w:rPr>
          <w:rtl/>
          <w:lang w:bidi="ar-IQ"/>
        </w:rPr>
        <w:t>سپس 10مؤلفه اول</w:t>
      </w:r>
      <w:r w:rsidR="00D12EB5">
        <w:rPr>
          <w:rtl/>
          <w:lang w:bidi="ar-IQ"/>
        </w:rPr>
        <w:t xml:space="preserve"> هر یک از این</w:t>
      </w:r>
      <w:r w:rsidR="008F19E6">
        <w:rPr>
          <w:rtl/>
          <w:lang w:bidi="ar-IQ"/>
        </w:rPr>
        <w:t xml:space="preserve"> مجموعه داده</w:t>
      </w:r>
      <w:r w:rsidR="008F19E6">
        <w:rPr>
          <w:rtl/>
          <w:lang w:bidi="ar-IQ"/>
        </w:rPr>
        <w:softHyphen/>
        <w:t>ها</w:t>
      </w:r>
      <w:r w:rsidR="00A96DAB">
        <w:rPr>
          <w:rtl/>
          <w:lang w:bidi="ar-IQ"/>
        </w:rPr>
        <w:t>ی بدست</w:t>
      </w:r>
      <w:r w:rsidR="00A96DAB">
        <w:rPr>
          <w:rtl/>
          <w:lang w:bidi="ar-IQ"/>
        </w:rPr>
        <w:softHyphen/>
        <w:t>آمده</w:t>
      </w:r>
      <w:r w:rsidR="008F19E6">
        <w:rPr>
          <w:rtl/>
          <w:lang w:bidi="ar-IQ"/>
        </w:rPr>
        <w:t xml:space="preserve"> توسط</w:t>
      </w:r>
      <w:r w:rsidR="00A96DAB">
        <w:rPr>
          <w:rtl/>
          <w:lang w:bidi="ar-IQ"/>
        </w:rPr>
        <w:t xml:space="preserve"> الگوریتم</w:t>
      </w:r>
      <w:r w:rsidR="008F19E6">
        <w:rPr>
          <w:rtl/>
          <w:lang w:bidi="ar-IQ"/>
        </w:rPr>
        <w:t xml:space="preserve"> </w:t>
      </w:r>
      <w:r w:rsidR="00D12EB5" w:rsidRPr="008D5113">
        <w:rPr>
          <w:rFonts w:asciiTheme="majorBidi" w:hAnsiTheme="majorBidi" w:cstheme="majorBidi"/>
          <w:lang w:bidi="ar-IQ"/>
        </w:rPr>
        <w:t>PCA</w:t>
      </w:r>
      <w:r w:rsidR="00D12EB5">
        <w:rPr>
          <w:rtl/>
          <w:lang w:bidi="ar-IQ"/>
        </w:rPr>
        <w:t xml:space="preserve"> </w:t>
      </w:r>
      <w:r w:rsidR="00A96DAB">
        <w:rPr>
          <w:rtl/>
          <w:lang w:bidi="ar-IQ"/>
        </w:rPr>
        <w:t xml:space="preserve"> از کتابخانه </w:t>
      </w:r>
      <w:proofErr w:type="spellStart"/>
      <w:r w:rsidR="00A96DAB" w:rsidRPr="008D5113">
        <w:rPr>
          <w:rFonts w:asciiTheme="majorBidi" w:hAnsiTheme="majorBidi" w:cstheme="majorBidi"/>
          <w:lang w:bidi="ar-IQ"/>
        </w:rPr>
        <w:t>iFeature</w:t>
      </w:r>
      <w:proofErr w:type="spellEnd"/>
      <w:r w:rsidR="00A96DAB">
        <w:rPr>
          <w:rtl/>
          <w:lang w:bidi="ar-IQ"/>
        </w:rPr>
        <w:t xml:space="preserve"> </w:t>
      </w:r>
      <w:r w:rsidR="00D12EB5">
        <w:rPr>
          <w:rtl/>
          <w:lang w:bidi="ar-IQ"/>
        </w:rPr>
        <w:t>استخراج شد</w:t>
      </w:r>
      <w:r w:rsidR="00B60269">
        <w:rPr>
          <w:rtl/>
          <w:lang w:bidi="ar-IQ"/>
        </w:rPr>
        <w:t>.</w:t>
      </w:r>
    </w:p>
    <w:p w14:paraId="5928381C" w14:textId="71949B0E" w:rsidR="00363C08" w:rsidRDefault="00B60269" w:rsidP="00786753">
      <w:pPr>
        <w:jc w:val="both"/>
        <w:rPr>
          <w:lang w:bidi="ar-IQ"/>
        </w:rPr>
      </w:pPr>
      <w:r>
        <w:rPr>
          <w:rtl/>
          <w:lang w:bidi="ar-IQ"/>
        </w:rPr>
        <w:t xml:space="preserve">در نهایت </w:t>
      </w:r>
      <w:r w:rsidR="00BB47C7">
        <w:rPr>
          <w:rtl/>
          <w:lang w:bidi="ar-IQ"/>
        </w:rPr>
        <w:t xml:space="preserve">بر روی </w:t>
      </w:r>
      <w:r>
        <w:rPr>
          <w:rtl/>
          <w:lang w:bidi="ar-IQ"/>
        </w:rPr>
        <w:t xml:space="preserve">هر </w:t>
      </w:r>
      <w:r w:rsidR="00321554">
        <w:rPr>
          <w:rtl/>
          <w:lang w:bidi="ar-IQ"/>
        </w:rPr>
        <w:t>کدام از مجموعه داده</w:t>
      </w:r>
      <w:r w:rsidR="00321554">
        <w:rPr>
          <w:rtl/>
          <w:lang w:bidi="ar-IQ"/>
        </w:rPr>
        <w:softHyphen/>
        <w:t xml:space="preserve">های بدست آمده توسط </w:t>
      </w:r>
      <w:r w:rsidR="00321554" w:rsidRPr="008D5113">
        <w:rPr>
          <w:rFonts w:asciiTheme="majorBidi" w:hAnsiTheme="majorBidi" w:cstheme="majorBidi"/>
          <w:lang w:bidi="ar-IQ"/>
        </w:rPr>
        <w:t>PCA</w:t>
      </w:r>
      <w:r w:rsidR="00321554">
        <w:rPr>
          <w:rtl/>
          <w:lang w:bidi="ar-IQ"/>
        </w:rPr>
        <w:t xml:space="preserve"> </w:t>
      </w:r>
      <w:r w:rsidR="00BB47C7">
        <w:rPr>
          <w:rtl/>
          <w:lang w:bidi="ar-IQ"/>
        </w:rPr>
        <w:t xml:space="preserve">و همچنین بر روی 3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603509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03509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603509" w:rsidRPr="00895643">
        <w:rPr>
          <w:rtl/>
          <w:lang w:bidi="ar-IQ"/>
        </w:rPr>
        <w:t xml:space="preserve"> </w:t>
      </w:r>
      <w:r w:rsidR="00BB47C7">
        <w:rPr>
          <w:rFonts w:asciiTheme="majorBidi" w:hAnsiTheme="majorBidi" w:cstheme="majorBidi"/>
          <w:rtl/>
          <w:lang w:bidi="ar-IQ"/>
        </w:rPr>
        <w:t>(</w:t>
      </w:r>
      <w:r w:rsidR="00BB47C7">
        <w:rPr>
          <w:rtl/>
          <w:lang w:bidi="ar-IQ"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  <w:lang w:bidi="ar-IQ"/>
        </w:rPr>
        <w:t>SVM</w:t>
      </w:r>
      <w:r w:rsidR="00BB47C7">
        <w:rPr>
          <w:rtl/>
          <w:lang w:bidi="ar-IQ"/>
        </w:rPr>
        <w:t xml:space="preserve"> و </w:t>
      </w:r>
      <w:r w:rsidR="00BB47C7" w:rsidRPr="008D5113">
        <w:rPr>
          <w:rFonts w:asciiTheme="majorBidi" w:hAnsiTheme="majorBidi" w:cstheme="majorBidi"/>
          <w:lang w:bidi="ar-IQ"/>
        </w:rPr>
        <w:t>RF</w:t>
      </w:r>
      <w:r w:rsidR="00BB47C7">
        <w:rPr>
          <w:rtl/>
          <w:lang w:bidi="ar-IQ"/>
        </w:rPr>
        <w:t xml:space="preserve"> با پارامتر</w:t>
      </w:r>
      <w:r w:rsidR="00BB47C7">
        <w:rPr>
          <w:rtl/>
          <w:lang w:bidi="ar-IQ"/>
        </w:rPr>
        <w:softHyphen/>
        <w:t>های تنظیمی اشاره شده در قسمت بعدی ساخته شدند.</w:t>
      </w:r>
      <w:r w:rsidR="00B90C7B">
        <w:rPr>
          <w:rtl/>
          <w:lang w:bidi="ar-IQ"/>
        </w:rPr>
        <w:t xml:space="preserve"> ارزیابی مدل</w:t>
      </w:r>
      <w:r w:rsidR="00B90C7B">
        <w:rPr>
          <w:rtl/>
          <w:lang w:bidi="ar-IQ"/>
        </w:rPr>
        <w:softHyphen/>
        <w:t>ها و</w:t>
      </w:r>
      <w:r w:rsidR="00BB47C7">
        <w:rPr>
          <w:rtl/>
          <w:lang w:bidi="ar-IQ"/>
        </w:rPr>
        <w:t xml:space="preserve"> یافتن بهترین پارامتر تنظیمی از بین پارامتر</w:t>
      </w:r>
      <w:r w:rsidR="00BB47C7">
        <w:rPr>
          <w:rtl/>
          <w:lang w:bidi="ar-IQ"/>
        </w:rPr>
        <w:softHyphen/>
        <w:t xml:space="preserve">های </w:t>
      </w:r>
      <w:r w:rsidR="00DB6273">
        <w:rPr>
          <w:rtl/>
          <w:lang w:bidi="ar-IQ"/>
        </w:rPr>
        <w:t xml:space="preserve">تعریف شده </w:t>
      </w:r>
      <w:r w:rsidR="00B90C7B">
        <w:rPr>
          <w:rtl/>
          <w:lang w:bidi="ar-IQ"/>
        </w:rPr>
        <w:t>توسط</w:t>
      </w:r>
      <w:r w:rsidR="00B90C7B" w:rsidRPr="007E386D">
        <w:rPr>
          <w:rtl/>
          <w:lang w:bidi="ar-IQ"/>
        </w:rPr>
        <w:t xml:space="preserve"> </w:t>
      </w:r>
      <w:r w:rsidR="007E386D" w:rsidRPr="007E386D">
        <w:rPr>
          <w:rFonts w:asciiTheme="majorBidi" w:hAnsiTheme="majorBidi"/>
          <w:rtl/>
          <w:lang w:bidi="ar-IQ"/>
        </w:rPr>
        <w:t>اعتبارسنجی متقابل 10 لایه</w:t>
      </w:r>
      <w:r w:rsidR="00BE0BF6">
        <w:rPr>
          <w:rtl/>
          <w:lang w:bidi="ar-IQ"/>
        </w:rPr>
        <w:t xml:space="preserve"> </w:t>
      </w:r>
      <w:r w:rsidR="00B90C7B">
        <w:rPr>
          <w:rtl/>
          <w:lang w:bidi="ar-IQ"/>
        </w:rPr>
        <w:t>انجام</w:t>
      </w:r>
      <w:r w:rsidR="00DB6273">
        <w:rPr>
          <w:rtl/>
          <w:lang w:bidi="ar-IQ"/>
        </w:rPr>
        <w:t xml:space="preserve"> شد.</w:t>
      </w:r>
      <w:r w:rsidR="000F0831">
        <w:rPr>
          <w:lang w:bidi="ar-IQ"/>
        </w:rPr>
        <w:t xml:space="preserve"> </w:t>
      </w:r>
      <w:r w:rsidR="00C53C31">
        <w:rPr>
          <w:rtl/>
          <w:lang w:bidi="ar-IQ"/>
        </w:rPr>
        <w:t>در</w:t>
      </w:r>
      <w:r w:rsidR="00D74624">
        <w:rPr>
          <w:rtl/>
          <w:lang w:bidi="ar-IQ"/>
        </w:rPr>
        <w:t xml:space="preserve"> تمام مراحل از </w:t>
      </w:r>
      <w:r w:rsidR="00D74624">
        <w:rPr>
          <w:rtl/>
          <w:lang w:bidi="ar-IQ"/>
        </w:rPr>
        <w:lastRenderedPageBreak/>
        <w:t>تعریف</w:t>
      </w:r>
      <w:r w:rsidR="00C77E4A">
        <w:rPr>
          <w:rtl/>
          <w:lang w:bidi="ar-IQ"/>
        </w:rPr>
        <w:t xml:space="preserve"> پارامتر</w:t>
      </w:r>
      <w:r w:rsidR="00C77E4A">
        <w:rPr>
          <w:rtl/>
          <w:lang w:bidi="ar-IQ"/>
        </w:rPr>
        <w:softHyphen/>
        <w:t>های تنظیمی،</w:t>
      </w:r>
      <w:r w:rsidR="00D74624">
        <w:rPr>
          <w:rtl/>
          <w:lang w:bidi="ar-IQ"/>
        </w:rPr>
        <w:t xml:space="preserve"> تنظیم پارامتر</w:t>
      </w:r>
      <w:r w:rsidR="00D74624">
        <w:rPr>
          <w:rtl/>
          <w:lang w:bidi="ar-IQ"/>
        </w:rPr>
        <w:softHyphen/>
        <w:t>های تنظیمی</w:t>
      </w:r>
      <w:r w:rsidR="00C77E4A">
        <w:rPr>
          <w:rtl/>
          <w:lang w:bidi="ar-IQ"/>
        </w:rPr>
        <w:t>،</w:t>
      </w:r>
      <w:r w:rsidR="00D74624">
        <w:rPr>
          <w:rtl/>
          <w:lang w:bidi="ar-IQ"/>
        </w:rPr>
        <w:t xml:space="preserve"> آموزش و ارزیابی مدل</w:t>
      </w:r>
      <w:r w:rsidR="00D74624">
        <w:rPr>
          <w:rtl/>
          <w:lang w:bidi="ar-IQ"/>
        </w:rPr>
        <w:softHyphen/>
        <w:t xml:space="preserve">ها؛ </w:t>
      </w:r>
      <w:r w:rsidR="00C77E4A">
        <w:rPr>
          <w:rtl/>
          <w:lang w:bidi="ar-IQ"/>
        </w:rPr>
        <w:t xml:space="preserve">از کتابخانه </w:t>
      </w:r>
      <w:r w:rsidR="00C77E4A" w:rsidRPr="008D5113">
        <w:rPr>
          <w:rFonts w:asciiTheme="majorBidi" w:hAnsiTheme="majorBidi" w:cstheme="majorBidi"/>
          <w:lang w:bidi="ar-IQ"/>
        </w:rPr>
        <w:t>scikit-lear</w:t>
      </w:r>
      <w:r w:rsidR="008D5113" w:rsidRPr="008D5113">
        <w:rPr>
          <w:rFonts w:asciiTheme="majorBidi" w:hAnsiTheme="majorBidi" w:cstheme="majorBidi"/>
          <w:lang w:bidi="ar-IQ"/>
        </w:rPr>
        <w:t>n</w:t>
      </w:r>
      <w:r w:rsidR="00C77E4A">
        <w:rPr>
          <w:rtl/>
          <w:lang w:bidi="ar-IQ"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  <w:lang w:bidi="ar-IQ"/>
        </w:rPr>
      </w:pPr>
    </w:p>
    <w:p w14:paraId="7D03515D" w14:textId="4DF58217" w:rsidR="003C55B0" w:rsidRDefault="003C55B0" w:rsidP="00DE43F9">
      <w:pPr>
        <w:pStyle w:val="Heading3"/>
        <w:rPr>
          <w:lang w:bidi="ar-IQ"/>
        </w:rPr>
      </w:pPr>
      <w:bookmarkStart w:id="151" w:name="_Toc82546077"/>
      <w:bookmarkStart w:id="152" w:name="_Toc82905588"/>
      <w:bookmarkStart w:id="153" w:name="_Toc93745867"/>
      <w:r w:rsidRPr="003430B9">
        <w:rPr>
          <w:rtl/>
          <w:lang w:bidi="ar-IQ"/>
        </w:rPr>
        <w:t>طبقه‌بند</w:t>
      </w:r>
      <w:r w:rsidR="00136CB7">
        <w:rPr>
          <w:rtl/>
          <w:lang w:bidi="ar-IQ"/>
        </w:rPr>
        <w:t>ی</w:t>
      </w:r>
      <w:r w:rsidRPr="003430B9">
        <w:rPr>
          <w:rtl/>
          <w:lang w:bidi="ar-IQ"/>
        </w:rPr>
        <w:t xml:space="preserve"> </w:t>
      </w:r>
      <w:r w:rsidR="006B11FD">
        <w:rPr>
          <w:rtl/>
          <w:lang w:bidi="ar-IQ"/>
        </w:rPr>
        <w:t>جنگل تصادفی</w:t>
      </w:r>
      <w:bookmarkEnd w:id="151"/>
      <w:bookmarkEnd w:id="152"/>
      <w:bookmarkEnd w:id="153"/>
    </w:p>
    <w:p w14:paraId="5508EF13" w14:textId="0E5C7BC2" w:rsidR="00526D80" w:rsidRDefault="00613D17" w:rsidP="004A22EB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رای ساخت </w:t>
      </w:r>
      <w:r w:rsidR="00BB7BC7">
        <w:rPr>
          <w:rtl/>
          <w:lang w:bidi="ar-IQ"/>
        </w:rPr>
        <w:t xml:space="preserve">هر </w:t>
      </w:r>
      <w:r>
        <w:rPr>
          <w:rtl/>
          <w:lang w:bidi="ar-IQ"/>
        </w:rPr>
        <w:t>جنگل</w:t>
      </w:r>
      <w:r>
        <w:rPr>
          <w:rtl/>
          <w:lang w:bidi="ar-IQ"/>
        </w:rPr>
        <w:softHyphen/>
        <w:t>تصاد</w:t>
      </w:r>
      <w:r w:rsidR="000E5940">
        <w:rPr>
          <w:rtl/>
          <w:lang w:bidi="ar-IQ"/>
        </w:rPr>
        <w:t xml:space="preserve">فی </w:t>
      </w:r>
      <w:r w:rsidR="00526D80">
        <w:rPr>
          <w:rtl/>
          <w:lang w:bidi="ar-IQ"/>
        </w:rPr>
        <w:t>4320</w:t>
      </w:r>
      <w:r>
        <w:rPr>
          <w:rtl/>
          <w:lang w:bidi="ar-IQ"/>
        </w:rPr>
        <w:t>،</w:t>
      </w:r>
      <w:r w:rsidR="00526D80">
        <w:rPr>
          <w:rtl/>
          <w:lang w:bidi="ar-IQ"/>
        </w:rPr>
        <w:t xml:space="preserve"> 4320 </w:t>
      </w:r>
      <w:r w:rsidR="004A22EB">
        <w:rPr>
          <w:rFonts w:asciiTheme="minorHAnsi" w:hAnsiTheme="minorHAnsi"/>
          <w:lang w:bidi="ar-IQ"/>
        </w:rPr>
        <w:t>=</w:t>
      </w:r>
      <w:r w:rsidR="00526D80">
        <w:rPr>
          <w:rtl/>
          <w:lang w:bidi="ar-IQ"/>
        </w:rPr>
        <w:t xml:space="preserve"> 10 * 2 * 12 * 3 * 3 * 2 پارامتر</w:t>
      </w:r>
      <w:r w:rsidR="00526D80">
        <w:rPr>
          <w:rtl/>
          <w:lang w:bidi="ar-IQ"/>
        </w:rPr>
        <w:softHyphen/>
        <w:t>تنظیمی، توسط قطعه کد زیر ایجاد شد.</w:t>
      </w:r>
    </w:p>
    <w:p w14:paraId="27A4460D" w14:textId="7B0C8FEC" w:rsidR="00613D17" w:rsidRPr="00DC4546" w:rsidRDefault="00613D17" w:rsidP="00E648C5">
      <w:pPr>
        <w:jc w:val="both"/>
        <w:rPr>
          <w:rtl/>
          <w:lang w:bidi="ar-IQ"/>
        </w:rPr>
      </w:pPr>
      <w:r>
        <w:rPr>
          <w:rtl/>
          <w:lang w:bidi="ar-IQ"/>
        </w:rPr>
        <w:t>الگوریتم انتخاب تصادفی پارامتر</w:t>
      </w:r>
      <w:r>
        <w:rPr>
          <w:rtl/>
          <w:lang w:bidi="ar-IQ"/>
        </w:rPr>
        <w:softHyphen/>
        <w:t>ها</w:t>
      </w:r>
      <w:r w:rsidR="000513A6">
        <w:rPr>
          <w:rtl/>
          <w:lang w:bidi="ar-IQ"/>
        </w:rPr>
        <w:t>،</w:t>
      </w:r>
      <w:r>
        <w:rPr>
          <w:rtl/>
          <w:lang w:bidi="ar-IQ"/>
        </w:rPr>
        <w:t xml:space="preserve"> ازبین 4320 پارامترتنظیمی، یک جنگل تصادفی</w:t>
      </w:r>
      <w:r w:rsidR="000513A6">
        <w:rPr>
          <w:rtl/>
          <w:lang w:bidi="ar-IQ"/>
        </w:rPr>
        <w:t xml:space="preserve"> بصورت</w:t>
      </w:r>
      <w:r w:rsidR="00537C33">
        <w:rPr>
          <w:rtl/>
          <w:lang w:bidi="ar-IQ"/>
        </w:rPr>
        <w:t xml:space="preserve"> کاملا</w:t>
      </w:r>
      <w:r w:rsidR="000513A6">
        <w:rPr>
          <w:rtl/>
          <w:lang w:bidi="ar-IQ"/>
        </w:rPr>
        <w:t xml:space="preserve"> </w:t>
      </w:r>
      <w:r w:rsidR="000B4ECA">
        <w:rPr>
          <w:rtl/>
          <w:lang w:bidi="ar-IQ"/>
        </w:rPr>
        <w:t>تصادفی</w:t>
      </w:r>
      <w:r>
        <w:rPr>
          <w:rtl/>
          <w:lang w:bidi="ar-IQ"/>
        </w:rPr>
        <w:t xml:space="preserve"> میسازد. برای </w:t>
      </w:r>
      <w:r w:rsidR="00AB0187">
        <w:rPr>
          <w:rtl/>
          <w:lang w:bidi="ar-IQ"/>
        </w:rPr>
        <w:t>یافتن</w:t>
      </w:r>
      <w:r>
        <w:rPr>
          <w:rtl/>
          <w:lang w:bidi="ar-IQ"/>
        </w:rPr>
        <w:t xml:space="preserve"> بهترین پارامتر</w:t>
      </w:r>
      <w:r>
        <w:rPr>
          <w:rtl/>
          <w:lang w:bidi="ar-IQ"/>
        </w:rPr>
        <w:softHyphen/>
        <w:t>تنظیمی</w:t>
      </w:r>
      <w:r w:rsidR="00C37BB9">
        <w:rPr>
          <w:rtl/>
          <w:lang w:bidi="ar-IQ"/>
        </w:rPr>
        <w:t>،</w:t>
      </w:r>
      <w:r>
        <w:rPr>
          <w:rtl/>
          <w:lang w:bidi="ar-IQ"/>
        </w:rPr>
        <w:t xml:space="preserve"> </w:t>
      </w:r>
      <w:r w:rsidR="00DF51E9">
        <w:rPr>
          <w:rFonts w:ascii="CMR10" w:hAnsi="CMR10"/>
          <w:rtl/>
          <w:lang w:bidi="ar-IQ"/>
        </w:rPr>
        <w:t>100 جنگل</w:t>
      </w:r>
      <w:r w:rsidR="00DF51E9">
        <w:rPr>
          <w:rFonts w:ascii="CMR10" w:hAnsi="CMR10"/>
          <w:rtl/>
          <w:lang w:bidi="ar-IQ"/>
        </w:rPr>
        <w:softHyphen/>
        <w:t>تصادفیِ تصادفی</w:t>
      </w:r>
      <w:r>
        <w:rPr>
          <w:rStyle w:val="FootnoteReference"/>
          <w:rFonts w:ascii="CMR10" w:hAnsi="CMR10"/>
          <w:rtl/>
          <w:lang w:bidi="ar-IQ"/>
        </w:rPr>
        <w:footnoteReference w:id="79"/>
      </w:r>
      <w:r>
        <w:rPr>
          <w:rtl/>
          <w:lang w:bidi="ar-IQ"/>
        </w:rPr>
        <w:t>، توسط پارامتر</w:t>
      </w:r>
      <w:r>
        <w:rPr>
          <w:rtl/>
          <w:lang w:bidi="ar-IQ"/>
        </w:rPr>
        <w:softHyphen/>
        <w:t xml:space="preserve">های </w:t>
      </w:r>
      <w:r w:rsidR="003B4A54">
        <w:rPr>
          <w:rtl/>
          <w:lang w:bidi="ar-IQ"/>
        </w:rPr>
        <w:t>تصادفی</w:t>
      </w:r>
      <w:r>
        <w:rPr>
          <w:rtl/>
          <w:lang w:bidi="ar-IQ"/>
        </w:rPr>
        <w:t xml:space="preserve"> ایجاد شده، ساخته شد.</w:t>
      </w:r>
      <w:r w:rsidR="003247F1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"</w:instrText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 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&gt;</w:instrText>
      </w:r>
      <w:r w:rsidR="00E648C5">
        <w:rPr>
          <w:rtl/>
          <w:lang w:bidi="ar-IQ"/>
        </w:rPr>
        <w:instrText>&lt;</w:instrText>
      </w:r>
      <w:r w:rsidR="00E648C5">
        <w:rPr>
          <w:lang w:bidi="ar-IQ"/>
        </w:rPr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&gt;</w:instrText>
      </w:r>
      <w:r w:rsidR="003247F1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48, 49]</w:t>
      </w:r>
      <w:r w:rsidR="003247F1">
        <w:rPr>
          <w:rtl/>
          <w:lang w:bidi="ar-IQ"/>
        </w:rPr>
        <w:fldChar w:fldCharType="end"/>
      </w:r>
    </w:p>
    <w:p w14:paraId="77690E7D" w14:textId="3E87F4F2" w:rsidR="003D21B1" w:rsidRPr="00D77928" w:rsidRDefault="009652AA" w:rsidP="00F61351">
      <w:pPr>
        <w:jc w:val="both"/>
        <w:rPr>
          <w:lang w:bidi="ar-IQ"/>
        </w:rPr>
      </w:pPr>
      <w:r>
        <w:rPr>
          <w:rtl/>
          <w:lang w:bidi="ar-IQ"/>
        </w:rPr>
        <w:t>قطعه کد زیر، فضای پارامتر</w:t>
      </w:r>
      <w:r>
        <w:rPr>
          <w:rtl/>
          <w:lang w:bidi="ar-IQ"/>
        </w:rPr>
        <w:softHyphen/>
        <w:t xml:space="preserve">های تنظیمی برای ساخت </w:t>
      </w:r>
      <w:r w:rsidR="00D75E2D">
        <w:rPr>
          <w:rtl/>
          <w:lang w:bidi="ar-IQ"/>
        </w:rPr>
        <w:t>100 جنگل</w:t>
      </w:r>
      <w:r w:rsidR="00D75E2D">
        <w:rPr>
          <w:rtl/>
          <w:lang w:bidi="ar-IQ"/>
        </w:rPr>
        <w:softHyphen/>
        <w:t>تصادفیِ تصادفی</w:t>
      </w:r>
      <w:r w:rsidR="00D10E8D">
        <w:rPr>
          <w:rtl/>
          <w:lang w:bidi="ar-IQ"/>
        </w:rPr>
        <w:t xml:space="preserve"> را نشان</w:t>
      </w:r>
      <w:r w:rsidR="00A96248">
        <w:rPr>
          <w:rtl/>
          <w:lang w:bidi="ar-IQ"/>
        </w:rPr>
        <w:t xml:space="preserve"> می</w:t>
      </w:r>
      <w:r w:rsidR="00A96248">
        <w:rPr>
          <w:rtl/>
          <w:lang w:bidi="ar-IQ"/>
        </w:rPr>
        <w:softHyphen/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Number of trees in random forest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n_estimators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r>
        <w:rPr>
          <w:rFonts w:ascii="JetBrains Mono" w:hAnsi="JetBrains Mono"/>
          <w:color w:val="A9B7C6"/>
          <w:lang w:bidi="ar-IQ"/>
        </w:rPr>
        <w:t>np.linspace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AA4926"/>
          <w:lang w:bidi="ar-IQ"/>
        </w:rPr>
        <w:t>start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stop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0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Number of features to consider at every split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features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sqrt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aximum number of levels in tre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depth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8888C6"/>
          <w:lang w:bidi="ar-IQ"/>
        </w:rPr>
        <w:t>int</w:t>
      </w:r>
      <w:r>
        <w:rPr>
          <w:rFonts w:ascii="JetBrains Mono" w:hAnsi="JetBrains Mono"/>
          <w:color w:val="A9B7C6"/>
          <w:lang w:bidi="ar-IQ"/>
        </w:rPr>
        <w:t xml:space="preserve">(x)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r>
        <w:rPr>
          <w:rFonts w:ascii="JetBrains Mono" w:hAnsi="JetBrains Mono"/>
          <w:color w:val="A9B7C6"/>
          <w:lang w:bidi="ar-IQ"/>
        </w:rPr>
        <w:t>np.linspace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10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AA4926"/>
          <w:lang w:bidi="ar-IQ"/>
        </w:rPr>
        <w:t>num</w:t>
      </w:r>
      <w:r>
        <w:rPr>
          <w:rFonts w:ascii="JetBrains Mono" w:hAnsi="JetBrains Mono"/>
          <w:color w:val="A9B7C6"/>
          <w:lang w:bidi="ar-IQ"/>
        </w:rPr>
        <w:t>=</w:t>
      </w:r>
      <w:r>
        <w:rPr>
          <w:rFonts w:ascii="JetBrains Mono" w:hAnsi="JetBrains Mono"/>
          <w:color w:val="6897BB"/>
          <w:lang w:bidi="ar-IQ"/>
        </w:rPr>
        <w:t>11</w:t>
      </w:r>
      <w:r>
        <w:rPr>
          <w:rFonts w:ascii="JetBrains Mono" w:hAnsi="JetBrains Mono"/>
          <w:color w:val="A9B7C6"/>
          <w:lang w:bidi="ar-IQ"/>
        </w:rPr>
        <w:t>)]</w:t>
      </w:r>
      <w:r>
        <w:rPr>
          <w:rFonts w:ascii="JetBrains Mono" w:hAnsi="JetBrains Mono"/>
          <w:color w:val="A9B7C6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ax_depth.append</w:t>
      </w:r>
      <w:proofErr w:type="spellEnd"/>
      <w:r>
        <w:rPr>
          <w:rFonts w:ascii="JetBrains Mono" w:hAnsi="JetBrains Mono"/>
          <w:color w:val="A9B7C6"/>
          <w:lang w:bidi="ar-IQ"/>
        </w:rPr>
        <w:t>(</w:t>
      </w:r>
      <w:r>
        <w:rPr>
          <w:rFonts w:ascii="JetBrains Mono" w:hAnsi="JetBrains Mono"/>
          <w:color w:val="CC7832"/>
          <w:lang w:bidi="ar-IQ"/>
        </w:rPr>
        <w:t>None</w:t>
      </w:r>
      <w:r>
        <w:rPr>
          <w:rFonts w:ascii="JetBrains Mono" w:hAnsi="JetBrains Mono"/>
          <w:color w:val="A9B7C6"/>
          <w:lang w:bidi="ar-IQ"/>
        </w:rPr>
        <w:t>)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to split a nod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in_samples_split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5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0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inimum number of samples required at each leaf node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min_samples_leaf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</w:t>
      </w:r>
      <w:r>
        <w:rPr>
          <w:rFonts w:ascii="JetBrains Mono" w:hAnsi="JetBrains Mono"/>
          <w:color w:val="6897BB"/>
          <w:lang w:bidi="ar-IQ"/>
        </w:rPr>
        <w:t>1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2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4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A9B7C6"/>
          <w:lang w:bidi="ar-IQ"/>
        </w:rPr>
        <w:br/>
      </w:r>
      <w:r>
        <w:rPr>
          <w:rFonts w:ascii="JetBrains Mono" w:hAnsi="JetBrains Mono"/>
          <w:color w:val="808080"/>
          <w:lang w:bidi="ar-IQ"/>
        </w:rPr>
        <w:t># Method of selecting samples for training each tree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bootstrap = [</w:t>
      </w:r>
      <w:r>
        <w:rPr>
          <w:rFonts w:ascii="JetBrains Mono" w:hAnsi="JetBrains Mono"/>
          <w:color w:val="CC7832"/>
          <w:lang w:bidi="ar-IQ"/>
        </w:rPr>
        <w:t>True, False</w:t>
      </w:r>
      <w:r>
        <w:rPr>
          <w:rFonts w:ascii="JetBrains Mono" w:hAnsi="JetBrains Mono"/>
          <w:color w:val="A9B7C6"/>
          <w:lang w:bidi="ar-IQ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  <w:lang w:bidi="ar-IQ"/>
        </w:rPr>
      </w:pPr>
      <w:r>
        <w:rPr>
          <w:rFonts w:ascii="JetBrains Mono" w:hAnsi="JetBrains Mono"/>
          <w:color w:val="808080"/>
          <w:lang w:bidi="ar-IQ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808080"/>
          <w:lang w:bidi="ar-IQ"/>
        </w:rPr>
        <w:t># Altogether, there are 2 * 12 * 2 * 3 * 3 * 10 = 4320 settings!</w:t>
      </w:r>
    </w:p>
    <w:p w14:paraId="143B9B4E" w14:textId="05269DBD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  <w:lang w:bidi="ar-IQ"/>
        </w:rPr>
      </w:pPr>
    </w:p>
    <w:p w14:paraId="266A9EBA" w14:textId="1A9A2235" w:rsidR="00143285" w:rsidRDefault="00143285" w:rsidP="00DE43F9">
      <w:pPr>
        <w:pStyle w:val="Heading3"/>
        <w:rPr>
          <w:lang w:bidi="ar-IQ"/>
        </w:rPr>
      </w:pPr>
      <w:bookmarkStart w:id="154" w:name="_Toc93745868"/>
      <w:r>
        <w:rPr>
          <w:rtl/>
          <w:lang w:bidi="ar-IQ"/>
        </w:rPr>
        <w:lastRenderedPageBreak/>
        <w:t xml:space="preserve">طبقه‌بندی </w:t>
      </w:r>
      <w:r w:rsidRPr="003430B9">
        <w:rPr>
          <w:rtl/>
          <w:lang w:bidi="ar-IQ"/>
        </w:rPr>
        <w:t>ماشین بردار پیشتیبان</w:t>
      </w:r>
      <w:bookmarkEnd w:id="154"/>
    </w:p>
    <w:p w14:paraId="2DD664BC" w14:textId="43C8AD23" w:rsidR="000E5940" w:rsidRDefault="00A33B20" w:rsidP="004142C2">
      <w:pPr>
        <w:jc w:val="both"/>
        <w:rPr>
          <w:rtl/>
          <w:lang w:bidi="ar-IQ"/>
        </w:rPr>
      </w:pPr>
      <w:r>
        <w:rPr>
          <w:rtl/>
          <w:lang w:bidi="ar-IQ"/>
        </w:rPr>
        <w:t>برای ساخت هر ماشین</w:t>
      </w:r>
      <w:r>
        <w:rPr>
          <w:rtl/>
          <w:lang w:bidi="ar-IQ"/>
        </w:rPr>
        <w:softHyphen/>
        <w:t>بردار</w:t>
      </w:r>
      <w:r>
        <w:rPr>
          <w:rtl/>
          <w:lang w:bidi="ar-IQ"/>
        </w:rPr>
        <w:softHyphen/>
        <w:t xml:space="preserve">پشتیبان 52، 52 </w:t>
      </w:r>
      <w:r w:rsidR="004142C2">
        <w:rPr>
          <w:rFonts w:asciiTheme="minorHAnsi" w:hAnsiTheme="minorHAnsi"/>
          <w:lang w:bidi="ar-IQ"/>
        </w:rPr>
        <w:t>=</w:t>
      </w:r>
      <w:r>
        <w:rPr>
          <w:rtl/>
          <w:lang w:bidi="ar-IQ"/>
        </w:rPr>
        <w:t xml:space="preserve"> 13*2*2 پارامتر</w:t>
      </w:r>
      <w:r>
        <w:rPr>
          <w:rtl/>
          <w:lang w:bidi="ar-IQ"/>
        </w:rPr>
        <w:softHyphen/>
        <w:t>تنظیمی، توسط قطعه کد زیر ایجاد شد</w:t>
      </w:r>
      <w:r w:rsidR="000E5940">
        <w:rPr>
          <w:rtl/>
          <w:lang w:bidi="ar-IQ"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  <w:lang w:bidi="ar-IQ"/>
        </w:rPr>
      </w:pPr>
      <w:r>
        <w:rPr>
          <w:rFonts w:ascii="JetBrains Mono" w:hAnsi="JetBrains Mono"/>
          <w:color w:val="A9B7C6"/>
          <w:lang w:bidi="ar-IQ"/>
        </w:rPr>
        <w:t>kernel = [</w:t>
      </w:r>
      <w:r>
        <w:rPr>
          <w:rFonts w:ascii="JetBrains Mono" w:hAnsi="JetBrains Mono"/>
          <w:color w:val="6A8759"/>
          <w:lang w:bidi="ar-IQ"/>
        </w:rPr>
        <w:t>'</w:t>
      </w:r>
      <w:proofErr w:type="spellStart"/>
      <w:r>
        <w:rPr>
          <w:rFonts w:ascii="JetBrains Mono" w:hAnsi="JetBrains Mono"/>
          <w:color w:val="6A8759"/>
          <w:lang w:bidi="ar-IQ"/>
        </w:rPr>
        <w:t>rbf</w:t>
      </w:r>
      <w:proofErr w:type="spellEnd"/>
      <w:r>
        <w:rPr>
          <w:rFonts w:ascii="JetBrains Mono" w:hAnsi="JetBrains Mono"/>
          <w:color w:val="6A8759"/>
          <w:lang w:bidi="ar-IQ"/>
        </w:rPr>
        <w:t>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linear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r>
        <w:rPr>
          <w:rFonts w:ascii="JetBrains Mono" w:hAnsi="JetBrains Mono"/>
          <w:color w:val="A9B7C6"/>
          <w:lang w:bidi="ar-IQ"/>
        </w:rPr>
        <w:t>gamma = [</w:t>
      </w:r>
      <w:r>
        <w:rPr>
          <w:rFonts w:ascii="JetBrains Mono" w:hAnsi="JetBrains Mono"/>
          <w:color w:val="6A8759"/>
          <w:lang w:bidi="ar-IQ"/>
        </w:rPr>
        <w:t>'scale'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A8759"/>
          <w:lang w:bidi="ar-IQ"/>
        </w:rPr>
        <w:t>'auto'</w:t>
      </w:r>
      <w:r>
        <w:rPr>
          <w:rFonts w:ascii="JetBrains Mono" w:hAnsi="JetBrains Mono"/>
          <w:color w:val="A9B7C6"/>
          <w:lang w:bidi="ar-IQ"/>
        </w:rPr>
        <w:t>]</w:t>
      </w:r>
      <w:r>
        <w:rPr>
          <w:rFonts w:ascii="JetBrains Mono" w:hAnsi="JetBrains Mono"/>
          <w:color w:val="808080"/>
          <w:lang w:bidi="ar-IQ"/>
        </w:rPr>
        <w:br/>
      </w:r>
      <w:proofErr w:type="spellStart"/>
      <w:r>
        <w:rPr>
          <w:rFonts w:ascii="JetBrains Mono" w:hAnsi="JetBrains Mono"/>
          <w:color w:val="A9B7C6"/>
          <w:lang w:bidi="ar-IQ"/>
        </w:rPr>
        <w:t>c_range</w:t>
      </w:r>
      <w:proofErr w:type="spellEnd"/>
      <w:r>
        <w:rPr>
          <w:rFonts w:ascii="JetBrains Mono" w:hAnsi="JetBrains Mono"/>
          <w:color w:val="A9B7C6"/>
          <w:lang w:bidi="ar-IQ"/>
        </w:rPr>
        <w:t xml:space="preserve"> = [x </w:t>
      </w:r>
      <w:r>
        <w:rPr>
          <w:rFonts w:ascii="JetBrains Mono" w:hAnsi="JetBrains Mono"/>
          <w:color w:val="CC7832"/>
          <w:lang w:bidi="ar-IQ"/>
        </w:rPr>
        <w:t xml:space="preserve">for </w:t>
      </w:r>
      <w:r>
        <w:rPr>
          <w:rFonts w:ascii="JetBrains Mono" w:hAnsi="JetBrains Mono"/>
          <w:color w:val="A9B7C6"/>
          <w:lang w:bidi="ar-IQ"/>
        </w:rPr>
        <w:t xml:space="preserve">x </w:t>
      </w:r>
      <w:r>
        <w:rPr>
          <w:rFonts w:ascii="JetBrains Mono" w:hAnsi="JetBrains Mono"/>
          <w:color w:val="CC7832"/>
          <w:lang w:bidi="ar-IQ"/>
        </w:rPr>
        <w:t xml:space="preserve">in </w:t>
      </w:r>
      <w:proofErr w:type="spellStart"/>
      <w:proofErr w:type="gramStart"/>
      <w:r>
        <w:rPr>
          <w:rFonts w:ascii="JetBrains Mono" w:hAnsi="JetBrains Mono"/>
          <w:color w:val="A9B7C6"/>
          <w:lang w:bidi="ar-IQ"/>
        </w:rPr>
        <w:t>np.logspace</w:t>
      </w:r>
      <w:proofErr w:type="spellEnd"/>
      <w:proofErr w:type="gramEnd"/>
      <w:r>
        <w:rPr>
          <w:rFonts w:ascii="JetBrains Mono" w:hAnsi="JetBrains Mono"/>
          <w:color w:val="A9B7C6"/>
          <w:lang w:bidi="ar-IQ"/>
        </w:rPr>
        <w:t>(-</w:t>
      </w:r>
      <w:r>
        <w:rPr>
          <w:rFonts w:ascii="JetBrains Mono" w:hAnsi="JetBrains Mono"/>
          <w:color w:val="6897BB"/>
          <w:lang w:bidi="ar-IQ"/>
        </w:rPr>
        <w:t>9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3</w:t>
      </w:r>
      <w:r>
        <w:rPr>
          <w:rFonts w:ascii="JetBrains Mono" w:hAnsi="JetBrains Mono"/>
          <w:color w:val="CC7832"/>
          <w:lang w:bidi="ar-IQ"/>
        </w:rPr>
        <w:t xml:space="preserve">, </w:t>
      </w:r>
      <w:r>
        <w:rPr>
          <w:rFonts w:ascii="JetBrains Mono" w:hAnsi="JetBrains Mono"/>
          <w:color w:val="6897BB"/>
          <w:lang w:bidi="ar-IQ"/>
        </w:rPr>
        <w:t>13</w:t>
      </w:r>
      <w:r>
        <w:rPr>
          <w:rFonts w:ascii="JetBrains Mono" w:hAnsi="JetBrains Mono"/>
          <w:color w:val="A9B7C6"/>
          <w:lang w:bidi="ar-IQ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  <w:lang w:bidi="ar-IQ"/>
        </w:rPr>
      </w:pPr>
    </w:p>
    <w:p w14:paraId="73621CDE" w14:textId="740085B5" w:rsidR="00117ED7" w:rsidRDefault="005729A4" w:rsidP="00D97CC3">
      <w:pPr>
        <w:jc w:val="both"/>
        <w:rPr>
          <w:rtl/>
          <w:lang w:bidi="ar-IQ"/>
        </w:rPr>
      </w:pPr>
      <w:r w:rsidRPr="005552CA">
        <w:rPr>
          <w:rFonts w:asciiTheme="majorBidi" w:hAnsiTheme="majorBidi" w:cstheme="majorBidi"/>
          <w:lang w:bidi="ar-IQ"/>
        </w:rPr>
        <w:t>kernel</w:t>
      </w:r>
      <w:r>
        <w:rPr>
          <w:rtl/>
          <w:lang w:bidi="ar-IQ"/>
        </w:rPr>
        <w:t>،</w:t>
      </w:r>
      <w:r w:rsidR="00111A85">
        <w:rPr>
          <w:rtl/>
          <w:lang w:bidi="ar-IQ"/>
        </w:rPr>
        <w:t xml:space="preserve"> </w:t>
      </w:r>
      <w:r w:rsidR="00111A85" w:rsidRPr="00111A85">
        <w:rPr>
          <w:rtl/>
          <w:lang w:bidi="ar-IQ"/>
        </w:rPr>
        <w:t>وظیفه اصلی هسته</w:t>
      </w:r>
      <w:r w:rsidR="00111A85">
        <w:rPr>
          <w:rStyle w:val="FootnoteReference"/>
          <w:rtl/>
          <w:lang w:bidi="ar-IQ"/>
        </w:rPr>
        <w:footnoteReference w:id="80"/>
      </w:r>
      <w:r w:rsidR="00111A85" w:rsidRPr="00111A85">
        <w:rPr>
          <w:rtl/>
          <w:lang w:bidi="ar-IQ"/>
        </w:rPr>
        <w:t xml:space="preserve"> این است که </w:t>
      </w:r>
      <w:r w:rsidR="001C15F2">
        <w:rPr>
          <w:rtl/>
          <w:lang w:bidi="ar-IQ"/>
        </w:rPr>
        <w:t xml:space="preserve">مجموعه </w:t>
      </w:r>
      <w:r w:rsidR="00111A85" w:rsidRPr="00111A85">
        <w:rPr>
          <w:rtl/>
          <w:lang w:bidi="ar-IQ"/>
        </w:rPr>
        <w:t>داده ورودی داده</w:t>
      </w:r>
      <w:r w:rsidR="001C15F2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شده را به فرم مورد نیاز تبدیل کند. انواع مختلفی از توابع مانند تابع پایه خطی</w:t>
      </w:r>
      <w:r w:rsidR="00353BB7">
        <w:rPr>
          <w:rStyle w:val="FootnoteReference"/>
          <w:rtl/>
          <w:lang w:bidi="ar-IQ"/>
        </w:rPr>
        <w:footnoteReference w:id="81"/>
      </w:r>
      <w:r w:rsidR="00111A85" w:rsidRPr="00111A85">
        <w:rPr>
          <w:rtl/>
          <w:lang w:bidi="ar-IQ"/>
        </w:rPr>
        <w:t>، چند جمل</w:t>
      </w:r>
      <w:r w:rsidR="00723F03">
        <w:rPr>
          <w:rtl/>
          <w:lang w:bidi="ar-IQ"/>
        </w:rPr>
        <w:t>ه</w:t>
      </w:r>
      <w:r w:rsidR="00723F03">
        <w:rPr>
          <w:rtl/>
          <w:lang w:bidi="ar-IQ"/>
        </w:rPr>
        <w:softHyphen/>
        <w:t>ا</w:t>
      </w:r>
      <w:r w:rsidR="00FD0B66">
        <w:rPr>
          <w:rtl/>
          <w:lang w:bidi="ar-IQ"/>
        </w:rPr>
        <w:t>ی</w:t>
      </w:r>
      <w:r w:rsidR="00FD0B66">
        <w:rPr>
          <w:rStyle w:val="FootnoteReference"/>
          <w:rtl/>
          <w:lang w:bidi="ar-IQ"/>
        </w:rPr>
        <w:footnoteReference w:id="82"/>
      </w:r>
      <w:r w:rsidR="00111A85" w:rsidRPr="00111A85">
        <w:rPr>
          <w:rtl/>
          <w:lang w:bidi="ar-IQ"/>
        </w:rPr>
        <w:t xml:space="preserve"> و شعاعی </w:t>
      </w:r>
      <w:r w:rsidR="00111A85" w:rsidRPr="005552CA">
        <w:rPr>
          <w:rFonts w:asciiTheme="majorBidi" w:hAnsiTheme="majorBidi" w:cstheme="majorBidi"/>
          <w:rtl/>
          <w:lang w:bidi="ar-IQ"/>
        </w:rPr>
        <w:t>(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5552CA">
        <w:rPr>
          <w:rFonts w:asciiTheme="majorBidi" w:hAnsiTheme="majorBidi" w:cstheme="majorBidi"/>
          <w:rtl/>
          <w:lang w:bidi="ar-IQ"/>
        </w:rPr>
        <w:t>)</w:t>
      </w:r>
      <w:r w:rsidR="00723F03">
        <w:rPr>
          <w:rStyle w:val="FootnoteReference"/>
          <w:rtl/>
          <w:lang w:bidi="ar-IQ"/>
        </w:rPr>
        <w:footnoteReference w:id="83"/>
      </w:r>
      <w:r w:rsidR="00111A85" w:rsidRPr="00111A85">
        <w:rPr>
          <w:rtl/>
          <w:lang w:bidi="ar-IQ"/>
        </w:rPr>
        <w:t xml:space="preserve"> وجود دارد.</w:t>
      </w:r>
      <w:r w:rsidR="00E43B48">
        <w:rPr>
          <w:rtl/>
          <w:lang w:bidi="ar-IQ"/>
        </w:rPr>
        <w:t xml:space="preserve"> تابع پایه</w:t>
      </w:r>
      <w:r w:rsidR="00111A85" w:rsidRPr="00111A85">
        <w:rPr>
          <w:rtl/>
          <w:lang w:bidi="ar-IQ"/>
        </w:rPr>
        <w:t xml:space="preserve"> چند جمله ای و 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برای ابر صفحه غیر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خطی مفید هستند. هست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های چند جمله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ای و</w:t>
      </w:r>
      <w:r w:rsidR="00111A85" w:rsidRPr="005552CA">
        <w:rPr>
          <w:rFonts w:asciiTheme="majorBidi" w:hAnsiTheme="majorBidi" w:cstheme="majorBidi"/>
          <w:lang w:bidi="ar-IQ"/>
        </w:rPr>
        <w:t>RBF</w:t>
      </w:r>
      <w:r w:rsidR="00111A85" w:rsidRPr="00111A85">
        <w:rPr>
          <w:rtl/>
          <w:lang w:bidi="ar-IQ"/>
        </w:rPr>
        <w:t xml:space="preserve"> خط جداسازی را در بعد بالاتر محاسبه می</w:t>
      </w:r>
      <w:r w:rsidR="00F10B46">
        <w:rPr>
          <w:rtl/>
          <w:lang w:bidi="ar-IQ"/>
        </w:rPr>
        <w:softHyphen/>
      </w:r>
      <w:r w:rsidR="00111A85" w:rsidRPr="00111A85">
        <w:rPr>
          <w:rtl/>
          <w:lang w:bidi="ar-IQ"/>
        </w:rPr>
        <w:t>کنند.</w:t>
      </w:r>
      <w:r w:rsidR="00D97CC3">
        <w:rPr>
          <w:rtl/>
          <w:lang w:bidi="ar-IQ"/>
        </w:rPr>
        <w:t xml:space="preserve"> </w:t>
      </w:r>
      <w:r w:rsidR="00252AEB">
        <w:rPr>
          <w:rtl/>
          <w:lang w:bidi="ar-IQ"/>
        </w:rPr>
        <w:t>در اینجا</w:t>
      </w:r>
      <w:r>
        <w:rPr>
          <w:rtl/>
          <w:lang w:bidi="ar-IQ"/>
        </w:rPr>
        <w:t xml:space="preserve"> </w:t>
      </w:r>
      <w:r w:rsidR="00812B13">
        <w:rPr>
          <w:rtl/>
          <w:lang w:bidi="ar-IQ"/>
        </w:rPr>
        <w:t>2 پارامتر</w:t>
      </w:r>
      <w:r w:rsidR="00DA6C86">
        <w:rPr>
          <w:rtl/>
          <w:lang w:bidi="ar-IQ"/>
        </w:rPr>
        <w:t xml:space="preserve"> ه</w:t>
      </w:r>
      <w:r w:rsidR="00812B13">
        <w:rPr>
          <w:rtl/>
          <w:lang w:bidi="ar-IQ"/>
        </w:rPr>
        <w:t>سته خطی</w:t>
      </w:r>
      <w:r w:rsidR="00812B13">
        <w:rPr>
          <w:rFonts w:asciiTheme="minorHAnsi" w:hAnsiTheme="minorHAnsi"/>
          <w:rtl/>
          <w:lang w:bidi="ar-IQ"/>
        </w:rPr>
        <w:t xml:space="preserve"> </w:t>
      </w:r>
      <w:r w:rsidR="00812B13">
        <w:rPr>
          <w:rtl/>
          <w:lang w:bidi="ar-IQ"/>
        </w:rPr>
        <w:t>و هسته شعاعی برای پارامتر</w:t>
      </w:r>
      <w:r w:rsidR="00812B13">
        <w:rPr>
          <w:rtl/>
          <w:lang w:bidi="ar-IQ"/>
        </w:rPr>
        <w:softHyphen/>
        <w:t>های هسته در نظر گرفته شد.</w:t>
      </w:r>
    </w:p>
    <w:p w14:paraId="49B34539" w14:textId="0AEC0C25" w:rsidR="00D975B8" w:rsidRDefault="00036EA4" w:rsidP="00E648C5">
      <w:pPr>
        <w:jc w:val="both"/>
        <w:rPr>
          <w:rtl/>
          <w:lang w:bidi="ar-IQ"/>
        </w:rPr>
      </w:pPr>
      <w:proofErr w:type="spellStart"/>
      <w:r w:rsidRPr="00291F49">
        <w:rPr>
          <w:rFonts w:asciiTheme="majorBidi" w:hAnsiTheme="majorBidi" w:cstheme="majorBidi"/>
          <w:lang w:bidi="ar-IQ"/>
        </w:rPr>
        <w:t>c</w:t>
      </w:r>
      <w:r w:rsidR="00117ED7" w:rsidRPr="00291F49">
        <w:rPr>
          <w:rFonts w:asciiTheme="majorBidi" w:hAnsiTheme="majorBidi" w:cstheme="majorBidi"/>
          <w:lang w:bidi="ar-IQ"/>
        </w:rPr>
        <w:t>_range</w:t>
      </w:r>
      <w:proofErr w:type="spellEnd"/>
      <w:r w:rsidR="00117ED7">
        <w:rPr>
          <w:rFonts w:asciiTheme="minorHAnsi" w:hAnsiTheme="minorHAnsi"/>
          <w:rtl/>
          <w:lang w:bidi="ar-IQ"/>
        </w:rPr>
        <w:t xml:space="preserve">، </w:t>
      </w:r>
      <w:r w:rsidR="00D975B8">
        <w:rPr>
          <w:rtl/>
          <w:lang w:bidi="ar-IQ"/>
        </w:rPr>
        <w:t>پارامتر</w:t>
      </w:r>
      <w:r w:rsidR="00944F9D">
        <w:rPr>
          <w:rtl/>
          <w:lang w:bidi="ar-IQ"/>
        </w:rPr>
        <w:t xml:space="preserve"> </w:t>
      </w:r>
      <w:r w:rsidR="00D975B8">
        <w:rPr>
          <w:rtl/>
          <w:lang w:bidi="ar-IQ"/>
        </w:rPr>
        <w:t>هزینه</w:t>
      </w:r>
      <w:r w:rsidR="00944F9D">
        <w:rPr>
          <w:rStyle w:val="FootnoteReference"/>
          <w:rtl/>
          <w:lang w:bidi="ar-IQ"/>
        </w:rPr>
        <w:footnoteReference w:id="84"/>
      </w:r>
      <w:r w:rsidR="00944F9D">
        <w:rPr>
          <w:rtl/>
          <w:lang w:bidi="ar-IQ"/>
        </w:rPr>
        <w:t xml:space="preserve"> یا مجازات</w:t>
      </w:r>
      <w:r w:rsidR="00944F9D">
        <w:rPr>
          <w:rStyle w:val="FootnoteReference"/>
          <w:rtl/>
          <w:lang w:bidi="ar-IQ"/>
        </w:rPr>
        <w:footnoteReference w:id="85"/>
      </w:r>
      <w:r w:rsidR="00D975B8">
        <w:rPr>
          <w:rtl/>
          <w:lang w:bidi="ar-IQ"/>
        </w:rPr>
        <w:t>،</w:t>
      </w:r>
      <w:r w:rsidR="00D1768B">
        <w:rPr>
          <w:lang w:bidi="ar-IQ"/>
        </w:rPr>
        <w:t xml:space="preserve"> </w:t>
      </w:r>
      <w:r w:rsidR="00D1768B" w:rsidRPr="00D1768B">
        <w:rPr>
          <w:rtl/>
          <w:lang w:bidi="ar-IQ"/>
        </w:rPr>
        <w:t>نشان دهنده طبقه</w:t>
      </w:r>
      <w:r w:rsidR="00D1768B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</w:t>
      </w:r>
      <w:r w:rsidR="00D1768B">
        <w:rPr>
          <w:rStyle w:val="FootnoteReference"/>
          <w:rtl/>
          <w:lang w:bidi="ar-IQ"/>
        </w:rPr>
        <w:footnoteReference w:id="86"/>
      </w:r>
      <w:r w:rsidR="00D1768B" w:rsidRPr="00D1768B">
        <w:rPr>
          <w:rtl/>
          <w:lang w:bidi="ar-IQ"/>
        </w:rPr>
        <w:t xml:space="preserve"> یا عبارت خطا</w:t>
      </w:r>
      <w:r w:rsidR="00D1768B">
        <w:rPr>
          <w:rStyle w:val="FootnoteReference"/>
          <w:rtl/>
          <w:lang w:bidi="ar-IQ"/>
        </w:rPr>
        <w:footnoteReference w:id="87"/>
      </w:r>
      <w:r w:rsidR="00D1768B" w:rsidRPr="00D1768B">
        <w:rPr>
          <w:rtl/>
          <w:lang w:bidi="ar-IQ"/>
        </w:rPr>
        <w:t xml:space="preserve"> است</w:t>
      </w:r>
      <w:r w:rsidR="004C16FE">
        <w:rPr>
          <w:rtl/>
          <w:lang w:bidi="ar-IQ"/>
        </w:rPr>
        <w:t>. پارامتر</w:t>
      </w:r>
      <w:r w:rsidR="00291F49">
        <w:rPr>
          <w:rtl/>
          <w:lang w:bidi="ar-IQ"/>
        </w:rPr>
        <w:t xml:space="preserve"> </w:t>
      </w:r>
      <w:r w:rsidR="004C16FE" w:rsidRPr="00D97CC3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به بهینه</w:t>
      </w:r>
      <w:r w:rsidR="00291F49">
        <w:rPr>
          <w:rtl/>
          <w:lang w:bidi="ar-IQ"/>
        </w:rPr>
        <w:softHyphen/>
        <w:t>س</w:t>
      </w:r>
      <w:r w:rsidR="00D1768B" w:rsidRPr="00D1768B">
        <w:rPr>
          <w:rtl/>
          <w:lang w:bidi="ar-IQ"/>
        </w:rPr>
        <w:t xml:space="preserve">ازی </w:t>
      </w:r>
      <w:r w:rsidR="00D1768B" w:rsidRPr="00291F49">
        <w:rPr>
          <w:rFonts w:asciiTheme="majorBidi" w:hAnsiTheme="majorBidi" w:cstheme="majorBidi"/>
          <w:lang w:bidi="ar-IQ"/>
        </w:rPr>
        <w:t>SVM</w:t>
      </w:r>
      <w:r w:rsidR="00D1768B" w:rsidRPr="00D1768B">
        <w:rPr>
          <w:rtl/>
          <w:lang w:bidi="ar-IQ"/>
        </w:rPr>
        <w:t xml:space="preserve">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گوید که چقدر</w:t>
      </w:r>
      <w:r w:rsidR="004C16FE">
        <w:rPr>
          <w:lang w:bidi="ar-IQ"/>
        </w:rPr>
        <w:t xml:space="preserve"> </w:t>
      </w:r>
      <w:r w:rsidR="00D1768B" w:rsidRPr="00D1768B">
        <w:rPr>
          <w:rtl/>
          <w:lang w:bidi="ar-IQ"/>
        </w:rPr>
        <w:t>خطا قابل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حمل است. به این ترتیب می</w:t>
      </w:r>
      <w:r w:rsidR="004C16FE">
        <w:rPr>
          <w:lang w:bidi="ar-IQ"/>
        </w:rPr>
        <w:softHyphen/>
      </w:r>
      <w:r w:rsidR="00D1768B" w:rsidRPr="00D1768B">
        <w:rPr>
          <w:rtl/>
          <w:lang w:bidi="ar-IQ"/>
        </w:rPr>
        <w:t>توان</w:t>
      </w:r>
      <w:r w:rsidR="004C16FE">
        <w:rPr>
          <w:rtl/>
          <w:lang w:bidi="ar-IQ"/>
        </w:rPr>
        <w:t xml:space="preserve">د </w:t>
      </w:r>
      <w:r w:rsidR="004C16FE" w:rsidRPr="00036EA4">
        <w:rPr>
          <w:rFonts w:asciiTheme="majorBidi" w:hAnsiTheme="majorBidi" w:cstheme="majorBidi"/>
          <w:lang w:bidi="ar-IQ"/>
        </w:rPr>
        <w:t>trade-off</w:t>
      </w:r>
      <w:r w:rsidR="004C16FE">
        <w:rPr>
          <w:rFonts w:asciiTheme="minorHAnsi" w:hAnsiTheme="minorHAnsi"/>
          <w:rtl/>
          <w:lang w:bidi="ar-IQ"/>
        </w:rPr>
        <w:t xml:space="preserve"> بین </w:t>
      </w:r>
      <w:r w:rsidR="00D1768B" w:rsidRPr="00D1768B">
        <w:rPr>
          <w:rtl/>
          <w:lang w:bidi="ar-IQ"/>
        </w:rPr>
        <w:t>مرز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تصمیم</w:t>
      </w:r>
      <w:r w:rsidR="004C16FE">
        <w:rPr>
          <w:rStyle w:val="FootnoteReference"/>
          <w:rtl/>
          <w:lang w:bidi="ar-IQ"/>
        </w:rPr>
        <w:footnoteReference w:id="88"/>
      </w:r>
      <w:r w:rsidR="00D1768B" w:rsidRPr="00D1768B">
        <w:rPr>
          <w:rtl/>
          <w:lang w:bidi="ar-IQ"/>
        </w:rPr>
        <w:t xml:space="preserve"> و اصطلاح طبقه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بندی اشتباه را کنترل کند. مقدار کوچکتر</w:t>
      </w:r>
      <w:r w:rsidR="00D1768B" w:rsidRPr="001546B4">
        <w:rPr>
          <w:rFonts w:asciiTheme="majorBidi" w:hAnsiTheme="majorBidi" w:cstheme="majorBidi"/>
          <w:rtl/>
          <w:lang w:bidi="ar-IQ"/>
        </w:rPr>
        <w:t xml:space="preserve"> </w:t>
      </w:r>
      <w:r w:rsidR="004C16FE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کوچک و مقدار بزرگت</w:t>
      </w:r>
      <w:r w:rsidR="001546B4">
        <w:rPr>
          <w:rtl/>
          <w:lang w:bidi="ar-IQ"/>
        </w:rPr>
        <w:t xml:space="preserve">ر </w:t>
      </w:r>
      <w:r w:rsidR="001546B4" w:rsidRPr="001546B4">
        <w:rPr>
          <w:rFonts w:asciiTheme="majorBidi" w:hAnsiTheme="majorBidi" w:cstheme="majorBidi"/>
          <w:lang w:bidi="ar-IQ"/>
        </w:rPr>
        <w:t>c</w:t>
      </w:r>
      <w:r w:rsidR="00D1768B" w:rsidRPr="00D1768B">
        <w:rPr>
          <w:rtl/>
          <w:lang w:bidi="ar-IQ"/>
        </w:rPr>
        <w:t xml:space="preserve"> یک ابر</w:t>
      </w:r>
      <w:r w:rsidR="00314B00">
        <w:rPr>
          <w:lang w:bidi="ar-IQ"/>
        </w:rPr>
        <w:softHyphen/>
      </w:r>
      <w:r w:rsidR="00D1768B" w:rsidRPr="00D1768B">
        <w:rPr>
          <w:rtl/>
          <w:lang w:bidi="ar-IQ"/>
        </w:rPr>
        <w:t>صفحه با حاشیه بزرگت</w:t>
      </w:r>
      <w:r w:rsidR="001A42AD">
        <w:rPr>
          <w:rtl/>
          <w:lang w:bidi="ar-IQ"/>
        </w:rPr>
        <w:t xml:space="preserve">ر </w:t>
      </w:r>
      <w:r w:rsidR="00D1768B" w:rsidRPr="00D1768B">
        <w:rPr>
          <w:rtl/>
          <w:lang w:bidi="ar-IQ"/>
        </w:rPr>
        <w:t>ایجاد می</w:t>
      </w:r>
      <w:r w:rsidR="00941C74">
        <w:rPr>
          <w:lang w:bidi="ar-IQ"/>
        </w:rPr>
        <w:softHyphen/>
      </w:r>
      <w:r w:rsidR="00D1768B" w:rsidRPr="00D1768B">
        <w:rPr>
          <w:rtl/>
          <w:lang w:bidi="ar-IQ"/>
        </w:rPr>
        <w:t>کند</w:t>
      </w:r>
      <w:r w:rsidR="00472544">
        <w:rPr>
          <w:rtl/>
          <w:lang w:bidi="ar-IQ"/>
        </w:rPr>
        <w:fldChar w:fldCharType="begin"/>
      </w:r>
      <w:r w:rsidR="00E648C5">
        <w:rPr>
          <w:rtl/>
          <w:lang w:bidi="ar-IQ"/>
        </w:rPr>
        <w:instrText xml:space="preserve"> </w:instrText>
      </w:r>
      <w:r w:rsidR="00E648C5">
        <w:rPr>
          <w:lang w:bidi="ar-IQ"/>
        </w:rPr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=</w:instrText>
      </w:r>
      <w:r w:rsidR="00E648C5">
        <w:rPr>
          <w:rtl/>
          <w:lang w:bidi="ar-IQ"/>
        </w:rPr>
        <w:instrText>"1640696776"&gt;53&lt;/</w:instrText>
      </w:r>
      <w:r w:rsidR="00E648C5">
        <w:rPr>
          <w:lang w:bidi="ar-IQ"/>
        </w:rPr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E648C5">
        <w:rPr>
          <w:rtl/>
          <w:lang w:bidi="ar-IQ"/>
        </w:rPr>
        <w:instrText>-</w:instrText>
      </w:r>
      <w:r w:rsidR="00E648C5">
        <w:rPr>
          <w:lang w:bidi="ar-IQ"/>
        </w:rPr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E648C5">
        <w:rPr>
          <w:rtl/>
          <w:lang w:bidi="ar-IQ"/>
        </w:rPr>
        <w:instrText>&gt;&lt;/</w:instrText>
      </w:r>
      <w:r w:rsidR="00E648C5">
        <w:rPr>
          <w:lang w:bidi="ar-IQ"/>
        </w:rPr>
        <w:instrText>urls&gt;&lt;/record&gt;&lt;/Cite&gt;&lt;/EndNote&gt;</w:instrText>
      </w:r>
      <w:r w:rsidR="00472544">
        <w:rPr>
          <w:rtl/>
          <w:lang w:bidi="ar-IQ"/>
        </w:rPr>
        <w:fldChar w:fldCharType="separate"/>
      </w:r>
      <w:r w:rsidR="00E648C5">
        <w:rPr>
          <w:noProof/>
          <w:rtl/>
          <w:lang w:bidi="ar-IQ"/>
        </w:rPr>
        <w:t>[50, 51]</w:t>
      </w:r>
      <w:r w:rsidR="00472544">
        <w:rPr>
          <w:rtl/>
          <w:lang w:bidi="ar-IQ"/>
        </w:rPr>
        <w:fldChar w:fldCharType="end"/>
      </w:r>
      <w:r w:rsidR="008F3E1C">
        <w:rPr>
          <w:lang w:bidi="ar-IQ"/>
        </w:rPr>
        <w:t>.</w:t>
      </w:r>
    </w:p>
    <w:p w14:paraId="7C7022C7" w14:textId="3E587349" w:rsidR="0099338B" w:rsidRDefault="005948BA" w:rsidP="0079288B">
      <w:pPr>
        <w:jc w:val="both"/>
        <w:rPr>
          <w:lang w:bidi="ar-IQ"/>
        </w:rPr>
      </w:pPr>
      <w:r w:rsidRPr="00EF43C1">
        <w:rPr>
          <w:rFonts w:asciiTheme="majorBidi" w:hAnsiTheme="majorBidi" w:cstheme="majorBidi"/>
          <w:lang w:bidi="ar-IQ"/>
        </w:rPr>
        <w:t>g</w:t>
      </w:r>
      <w:r w:rsidR="000675D2" w:rsidRPr="00EF43C1">
        <w:rPr>
          <w:rFonts w:asciiTheme="majorBidi" w:hAnsiTheme="majorBidi" w:cstheme="majorBidi"/>
          <w:lang w:bidi="ar-IQ"/>
        </w:rPr>
        <w:t>amma</w:t>
      </w:r>
      <w:r w:rsidR="000675D2">
        <w:rPr>
          <w:rtl/>
          <w:lang w:bidi="ar-IQ"/>
        </w:rPr>
        <w:t xml:space="preserve">، </w:t>
      </w:r>
      <w:r w:rsidR="005729A4" w:rsidRPr="005729A4">
        <w:rPr>
          <w:rtl/>
          <w:lang w:bidi="ar-IQ"/>
        </w:rPr>
        <w:t>مقدار کمت</w:t>
      </w:r>
      <w:r w:rsidR="005729A4">
        <w:rPr>
          <w:rtl/>
          <w:lang w:bidi="ar-IQ"/>
        </w:rPr>
        <w:t xml:space="preserve">ر پارامتر </w:t>
      </w:r>
      <w:r w:rsidR="005729A4" w:rsidRPr="005729A4">
        <w:rPr>
          <w:rtl/>
          <w:lang w:bidi="ar-IQ"/>
        </w:rPr>
        <w:t>گاما با مجموعه داده آموزشی متناسب است، در حالی که مقدار بالاتر گاما دقی</w:t>
      </w:r>
      <w:r w:rsidR="005729A4">
        <w:rPr>
          <w:rtl/>
          <w:lang w:bidi="ar-IQ"/>
        </w:rPr>
        <w:t>قاً</w:t>
      </w:r>
      <w:r w:rsidR="005729A4" w:rsidRPr="005729A4">
        <w:rPr>
          <w:rtl/>
          <w:lang w:bidi="ar-IQ"/>
        </w:rPr>
        <w:t xml:space="preserve"> با مجموعه داده آموزشی مطابقت دارد که باعث برازش بیش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از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حد</w:t>
      </w:r>
      <w:r w:rsidR="00F33E83">
        <w:rPr>
          <w:rStyle w:val="FootnoteReference"/>
          <w:rFonts w:asciiTheme="minorHAnsi" w:hAnsiTheme="minorHAnsi"/>
          <w:rtl/>
          <w:lang w:bidi="ar-IQ"/>
        </w:rPr>
        <w:footnoteReference w:id="89"/>
      </w:r>
      <w:r w:rsidR="005729A4" w:rsidRPr="005729A4">
        <w:rPr>
          <w:rtl/>
          <w:lang w:bidi="ar-IQ"/>
        </w:rPr>
        <w:t xml:space="preserve"> می</w:t>
      </w:r>
      <w:r w:rsidR="00F27BCC">
        <w:rPr>
          <w:rtl/>
          <w:lang w:bidi="ar-IQ"/>
        </w:rPr>
        <w:softHyphen/>
      </w:r>
      <w:r w:rsidR="005729A4" w:rsidRPr="005729A4">
        <w:rPr>
          <w:rtl/>
          <w:lang w:bidi="ar-IQ"/>
        </w:rPr>
        <w:t>شود. به عبارت دیگر، می</w:t>
      </w:r>
      <w:r w:rsidR="00BC0EDC">
        <w:rPr>
          <w:rtl/>
          <w:lang w:bidi="ar-IQ"/>
        </w:rPr>
        <w:softHyphen/>
      </w:r>
      <w:r w:rsidR="005729A4" w:rsidRPr="005729A4">
        <w:rPr>
          <w:rtl/>
          <w:lang w:bidi="ar-IQ"/>
        </w:rPr>
        <w:t xml:space="preserve">توان </w:t>
      </w:r>
      <w:r w:rsidR="005729A4" w:rsidRPr="005729A4">
        <w:rPr>
          <w:rtl/>
          <w:lang w:bidi="ar-IQ"/>
        </w:rPr>
        <w:lastRenderedPageBreak/>
        <w:t xml:space="preserve">گفت مقدار کم </w:t>
      </w:r>
      <w:r w:rsidR="005729A4" w:rsidRPr="00D057CB">
        <w:rPr>
          <w:rtl/>
          <w:lang w:bidi="ar-IQ"/>
        </w:rPr>
        <w:t>گاما فقط نقاط نزدیک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، در حالی که مقدار بالای گاما تمام نقاط داده را در محاسبه خط جداسازی در نظر می</w:t>
      </w:r>
      <w:r w:rsidR="00F27BCC" w:rsidRPr="00D057CB">
        <w:rPr>
          <w:rtl/>
          <w:lang w:bidi="ar-IQ"/>
        </w:rPr>
        <w:softHyphen/>
      </w:r>
      <w:r w:rsidR="005729A4" w:rsidRPr="00D057CB">
        <w:rPr>
          <w:rtl/>
          <w:lang w:bidi="ar-IQ"/>
        </w:rPr>
        <w:t>گیرد.</w:t>
      </w:r>
    </w:p>
    <w:p w14:paraId="5ABE3709" w14:textId="47146E50" w:rsidR="00C62CC9" w:rsidRDefault="008630DA" w:rsidP="00D057CB">
      <w:pPr>
        <w:jc w:val="both"/>
        <w:rPr>
          <w:rtl/>
          <w:lang w:bidi="ar-IQ"/>
        </w:rPr>
      </w:pPr>
      <w:r>
        <w:rPr>
          <w:rtl/>
          <w:lang w:bidi="ar-IQ"/>
        </w:rPr>
        <w:t>برای انتخاب بهترین پارامتر</w:t>
      </w:r>
      <w:r>
        <w:rPr>
          <w:rtl/>
          <w:lang w:bidi="ar-IQ"/>
        </w:rPr>
        <w:softHyphen/>
        <w:t xml:space="preserve">تنظیمی، </w:t>
      </w:r>
      <w:r w:rsidR="000348D8">
        <w:rPr>
          <w:rtl/>
          <w:lang w:bidi="ar-IQ"/>
        </w:rPr>
        <w:t>52 مدل</w:t>
      </w:r>
      <w:r>
        <w:rPr>
          <w:rtl/>
          <w:lang w:bidi="ar-IQ"/>
        </w:rPr>
        <w:t xml:space="preserve"> ماشین بردار</w:t>
      </w:r>
      <w:r w:rsidR="002822C9">
        <w:rPr>
          <w:rtl/>
          <w:lang w:bidi="ar-IQ"/>
        </w:rPr>
        <w:softHyphen/>
      </w:r>
      <w:r>
        <w:rPr>
          <w:rtl/>
          <w:lang w:bidi="ar-IQ"/>
        </w:rPr>
        <w:t>پشتیبان</w:t>
      </w:r>
      <w:r w:rsidR="002A48DC">
        <w:rPr>
          <w:rtl/>
          <w:lang w:bidi="ar-IQ"/>
        </w:rPr>
        <w:t>،</w:t>
      </w:r>
      <w:r w:rsidR="002A48DC" w:rsidRPr="002A48DC">
        <w:rPr>
          <w:rtl/>
          <w:lang w:bidi="ar-IQ"/>
        </w:rPr>
        <w:t xml:space="preserve"> </w:t>
      </w:r>
      <w:r w:rsidR="002A48DC">
        <w:rPr>
          <w:rtl/>
          <w:lang w:bidi="ar-IQ"/>
        </w:rPr>
        <w:t>به تعداد پارامتر</w:t>
      </w:r>
      <w:r w:rsidR="002A48DC">
        <w:rPr>
          <w:rtl/>
          <w:lang w:bidi="ar-IQ"/>
        </w:rPr>
        <w:softHyphen/>
        <w:t>های تنظیمیِ تعریف شده،</w:t>
      </w:r>
      <w:r w:rsidR="009D2DF6">
        <w:rPr>
          <w:lang w:bidi="ar-IQ"/>
        </w:rPr>
        <w:t xml:space="preserve"> </w:t>
      </w:r>
      <w:r>
        <w:rPr>
          <w:rtl/>
          <w:lang w:bidi="ar-IQ"/>
        </w:rPr>
        <w:t>ساخته</w:t>
      </w:r>
      <w:r w:rsidR="000E005F">
        <w:rPr>
          <w:lang w:bidi="ar-IQ"/>
        </w:rPr>
        <w:softHyphen/>
      </w:r>
      <w:r>
        <w:rPr>
          <w:rtl/>
          <w:lang w:bidi="ar-IQ"/>
        </w:rPr>
        <w:t>شد.</w:t>
      </w:r>
    </w:p>
    <w:p w14:paraId="6194E7C0" w14:textId="77777777" w:rsidR="00C62CC9" w:rsidRDefault="00C62CC9">
      <w:pPr>
        <w:rPr>
          <w:rtl/>
          <w:lang w:bidi="ar-IQ"/>
        </w:rPr>
      </w:pPr>
      <w:r>
        <w:rPr>
          <w:rtl/>
          <w:lang w:bidi="ar-IQ"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  <w:lang w:bidi="ar-IQ"/>
        </w:rPr>
      </w:pPr>
    </w:p>
    <w:p w14:paraId="4E5241F7" w14:textId="77777777" w:rsidR="00BA5C67" w:rsidRDefault="00BA5C67" w:rsidP="00290294">
      <w:pPr>
        <w:jc w:val="both"/>
        <w:rPr>
          <w:lang w:bidi="ar-IQ"/>
        </w:rPr>
      </w:pPr>
    </w:p>
    <w:p w14:paraId="44B97793" w14:textId="77777777" w:rsidR="00BA5C67" w:rsidRDefault="00BA5C67" w:rsidP="00290294">
      <w:pPr>
        <w:jc w:val="both"/>
        <w:rPr>
          <w:rtl/>
          <w:lang w:bidi="ar-IQ"/>
        </w:rPr>
      </w:pPr>
    </w:p>
    <w:p w14:paraId="4CE107E1" w14:textId="77777777" w:rsidR="00CB3D90" w:rsidRPr="00CB04A0" w:rsidRDefault="00CB3D90" w:rsidP="00290294">
      <w:pPr>
        <w:jc w:val="both"/>
        <w:rPr>
          <w:rFonts w:asciiTheme="minorHAnsi" w:hAnsiTheme="minorHAnsi"/>
          <w:lang w:bidi="ar-IQ"/>
        </w:rPr>
      </w:pPr>
    </w:p>
    <w:p w14:paraId="6FF82857" w14:textId="1B0F61F0" w:rsidR="00BA5C67" w:rsidRDefault="00BA5C67" w:rsidP="00290294">
      <w:pPr>
        <w:pStyle w:val="Heading1"/>
        <w:jc w:val="both"/>
        <w:rPr>
          <w:rtl/>
          <w:lang w:bidi="ar-IQ"/>
        </w:rPr>
      </w:pPr>
      <w:bookmarkStart w:id="155" w:name="_Toc82546082"/>
      <w:bookmarkStart w:id="156" w:name="_Toc82905593"/>
      <w:bookmarkStart w:id="157" w:name="_Toc93745869"/>
      <w:r>
        <w:rPr>
          <w:rtl/>
          <w:lang w:bidi="ar-IQ"/>
        </w:rPr>
        <w:t>فصل سوم: نتایج و بحث</w:t>
      </w:r>
      <w:bookmarkEnd w:id="155"/>
      <w:bookmarkEnd w:id="156"/>
      <w:bookmarkEnd w:id="157"/>
    </w:p>
    <w:p w14:paraId="382CEBA3" w14:textId="2E588F94" w:rsidR="0076578A" w:rsidRDefault="0076578A" w:rsidP="0076578A">
      <w:pPr>
        <w:rPr>
          <w:rtl/>
          <w:lang w:bidi="ar-IQ"/>
        </w:rPr>
      </w:pPr>
    </w:p>
    <w:p w14:paraId="1688DF8F" w14:textId="17E079A9" w:rsidR="0076578A" w:rsidRDefault="0076578A" w:rsidP="0076578A">
      <w:pPr>
        <w:rPr>
          <w:rtl/>
          <w:lang w:bidi="ar-IQ"/>
        </w:rPr>
      </w:pPr>
    </w:p>
    <w:p w14:paraId="19A7F5CE" w14:textId="5B8D9628" w:rsidR="003C1745" w:rsidRDefault="003C1745" w:rsidP="0076578A">
      <w:pPr>
        <w:rPr>
          <w:rtl/>
          <w:lang w:bidi="ar-IQ"/>
        </w:rPr>
      </w:pPr>
    </w:p>
    <w:p w14:paraId="61C670D1" w14:textId="77777777" w:rsidR="003C1745" w:rsidRPr="0076578A" w:rsidRDefault="003C1745" w:rsidP="0076578A">
      <w:pPr>
        <w:rPr>
          <w:rtl/>
          <w:lang w:bidi="ar-IQ"/>
        </w:rPr>
      </w:pPr>
    </w:p>
    <w:p w14:paraId="70004066" w14:textId="4B84E4C8" w:rsidR="00D65BF9" w:rsidRDefault="00D65BF9" w:rsidP="001615B3">
      <w:pPr>
        <w:pStyle w:val="Heading2"/>
        <w:rPr>
          <w:rtl/>
          <w:lang w:bidi="ar-IQ"/>
        </w:rPr>
      </w:pPr>
      <w:bookmarkStart w:id="158" w:name="_Toc93745870"/>
      <w:r>
        <w:rPr>
          <w:rtl/>
          <w:lang w:bidi="ar-IQ"/>
        </w:rPr>
        <w:t>نتایج طبقه‌بند</w:t>
      </w:r>
      <w:r>
        <w:rPr>
          <w:rtl/>
          <w:lang w:bidi="ar-IQ"/>
        </w:rPr>
        <w:softHyphen/>
        <w:t>ها</w:t>
      </w:r>
      <w:bookmarkEnd w:id="158"/>
    </w:p>
    <w:p w14:paraId="20DDEBE3" w14:textId="6EB1E7B0" w:rsidR="00FE7F44" w:rsidRDefault="00477907" w:rsidP="00477907">
      <w:pPr>
        <w:rPr>
          <w:rtl/>
          <w:lang w:bidi="ar-IQ"/>
        </w:rPr>
      </w:pPr>
      <w:r>
        <w:rPr>
          <w:rFonts w:hint="cs"/>
          <w:rtl/>
          <w:lang w:bidi="ar-IQ"/>
        </w:rPr>
        <w:t>برای کاهش ابعاد داده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>های 10 ویژگی استخراج شده و پیش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 xml:space="preserve">پردازش شده، 2 روش </w:t>
      </w:r>
      <w:r w:rsidR="00460470">
        <w:rPr>
          <w:rFonts w:hint="cs"/>
          <w:rtl/>
          <w:lang w:bidi="ar-IQ"/>
        </w:rPr>
        <w:t>در نظر گرفت</w:t>
      </w:r>
      <w:r w:rsidR="00B67863">
        <w:rPr>
          <w:rFonts w:hint="cs"/>
          <w:rtl/>
          <w:lang w:bidi="ar-IQ"/>
        </w:rPr>
        <w:t>ه</w:t>
      </w:r>
      <w:r w:rsidR="00B67863">
        <w:rPr>
          <w:rtl/>
          <w:lang w:bidi="ar-IQ"/>
        </w:rPr>
        <w:softHyphen/>
      </w:r>
      <w:r w:rsidR="00460470">
        <w:rPr>
          <w:rFonts w:hint="cs"/>
          <w:rtl/>
          <w:lang w:bidi="ar-IQ"/>
        </w:rPr>
        <w:t>شد.</w:t>
      </w:r>
    </w:p>
    <w:p w14:paraId="4B7E053B" w14:textId="413898C1" w:rsidR="00FE7F44" w:rsidRPr="00FE7F44" w:rsidRDefault="009337EA" w:rsidP="00FE7F44">
      <w:pPr>
        <w:pStyle w:val="ListParagraph"/>
        <w:numPr>
          <w:ilvl w:val="0"/>
          <w:numId w:val="12"/>
        </w:numPr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 xml:space="preserve">استفاده از </w:t>
      </w:r>
      <w:r w:rsidRPr="00FE7F44">
        <w:rPr>
          <w:rFonts w:asciiTheme="majorBidi" w:hAnsiTheme="majorBidi" w:cstheme="majorBidi"/>
          <w:lang w:bidi="ar-IQ"/>
        </w:rPr>
        <w:t>PCA</w:t>
      </w:r>
      <w:r w:rsidRPr="00FE7F44">
        <w:rPr>
          <w:rFonts w:asciiTheme="minorHAnsi" w:hAnsiTheme="minorHAnsi"/>
          <w:rtl/>
          <w:lang w:bidi="ar-IQ"/>
        </w:rPr>
        <w:t xml:space="preserve"> و استخراج 10 مؤلفه اول از </w:t>
      </w:r>
      <w:r w:rsidR="009908B3">
        <w:rPr>
          <w:rFonts w:asciiTheme="minorHAnsi" w:hAnsiTheme="minorHAnsi" w:hint="cs"/>
          <w:rtl/>
          <w:lang w:bidi="ar-IQ"/>
        </w:rPr>
        <w:t>داده</w:t>
      </w:r>
      <w:r w:rsidR="009908B3">
        <w:rPr>
          <w:rFonts w:asciiTheme="minorHAnsi" w:hAnsiTheme="minorHAnsi"/>
          <w:rtl/>
          <w:lang w:bidi="ar-IQ"/>
        </w:rPr>
        <w:softHyphen/>
      </w:r>
      <w:r w:rsidR="009908B3">
        <w:rPr>
          <w:rFonts w:asciiTheme="minorHAnsi" w:hAnsiTheme="minorHAnsi" w:hint="cs"/>
          <w:rtl/>
          <w:lang w:bidi="ar-IQ"/>
        </w:rPr>
        <w:t>ها</w:t>
      </w:r>
      <w:r w:rsidRPr="00FE7F44">
        <w:rPr>
          <w:rFonts w:asciiTheme="minorHAnsi" w:hAnsiTheme="minorHAnsi"/>
          <w:rtl/>
          <w:lang w:bidi="ar-IQ"/>
        </w:rPr>
        <w:t>آن</w:t>
      </w:r>
      <w:r w:rsidRPr="00FE7F44">
        <w:rPr>
          <w:rFonts w:asciiTheme="minorHAnsi" w:hAnsiTheme="minorHAnsi"/>
          <w:rtl/>
          <w:lang w:bidi="ar-IQ"/>
        </w:rPr>
        <w:softHyphen/>
        <w:t xml:space="preserve">ها </w:t>
      </w:r>
    </w:p>
    <w:p w14:paraId="2A982150" w14:textId="77777777" w:rsidR="00AF0535" w:rsidRPr="00AF0535" w:rsidRDefault="009337EA" w:rsidP="00AF0535">
      <w:pPr>
        <w:pStyle w:val="ListParagraph"/>
        <w:numPr>
          <w:ilvl w:val="0"/>
          <w:numId w:val="12"/>
        </w:numPr>
        <w:rPr>
          <w:lang w:bidi="ar-IQ"/>
        </w:rPr>
      </w:pPr>
      <w:r w:rsidRPr="00FE7F44">
        <w:rPr>
          <w:rFonts w:asciiTheme="minorHAnsi" w:hAnsiTheme="minorHAnsi"/>
          <w:rtl/>
          <w:lang w:bidi="ar-IQ"/>
        </w:rPr>
        <w:t xml:space="preserve"> استفاده از الگوریتم انتخاب ویژگی </w:t>
      </w:r>
      <w:r w:rsidRPr="00FE7F44">
        <w:rPr>
          <w:rFonts w:asciiTheme="majorBidi" w:hAnsiTheme="majorBidi" w:cstheme="majorBidi"/>
          <w:lang w:bidi="ar-IQ"/>
        </w:rPr>
        <w:t>SFS</w:t>
      </w:r>
      <w:r w:rsidR="00AF0535">
        <w:rPr>
          <w:rFonts w:asciiTheme="majorBidi" w:hAnsiTheme="majorBidi" w:cstheme="majorBidi" w:hint="cs"/>
          <w:rtl/>
          <w:lang w:bidi="ar-IQ"/>
        </w:rPr>
        <w:t xml:space="preserve">، </w:t>
      </w:r>
      <w:r w:rsidRPr="00CC5BCC">
        <w:rPr>
          <w:rtl/>
          <w:lang w:bidi="ar-IQ"/>
        </w:rPr>
        <w:t xml:space="preserve">که نتیجه آن 3 دسته مجموعه داده </w:t>
      </w:r>
      <w:r w:rsidR="008C4FDB" w:rsidRPr="00AF0535">
        <w:rPr>
          <w:rFonts w:asciiTheme="majorBidi" w:hAnsiTheme="majorBidi" w:cstheme="majorBidi"/>
          <w:lang w:bidi="ar-IQ"/>
        </w:rPr>
        <w:t>SFS50</w:t>
      </w:r>
      <w:r w:rsidR="00D06926" w:rsidRPr="00AF0535">
        <w:rPr>
          <w:rFonts w:asciiTheme="majorBidi" w:hAnsiTheme="majorBidi" w:cstheme="majorBidi"/>
          <w:rtl/>
          <w:lang w:bidi="ar-IQ"/>
        </w:rPr>
        <w:t xml:space="preserve">، </w:t>
      </w:r>
      <w:r w:rsidR="00930A8C" w:rsidRPr="00AF0535">
        <w:rPr>
          <w:rFonts w:asciiTheme="majorBidi" w:hAnsiTheme="majorBidi" w:cstheme="majorBidi"/>
          <w:lang w:bidi="ar-IQ"/>
        </w:rPr>
        <w:t>SFS100</w:t>
      </w:r>
      <w:r w:rsidR="00D06926" w:rsidRPr="00AF0535">
        <w:rPr>
          <w:rFonts w:asciiTheme="majorBidi" w:hAnsiTheme="majorBidi" w:cstheme="majorBidi"/>
          <w:rtl/>
          <w:lang w:bidi="ar-IQ"/>
        </w:rPr>
        <w:t xml:space="preserve"> و </w:t>
      </w:r>
      <w:r w:rsidR="00930A8C" w:rsidRPr="00AF0535">
        <w:rPr>
          <w:rFonts w:asciiTheme="majorBidi" w:hAnsiTheme="majorBidi" w:cstheme="majorBidi"/>
          <w:lang w:bidi="ar-IQ"/>
        </w:rPr>
        <w:t>SFS200</w:t>
      </w:r>
      <w:r w:rsidRPr="00AF0535">
        <w:rPr>
          <w:rFonts w:asciiTheme="minorHAnsi" w:hAnsiTheme="minorHAnsi"/>
          <w:rtl/>
          <w:lang w:bidi="ar-IQ"/>
        </w:rPr>
        <w:t xml:space="preserve"> شد.</w:t>
      </w:r>
    </w:p>
    <w:p w14:paraId="45700703" w14:textId="52ED0540" w:rsidR="001457F6" w:rsidRPr="00477907" w:rsidRDefault="00716FF3" w:rsidP="00AF0535">
      <w:pPr>
        <w:ind w:left="360"/>
        <w:rPr>
          <w:rtl/>
          <w:lang w:bidi="ar-IQ"/>
        </w:rPr>
      </w:pPr>
      <w:r w:rsidRPr="00AF0535">
        <w:rPr>
          <w:rFonts w:asciiTheme="minorHAnsi" w:hAnsiTheme="minorHAnsi"/>
          <w:rtl/>
          <w:lang w:bidi="ar-IQ"/>
        </w:rPr>
        <w:t>سپس هر مجموعه داده بدست آمده به این 2 روش</w:t>
      </w:r>
      <w:r w:rsidR="00956826" w:rsidRPr="00AF0535">
        <w:rPr>
          <w:rFonts w:asciiTheme="minorHAnsi" w:hAnsiTheme="minorHAnsi"/>
          <w:rtl/>
          <w:lang w:bidi="ar-IQ"/>
        </w:rPr>
        <w:t>،</w:t>
      </w:r>
      <w:r w:rsidRPr="00AF0535">
        <w:rPr>
          <w:rFonts w:asciiTheme="minorHAnsi" w:hAnsiTheme="minorHAnsi"/>
          <w:rtl/>
          <w:lang w:bidi="ar-IQ"/>
        </w:rPr>
        <w:t xml:space="preserve"> به نسبت </w:t>
      </w:r>
      <w:r w:rsidR="00DF1ED8" w:rsidRPr="00AF0535">
        <w:rPr>
          <w:rFonts w:asciiTheme="minorHAnsi" w:hAnsiTheme="minorHAnsi"/>
          <w:rtl/>
          <w:lang w:bidi="ar-IQ"/>
        </w:rPr>
        <w:t xml:space="preserve">80-20 </w:t>
      </w:r>
      <w:r w:rsidRPr="00AF0535">
        <w:rPr>
          <w:rFonts w:asciiTheme="minorHAnsi" w:hAnsiTheme="minorHAnsi"/>
          <w:rtl/>
          <w:lang w:bidi="ar-IQ"/>
        </w:rPr>
        <w:t xml:space="preserve">تقسیم شدند، </w:t>
      </w:r>
      <w:r w:rsidR="00956826" w:rsidRPr="00AF0535">
        <w:rPr>
          <w:rFonts w:asciiTheme="minorHAnsi" w:hAnsiTheme="minorHAnsi"/>
          <w:rtl/>
          <w:lang w:bidi="ar-IQ"/>
        </w:rPr>
        <w:t>طوریکه 80 درصد داده</w:t>
      </w:r>
      <w:r w:rsidR="00956826" w:rsidRPr="00AF0535">
        <w:rPr>
          <w:rFonts w:asciiTheme="minorHAnsi" w:hAnsiTheme="minorHAnsi"/>
          <w:rtl/>
          <w:lang w:bidi="ar-IQ"/>
        </w:rPr>
        <w:softHyphen/>
        <w:t>ها برای آموزش و تنظیم پارامتر</w:t>
      </w:r>
      <w:r w:rsidR="00956826" w:rsidRPr="00AF0535">
        <w:rPr>
          <w:rFonts w:asciiTheme="minorHAnsi" w:hAnsiTheme="minorHAnsi"/>
          <w:rtl/>
          <w:lang w:bidi="ar-IQ"/>
        </w:rPr>
        <w:softHyphen/>
        <w:t>های تنظیمی و 20 درصد داده</w:t>
      </w:r>
      <w:r w:rsidR="00956826" w:rsidRPr="00AF0535">
        <w:rPr>
          <w:rFonts w:asciiTheme="minorHAnsi" w:hAnsiTheme="minorHAnsi"/>
          <w:rtl/>
          <w:lang w:bidi="ar-IQ"/>
        </w:rPr>
        <w:softHyphen/>
        <w:t xml:space="preserve">ها برای تست مستقل در </w:t>
      </w:r>
      <w:r w:rsidR="00956826" w:rsidRPr="00AF0535">
        <w:rPr>
          <w:rFonts w:asciiTheme="minorHAnsi" w:hAnsiTheme="minorHAnsi"/>
          <w:rtl/>
          <w:lang w:bidi="ar-IQ"/>
        </w:rPr>
        <w:lastRenderedPageBreak/>
        <w:t>نظر گرفته شدند.</w:t>
      </w:r>
      <w:r w:rsidR="001457F6" w:rsidRPr="00AF0535">
        <w:rPr>
          <w:rFonts w:asciiTheme="minorHAnsi" w:hAnsiTheme="minorHAnsi"/>
          <w:rtl/>
          <w:lang w:bidi="ar-IQ"/>
        </w:rPr>
        <w:t xml:space="preserve"> سپس 2 طبقه</w:t>
      </w:r>
      <w:r w:rsidR="002C2D10" w:rsidRPr="00AF0535">
        <w:rPr>
          <w:rFonts w:asciiTheme="minorHAnsi" w:hAnsiTheme="minorHAnsi"/>
          <w:rtl/>
          <w:lang w:bidi="ar-IQ"/>
        </w:rPr>
        <w:softHyphen/>
      </w:r>
      <w:r w:rsidR="001457F6" w:rsidRPr="00AF0535">
        <w:rPr>
          <w:rFonts w:asciiTheme="minorHAnsi" w:hAnsiTheme="minorHAnsi"/>
          <w:rtl/>
          <w:lang w:bidi="ar-IQ"/>
        </w:rPr>
        <w:t>بند جنگل</w:t>
      </w:r>
      <w:r w:rsidR="001457F6" w:rsidRPr="00AF0535">
        <w:rPr>
          <w:rFonts w:asciiTheme="minorHAnsi" w:hAnsiTheme="minorHAnsi"/>
          <w:rtl/>
          <w:lang w:bidi="ar-IQ"/>
        </w:rPr>
        <w:softHyphen/>
        <w:t>تصادفی و ماشین بردار</w:t>
      </w:r>
      <w:r w:rsidR="001457F6" w:rsidRPr="00AF0535">
        <w:rPr>
          <w:rFonts w:asciiTheme="minorHAnsi" w:hAnsiTheme="minorHAnsi"/>
          <w:rtl/>
          <w:lang w:bidi="ar-IQ"/>
        </w:rPr>
        <w:softHyphen/>
        <w:t>پشتیبان بر روی 80 درصد داده</w:t>
      </w:r>
      <w:r w:rsidR="001457F6" w:rsidRPr="00AF0535">
        <w:rPr>
          <w:rFonts w:asciiTheme="minorHAnsi" w:hAnsiTheme="minorHAnsi"/>
          <w:rtl/>
          <w:lang w:bidi="ar-IQ"/>
        </w:rPr>
        <w:softHyphen/>
        <w:t>های آموزش توسط روش ا</w:t>
      </w:r>
      <w:r w:rsidR="004B5FC2" w:rsidRPr="00AF0535">
        <w:rPr>
          <w:rFonts w:asciiTheme="minorHAnsi" w:hAnsiTheme="minorHAnsi"/>
          <w:rtl/>
          <w:lang w:bidi="ar-IQ"/>
        </w:rPr>
        <w:t>عتباری</w:t>
      </w:r>
      <w:r w:rsidR="004B5FC2" w:rsidRPr="00AF0535">
        <w:rPr>
          <w:rFonts w:asciiTheme="minorHAnsi" w:hAnsiTheme="minorHAnsi"/>
          <w:rtl/>
          <w:lang w:bidi="ar-IQ"/>
        </w:rPr>
        <w:softHyphen/>
        <w:t>سنجی متقابل</w:t>
      </w:r>
      <w:r w:rsidR="00FC2996" w:rsidRPr="00AF0535">
        <w:rPr>
          <w:rFonts w:asciiTheme="minorHAnsi" w:hAnsiTheme="minorHAnsi"/>
          <w:rtl/>
          <w:lang w:bidi="ar-IQ"/>
        </w:rPr>
        <w:t xml:space="preserve"> 10 لایه</w:t>
      </w:r>
      <w:r w:rsidR="004B5FC2" w:rsidRPr="00AF0535">
        <w:rPr>
          <w:rFonts w:asciiTheme="minorHAnsi" w:hAnsiTheme="minorHAnsi"/>
          <w:rtl/>
          <w:lang w:bidi="ar-IQ"/>
        </w:rPr>
        <w:t>، با پارامتر</w:t>
      </w:r>
      <w:r w:rsidR="004B5FC2" w:rsidRPr="00AF0535">
        <w:rPr>
          <w:rFonts w:asciiTheme="minorHAnsi" w:hAnsiTheme="minorHAnsi"/>
          <w:rtl/>
          <w:lang w:bidi="ar-IQ"/>
        </w:rPr>
        <w:softHyphen/>
        <w:t xml:space="preserve">های تنظیمی تعریف شده در بخش </w:t>
      </w:r>
      <w:r w:rsidR="002C2E75" w:rsidRPr="00AF0535">
        <w:rPr>
          <w:rFonts w:asciiTheme="minorHAnsi" w:hAnsiTheme="minorHAnsi"/>
          <w:rtl/>
          <w:lang w:bidi="ar-IQ"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  <w:lang w:bidi="ar-IQ"/>
        </w:rPr>
        <w:footnoteReference w:id="90"/>
      </w:r>
      <w:r w:rsidR="002C2E75" w:rsidRPr="00CC5BCC">
        <w:rPr>
          <w:rtl/>
          <w:lang w:bidi="ar-IQ"/>
        </w:rPr>
        <w:t xml:space="preserve"> شدند</w:t>
      </w:r>
      <w:r w:rsidR="00527C03" w:rsidRPr="00CC5BCC">
        <w:rPr>
          <w:rtl/>
          <w:lang w:bidi="ar-IQ"/>
        </w:rPr>
        <w:t xml:space="preserve">. </w:t>
      </w:r>
    </w:p>
    <w:p w14:paraId="218AE138" w14:textId="61F26E48" w:rsidR="00215A74" w:rsidRDefault="00527C03" w:rsidP="006002B1">
      <w:pPr>
        <w:jc w:val="both"/>
        <w:rPr>
          <w:rtl/>
          <w:lang w:bidi="ar-IQ"/>
        </w:rPr>
      </w:pPr>
      <w:r>
        <w:rPr>
          <w:rtl/>
          <w:lang w:bidi="ar-IQ"/>
        </w:rPr>
        <w:t>مدلی که بالاترین عملکرد</w:t>
      </w:r>
      <w:r w:rsidR="006D0EE9">
        <w:rPr>
          <w:rtl/>
          <w:lang w:bidi="ar-IQ"/>
        </w:rPr>
        <w:t>(صحت)</w:t>
      </w:r>
      <w:r>
        <w:rPr>
          <w:rtl/>
          <w:lang w:bidi="ar-IQ"/>
        </w:rPr>
        <w:t xml:space="preserve"> را داشته به معنی ا</w:t>
      </w:r>
      <w:r w:rsidR="002F2A6E">
        <w:rPr>
          <w:rtl/>
          <w:lang w:bidi="ar-IQ"/>
        </w:rPr>
        <w:t>ی</w:t>
      </w:r>
      <w:r>
        <w:rPr>
          <w:rtl/>
          <w:lang w:bidi="ar-IQ"/>
        </w:rPr>
        <w:t>ن است که پارامتر</w:t>
      </w:r>
      <w:r>
        <w:rPr>
          <w:rtl/>
          <w:lang w:bidi="ar-IQ"/>
        </w:rPr>
        <w:softHyphen/>
        <w:t>های تنظیمی آن مدل، بر روی این مجموعه داده بهترین پارامتر</w:t>
      </w:r>
      <w:r w:rsidR="00AA054F">
        <w:rPr>
          <w:rFonts w:hint="cs"/>
          <w:rtl/>
          <w:lang w:bidi="ar-IQ"/>
        </w:rPr>
        <w:t>ها</w:t>
      </w:r>
      <w:r>
        <w:rPr>
          <w:rtl/>
          <w:lang w:bidi="ar-IQ"/>
        </w:rPr>
        <w:t xml:space="preserve"> </w:t>
      </w:r>
      <w:r w:rsidR="002F2A6E">
        <w:rPr>
          <w:rtl/>
          <w:lang w:bidi="ar-IQ"/>
        </w:rPr>
        <w:t>هستند</w:t>
      </w:r>
      <w:r w:rsidR="00215A74">
        <w:rPr>
          <w:rtl/>
          <w:lang w:bidi="ar-IQ"/>
        </w:rPr>
        <w:t>،</w:t>
      </w:r>
      <w:r w:rsidR="002F2A6E">
        <w:rPr>
          <w:rtl/>
          <w:lang w:bidi="ar-IQ"/>
        </w:rPr>
        <w:t xml:space="preserve"> این مدل</w:t>
      </w:r>
      <w:r w:rsidR="002F2A6E">
        <w:rPr>
          <w:rtl/>
          <w:lang w:bidi="ar-IQ"/>
        </w:rPr>
        <w:softHyphen/>
        <w:t xml:space="preserve">ها </w:t>
      </w:r>
      <w:r w:rsidR="000C7E70">
        <w:rPr>
          <w:rtl/>
          <w:lang w:bidi="ar-IQ"/>
        </w:rPr>
        <w:t xml:space="preserve">به عنوان بهترین مدل </w:t>
      </w:r>
      <w:r w:rsidR="002F2A6E">
        <w:rPr>
          <w:rtl/>
          <w:lang w:bidi="ar-IQ"/>
        </w:rPr>
        <w:t>انتخاب شدند</w:t>
      </w:r>
      <w:r w:rsidR="00215A74">
        <w:rPr>
          <w:rtl/>
          <w:lang w:bidi="ar-IQ"/>
        </w:rPr>
        <w:t>.</w:t>
      </w:r>
    </w:p>
    <w:p w14:paraId="22B30D74" w14:textId="6C814FA5" w:rsidR="00527C03" w:rsidRDefault="008C10EF" w:rsidP="006002B1">
      <w:pPr>
        <w:jc w:val="both"/>
        <w:rPr>
          <w:rtl/>
          <w:lang w:bidi="ar-IQ"/>
        </w:rPr>
      </w:pPr>
      <w:r>
        <w:rPr>
          <w:rtl/>
          <w:lang w:bidi="ar-IQ"/>
        </w:rPr>
        <w:t>برای بار دوم، اینبار بهترین مدل</w:t>
      </w:r>
      <w:r>
        <w:rPr>
          <w:rtl/>
          <w:lang w:bidi="ar-IQ"/>
        </w:rPr>
        <w:softHyphen/>
        <w:t>ها</w:t>
      </w:r>
      <w:r w:rsidR="006B2BC6">
        <w:rPr>
          <w:rtl/>
          <w:lang w:bidi="ar-IQ"/>
        </w:rPr>
        <w:t xml:space="preserve"> با تمام 80 درصد داده آموزش دیدند</w:t>
      </w:r>
      <w:r w:rsidR="00FE22EC">
        <w:rPr>
          <w:rtl/>
          <w:lang w:bidi="ar-IQ"/>
        </w:rPr>
        <w:t>،</w:t>
      </w:r>
      <w:r w:rsidR="006B2BC6">
        <w:rPr>
          <w:rtl/>
          <w:lang w:bidi="ar-IQ"/>
        </w:rPr>
        <w:t xml:space="preserve"> سپس توسط مجموعه تست مستقل عملکرد مدل</w:t>
      </w:r>
      <w:r w:rsidR="006B2BC6">
        <w:rPr>
          <w:rtl/>
          <w:lang w:bidi="ar-IQ"/>
        </w:rPr>
        <w:softHyphen/>
        <w:t xml:space="preserve">ها ارزیابی شد. </w:t>
      </w:r>
    </w:p>
    <w:p w14:paraId="470E5B91" w14:textId="0E432FBB" w:rsidR="006002B1" w:rsidRDefault="006B2BC6" w:rsidP="0010200D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>ها توسط اعتبار</w:t>
      </w:r>
      <w:r>
        <w:rPr>
          <w:rtl/>
          <w:lang w:bidi="ar-IQ"/>
        </w:rPr>
        <w:softHyphen/>
        <w:t xml:space="preserve">سنجی </w:t>
      </w:r>
      <w:r w:rsidR="006002B1">
        <w:rPr>
          <w:rtl/>
          <w:lang w:bidi="ar-IQ"/>
        </w:rPr>
        <w:t>متقابل 10 لایه</w:t>
      </w:r>
      <w:r>
        <w:rPr>
          <w:rtl/>
          <w:lang w:bidi="ar-IQ"/>
        </w:rPr>
        <w:t xml:space="preserve"> در مرحله تنظیم پارامتر</w:t>
      </w:r>
      <w:r>
        <w:rPr>
          <w:rtl/>
          <w:lang w:bidi="ar-IQ"/>
        </w:rPr>
        <w:softHyphen/>
        <w:t>های تنظیمی و نتایج مدل</w:t>
      </w:r>
      <w:r>
        <w:rPr>
          <w:rtl/>
          <w:lang w:bidi="ar-IQ"/>
        </w:rPr>
        <w:softHyphen/>
        <w:t>ها توسط تست مستقل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در</w:t>
      </w:r>
      <w:r w:rsidR="00FE22EC">
        <w:rPr>
          <w:lang w:bidi="ar-IQ"/>
        </w:rPr>
        <w:t xml:space="preserve"> </w:t>
      </w:r>
      <w:r>
        <w:rPr>
          <w:rtl/>
          <w:lang w:bidi="ar-IQ"/>
        </w:rPr>
        <w:t>ادامه گزارش می</w:t>
      </w:r>
      <w:r>
        <w:rPr>
          <w:rtl/>
          <w:lang w:bidi="ar-IQ"/>
        </w:rPr>
        <w:softHyphen/>
        <w:t>شوند.</w:t>
      </w:r>
    </w:p>
    <w:p w14:paraId="428AE01E" w14:textId="77777777" w:rsidR="001B5999" w:rsidRDefault="001B5999" w:rsidP="0010200D">
      <w:pPr>
        <w:jc w:val="both"/>
        <w:rPr>
          <w:rtl/>
          <w:lang w:bidi="ar-IQ"/>
        </w:rPr>
      </w:pPr>
    </w:p>
    <w:p w14:paraId="01135656" w14:textId="397E122A" w:rsidR="00B4081F" w:rsidRDefault="001604D9" w:rsidP="001615B3">
      <w:pPr>
        <w:pStyle w:val="Heading2"/>
        <w:rPr>
          <w:rFonts w:asciiTheme="minorHAnsi" w:hAnsiTheme="minorHAnsi"/>
          <w:lang w:bidi="ar-IQ"/>
        </w:rPr>
      </w:pPr>
      <w:bookmarkStart w:id="159" w:name="_Toc93745871"/>
      <w:r>
        <w:rPr>
          <w:rtl/>
          <w:lang w:bidi="ar-IQ"/>
        </w:rPr>
        <w:t>نتایج بدست آمده بر روی داده</w:t>
      </w:r>
      <w:r>
        <w:rPr>
          <w:rtl/>
          <w:lang w:bidi="ar-IQ"/>
        </w:rPr>
        <w:softHyphen/>
        <w:t xml:space="preserve">های 10 مؤلفه اول </w:t>
      </w:r>
      <w:r w:rsidRPr="0010200D">
        <w:rPr>
          <w:rFonts w:asciiTheme="majorBidi" w:hAnsiTheme="majorBidi" w:cstheme="majorBidi"/>
          <w:sz w:val="26"/>
          <w:szCs w:val="26"/>
          <w:lang w:bidi="ar-IQ"/>
        </w:rPr>
        <w:t>PCA</w:t>
      </w:r>
      <w:bookmarkEnd w:id="159"/>
    </w:p>
    <w:p w14:paraId="6DAC650B" w14:textId="52617AF4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در ادامه نتایج 2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 و ماشین بردار</w:t>
      </w:r>
      <w:r>
        <w:rPr>
          <w:rtl/>
          <w:lang w:bidi="ar-IQ"/>
        </w:rPr>
        <w:softHyphen/>
        <w:t xml:space="preserve">پشتیبان بر روی </w:t>
      </w:r>
      <w:r w:rsidR="009D3E0F">
        <w:rPr>
          <w:rFonts w:hint="cs"/>
          <w:rtl/>
          <w:lang w:bidi="ar-IQ"/>
        </w:rPr>
        <w:t>3</w:t>
      </w:r>
      <w:r>
        <w:rPr>
          <w:rtl/>
          <w:lang w:bidi="ar-IQ"/>
        </w:rPr>
        <w:t xml:space="preserve"> سری مجموعه داده گزارش می</w:t>
      </w:r>
      <w:r>
        <w:rPr>
          <w:rtl/>
          <w:lang w:bidi="ar-IQ"/>
        </w:rPr>
        <w:softHyphen/>
        <w:t>شود.</w:t>
      </w:r>
    </w:p>
    <w:p w14:paraId="09AD599A" w14:textId="228EE21A" w:rsidR="001604D9" w:rsidRDefault="001604D9" w:rsidP="00E42412">
      <w:pPr>
        <w:jc w:val="both"/>
        <w:rPr>
          <w:rtl/>
          <w:lang w:bidi="ar-IQ"/>
        </w:rPr>
      </w:pPr>
      <w:r>
        <w:rPr>
          <w:rtl/>
          <w:lang w:bidi="ar-IQ"/>
        </w:rPr>
        <w:t>سری 1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.</w:t>
      </w:r>
    </w:p>
    <w:p w14:paraId="5A530D22" w14:textId="77777777" w:rsidR="001604D9" w:rsidRDefault="001604D9" w:rsidP="00964A05">
      <w:pPr>
        <w:jc w:val="both"/>
        <w:rPr>
          <w:rtl/>
          <w:lang w:bidi="ar-IQ"/>
        </w:rPr>
      </w:pPr>
      <w:r>
        <w:rPr>
          <w:rtl/>
          <w:lang w:bidi="ar-IQ"/>
        </w:rPr>
        <w:t>در این سری، بر روی 10 ویژگی استخراج شده، به تفکیک ویژگی</w:t>
      </w:r>
      <w:r>
        <w:rPr>
          <w:rtl/>
          <w:lang w:bidi="ar-IQ"/>
        </w:rPr>
        <w:softHyphen/>
        <w:t xml:space="preserve">ها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و سپس </w:t>
      </w:r>
      <w:r w:rsidRPr="008B681B">
        <w:rPr>
          <w:rFonts w:asciiTheme="majorBidi" w:hAnsiTheme="majorBidi" w:cstheme="majorBidi"/>
          <w:lang w:bidi="ar-IQ"/>
        </w:rPr>
        <w:t>RF</w:t>
      </w:r>
      <w:r w:rsidRPr="008B681B">
        <w:rPr>
          <w:rFonts w:asciiTheme="majorBidi" w:hAnsiTheme="majorBidi" w:cstheme="majorBidi"/>
          <w:rtl/>
          <w:lang w:bidi="ar-IQ"/>
        </w:rPr>
        <w:t xml:space="preserve"> و </w:t>
      </w:r>
      <w:r w:rsidRPr="008B681B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3F2BC74A" w14:textId="2671A953" w:rsidR="001604D9" w:rsidRDefault="001604D9" w:rsidP="00DA4F5D">
      <w:pPr>
        <w:jc w:val="both"/>
        <w:rPr>
          <w:rtl/>
          <w:lang w:bidi="ar-IQ"/>
        </w:rPr>
      </w:pPr>
      <w:r>
        <w:rPr>
          <w:rtl/>
          <w:lang w:bidi="ar-IQ"/>
        </w:rPr>
        <w:t>سری 2- داده</w:t>
      </w:r>
      <w:r>
        <w:rPr>
          <w:rtl/>
          <w:lang w:bidi="ar-IQ"/>
        </w:rPr>
        <w:softHyphen/>
        <w:t xml:space="preserve">های 10 مؤلفه اول </w:t>
      </w:r>
      <w:r w:rsidRPr="008B681B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رکیب دوتایی ویژگی</w:t>
      </w:r>
      <w:r>
        <w:rPr>
          <w:rtl/>
          <w:lang w:bidi="ar-IQ"/>
        </w:rPr>
        <w:softHyphen/>
        <w:t>ها استخر</w:t>
      </w:r>
      <w:r w:rsidR="008E1C69">
        <w:rPr>
          <w:rFonts w:hint="cs"/>
          <w:rtl/>
          <w:lang w:bidi="ar-IQ"/>
        </w:rPr>
        <w:t>ا</w:t>
      </w:r>
      <w:r>
        <w:rPr>
          <w:rtl/>
          <w:lang w:bidi="ar-IQ"/>
        </w:rPr>
        <w:t xml:space="preserve">ج شد. </w:t>
      </w:r>
    </w:p>
    <w:p w14:paraId="0A5E51C2" w14:textId="19CEA4E5" w:rsidR="00B4081F" w:rsidRDefault="001604D9" w:rsidP="00CF0C01">
      <w:pPr>
        <w:jc w:val="both"/>
        <w:rPr>
          <w:rtl/>
          <w:lang w:bidi="ar-IQ"/>
        </w:rPr>
      </w:pPr>
      <w:r>
        <w:rPr>
          <w:rtl/>
          <w:lang w:bidi="ar-IQ"/>
        </w:rPr>
        <w:lastRenderedPageBreak/>
        <w:t>در این سری، ویژگی</w:t>
      </w:r>
      <w:r>
        <w:rPr>
          <w:rtl/>
          <w:lang w:bidi="ar-IQ"/>
        </w:rPr>
        <w:softHyphen/>
        <w:t xml:space="preserve">هایی که </w:t>
      </w:r>
      <w:r w:rsidR="00167577">
        <w:rPr>
          <w:rFonts w:hint="cs"/>
          <w:rtl/>
          <w:lang w:bidi="ar-IQ"/>
        </w:rPr>
        <w:t>در سری 1</w:t>
      </w:r>
      <w:r>
        <w:rPr>
          <w:rtl/>
          <w:lang w:bidi="ar-IQ"/>
        </w:rPr>
        <w:t>، در تست مستقل، صحت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بالاتر از 0.7</w:t>
      </w:r>
      <w:r w:rsidR="00D31BE0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دسته ویژگی شد. سپس تمام ترکیب</w:t>
      </w:r>
      <w:r>
        <w:rPr>
          <w:rtl/>
          <w:lang w:bidi="ar-IQ"/>
        </w:rPr>
        <w:softHyphen/>
        <w:t>های 2</w:t>
      </w:r>
      <w:r>
        <w:rPr>
          <w:rtl/>
          <w:lang w:bidi="ar-IQ"/>
        </w:rPr>
        <w:softHyphen/>
        <w:t xml:space="preserve">تاییِ این 7 دسته ویژگی ساخته شد و توسط </w:t>
      </w:r>
      <w:r w:rsidRPr="00DA4F5D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استخراج شد. سپس بر روی این 10</w:t>
      </w:r>
      <w:r>
        <w:rPr>
          <w:rtl/>
          <w:lang w:bidi="ar-IQ"/>
        </w:rPr>
        <w:softHyphen/>
        <w:t>مؤلفه همانند روش قبل، 2 مدل یادگیری</w:t>
      </w:r>
      <w:r w:rsidR="005E4E48">
        <w:rPr>
          <w:rtl/>
          <w:lang w:bidi="ar-IQ"/>
        </w:rPr>
        <w:t xml:space="preserve"> ماشین</w:t>
      </w:r>
      <w:r>
        <w:rPr>
          <w:rtl/>
          <w:lang w:bidi="ar-IQ"/>
        </w:rPr>
        <w:t xml:space="preserve"> </w:t>
      </w:r>
      <w:r w:rsidRPr="00DA4F5D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و </w:t>
      </w:r>
      <w:r w:rsidRPr="00DA4F5D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57514B3C" w14:textId="5006C4D7" w:rsidR="00C14574" w:rsidRDefault="00C14574" w:rsidP="00CF0C01">
      <w:pPr>
        <w:jc w:val="both"/>
        <w:rPr>
          <w:rtl/>
          <w:lang w:bidi="ar-IQ"/>
        </w:rPr>
      </w:pPr>
      <w:r>
        <w:rPr>
          <w:rFonts w:hint="cs"/>
          <w:rtl/>
          <w:lang w:bidi="ar-IQ"/>
        </w:rPr>
        <w:t xml:space="preserve">سری 3- </w:t>
      </w:r>
      <w:r w:rsidR="009667CE">
        <w:rPr>
          <w:rtl/>
          <w:lang w:bidi="ar-IQ"/>
        </w:rPr>
        <w:t>داده</w:t>
      </w:r>
      <w:r w:rsidR="009667CE">
        <w:rPr>
          <w:rtl/>
          <w:lang w:bidi="ar-IQ"/>
        </w:rPr>
        <w:softHyphen/>
        <w:t xml:space="preserve">های 10 مؤلفه اول </w:t>
      </w:r>
      <w:r w:rsidR="009667CE" w:rsidRPr="008B681B">
        <w:rPr>
          <w:rFonts w:asciiTheme="majorBidi" w:hAnsiTheme="majorBidi" w:cstheme="majorBidi"/>
          <w:lang w:bidi="ar-IQ"/>
        </w:rPr>
        <w:t>PCA</w:t>
      </w:r>
      <w:r w:rsidR="009667CE">
        <w:rPr>
          <w:rtl/>
          <w:lang w:bidi="ar-IQ"/>
        </w:rPr>
        <w:t xml:space="preserve"> که از ترکیب </w:t>
      </w:r>
      <w:r w:rsidR="009667CE" w:rsidRPr="009667CE">
        <w:rPr>
          <w:rFonts w:hint="cs"/>
          <w:b/>
          <w:bCs/>
          <w:rtl/>
          <w:lang w:bidi="ar-IQ"/>
        </w:rPr>
        <w:t>تمام</w:t>
      </w:r>
      <w:r w:rsidR="009667CE">
        <w:rPr>
          <w:rtl/>
          <w:lang w:bidi="ar-IQ"/>
        </w:rPr>
        <w:t xml:space="preserve"> ویژگی</w:t>
      </w:r>
      <w:r w:rsidR="009667CE">
        <w:rPr>
          <w:rtl/>
          <w:lang w:bidi="ar-IQ"/>
        </w:rPr>
        <w:softHyphen/>
        <w:t>ها استخر</w:t>
      </w:r>
      <w:r w:rsidR="009667CE">
        <w:rPr>
          <w:rFonts w:hint="cs"/>
          <w:rtl/>
          <w:lang w:bidi="ar-IQ"/>
        </w:rPr>
        <w:t>ا</w:t>
      </w:r>
      <w:r w:rsidR="009667CE">
        <w:rPr>
          <w:rtl/>
          <w:lang w:bidi="ar-IQ"/>
        </w:rPr>
        <w:t>ج شد</w:t>
      </w:r>
      <w:r w:rsidR="00966059">
        <w:rPr>
          <w:rFonts w:hint="cs"/>
          <w:rtl/>
          <w:lang w:bidi="ar-IQ"/>
        </w:rPr>
        <w:t>.</w:t>
      </w:r>
    </w:p>
    <w:p w14:paraId="3A315110" w14:textId="2775A3A5" w:rsidR="002A074A" w:rsidRDefault="002A074A" w:rsidP="002A074A">
      <w:pPr>
        <w:jc w:val="both"/>
        <w:rPr>
          <w:rtl/>
          <w:lang w:bidi="ar-IQ"/>
        </w:rPr>
      </w:pPr>
      <w:r>
        <w:rPr>
          <w:rtl/>
          <w:lang w:bidi="ar-IQ"/>
        </w:rPr>
        <w:t>در این سری</w:t>
      </w:r>
      <w:r>
        <w:rPr>
          <w:rFonts w:hint="cs"/>
          <w:rtl/>
          <w:lang w:bidi="ar-IQ"/>
        </w:rPr>
        <w:t xml:space="preserve"> نیز</w:t>
      </w:r>
      <w:r>
        <w:rPr>
          <w:rtl/>
          <w:lang w:bidi="ar-IQ"/>
        </w:rPr>
        <w:t xml:space="preserve">، </w:t>
      </w:r>
      <w:r w:rsidR="0084367C">
        <w:rPr>
          <w:rFonts w:hint="cs"/>
          <w:rtl/>
          <w:lang w:bidi="ar-IQ"/>
        </w:rPr>
        <w:t xml:space="preserve">همانند سری 2، </w:t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 xml:space="preserve">هایی که </w:t>
      </w:r>
      <w:r>
        <w:rPr>
          <w:rFonts w:hint="cs"/>
          <w:rtl/>
          <w:lang w:bidi="ar-IQ"/>
        </w:rPr>
        <w:t>در سری 1</w:t>
      </w:r>
      <w:r>
        <w:rPr>
          <w:rtl/>
          <w:lang w:bidi="ar-IQ"/>
        </w:rPr>
        <w:t>، در تست مستقل، صحت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بالاتر از 0.73 گزارش شده</w:t>
      </w:r>
      <w:r w:rsidR="00A52D58">
        <w:rPr>
          <w:rFonts w:hint="cs"/>
          <w:rtl/>
          <w:lang w:bidi="ar-IQ"/>
        </w:rPr>
        <w:t xml:space="preserve"> بود</w:t>
      </w:r>
      <w:r>
        <w:rPr>
          <w:rtl/>
          <w:lang w:bidi="ar-IQ"/>
        </w:rPr>
        <w:t>، انتخاب شدند؛ که شامل 7 دسته ویژگی شد. سپس تمام</w:t>
      </w:r>
      <w:r>
        <w:rPr>
          <w:rFonts w:hint="cs"/>
          <w:rtl/>
          <w:lang w:bidi="ar-IQ"/>
        </w:rPr>
        <w:t xml:space="preserve"> این 7 ویژگی</w:t>
      </w:r>
      <w:r w:rsidR="00FC3C1D">
        <w:rPr>
          <w:rtl/>
          <w:lang w:bidi="ar-IQ"/>
        </w:rPr>
        <w:softHyphen/>
      </w:r>
      <w:r w:rsidR="00FC3C1D">
        <w:rPr>
          <w:rFonts w:hint="cs"/>
          <w:rtl/>
          <w:lang w:bidi="ar-IQ"/>
        </w:rPr>
        <w:t>ها</w:t>
      </w:r>
      <w:r>
        <w:rPr>
          <w:rFonts w:hint="cs"/>
          <w:rtl/>
          <w:lang w:bidi="ar-IQ"/>
        </w:rPr>
        <w:t xml:space="preserve"> باهم ترکیب شدند و </w:t>
      </w:r>
      <w:r>
        <w:rPr>
          <w:rtl/>
          <w:lang w:bidi="ar-IQ"/>
        </w:rPr>
        <w:t xml:space="preserve">توسط </w:t>
      </w:r>
      <w:r w:rsidRPr="00DA4F5D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0B28EF">
        <w:rPr>
          <w:rtl/>
          <w:lang w:bidi="ar-IQ"/>
        </w:rPr>
        <w:softHyphen/>
      </w:r>
      <w:r>
        <w:rPr>
          <w:rtl/>
          <w:lang w:bidi="ar-IQ"/>
        </w:rPr>
        <w:t>ها استخراج شد. سپس بر روی این 10</w:t>
      </w:r>
      <w:r>
        <w:rPr>
          <w:rtl/>
          <w:lang w:bidi="ar-IQ"/>
        </w:rPr>
        <w:softHyphen/>
        <w:t xml:space="preserve">مؤلفه همانند روش قبل، 2 مدل یادگیری ماشین </w:t>
      </w:r>
      <w:r w:rsidRPr="00DA4F5D">
        <w:rPr>
          <w:rFonts w:asciiTheme="majorBidi" w:hAnsiTheme="majorBidi" w:cstheme="majorBidi"/>
          <w:lang w:bidi="ar-IQ"/>
        </w:rPr>
        <w:t>RF</w:t>
      </w:r>
      <w:r>
        <w:rPr>
          <w:rtl/>
          <w:lang w:bidi="ar-IQ"/>
        </w:rPr>
        <w:t xml:space="preserve"> و </w:t>
      </w:r>
      <w:r w:rsidRPr="00DA4F5D">
        <w:rPr>
          <w:rFonts w:asciiTheme="majorBidi" w:hAnsiTheme="majorBidi" w:cstheme="majorBidi"/>
          <w:lang w:bidi="ar-IQ"/>
        </w:rPr>
        <w:t>SVM</w:t>
      </w:r>
      <w:r>
        <w:rPr>
          <w:rtl/>
          <w:lang w:bidi="ar-IQ"/>
        </w:rPr>
        <w:t xml:space="preserve"> اجرا شد.</w:t>
      </w:r>
    </w:p>
    <w:p w14:paraId="2EBA3FE0" w14:textId="0E18F2AE" w:rsidR="002A074A" w:rsidRDefault="001767E9" w:rsidP="00CF0C01">
      <w:pPr>
        <w:jc w:val="both"/>
        <w:rPr>
          <w:rtl/>
          <w:lang w:bidi="ar-IQ"/>
        </w:rPr>
      </w:pPr>
      <w:r>
        <w:rPr>
          <w:rFonts w:hint="cs"/>
          <w:rtl/>
          <w:lang w:bidi="ar-IQ"/>
        </w:rPr>
        <w:t>در ادامه نتایج بدست آمده</w:t>
      </w:r>
      <w:r w:rsidR="00431B29">
        <w:rPr>
          <w:rFonts w:hint="cs"/>
          <w:rtl/>
          <w:lang w:bidi="ar-IQ"/>
        </w:rPr>
        <w:t xml:space="preserve"> از 2 </w:t>
      </w:r>
      <w:r>
        <w:rPr>
          <w:rFonts w:hint="cs"/>
          <w:rtl/>
          <w:lang w:bidi="ar-IQ"/>
        </w:rPr>
        <w:t>طبقه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>بند جنگل تصادفی و ماشین بردار</w:t>
      </w:r>
      <w:r>
        <w:rPr>
          <w:rtl/>
          <w:lang w:bidi="ar-IQ"/>
        </w:rPr>
        <w:softHyphen/>
      </w:r>
      <w:r>
        <w:rPr>
          <w:rFonts w:hint="cs"/>
          <w:rtl/>
          <w:lang w:bidi="ar-IQ"/>
        </w:rPr>
        <w:t xml:space="preserve">پشتیبان بر روی این 3 سری داده </w:t>
      </w:r>
      <w:r w:rsidR="00D640CF">
        <w:rPr>
          <w:rFonts w:hint="cs"/>
          <w:rtl/>
          <w:lang w:bidi="ar-IQ"/>
        </w:rPr>
        <w:t>گزارش می</w:t>
      </w:r>
      <w:r w:rsidR="00D640CF">
        <w:rPr>
          <w:rtl/>
          <w:lang w:bidi="ar-IQ"/>
        </w:rPr>
        <w:softHyphen/>
      </w:r>
      <w:r w:rsidR="00D640CF">
        <w:rPr>
          <w:rFonts w:hint="cs"/>
          <w:rtl/>
          <w:lang w:bidi="ar-IQ"/>
        </w:rPr>
        <w:t>شود.</w:t>
      </w:r>
    </w:p>
    <w:p w14:paraId="1D1CF61F" w14:textId="77777777" w:rsidR="00D640CF" w:rsidRDefault="00D640CF" w:rsidP="00CF0C01">
      <w:pPr>
        <w:jc w:val="both"/>
        <w:rPr>
          <w:rtl/>
          <w:lang w:bidi="ar-IQ"/>
        </w:rPr>
      </w:pPr>
    </w:p>
    <w:p w14:paraId="04A863A7" w14:textId="208FE75D" w:rsidR="00622FED" w:rsidRPr="00622FED" w:rsidRDefault="00926A00" w:rsidP="00F558BB">
      <w:pPr>
        <w:pStyle w:val="Heading3"/>
        <w:rPr>
          <w:lang w:bidi="ar-IQ"/>
        </w:rPr>
      </w:pPr>
      <w:bookmarkStart w:id="160" w:name="_Toc93745872"/>
      <w:r w:rsidRPr="00DC713E">
        <w:rPr>
          <w:rtl/>
          <w:lang w:bidi="ar-IQ"/>
        </w:rPr>
        <w:t xml:space="preserve">نتایج </w:t>
      </w:r>
      <w:r w:rsidR="00ED2313">
        <w:rPr>
          <w:rtl/>
          <w:lang w:bidi="ar-IQ"/>
        </w:rPr>
        <w:t>مربوط به طبقه</w:t>
      </w:r>
      <w:r w:rsidR="00ED2313">
        <w:rPr>
          <w:rtl/>
          <w:lang w:bidi="ar-IQ"/>
        </w:rPr>
        <w:softHyphen/>
        <w:t>بند جنگل</w:t>
      </w:r>
      <w:r w:rsidR="00ED2313">
        <w:rPr>
          <w:rtl/>
          <w:lang w:bidi="ar-IQ"/>
        </w:rPr>
        <w:softHyphen/>
        <w:t>تصادفی</w:t>
      </w:r>
      <w:bookmarkEnd w:id="160"/>
    </w:p>
    <w:p w14:paraId="5AFDC62B" w14:textId="0161A68C" w:rsidR="00EA2DAF" w:rsidRDefault="00EA2DAF" w:rsidP="00EA2DAF">
      <w:pPr>
        <w:pStyle w:val="Heading4"/>
        <w:rPr>
          <w:rtl/>
          <w:lang w:bidi="ar-IQ"/>
        </w:rPr>
      </w:pPr>
      <w:r>
        <w:rPr>
          <w:rtl/>
          <w:lang w:bidi="ar-IQ"/>
        </w:rPr>
        <w:t xml:space="preserve">نتایج مربوط </w:t>
      </w:r>
      <w:r w:rsidR="00DE43F9">
        <w:rPr>
          <w:rtl/>
          <w:lang w:bidi="ar-IQ"/>
        </w:rPr>
        <w:t xml:space="preserve">به </w:t>
      </w:r>
      <w:r w:rsidR="009630CD">
        <w:rPr>
          <w:rtl/>
          <w:lang w:bidi="ar-IQ"/>
        </w:rPr>
        <w:t>مجموعه داده</w:t>
      </w:r>
      <w:r w:rsidR="009630CD">
        <w:rPr>
          <w:rtl/>
          <w:lang w:bidi="ar-IQ"/>
        </w:rPr>
        <w:softHyphen/>
        <w:t>های سری 1</w:t>
      </w:r>
    </w:p>
    <w:p w14:paraId="08DB6A38" w14:textId="1EE4D8ED" w:rsidR="00CB0E75" w:rsidRPr="00683B30" w:rsidRDefault="0012701C" w:rsidP="00CF0C01">
      <w:pPr>
        <w:jc w:val="both"/>
        <w:rPr>
          <w:lang w:bidi="ar-IQ"/>
        </w:rPr>
      </w:pPr>
      <w:r>
        <w:rPr>
          <w:rtl/>
          <w:lang w:bidi="ar-IQ"/>
        </w:rPr>
        <w:t xml:space="preserve">نتایج </w:t>
      </w:r>
      <w:r w:rsidR="00D96B63">
        <w:rPr>
          <w:rtl/>
          <w:lang w:bidi="ar-IQ"/>
        </w:rPr>
        <w:t xml:space="preserve">بهترین </w:t>
      </w:r>
      <w:r w:rsidR="00A22E77">
        <w:rPr>
          <w:rtl/>
          <w:lang w:bidi="ar-IQ"/>
        </w:rPr>
        <w:t>مد</w:t>
      </w:r>
      <w:r w:rsidR="00BB1552">
        <w:rPr>
          <w:rFonts w:hint="cs"/>
          <w:rtl/>
          <w:lang w:bidi="ar-IQ"/>
        </w:rPr>
        <w:t xml:space="preserve">ل </w:t>
      </w:r>
      <w:r w:rsidR="00D96B63">
        <w:rPr>
          <w:rFonts w:asciiTheme="minorHAnsi" w:hAnsiTheme="minorHAnsi"/>
          <w:rtl/>
          <w:lang w:bidi="ar-IQ"/>
        </w:rPr>
        <w:t>جنگل</w:t>
      </w:r>
      <w:r w:rsidR="00D96B63">
        <w:rPr>
          <w:rFonts w:asciiTheme="minorHAnsi" w:hAnsiTheme="minorHAnsi"/>
          <w:rtl/>
          <w:lang w:bidi="ar-IQ"/>
        </w:rPr>
        <w:softHyphen/>
        <w:t>تصادفی</w:t>
      </w:r>
      <w:r w:rsidR="00A22E77">
        <w:rPr>
          <w:rFonts w:asciiTheme="minorHAnsi" w:hAnsiTheme="minorHAnsi"/>
          <w:rtl/>
          <w:lang w:bidi="ar-IQ"/>
        </w:rPr>
        <w:t xml:space="preserve"> </w:t>
      </w:r>
      <w:r w:rsidR="00D42B8B">
        <w:rPr>
          <w:rFonts w:asciiTheme="minorHAnsi" w:hAnsiTheme="minorHAnsi"/>
          <w:rtl/>
          <w:lang w:bidi="ar-IQ"/>
        </w:rPr>
        <w:t xml:space="preserve">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</w:t>
      </w:r>
      <w:r w:rsidR="009B7759">
        <w:rPr>
          <w:rtl/>
          <w:lang w:bidi="ar-IQ"/>
        </w:rPr>
        <w:t xml:space="preserve"> سری1</w:t>
      </w:r>
      <w:r w:rsidR="000878CA">
        <w:rPr>
          <w:rtl/>
          <w:lang w:bidi="ar-IQ"/>
        </w:rPr>
        <w:t>،</w:t>
      </w:r>
      <w:r w:rsidR="009B7759">
        <w:rPr>
          <w:rtl/>
          <w:lang w:bidi="ar-IQ"/>
        </w:rPr>
        <w:t xml:space="preserve"> داده</w:t>
      </w:r>
      <w:r w:rsidR="009B7759">
        <w:rPr>
          <w:rtl/>
          <w:lang w:bidi="ar-IQ"/>
        </w:rPr>
        <w:softHyphen/>
        <w:t>های</w:t>
      </w:r>
      <w:r w:rsidR="00470E0F">
        <w:rPr>
          <w:rtl/>
          <w:lang w:bidi="ar-IQ"/>
        </w:rPr>
        <w:t xml:space="preserve"> 10</w:t>
      </w:r>
      <w:r w:rsidR="009B7759">
        <w:rPr>
          <w:rtl/>
          <w:lang w:bidi="ar-IQ"/>
        </w:rPr>
        <w:t xml:space="preserve"> </w:t>
      </w:r>
      <w:r>
        <w:rPr>
          <w:rtl/>
          <w:lang w:bidi="ar-IQ"/>
        </w:rPr>
        <w:t xml:space="preserve">مؤلفه اول </w:t>
      </w:r>
      <w:r w:rsidRPr="00C44038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 w:rsidR="007A2401">
        <w:rPr>
          <w:rtl/>
          <w:lang w:bidi="ar-IQ"/>
        </w:rPr>
        <w:softHyphen/>
      </w:r>
      <w:r>
        <w:rPr>
          <w:rtl/>
          <w:lang w:bidi="ar-IQ"/>
        </w:rPr>
        <w:t>ویژگی</w:t>
      </w:r>
      <w:r>
        <w:rPr>
          <w:rtl/>
          <w:lang w:bidi="ar-IQ"/>
        </w:rPr>
        <w:softHyphen/>
        <w:t>ها استخراج شد</w:t>
      </w:r>
      <w:r w:rsidR="000878CA">
        <w:rPr>
          <w:rtl/>
          <w:lang w:bidi="ar-IQ"/>
        </w:rPr>
        <w:t>،</w:t>
      </w:r>
      <w:r w:rsidR="00D42B8B">
        <w:rPr>
          <w:rtl/>
          <w:lang w:bidi="ar-IQ"/>
        </w:rPr>
        <w:t xml:space="preserve"> در مرحله تنظیم پارامتر</w:t>
      </w:r>
      <w:r w:rsidR="00D42B8B">
        <w:rPr>
          <w:rtl/>
          <w:lang w:bidi="ar-IQ"/>
        </w:rPr>
        <w:softHyphen/>
        <w:t>های تنظیمی و تست مستقل در جدول زیر گزارش می</w:t>
      </w:r>
      <w:r w:rsidR="00D42B8B">
        <w:rPr>
          <w:rtl/>
          <w:lang w:bidi="ar-IQ"/>
        </w:rPr>
        <w:softHyphen/>
        <w:t>شود.</w:t>
      </w:r>
    </w:p>
    <w:p w14:paraId="591C833C" w14:textId="2FCCEEED" w:rsidR="00C44038" w:rsidRDefault="004F24B2" w:rsidP="007A00E7">
      <w:pPr>
        <w:pStyle w:val="Caption"/>
        <w:rPr>
          <w:lang w:bidi="ar-IQ"/>
        </w:rPr>
      </w:pPr>
      <w:bookmarkStart w:id="161" w:name="_Toc93746077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1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D74D7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تصا</w:t>
      </w:r>
      <w:r>
        <w:rPr>
          <w:rtl/>
          <w:lang w:bidi="ar-IQ"/>
        </w:rPr>
        <w:t xml:space="preserve">دفی در هر </w:t>
      </w:r>
      <w:r w:rsidRPr="006D74D7">
        <w:rPr>
          <w:rtl/>
          <w:lang w:bidi="ar-IQ"/>
        </w:rPr>
        <w:t>تک</w:t>
      </w:r>
      <w:r>
        <w:rPr>
          <w:rtl/>
          <w:lang w:bidi="ar-IQ"/>
        </w:rPr>
        <w:softHyphen/>
      </w:r>
      <w:r w:rsidRPr="006D74D7">
        <w:rPr>
          <w:rtl/>
          <w:lang w:bidi="ar-IQ"/>
        </w:rPr>
        <w:t>ویژگی</w:t>
      </w:r>
      <w:bookmarkEnd w:id="161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:rsidRPr="00D82F82" w14:paraId="242A721C" w14:textId="77777777" w:rsidTr="00A2650D">
        <w:trPr>
          <w:trHeight w:val="1079"/>
        </w:trPr>
        <w:tc>
          <w:tcPr>
            <w:tcW w:w="1896" w:type="dxa"/>
          </w:tcPr>
          <w:p w14:paraId="7E8141EC" w14:textId="77777777" w:rsidR="00E83FE8" w:rsidRPr="00D82F82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155A3D5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0BA68761" w14:textId="77777777" w:rsidR="00D82F82" w:rsidRDefault="00D82F8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4390418E" w14:textId="6684B1D1" w:rsidR="00D950F4" w:rsidRPr="00B232B7" w:rsidRDefault="00D950F4" w:rsidP="000043D9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B232B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E07085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E07085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102FB3DD" w14:textId="1BE7FE09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</w:p>
        </w:tc>
        <w:tc>
          <w:tcPr>
            <w:tcW w:w="1279" w:type="dxa"/>
          </w:tcPr>
          <w:p w14:paraId="1DA251D5" w14:textId="77777777" w:rsidR="000E37FC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معیار</w:t>
            </w:r>
          </w:p>
          <w:p w14:paraId="2055549B" w14:textId="5E87DFD2" w:rsidR="00D950F4" w:rsidRPr="00D82F82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 </w:t>
            </w:r>
            <w:proofErr w:type="spellStart"/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roc_auc</w:t>
            </w:r>
            <w:proofErr w:type="spellEnd"/>
          </w:p>
          <w:p w14:paraId="1113DF82" w14:textId="3ADA0B78" w:rsidR="00D950F4" w:rsidRPr="00D82F82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 xml:space="preserve">بهترین مدل در </w:t>
            </w: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>تنظیم پارامتر تنظیمی</w:t>
            </w:r>
          </w:p>
        </w:tc>
        <w:tc>
          <w:tcPr>
            <w:tcW w:w="1104" w:type="dxa"/>
          </w:tcPr>
          <w:p w14:paraId="751B36D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6BC9BDFD" w14:textId="3014A99B" w:rsidR="00D950F4" w:rsidRPr="00D82F82" w:rsidRDefault="00D950F4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صحت</w:t>
            </w:r>
          </w:p>
          <w:p w14:paraId="427236DF" w14:textId="58AF26DA" w:rsidR="00D950F4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D950F4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02D56543" w14:textId="6A3A7771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دقت</w:t>
            </w:r>
          </w:p>
          <w:p w14:paraId="49414AAE" w14:textId="06D712B9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D82F82" w:rsidRDefault="00AD652F" w:rsidP="000043D9">
            <w:pPr>
              <w:jc w:val="center"/>
              <w:rPr>
                <w:b/>
                <w:bCs/>
                <w:sz w:val="22"/>
                <w:szCs w:val="22"/>
                <w:lang w:bidi="ar-IQ"/>
              </w:rPr>
            </w:pPr>
          </w:p>
          <w:p w14:paraId="70B3E33F" w14:textId="3C30CAF7" w:rsidR="00D950F4" w:rsidRPr="00D82F82" w:rsidRDefault="00CA0172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حساسیت</w:t>
            </w:r>
          </w:p>
          <w:p w14:paraId="32AFEF24" w14:textId="0BE90190" w:rsidR="00CA0172" w:rsidRPr="00D82F82" w:rsidRDefault="005C0A9A" w:rsidP="000043D9">
            <w:pPr>
              <w:jc w:val="center"/>
              <w:rPr>
                <w:b/>
                <w:bCs/>
                <w:sz w:val="22"/>
                <w:szCs w:val="22"/>
                <w:rtl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D82F82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</w:p>
          <w:p w14:paraId="155EAF31" w14:textId="5BF87213" w:rsidR="00CA0172" w:rsidRPr="00D82F82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rFonts w:asciiTheme="minorHAnsi" w:hAnsiTheme="minorHAnsi"/>
                <w:b/>
                <w:bCs/>
                <w:sz w:val="22"/>
                <w:szCs w:val="22"/>
                <w:rtl/>
                <w:lang w:bidi="ar-IQ"/>
              </w:rPr>
              <w:t xml:space="preserve">معیار </w:t>
            </w:r>
            <w:r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f</w:t>
            </w:r>
            <w:r w:rsidR="00B70A5D" w:rsidRPr="00D82F82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1</w:t>
            </w:r>
          </w:p>
          <w:p w14:paraId="227601A9" w14:textId="2CE5DEE6" w:rsidR="00CA0172" w:rsidRPr="00D82F82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22"/>
                <w:szCs w:val="22"/>
                <w:lang w:bidi="ar-IQ"/>
              </w:rPr>
            </w:pP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(</w:t>
            </w:r>
            <w:r w:rsidR="00CA0172" w:rsidRPr="00D82F82">
              <w:rPr>
                <w:b/>
                <w:bCs/>
                <w:sz w:val="22"/>
                <w:szCs w:val="22"/>
                <w:rtl/>
                <w:lang w:bidi="ar-IQ"/>
              </w:rPr>
              <w:t>تست مستقل</w:t>
            </w:r>
            <w:r w:rsidRPr="00D82F82">
              <w:rPr>
                <w:b/>
                <w:bCs/>
                <w:sz w:val="22"/>
                <w:szCs w:val="22"/>
                <w:rtl/>
                <w:lang w:bidi="ar-IQ"/>
              </w:rPr>
              <w:t>)</w:t>
            </w:r>
          </w:p>
        </w:tc>
      </w:tr>
      <w:tr w:rsidR="00B232B7" w14:paraId="425E8717" w14:textId="77777777" w:rsidTr="00A2650D">
        <w:tc>
          <w:tcPr>
            <w:tcW w:w="1896" w:type="dxa"/>
          </w:tcPr>
          <w:p w14:paraId="0B685B1D" w14:textId="1D92547E" w:rsidR="00D950F4" w:rsidRPr="00796B97" w:rsidRDefault="006510C3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  <w:proofErr w:type="spellEnd"/>
          </w:p>
        </w:tc>
        <w:tc>
          <w:tcPr>
            <w:tcW w:w="1208" w:type="dxa"/>
          </w:tcPr>
          <w:p w14:paraId="3D7C3131" w14:textId="7D8A9E0F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6077ED7B" w14:textId="2157FCD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73DE68DD" w14:textId="75274006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2D0F59DA" w14:textId="29BA8B32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31" w:type="dxa"/>
          </w:tcPr>
          <w:p w14:paraId="3669D6AE" w14:textId="2C8538A7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5" w:type="dxa"/>
          </w:tcPr>
          <w:p w14:paraId="155D965F" w14:textId="15F98269" w:rsidR="00D950F4" w:rsidRPr="00796B97" w:rsidRDefault="006510C3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E74EE4" w14:paraId="2FF59F58" w14:textId="77777777" w:rsidTr="005F342D">
        <w:tc>
          <w:tcPr>
            <w:tcW w:w="1896" w:type="dxa"/>
          </w:tcPr>
          <w:p w14:paraId="3F714942" w14:textId="717B80BF" w:rsidR="00D950F4" w:rsidRPr="00796B97" w:rsidRDefault="006510C3" w:rsidP="005F342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</w:t>
            </w:r>
          </w:p>
        </w:tc>
        <w:tc>
          <w:tcPr>
            <w:tcW w:w="1208" w:type="dxa"/>
            <w:shd w:val="clear" w:color="auto" w:fill="FFFF00"/>
          </w:tcPr>
          <w:p w14:paraId="781442E3" w14:textId="3FCB590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79" w:type="dxa"/>
          </w:tcPr>
          <w:p w14:paraId="3C56FD78" w14:textId="1D81E8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7046B9EF" w14:textId="62821004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9427B00" w14:textId="1B2A601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645801C1" w14:textId="092BB48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1F4833BD" w14:textId="062AAF38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B232B7" w14:paraId="7F5002CA" w14:textId="77777777" w:rsidTr="00A2650D">
        <w:tc>
          <w:tcPr>
            <w:tcW w:w="1896" w:type="dxa"/>
          </w:tcPr>
          <w:p w14:paraId="7CEEC9F5" w14:textId="00EE67CC" w:rsidR="00D950F4" w:rsidRPr="00796B97" w:rsidRDefault="003B0ACB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6FC6B7C8" w14:textId="5351C723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79" w:type="dxa"/>
          </w:tcPr>
          <w:p w14:paraId="3585768F" w14:textId="337EDDBB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5C220C03" w14:textId="638605D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483A38D1" w14:textId="4AB43389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2133B48C" w14:textId="0D992ED7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57A21016" w14:textId="0CE231C5" w:rsidR="00D950F4" w:rsidRPr="00796B97" w:rsidRDefault="003B0AC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E74EE4" w14:paraId="0872D1E4" w14:textId="77777777" w:rsidTr="00A2650D">
        <w:tc>
          <w:tcPr>
            <w:tcW w:w="1896" w:type="dxa"/>
          </w:tcPr>
          <w:p w14:paraId="3B8807AE" w14:textId="132F138D" w:rsidR="00D950F4" w:rsidRPr="00796B97" w:rsidRDefault="00EC395E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6C9B6145" w14:textId="4293C724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79" w:type="dxa"/>
          </w:tcPr>
          <w:p w14:paraId="1FEF83B6" w14:textId="4DDCB346" w:rsidR="00D950F4" w:rsidRPr="00796B97" w:rsidRDefault="00EC395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104" w:type="dxa"/>
          </w:tcPr>
          <w:p w14:paraId="429CA978" w14:textId="11B75195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31E56F0" w14:textId="223ED2C1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0F1E3DF5" w14:textId="0CBA7C39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63B9FEC" w14:textId="74D4ADFD" w:rsidR="00D950F4" w:rsidRPr="00796B97" w:rsidRDefault="0027775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B232B7" w14:paraId="24F24F39" w14:textId="77777777" w:rsidTr="00A2650D">
        <w:tc>
          <w:tcPr>
            <w:tcW w:w="1896" w:type="dxa"/>
          </w:tcPr>
          <w:p w14:paraId="37EAD14D" w14:textId="60C3709B" w:rsidR="00D950F4" w:rsidRPr="00796B97" w:rsidRDefault="00475841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466C36A9" w14:textId="0AF70B64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796B97" w:rsidRDefault="002E1F0B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796B97" w:rsidRDefault="00035DA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796B97" w:rsidRDefault="00B72D3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796B97" w:rsidRDefault="00664BA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E74EE4" w14:paraId="46F0B8AF" w14:textId="77777777" w:rsidTr="00A2650D">
        <w:tc>
          <w:tcPr>
            <w:tcW w:w="1896" w:type="dxa"/>
          </w:tcPr>
          <w:p w14:paraId="7ED5F6A6" w14:textId="2A070CA2" w:rsidR="00D950F4" w:rsidRPr="00796B97" w:rsidRDefault="00437893" w:rsidP="005F342D">
            <w:pPr>
              <w:tabs>
                <w:tab w:val="left" w:pos="423"/>
                <w:tab w:val="center" w:pos="1026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  <w:proofErr w:type="spellEnd"/>
          </w:p>
        </w:tc>
        <w:tc>
          <w:tcPr>
            <w:tcW w:w="1208" w:type="dxa"/>
          </w:tcPr>
          <w:p w14:paraId="7164404D" w14:textId="77B49B22" w:rsidR="00D950F4" w:rsidRPr="00796B97" w:rsidRDefault="005460C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2E03CFDF" w14:textId="68690CB7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104" w:type="dxa"/>
          </w:tcPr>
          <w:p w14:paraId="634A6844" w14:textId="240D2E4E" w:rsidR="00D950F4" w:rsidRPr="00796B97" w:rsidRDefault="006D09BC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7EDEE6B3" w14:textId="5CC7FB9C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88ED2C5" w14:textId="4D597ACF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A388FC7" w14:textId="2A30DFA6" w:rsidR="00D950F4" w:rsidRPr="00796B97" w:rsidRDefault="0018124E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B232B7" w14:paraId="22E2C1D6" w14:textId="77777777" w:rsidTr="00A2650D">
        <w:tc>
          <w:tcPr>
            <w:tcW w:w="1896" w:type="dxa"/>
          </w:tcPr>
          <w:p w14:paraId="6D9464C9" w14:textId="7CBA9C06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70EB6A14" w14:textId="016F18FF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796B97" w:rsidRDefault="00930BE0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E74EE4" w14:paraId="196D6E52" w14:textId="77777777" w:rsidTr="00A2650D">
        <w:tc>
          <w:tcPr>
            <w:tcW w:w="1896" w:type="dxa"/>
          </w:tcPr>
          <w:p w14:paraId="4BCD6B6A" w14:textId="27888E95" w:rsidR="00D950F4" w:rsidRPr="00796B97" w:rsidRDefault="006E5C94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229E9368" w14:textId="3546E221" w:rsidR="00D950F4" w:rsidRPr="00796B97" w:rsidRDefault="00592B1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796B97" w:rsidRDefault="00B923A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796B97" w:rsidRDefault="00E11A6F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66</w:t>
            </w:r>
          </w:p>
        </w:tc>
      </w:tr>
      <w:tr w:rsidR="00B232B7" w14:paraId="23678DE8" w14:textId="77777777" w:rsidTr="00A2650D">
        <w:tc>
          <w:tcPr>
            <w:tcW w:w="1896" w:type="dxa"/>
          </w:tcPr>
          <w:p w14:paraId="2DEA5AB5" w14:textId="2C720518" w:rsidR="00D950F4" w:rsidRPr="00796B97" w:rsidRDefault="00CA7137" w:rsidP="005F342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  <w:proofErr w:type="spellEnd"/>
          </w:p>
        </w:tc>
        <w:tc>
          <w:tcPr>
            <w:tcW w:w="1208" w:type="dxa"/>
          </w:tcPr>
          <w:p w14:paraId="12A6A90C" w14:textId="4C95A144" w:rsidR="00D950F4" w:rsidRPr="00796B97" w:rsidRDefault="00347EC8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</w:tcPr>
          <w:p w14:paraId="1EAFFC4A" w14:textId="7A7982CB" w:rsidR="00D950F4" w:rsidRPr="00796B97" w:rsidRDefault="004179E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104" w:type="dxa"/>
          </w:tcPr>
          <w:p w14:paraId="606E6EEF" w14:textId="40DAB39D" w:rsidR="00D950F4" w:rsidRPr="00796B97" w:rsidRDefault="00716E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4DD4B31C" w14:textId="49F5AA1A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31" w:type="dxa"/>
          </w:tcPr>
          <w:p w14:paraId="07A2AEAE" w14:textId="38DAF837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5" w:type="dxa"/>
          </w:tcPr>
          <w:p w14:paraId="0713F340" w14:textId="3373A530" w:rsidR="00D950F4" w:rsidRPr="00796B97" w:rsidRDefault="000D0759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A2650D" w14:paraId="6EF66040" w14:textId="77777777" w:rsidTr="002C1BA0">
        <w:tc>
          <w:tcPr>
            <w:tcW w:w="1896" w:type="dxa"/>
            <w:shd w:val="clear" w:color="auto" w:fill="auto"/>
          </w:tcPr>
          <w:p w14:paraId="1BE9E0ED" w14:textId="6B7C7665" w:rsidR="00D950F4" w:rsidRPr="00796B97" w:rsidRDefault="001E6DF7" w:rsidP="005F342D">
            <w:pPr>
              <w:tabs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796B9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auto"/>
          </w:tcPr>
          <w:p w14:paraId="7666A548" w14:textId="3E817FCD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auto"/>
          </w:tcPr>
          <w:p w14:paraId="5ADFBC68" w14:textId="4A40BB05" w:rsidR="00D950F4" w:rsidRPr="00796B97" w:rsidRDefault="001E6DF7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auto"/>
          </w:tcPr>
          <w:p w14:paraId="28C3D08C" w14:textId="3B504413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auto"/>
          </w:tcPr>
          <w:p w14:paraId="7A523E72" w14:textId="496C3384" w:rsidR="00D950F4" w:rsidRPr="00796B97" w:rsidRDefault="00EB18E1" w:rsidP="00E43A9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auto"/>
          </w:tcPr>
          <w:p w14:paraId="40329120" w14:textId="659BF8AA" w:rsidR="00D950F4" w:rsidRPr="00796B97" w:rsidRDefault="005055B8" w:rsidP="00A9251D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796B97">
              <w:rPr>
                <w:sz w:val="24"/>
                <w:szCs w:val="24"/>
                <w:rtl/>
                <w:lang w:bidi="ar-IQ"/>
              </w:rPr>
              <w:t>0</w:t>
            </w:r>
            <w:r w:rsidRPr="00796B97">
              <w:rPr>
                <w:sz w:val="24"/>
                <w:szCs w:val="24"/>
                <w:lang w:bidi="ar-IQ"/>
              </w:rPr>
              <w:t>.</w:t>
            </w:r>
            <w:r w:rsidRPr="00796B9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</w:tbl>
    <w:p w14:paraId="3B383538" w14:textId="77777777" w:rsidR="00793B8F" w:rsidRDefault="00793B8F" w:rsidP="0012701C">
      <w:pPr>
        <w:jc w:val="both"/>
        <w:rPr>
          <w:rtl/>
          <w:lang w:bidi="ar-IQ"/>
        </w:rPr>
      </w:pPr>
    </w:p>
    <w:p w14:paraId="231B1059" w14:textId="2694E62A" w:rsidR="000E06D9" w:rsidRDefault="000E06D9" w:rsidP="000E06D9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2</w:t>
      </w:r>
    </w:p>
    <w:p w14:paraId="1CF8C605" w14:textId="4B369D87" w:rsidR="004C7716" w:rsidRDefault="00350870" w:rsidP="00FF4B06">
      <w:pPr>
        <w:jc w:val="both"/>
        <w:rPr>
          <w:lang w:bidi="ar-IQ"/>
        </w:rPr>
      </w:pPr>
      <w:r>
        <w:rPr>
          <w:rtl/>
          <w:lang w:bidi="ar-IQ"/>
        </w:rPr>
        <w:t>با توجه به جدول 3-1،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</w:t>
      </w:r>
      <w:r w:rsidR="00C869D6">
        <w:rPr>
          <w:rtl/>
          <w:lang w:bidi="ar-IQ"/>
        </w:rPr>
        <w:t>3</w:t>
      </w:r>
      <w:r>
        <w:rPr>
          <w:rtl/>
          <w:lang w:bidi="ar-IQ"/>
        </w:rPr>
        <w:t xml:space="preserve"> گزارش شده، انتخاب شدند؛ که شامل 7 ویژگی </w:t>
      </w:r>
      <w:proofErr w:type="spellStart"/>
      <w:r w:rsidRPr="0099762A">
        <w:rPr>
          <w:rFonts w:asciiTheme="majorBidi" w:hAnsiTheme="majorBidi" w:cstheme="majorBidi"/>
          <w:lang w:bidi="ar-IQ"/>
        </w:rPr>
        <w:t>APseudoAAC</w:t>
      </w:r>
      <w:proofErr w:type="spellEnd"/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KSAAP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CTD</w:t>
      </w:r>
      <w:r>
        <w:rPr>
          <w:rtl/>
          <w:lang w:bidi="ar-IQ"/>
        </w:rPr>
        <w:t xml:space="preserve">، </w:t>
      </w:r>
      <w:r w:rsidRPr="0099762A">
        <w:rPr>
          <w:rFonts w:asciiTheme="majorBidi" w:hAnsiTheme="majorBidi" w:cstheme="majorBidi"/>
          <w:lang w:bidi="ar-IQ"/>
        </w:rPr>
        <w:t>DDE</w:t>
      </w:r>
      <w:r>
        <w:rPr>
          <w:rtl/>
          <w:lang w:bidi="ar-IQ"/>
        </w:rPr>
        <w:t xml:space="preserve">، </w:t>
      </w:r>
      <w:proofErr w:type="spellStart"/>
      <w:r w:rsidRPr="0099762A">
        <w:rPr>
          <w:rFonts w:asciiTheme="majorBidi" w:hAnsiTheme="majorBidi" w:cstheme="majorBidi"/>
          <w:lang w:bidi="ar-IQ"/>
        </w:rPr>
        <w:t>KSCTriad</w:t>
      </w:r>
      <w:proofErr w:type="spellEnd"/>
      <w:r>
        <w:rPr>
          <w:rtl/>
          <w:lang w:bidi="ar-IQ"/>
        </w:rPr>
        <w:t xml:space="preserve">، </w:t>
      </w:r>
      <w:proofErr w:type="spellStart"/>
      <w:r w:rsidRPr="0099762A">
        <w:rPr>
          <w:rFonts w:asciiTheme="majorBidi" w:hAnsiTheme="majorBidi" w:cstheme="majorBidi"/>
          <w:lang w:bidi="ar-IQ"/>
        </w:rPr>
        <w:t>PseudoAAC</w:t>
      </w:r>
      <w:proofErr w:type="spellEnd"/>
      <w:r>
        <w:rPr>
          <w:rtl/>
          <w:lang w:bidi="ar-IQ"/>
        </w:rPr>
        <w:t xml:space="preserve"> و </w:t>
      </w:r>
      <w:r w:rsidRPr="0099762A">
        <w:rPr>
          <w:rFonts w:asciiTheme="majorBidi" w:hAnsiTheme="majorBidi" w:cstheme="majorBidi"/>
          <w:lang w:bidi="ar-IQ"/>
        </w:rPr>
        <w:t>QSOrder</w:t>
      </w:r>
      <w:r>
        <w:rPr>
          <w:rtl/>
          <w:lang w:bidi="ar-IQ"/>
        </w:rPr>
        <w:t xml:space="preserve"> </w:t>
      </w:r>
      <w:r w:rsidR="005F54A2">
        <w:rPr>
          <w:rFonts w:hint="cs"/>
          <w:rtl/>
          <w:lang w:bidi="ar-IQ"/>
        </w:rPr>
        <w:t>شد</w:t>
      </w:r>
      <w:r>
        <w:rPr>
          <w:rtl/>
          <w:lang w:bidi="ar-IQ"/>
        </w:rPr>
        <w:t xml:space="preserve">. </w:t>
      </w:r>
      <w:r w:rsidR="004769A6" w:rsidRPr="0099762A">
        <w:rPr>
          <w:rtl/>
          <w:lang w:bidi="ar-IQ"/>
        </w:rPr>
        <w:t>سپس تمام ترکیب</w:t>
      </w:r>
      <w:r w:rsidR="004769A6" w:rsidRPr="0099762A">
        <w:rPr>
          <w:rtl/>
          <w:lang w:bidi="ar-IQ"/>
        </w:rPr>
        <w:softHyphen/>
        <w:t>های 2</w:t>
      </w:r>
      <w:r w:rsidR="004769A6" w:rsidRPr="0099762A">
        <w:rPr>
          <w:rtl/>
          <w:lang w:bidi="ar-IQ"/>
        </w:rPr>
        <w:softHyphen/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  <w:lang w:bidi="ar-IQ"/>
        </w:rPr>
        <w:t>PCA</w:t>
      </w:r>
      <w:r w:rsidR="004769A6" w:rsidRPr="0099762A">
        <w:rPr>
          <w:rtl/>
          <w:lang w:bidi="ar-IQ"/>
        </w:rPr>
        <w:t>، 10</w:t>
      </w:r>
      <w:r w:rsidR="004769A6" w:rsidRPr="0099762A">
        <w:rPr>
          <w:rtl/>
          <w:lang w:bidi="ar-IQ"/>
        </w:rPr>
        <w:softHyphen/>
        <w:t>مؤلفه اول از آن</w:t>
      </w:r>
      <w:r w:rsidR="003703DC">
        <w:rPr>
          <w:rtl/>
          <w:lang w:bidi="ar-IQ"/>
        </w:rPr>
        <w:softHyphen/>
      </w:r>
      <w:r w:rsidR="004769A6" w:rsidRPr="0099762A">
        <w:rPr>
          <w:rtl/>
          <w:lang w:bidi="ar-IQ"/>
        </w:rPr>
        <w:t xml:space="preserve">ها استخراج شد. </w:t>
      </w:r>
      <w:r w:rsidR="008C72AF" w:rsidRPr="0099762A">
        <w:rPr>
          <w:rtl/>
          <w:lang w:bidi="ar-IQ"/>
        </w:rPr>
        <w:t>نتایج بهترین مد</w:t>
      </w:r>
      <w:r w:rsidR="002654A7" w:rsidRPr="0099762A">
        <w:rPr>
          <w:rtl/>
          <w:lang w:bidi="ar-IQ"/>
        </w:rPr>
        <w:t>ل</w:t>
      </w:r>
      <w:r w:rsidR="002654A7" w:rsidRPr="0099762A">
        <w:rPr>
          <w:rtl/>
          <w:lang w:bidi="ar-IQ"/>
        </w:rPr>
        <w:softHyphen/>
        <w:t>های</w:t>
      </w:r>
      <w:r w:rsidR="008C72AF" w:rsidRPr="0099762A">
        <w:rPr>
          <w:rtl/>
          <w:lang w:bidi="ar-IQ"/>
        </w:rPr>
        <w:t xml:space="preserve"> جنگل</w:t>
      </w:r>
      <w:r w:rsidR="008C72AF" w:rsidRPr="0099762A">
        <w:rPr>
          <w:rtl/>
          <w:lang w:bidi="ar-IQ"/>
        </w:rPr>
        <w:softHyphen/>
        <w:t>تصادفی بر روی این</w:t>
      </w:r>
      <w:r w:rsidR="00231747" w:rsidRPr="0099762A">
        <w:rPr>
          <w:rtl/>
          <w:lang w:bidi="ar-IQ"/>
        </w:rPr>
        <w:t xml:space="preserve"> سری از داده</w:t>
      </w:r>
      <w:r w:rsidR="00231747" w:rsidRPr="0099762A">
        <w:rPr>
          <w:rtl/>
          <w:lang w:bidi="ar-IQ"/>
        </w:rPr>
        <w:softHyphen/>
        <w:t>ها، در مرحله تنظیم پارامتر</w:t>
      </w:r>
      <w:r w:rsidR="00231747" w:rsidRPr="0099762A">
        <w:rPr>
          <w:rtl/>
          <w:lang w:bidi="ar-IQ"/>
        </w:rPr>
        <w:softHyphen/>
        <w:t>های تنظیمی و تست مستقل در جدول زیر گزارش می</w:t>
      </w:r>
      <w:r w:rsidR="00231747" w:rsidRPr="0099762A">
        <w:rPr>
          <w:rtl/>
          <w:lang w:bidi="ar-IQ"/>
        </w:rPr>
        <w:softHyphen/>
        <w:t>شود.</w:t>
      </w:r>
    </w:p>
    <w:p w14:paraId="334323E6" w14:textId="1ED28BA1" w:rsidR="004C7716" w:rsidRDefault="004C7716" w:rsidP="007A00E7">
      <w:pPr>
        <w:pStyle w:val="Caption"/>
        <w:rPr>
          <w:lang w:bidi="ar-IQ"/>
        </w:rPr>
      </w:pPr>
      <w:bookmarkStart w:id="162" w:name="_Toc93746078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2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D115E0">
        <w:rPr>
          <w:rtl/>
          <w:lang w:bidi="ar-IQ"/>
        </w:rPr>
        <w:t>نتایج بهترین مدل</w:t>
      </w:r>
      <w:r w:rsidR="009C22C8">
        <w:rPr>
          <w:rFonts w:hint="cs"/>
          <w:rtl/>
          <w:lang w:bidi="ar-IQ"/>
        </w:rPr>
        <w:t xml:space="preserve"> </w:t>
      </w:r>
      <w:r w:rsidRPr="00D115E0">
        <w:rPr>
          <w:rtl/>
          <w:lang w:bidi="ar-IQ"/>
        </w:rPr>
        <w:t>جنگل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D115E0">
        <w:rPr>
          <w:rtl/>
          <w:lang w:bidi="ar-IQ"/>
        </w:rPr>
        <w:t>ها</w:t>
      </w:r>
      <w:bookmarkEnd w:id="162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035"/>
        <w:gridCol w:w="1114"/>
        <w:gridCol w:w="956"/>
        <w:gridCol w:w="956"/>
        <w:gridCol w:w="1011"/>
        <w:gridCol w:w="956"/>
      </w:tblGrid>
      <w:tr w:rsidR="00612A0E" w14:paraId="13642813" w14:textId="77777777" w:rsidTr="00695134">
        <w:trPr>
          <w:trHeight w:val="1079"/>
          <w:jc w:val="center"/>
        </w:trPr>
        <w:tc>
          <w:tcPr>
            <w:tcW w:w="2329" w:type="dxa"/>
          </w:tcPr>
          <w:p w14:paraId="6E54064C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8828FCA" w14:textId="77777777" w:rsidR="00E746BE" w:rsidRPr="00697ED7" w:rsidRDefault="00E746B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697ED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2C26E2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proofErr w:type="spellStart"/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2AA1528D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CEC0163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4FE168B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4347667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BAF25FD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13E7118E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22993C72" w14:textId="77777777" w:rsidR="00E746BE" w:rsidRPr="004E6CD6" w:rsidRDefault="00E746B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716953B2" w14:textId="4CC74191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0BCBB23" w14:textId="77777777" w:rsidR="00E746BE" w:rsidRPr="004E6CD6" w:rsidRDefault="00E746B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C65B4D" w14:paraId="5F84FFCC" w14:textId="77777777" w:rsidTr="00695134">
        <w:trPr>
          <w:jc w:val="center"/>
        </w:trPr>
        <w:tc>
          <w:tcPr>
            <w:tcW w:w="2329" w:type="dxa"/>
          </w:tcPr>
          <w:p w14:paraId="04622C36" w14:textId="1A87C6DF" w:rsidR="00E746BE" w:rsidRPr="00697ED7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  <w:proofErr w:type="spellEnd"/>
          </w:p>
        </w:tc>
        <w:tc>
          <w:tcPr>
            <w:tcW w:w="1126" w:type="dxa"/>
          </w:tcPr>
          <w:p w14:paraId="4546B5C9" w14:textId="1AF9C44A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44B8B344" w14:textId="394ED0A8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CC209F9" w14:textId="11E6BAD2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B05803B" w14:textId="098DFF65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D152B21" w14:textId="09475034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102466B6" w14:textId="5E58A069" w:rsidR="00E746BE" w:rsidRPr="00697ED7" w:rsidRDefault="0033752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B15519" w14:paraId="41C443D3" w14:textId="77777777" w:rsidTr="00695134">
        <w:trPr>
          <w:jc w:val="center"/>
        </w:trPr>
        <w:tc>
          <w:tcPr>
            <w:tcW w:w="2329" w:type="dxa"/>
          </w:tcPr>
          <w:p w14:paraId="0C563158" w14:textId="3C51D82B" w:rsidR="00E746BE" w:rsidRPr="00697ED7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  <w:proofErr w:type="spellEnd"/>
          </w:p>
        </w:tc>
        <w:tc>
          <w:tcPr>
            <w:tcW w:w="1126" w:type="dxa"/>
          </w:tcPr>
          <w:p w14:paraId="61AFB696" w14:textId="2D1BAC48" w:rsidR="00E746BE" w:rsidRPr="00697ED7" w:rsidRDefault="00DC7FE0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697ED7" w:rsidRDefault="00700ED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1628422" w14:textId="77777777" w:rsidTr="00695134">
        <w:trPr>
          <w:jc w:val="center"/>
        </w:trPr>
        <w:tc>
          <w:tcPr>
            <w:tcW w:w="2329" w:type="dxa"/>
          </w:tcPr>
          <w:p w14:paraId="216AD8DC" w14:textId="45F7CD47" w:rsidR="00E746BE" w:rsidRPr="00697ED7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1B0E3648" w14:textId="5F9120BE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3</w:t>
            </w:r>
          </w:p>
        </w:tc>
        <w:tc>
          <w:tcPr>
            <w:tcW w:w="1205" w:type="dxa"/>
          </w:tcPr>
          <w:p w14:paraId="0B453124" w14:textId="4F8AE97D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87AE267" w14:textId="14BA5724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D4C8FB1" w14:textId="1ED77D7A" w:rsidR="00E746BE" w:rsidRPr="00697ED7" w:rsidRDefault="001B653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1D313FF6" w14:textId="13FFC78E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056F7EDC" w14:textId="1DD8D42A" w:rsidR="00E746BE" w:rsidRPr="00697ED7" w:rsidRDefault="00F553B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0DD08F09" w14:textId="77777777" w:rsidTr="00695134">
        <w:trPr>
          <w:jc w:val="center"/>
        </w:trPr>
        <w:tc>
          <w:tcPr>
            <w:tcW w:w="2329" w:type="dxa"/>
          </w:tcPr>
          <w:p w14:paraId="5B73C765" w14:textId="41FBCA47" w:rsidR="00E746BE" w:rsidRPr="00697ED7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  <w:proofErr w:type="spellEnd"/>
          </w:p>
        </w:tc>
        <w:tc>
          <w:tcPr>
            <w:tcW w:w="1126" w:type="dxa"/>
          </w:tcPr>
          <w:p w14:paraId="03B54CA1" w14:textId="65AD0B7D" w:rsidR="00E746BE" w:rsidRPr="00697ED7" w:rsidRDefault="0043658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697ED7" w:rsidRDefault="002B7F3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697ED7" w:rsidRDefault="009D151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2622FD7" w14:textId="77777777" w:rsidTr="00876227">
        <w:trPr>
          <w:jc w:val="center"/>
        </w:trPr>
        <w:tc>
          <w:tcPr>
            <w:tcW w:w="2329" w:type="dxa"/>
            <w:shd w:val="clear" w:color="auto" w:fill="auto"/>
          </w:tcPr>
          <w:p w14:paraId="150BF256" w14:textId="6B106B79" w:rsidR="00E746BE" w:rsidRPr="00B8189B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B8189B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065C8B36" w14:textId="19CDA391" w:rsidR="00E746BE" w:rsidRPr="00B8189B" w:rsidRDefault="0093181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auto"/>
          </w:tcPr>
          <w:p w14:paraId="27555269" w14:textId="3FE80230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3FEF5B95" w14:textId="75389652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5C993493" w14:textId="6C4F36DE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7C82D63F" w14:textId="2D377A2F" w:rsidR="00E746BE" w:rsidRPr="00B8189B" w:rsidRDefault="006F34AC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C3570CA" w14:textId="77777777" w:rsidTr="00876227">
        <w:trPr>
          <w:jc w:val="center"/>
        </w:trPr>
        <w:tc>
          <w:tcPr>
            <w:tcW w:w="2329" w:type="dxa"/>
            <w:shd w:val="clear" w:color="auto" w:fill="auto"/>
          </w:tcPr>
          <w:p w14:paraId="4BD215CF" w14:textId="6E8F0E17" w:rsidR="00E746BE" w:rsidRPr="00B8189B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B8189B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559B83B5" w14:textId="7908B30E" w:rsidR="00E746BE" w:rsidRPr="00B8189B" w:rsidRDefault="002D777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auto"/>
          </w:tcPr>
          <w:p w14:paraId="4A18AAF8" w14:textId="7B07F3F9" w:rsidR="00E746BE" w:rsidRPr="00B8189B" w:rsidRDefault="0088118D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2017E5BC" w14:textId="58CA52EA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4FD515F1" w14:textId="680DD500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3CB7A4AE" w14:textId="7D55728B" w:rsidR="00E746BE" w:rsidRPr="00B8189B" w:rsidRDefault="00037F9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B8189B">
              <w:rPr>
                <w:sz w:val="24"/>
                <w:szCs w:val="24"/>
                <w:rtl/>
                <w:lang w:bidi="ar-IQ"/>
              </w:rPr>
              <w:t>0</w:t>
            </w:r>
            <w:r w:rsidRPr="00B8189B">
              <w:rPr>
                <w:sz w:val="24"/>
                <w:szCs w:val="24"/>
                <w:lang w:bidi="ar-IQ"/>
              </w:rPr>
              <w:t>.</w:t>
            </w:r>
            <w:r w:rsidRPr="00B8189B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EF4DF7" w14:paraId="68C0EB91" w14:textId="77777777" w:rsidTr="00695134">
        <w:trPr>
          <w:jc w:val="center"/>
        </w:trPr>
        <w:tc>
          <w:tcPr>
            <w:tcW w:w="2329" w:type="dxa"/>
          </w:tcPr>
          <w:p w14:paraId="5934DD75" w14:textId="1A38DC21" w:rsidR="00E746BE" w:rsidRPr="00697ED7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  <w:proofErr w:type="spellEnd"/>
          </w:p>
        </w:tc>
        <w:tc>
          <w:tcPr>
            <w:tcW w:w="1126" w:type="dxa"/>
          </w:tcPr>
          <w:p w14:paraId="5C20B6E1" w14:textId="2FD8B70F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697ED7" w:rsidRDefault="00016614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697ED7" w:rsidRDefault="00A571E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B15519" w14:paraId="5BA580C8" w14:textId="77777777" w:rsidTr="00695134">
        <w:trPr>
          <w:jc w:val="center"/>
        </w:trPr>
        <w:tc>
          <w:tcPr>
            <w:tcW w:w="2329" w:type="dxa"/>
          </w:tcPr>
          <w:p w14:paraId="4C1A1515" w14:textId="1D337755" w:rsidR="00E746BE" w:rsidRPr="00697ED7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  <w:proofErr w:type="spellEnd"/>
          </w:p>
        </w:tc>
        <w:tc>
          <w:tcPr>
            <w:tcW w:w="1126" w:type="dxa"/>
          </w:tcPr>
          <w:p w14:paraId="1FA7A6B0" w14:textId="226EBEA9" w:rsidR="00E746BE" w:rsidRPr="00697ED7" w:rsidRDefault="00134CD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697ED7" w:rsidRDefault="00971D5A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697ED7" w:rsidRDefault="00501FF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697ED7" w:rsidRDefault="00133FD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697ED7" w:rsidRDefault="00861D12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EF4DF7" w14:paraId="306C49DD" w14:textId="77777777" w:rsidTr="00695134">
        <w:trPr>
          <w:jc w:val="center"/>
        </w:trPr>
        <w:tc>
          <w:tcPr>
            <w:tcW w:w="2329" w:type="dxa"/>
          </w:tcPr>
          <w:p w14:paraId="774A6FDD" w14:textId="6A38CD1D" w:rsidR="00E746BE" w:rsidRPr="00697ED7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  <w:proofErr w:type="spellEnd"/>
          </w:p>
        </w:tc>
        <w:tc>
          <w:tcPr>
            <w:tcW w:w="1126" w:type="dxa"/>
          </w:tcPr>
          <w:p w14:paraId="7DB2711C" w14:textId="7333325D" w:rsidR="00E746BE" w:rsidRPr="00697ED7" w:rsidRDefault="001D5BF5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697ED7" w:rsidRDefault="00F808B7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697ED7" w:rsidRDefault="004C1BAE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697ED7" w:rsidRDefault="008007B6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3185F2F" w14:textId="77777777" w:rsidTr="00695134">
        <w:trPr>
          <w:jc w:val="center"/>
        </w:trPr>
        <w:tc>
          <w:tcPr>
            <w:tcW w:w="2329" w:type="dxa"/>
          </w:tcPr>
          <w:p w14:paraId="455A7242" w14:textId="2D07D5E6" w:rsidR="00E746BE" w:rsidRPr="00697ED7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  <w:proofErr w:type="spellEnd"/>
          </w:p>
        </w:tc>
        <w:tc>
          <w:tcPr>
            <w:tcW w:w="1126" w:type="dxa"/>
          </w:tcPr>
          <w:p w14:paraId="39DE390D" w14:textId="0945D183" w:rsidR="00E746BE" w:rsidRPr="00697ED7" w:rsidRDefault="005D7C51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1D3F70DB" w14:textId="30BC36FD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5D93FD3" w14:textId="03F33A6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A725952" w14:textId="0A288F12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FD96632" w14:textId="30058A61" w:rsidR="00E746BE" w:rsidRPr="00697ED7" w:rsidRDefault="008A2FEF" w:rsidP="0036790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23269F9" w14:textId="35F4C999" w:rsidR="00E746BE" w:rsidRPr="00697ED7" w:rsidRDefault="008A2FEF" w:rsidP="00367906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7F61A5A6" w14:textId="77777777" w:rsidTr="00695134">
        <w:trPr>
          <w:jc w:val="center"/>
        </w:trPr>
        <w:tc>
          <w:tcPr>
            <w:tcW w:w="2329" w:type="dxa"/>
          </w:tcPr>
          <w:p w14:paraId="14A51CD4" w14:textId="07C44428" w:rsidR="00AA4A5E" w:rsidRPr="00697ED7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  <w:proofErr w:type="spellEnd"/>
          </w:p>
        </w:tc>
        <w:tc>
          <w:tcPr>
            <w:tcW w:w="1126" w:type="dxa"/>
          </w:tcPr>
          <w:p w14:paraId="1D4FBA5F" w14:textId="19FEE3F5" w:rsidR="00AA4A5E" w:rsidRPr="00697ED7" w:rsidRDefault="00081A0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697ED7" w:rsidRDefault="00CB0D9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697ED7" w:rsidRDefault="0045423D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697ED7" w:rsidRDefault="00E05FC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697ED7" w:rsidRDefault="00E05FC0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C65B4D" w14:paraId="285A8FE2" w14:textId="77777777" w:rsidTr="00695134">
        <w:trPr>
          <w:jc w:val="center"/>
        </w:trPr>
        <w:tc>
          <w:tcPr>
            <w:tcW w:w="2329" w:type="dxa"/>
          </w:tcPr>
          <w:p w14:paraId="4CB10633" w14:textId="191E6088" w:rsidR="00AA4A5E" w:rsidRPr="00697ED7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  <w:proofErr w:type="spellEnd"/>
          </w:p>
        </w:tc>
        <w:tc>
          <w:tcPr>
            <w:tcW w:w="1126" w:type="dxa"/>
          </w:tcPr>
          <w:p w14:paraId="3E47B549" w14:textId="7CE97E2C" w:rsidR="00AA4A5E" w:rsidRPr="00697ED7" w:rsidRDefault="001003B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697ED7" w:rsidRDefault="008C6A1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697ED7" w:rsidRDefault="00FE477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697ED7" w:rsidRDefault="00FE477F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12A0E" w14:paraId="04C0690D" w14:textId="77777777" w:rsidTr="00695134">
        <w:trPr>
          <w:jc w:val="center"/>
        </w:trPr>
        <w:tc>
          <w:tcPr>
            <w:tcW w:w="2329" w:type="dxa"/>
          </w:tcPr>
          <w:p w14:paraId="27339816" w14:textId="57EAEECE" w:rsidR="00AA4A5E" w:rsidRPr="00697ED7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697ED7" w:rsidRDefault="0034574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697ED7" w:rsidRDefault="00A5716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697ED7" w:rsidRDefault="008E406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697ED7" w:rsidRDefault="00513AE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697ED7" w:rsidRDefault="00977B69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40F7179F" w14:textId="77777777" w:rsidTr="00695134">
        <w:trPr>
          <w:jc w:val="center"/>
        </w:trPr>
        <w:tc>
          <w:tcPr>
            <w:tcW w:w="2329" w:type="dxa"/>
          </w:tcPr>
          <w:p w14:paraId="004BDF56" w14:textId="79882C25" w:rsidR="00AA4A5E" w:rsidRPr="00697ED7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697ED7" w:rsidRDefault="001D2F9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697ED7" w:rsidRDefault="00587CA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697ED7" w:rsidRDefault="005D3669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697ED7" w:rsidRDefault="000B4A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697ED7" w:rsidRDefault="000B4A9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BC4DA15" w14:textId="77777777" w:rsidTr="00695134">
        <w:trPr>
          <w:jc w:val="center"/>
        </w:trPr>
        <w:tc>
          <w:tcPr>
            <w:tcW w:w="2329" w:type="dxa"/>
          </w:tcPr>
          <w:p w14:paraId="1364EAAA" w14:textId="412759AD" w:rsidR="00AA4A5E" w:rsidRPr="00697ED7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697ED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KSCTriad</w:t>
            </w:r>
            <w:proofErr w:type="spellEnd"/>
          </w:p>
        </w:tc>
        <w:tc>
          <w:tcPr>
            <w:tcW w:w="1126" w:type="dxa"/>
          </w:tcPr>
          <w:p w14:paraId="218B48F0" w14:textId="779FC938" w:rsidR="00AA4A5E" w:rsidRPr="00697ED7" w:rsidRDefault="00926FC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697ED7" w:rsidRDefault="00DF259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697ED7" w:rsidRDefault="00467C08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697ED7" w:rsidRDefault="00B8710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697ED7" w:rsidRDefault="00B8710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C65B4D" w14:paraId="3303B0BC" w14:textId="77777777" w:rsidTr="00695134">
        <w:trPr>
          <w:jc w:val="center"/>
        </w:trPr>
        <w:tc>
          <w:tcPr>
            <w:tcW w:w="2329" w:type="dxa"/>
          </w:tcPr>
          <w:p w14:paraId="2BABB280" w14:textId="708624D7" w:rsidR="00AA4A5E" w:rsidRPr="00BF097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APseudoAAC</w:t>
            </w:r>
            <w:proofErr w:type="spellEnd"/>
          </w:p>
        </w:tc>
        <w:tc>
          <w:tcPr>
            <w:tcW w:w="1126" w:type="dxa"/>
          </w:tcPr>
          <w:p w14:paraId="74EBA274" w14:textId="21FD6B4B" w:rsidR="00AA4A5E" w:rsidRPr="00697ED7" w:rsidRDefault="00AC774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697ED7" w:rsidRDefault="00F62E2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697ED7" w:rsidRDefault="00674AEB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697ED7" w:rsidRDefault="00674AEB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12A0E" w14:paraId="6CA0BE28" w14:textId="77777777" w:rsidTr="00695134">
        <w:trPr>
          <w:jc w:val="center"/>
        </w:trPr>
        <w:tc>
          <w:tcPr>
            <w:tcW w:w="2329" w:type="dxa"/>
          </w:tcPr>
          <w:p w14:paraId="0A8EFA14" w14:textId="3F305C69" w:rsidR="00AA4A5E" w:rsidRPr="00BF097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697ED7" w:rsidRDefault="008B2C5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697ED7" w:rsidRDefault="0099753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697ED7" w:rsidRDefault="009F763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697ED7" w:rsidRDefault="009F763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63EA6" w14:paraId="26448D86" w14:textId="77777777" w:rsidTr="00695134">
        <w:trPr>
          <w:jc w:val="center"/>
        </w:trPr>
        <w:tc>
          <w:tcPr>
            <w:tcW w:w="2329" w:type="dxa"/>
          </w:tcPr>
          <w:p w14:paraId="00ACFFC2" w14:textId="3401C8D6" w:rsidR="00AA4A5E" w:rsidRPr="00BF097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  <w:proofErr w:type="spellEnd"/>
          </w:p>
        </w:tc>
        <w:tc>
          <w:tcPr>
            <w:tcW w:w="1126" w:type="dxa"/>
          </w:tcPr>
          <w:p w14:paraId="07DC5A92" w14:textId="2145D75C" w:rsidR="00AA4A5E" w:rsidRPr="00697ED7" w:rsidRDefault="00EE29CA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2B8B4325" w14:textId="3E5BF299" w:rsidR="00AA4A5E" w:rsidRPr="00697ED7" w:rsidRDefault="00FC02A4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89BB8F3" w14:textId="3DE4EE19" w:rsidR="00AA4A5E" w:rsidRPr="00697ED7" w:rsidRDefault="00A8329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2912FD96" w14:textId="6E56919E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58972145" w14:textId="5FC055E2" w:rsidR="00AA4A5E" w:rsidRPr="00697ED7" w:rsidRDefault="00AB6833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8E437FC" w14:textId="2E0BDBF7" w:rsidR="00AA4A5E" w:rsidRPr="00697ED7" w:rsidRDefault="00A83295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12A0E" w14:paraId="4A6AE35E" w14:textId="77777777" w:rsidTr="00695134">
        <w:trPr>
          <w:jc w:val="center"/>
        </w:trPr>
        <w:tc>
          <w:tcPr>
            <w:tcW w:w="2329" w:type="dxa"/>
          </w:tcPr>
          <w:p w14:paraId="4DE03E42" w14:textId="311131FC" w:rsidR="00AA4A5E" w:rsidRPr="00BF097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  <w:proofErr w:type="spellEnd"/>
          </w:p>
        </w:tc>
        <w:tc>
          <w:tcPr>
            <w:tcW w:w="1126" w:type="dxa"/>
          </w:tcPr>
          <w:p w14:paraId="2EC14444" w14:textId="4CCA0298" w:rsidR="00AA4A5E" w:rsidRPr="00697ED7" w:rsidRDefault="0050499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4764B9D2" w14:textId="1F70D40D" w:rsidR="00AA4A5E" w:rsidRPr="00697ED7" w:rsidRDefault="00713EB0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7E399450" w14:textId="22A0037F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01FBB7E7" w14:textId="509789B2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30CACFB1" w14:textId="2F7873D3" w:rsidR="00AA4A5E" w:rsidRPr="00697ED7" w:rsidRDefault="000E3822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6F8E8AAC" w14:textId="761DC463" w:rsidR="00AA4A5E" w:rsidRPr="00697ED7" w:rsidRDefault="000E3822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C65B4D" w14:paraId="0043012A" w14:textId="77777777" w:rsidTr="00695134">
        <w:trPr>
          <w:jc w:val="center"/>
        </w:trPr>
        <w:tc>
          <w:tcPr>
            <w:tcW w:w="2329" w:type="dxa"/>
          </w:tcPr>
          <w:p w14:paraId="0C6594C1" w14:textId="5EE545CE" w:rsidR="00AA4A5E" w:rsidRPr="00BF097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  <w:proofErr w:type="spellEnd"/>
          </w:p>
        </w:tc>
        <w:tc>
          <w:tcPr>
            <w:tcW w:w="1126" w:type="dxa"/>
          </w:tcPr>
          <w:p w14:paraId="300856A1" w14:textId="6AC93A8F" w:rsidR="00AA4A5E" w:rsidRPr="00697ED7" w:rsidRDefault="004E2BA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697ED7" w:rsidRDefault="00A64DF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697ED7" w:rsidRDefault="003B3775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697ED7" w:rsidRDefault="002501B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697ED7" w:rsidRDefault="002501B7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12A0E" w14:paraId="47396D61" w14:textId="77777777" w:rsidTr="00695134">
        <w:trPr>
          <w:jc w:val="center"/>
        </w:trPr>
        <w:tc>
          <w:tcPr>
            <w:tcW w:w="2329" w:type="dxa"/>
          </w:tcPr>
          <w:p w14:paraId="196B2406" w14:textId="6552BEFE" w:rsidR="00AA4A5E" w:rsidRPr="00BF097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BF097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  <w:proofErr w:type="spellEnd"/>
          </w:p>
        </w:tc>
        <w:tc>
          <w:tcPr>
            <w:tcW w:w="1126" w:type="dxa"/>
          </w:tcPr>
          <w:p w14:paraId="3E51C4CF" w14:textId="5BE6CB77" w:rsidR="00AA4A5E" w:rsidRPr="00697ED7" w:rsidRDefault="00667E8E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697ED7" w:rsidRDefault="0055625F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697ED7" w:rsidRDefault="007E3166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697ED7" w:rsidRDefault="00F00B27" w:rsidP="00367906">
            <w:pPr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697ED7" w:rsidRDefault="004533F3" w:rsidP="003679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697ED7">
              <w:rPr>
                <w:sz w:val="24"/>
                <w:szCs w:val="24"/>
                <w:rtl/>
                <w:lang w:bidi="ar-IQ"/>
              </w:rPr>
              <w:t>0</w:t>
            </w:r>
            <w:r w:rsidRPr="00697ED7">
              <w:rPr>
                <w:sz w:val="24"/>
                <w:szCs w:val="24"/>
                <w:lang w:bidi="ar-IQ"/>
              </w:rPr>
              <w:t>.</w:t>
            </w:r>
            <w:r w:rsidRPr="00697ED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</w:tbl>
    <w:p w14:paraId="41DD0ECC" w14:textId="77777777" w:rsidR="00D25F1A" w:rsidRPr="00D25F1A" w:rsidRDefault="00D25F1A" w:rsidP="00D25F1A">
      <w:pPr>
        <w:rPr>
          <w:lang w:bidi="ar-IQ"/>
        </w:rPr>
      </w:pPr>
    </w:p>
    <w:p w14:paraId="300DADDF" w14:textId="7492CDB3" w:rsidR="003C7536" w:rsidRDefault="003C7536" w:rsidP="003C7536">
      <w:pPr>
        <w:pStyle w:val="Heading4"/>
        <w:rPr>
          <w:rtl/>
          <w:lang w:bidi="ar-IQ"/>
        </w:rPr>
      </w:pPr>
      <w:r>
        <w:rPr>
          <w:rtl/>
          <w:lang w:bidi="ar-IQ"/>
        </w:rPr>
        <w:lastRenderedPageBreak/>
        <w:t xml:space="preserve">نتایج مربوط به ترکیب </w:t>
      </w:r>
      <w:r w:rsidR="00BF77C4">
        <w:rPr>
          <w:rFonts w:hint="cs"/>
          <w:rtl/>
          <w:lang w:bidi="ar-IQ"/>
        </w:rPr>
        <w:t>تمام</w:t>
      </w:r>
      <w:r>
        <w:rPr>
          <w:rtl/>
          <w:lang w:bidi="ar-IQ"/>
        </w:rPr>
        <w:t xml:space="preserve"> ویژگی</w:t>
      </w:r>
      <w:r>
        <w:rPr>
          <w:rtl/>
          <w:lang w:bidi="ar-IQ"/>
        </w:rPr>
        <w:softHyphen/>
        <w:t>ها</w:t>
      </w:r>
    </w:p>
    <w:p w14:paraId="719C32EF" w14:textId="348B1FF9" w:rsidR="00AB5139" w:rsidRDefault="00AB5139" w:rsidP="007B37D8">
      <w:pPr>
        <w:jc w:val="both"/>
        <w:rPr>
          <w:rtl/>
          <w:lang w:bidi="ar-IQ"/>
        </w:rPr>
      </w:pPr>
      <w:r>
        <w:rPr>
          <w:rtl/>
          <w:lang w:bidi="ar-IQ"/>
        </w:rPr>
        <w:t xml:space="preserve">با توجه به جدول </w:t>
      </w:r>
      <w:r w:rsidR="007568A0">
        <w:rPr>
          <w:rtl/>
          <w:lang w:bidi="ar-IQ"/>
        </w:rPr>
        <w:t>3-1</w:t>
      </w:r>
      <w:r w:rsidR="00BC0093">
        <w:rPr>
          <w:rtl/>
          <w:lang w:bidi="ar-IQ"/>
        </w:rPr>
        <w:t xml:space="preserve">، </w:t>
      </w:r>
      <w:r w:rsidRPr="00FB2F5C">
        <w:rPr>
          <w:b/>
          <w:bCs/>
          <w:rtl/>
          <w:lang w:bidi="ar-IQ"/>
        </w:rPr>
        <w:t>تمام</w:t>
      </w:r>
      <w:r>
        <w:rPr>
          <w:rtl/>
          <w:lang w:bidi="ar-IQ"/>
        </w:rPr>
        <w:t xml:space="preserve"> 7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>ها بالاتر از 0.73 گزارش شده،</w:t>
      </w:r>
      <w:r w:rsidR="00B725A2">
        <w:rPr>
          <w:rtl/>
          <w:lang w:bidi="ar-IQ"/>
        </w:rPr>
        <w:t xml:space="preserve"> باهم ترکیب شدند؛ </w:t>
      </w:r>
      <w:r>
        <w:rPr>
          <w:rtl/>
          <w:lang w:bidi="ar-IQ"/>
        </w:rPr>
        <w:t xml:space="preserve">سپس توسط </w:t>
      </w:r>
      <w:r w:rsidRPr="00B8473F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A07520">
        <w:rPr>
          <w:rtl/>
          <w:lang w:bidi="ar-IQ"/>
        </w:rPr>
        <w:softHyphen/>
      </w:r>
      <w:r>
        <w:rPr>
          <w:rtl/>
          <w:lang w:bidi="ar-IQ"/>
        </w:rPr>
        <w:t>ها استخراج شد. نتایج بهترین مدل</w:t>
      </w:r>
      <w:r>
        <w:rPr>
          <w:rtl/>
          <w:lang w:bidi="ar-IQ"/>
        </w:rPr>
        <w:softHyphen/>
        <w:t xml:space="preserve">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>تصادفی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1AC7B3E" w14:textId="32AEBCE9" w:rsidR="00C16183" w:rsidRDefault="00C16183" w:rsidP="007A00E7">
      <w:pPr>
        <w:pStyle w:val="Caption"/>
        <w:rPr>
          <w:lang w:bidi="ar-IQ"/>
        </w:rPr>
      </w:pPr>
      <w:bookmarkStart w:id="163" w:name="_Toc93746079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3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9153C8"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9153C8">
        <w:rPr>
          <w:rtl/>
          <w:lang w:bidi="ar-IQ"/>
        </w:rPr>
        <w:t>تصادفی در</w:t>
      </w:r>
      <w:r>
        <w:rPr>
          <w:rtl/>
          <w:lang w:bidi="ar-IQ"/>
        </w:rPr>
        <w:t xml:space="preserve"> </w:t>
      </w:r>
      <w:r w:rsidRPr="009153C8">
        <w:rPr>
          <w:rtl/>
          <w:lang w:bidi="ar-IQ"/>
        </w:rPr>
        <w:t xml:space="preserve">ترکیب </w:t>
      </w:r>
      <w:r w:rsidR="004B7B41">
        <w:rPr>
          <w:rFonts w:hint="cs"/>
          <w:rtl/>
          <w:lang w:bidi="ar-IQ"/>
        </w:rPr>
        <w:t>تمام</w:t>
      </w:r>
      <w:r>
        <w:rPr>
          <w:rtl/>
          <w:lang w:bidi="ar-IQ"/>
        </w:rPr>
        <w:t xml:space="preserve"> 7 ویژگی</w:t>
      </w:r>
      <w:r>
        <w:rPr>
          <w:rtl/>
          <w:lang w:bidi="ar-IQ"/>
        </w:rPr>
        <w:softHyphen/>
        <w:t>ها</w:t>
      </w:r>
      <w:bookmarkEnd w:id="163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B70A74">
        <w:trPr>
          <w:trHeight w:val="1673"/>
          <w:jc w:val="center"/>
        </w:trPr>
        <w:tc>
          <w:tcPr>
            <w:tcW w:w="2329" w:type="dxa"/>
          </w:tcPr>
          <w:p w14:paraId="758D612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BD4FF57" w14:textId="77777777" w:rsidR="002843E0" w:rsidRPr="007639E7" w:rsidRDefault="002843E0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7639E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8EFBB7A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proofErr w:type="spellStart"/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6ED8F3F9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F1A3D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E271B9D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B2FCC5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6698016F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5DC56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376A3052" w14:textId="77777777" w:rsidR="002843E0" w:rsidRPr="004E6CD6" w:rsidRDefault="002843E0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654884AB" w14:textId="5FA877F5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2A168317" w14:textId="77777777" w:rsidR="002843E0" w:rsidRPr="004E6CD6" w:rsidRDefault="002843E0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843E0" w14:paraId="0B2E2B3B" w14:textId="77777777" w:rsidTr="00B70A74">
        <w:trPr>
          <w:trHeight w:val="305"/>
          <w:jc w:val="center"/>
        </w:trPr>
        <w:tc>
          <w:tcPr>
            <w:tcW w:w="2329" w:type="dxa"/>
          </w:tcPr>
          <w:p w14:paraId="42BA2630" w14:textId="2821CA0A" w:rsidR="0066701B" w:rsidRPr="001E3352" w:rsidRDefault="007639E7" w:rsidP="00D726CF">
            <w:pPr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7 ویژگ</w:t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ی</w:t>
            </w:r>
            <w:r w:rsidRPr="001E3352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</w:r>
            <w:r w:rsidRPr="001E3352">
              <w:rPr>
                <w:rFonts w:asciiTheme="majorBidi" w:hAnsiTheme="majorBidi" w:hint="cs"/>
                <w:b/>
                <w:bCs/>
                <w:sz w:val="22"/>
                <w:szCs w:val="22"/>
                <w:rtl/>
                <w:lang w:bidi="ar-IQ"/>
              </w:rPr>
              <w:t>ها</w:t>
            </w:r>
          </w:p>
        </w:tc>
        <w:tc>
          <w:tcPr>
            <w:tcW w:w="1126" w:type="dxa"/>
          </w:tcPr>
          <w:p w14:paraId="7A57EA95" w14:textId="3D4C5056" w:rsidR="0066701B" w:rsidRPr="007639E7" w:rsidRDefault="001E3352" w:rsidP="00D726CF">
            <w:pPr>
              <w:tabs>
                <w:tab w:val="center" w:pos="455"/>
              </w:tabs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19CF4C98" w14:textId="17EB4D10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40BA1D70" w14:textId="1A27E834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3F0830B2" w14:textId="223A5769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70" w:type="dxa"/>
          </w:tcPr>
          <w:p w14:paraId="384102CB" w14:textId="79BA8EF4" w:rsidR="002843E0" w:rsidRPr="007639E7" w:rsidRDefault="002843E0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</w:t>
            </w:r>
            <w:r w:rsidR="00592581" w:rsidRPr="007639E7">
              <w:rPr>
                <w:sz w:val="24"/>
                <w:szCs w:val="24"/>
                <w:rtl/>
                <w:lang w:bidi="ar-IQ"/>
              </w:rPr>
              <w:t>2</w:t>
            </w:r>
          </w:p>
        </w:tc>
        <w:tc>
          <w:tcPr>
            <w:tcW w:w="1033" w:type="dxa"/>
          </w:tcPr>
          <w:p w14:paraId="3114EF54" w14:textId="705AFCCF" w:rsidR="002843E0" w:rsidRPr="007639E7" w:rsidRDefault="00D726CF" w:rsidP="00D726C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7639E7">
              <w:rPr>
                <w:sz w:val="24"/>
                <w:szCs w:val="24"/>
                <w:rtl/>
                <w:lang w:bidi="ar-IQ"/>
              </w:rPr>
              <w:t>0</w:t>
            </w:r>
            <w:r w:rsidRPr="007639E7">
              <w:rPr>
                <w:sz w:val="24"/>
                <w:szCs w:val="24"/>
                <w:lang w:bidi="ar-IQ"/>
              </w:rPr>
              <w:t>.</w:t>
            </w:r>
            <w:r w:rsidRPr="007639E7">
              <w:rPr>
                <w:sz w:val="24"/>
                <w:szCs w:val="24"/>
                <w:rtl/>
                <w:lang w:bidi="ar-IQ"/>
              </w:rPr>
              <w:t>82</w:t>
            </w:r>
          </w:p>
        </w:tc>
      </w:tr>
    </w:tbl>
    <w:p w14:paraId="7217254B" w14:textId="77777777" w:rsidR="008072C6" w:rsidRPr="001457F6" w:rsidRDefault="008072C6" w:rsidP="00215A74">
      <w:pPr>
        <w:jc w:val="both"/>
        <w:rPr>
          <w:vertAlign w:val="subscript"/>
          <w:rtl/>
          <w:lang w:bidi="ar-IQ"/>
        </w:rPr>
      </w:pPr>
    </w:p>
    <w:p w14:paraId="3F56D984" w14:textId="2A0D3A51" w:rsidR="009003AF" w:rsidRPr="009003AF" w:rsidRDefault="00D65BF9" w:rsidP="008072C6">
      <w:pPr>
        <w:pStyle w:val="Heading3"/>
        <w:rPr>
          <w:rtl/>
          <w:lang w:bidi="ar-IQ"/>
        </w:rPr>
      </w:pPr>
      <w:bookmarkStart w:id="164" w:name="_Toc93745873"/>
      <w:r w:rsidRPr="00DC713E">
        <w:rPr>
          <w:rtl/>
          <w:lang w:bidi="ar-IQ"/>
        </w:rPr>
        <w:t xml:space="preserve">نتایج مربوط به </w:t>
      </w:r>
      <w:r>
        <w:rPr>
          <w:rtl/>
          <w:lang w:bidi="ar-IQ"/>
        </w:rPr>
        <w:t>طبقه‌بند</w:t>
      </w:r>
      <w:r w:rsidR="00D01C2E">
        <w:rPr>
          <w:rtl/>
          <w:lang w:bidi="ar-IQ"/>
        </w:rPr>
        <w:t xml:space="preserve"> ماشین بردار</w:t>
      </w:r>
      <w:r w:rsidR="00D01C2E">
        <w:rPr>
          <w:rtl/>
          <w:lang w:bidi="ar-IQ"/>
        </w:rPr>
        <w:softHyphen/>
        <w:t>پشتیبان</w:t>
      </w:r>
      <w:bookmarkEnd w:id="164"/>
    </w:p>
    <w:p w14:paraId="7017662D" w14:textId="20A39562" w:rsidR="00D65BF9" w:rsidRDefault="00FF7C92" w:rsidP="007E11CE">
      <w:pPr>
        <w:pStyle w:val="Heading4"/>
        <w:rPr>
          <w:rtl/>
          <w:lang w:bidi="ar-IQ"/>
        </w:rPr>
      </w:pPr>
      <w:bookmarkStart w:id="165" w:name="_Toc82905651"/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1</w:t>
      </w:r>
      <w:bookmarkEnd w:id="165"/>
    </w:p>
    <w:p w14:paraId="14728286" w14:textId="315E9F1F" w:rsidR="002E6FB3" w:rsidRDefault="00470E0F" w:rsidP="0040365E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ماشین بردار</w:t>
      </w:r>
      <w:r>
        <w:rPr>
          <w:rFonts w:asciiTheme="minorHAnsi" w:hAnsiTheme="minorHAnsi"/>
          <w:rtl/>
          <w:lang w:bidi="ar-IQ"/>
        </w:rPr>
        <w:softHyphen/>
        <w:t xml:space="preserve">پشتیبان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>های سری1، داده</w:t>
      </w:r>
      <w:r>
        <w:rPr>
          <w:rtl/>
          <w:lang w:bidi="ar-IQ"/>
        </w:rPr>
        <w:softHyphen/>
        <w:t xml:space="preserve">های 10 مؤلفه اول </w:t>
      </w:r>
      <w:r w:rsidRPr="00C468E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 xml:space="preserve"> که از تک</w:t>
      </w:r>
      <w:r>
        <w:rPr>
          <w:rtl/>
          <w:lang w:bidi="ar-IQ"/>
        </w:rPr>
        <w:softHyphen/>
        <w:t>ویژگی</w:t>
      </w:r>
      <w:r>
        <w:rPr>
          <w:rtl/>
          <w:lang w:bidi="ar-IQ"/>
        </w:rPr>
        <w:softHyphen/>
        <w:t>ها استخراج شد، 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07DDF66A" w14:textId="351587B8" w:rsidR="00B04AF3" w:rsidRDefault="00B04AF3" w:rsidP="007A00E7">
      <w:pPr>
        <w:pStyle w:val="Caption"/>
        <w:rPr>
          <w:lang w:bidi="ar-IQ"/>
        </w:rPr>
      </w:pPr>
      <w:bookmarkStart w:id="166" w:name="_Toc93746080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4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A095A">
        <w:rPr>
          <w:rtl/>
          <w:lang w:bidi="ar-IQ"/>
        </w:rPr>
        <w:t>نتایج بهترین مد</w:t>
      </w:r>
      <w:r w:rsidR="00945D10">
        <w:rPr>
          <w:rFonts w:hint="cs"/>
          <w:rtl/>
          <w:lang w:bidi="ar-IQ"/>
        </w:rPr>
        <w:t>ل م</w:t>
      </w:r>
      <w:r>
        <w:rPr>
          <w:rtl/>
          <w:lang w:bidi="ar-IQ"/>
        </w:rPr>
        <w:t>اشین بردار</w:t>
      </w:r>
      <w:r>
        <w:rPr>
          <w:rtl/>
          <w:lang w:bidi="ar-IQ"/>
        </w:rPr>
        <w:softHyphen/>
        <w:t>پشتیبان</w:t>
      </w:r>
      <w:r w:rsidRPr="000A095A">
        <w:rPr>
          <w:rtl/>
          <w:lang w:bidi="ar-IQ"/>
        </w:rPr>
        <w:t xml:space="preserve"> در هر تک</w:t>
      </w:r>
      <w:r>
        <w:rPr>
          <w:rtl/>
          <w:lang w:bidi="ar-IQ"/>
        </w:rPr>
        <w:softHyphen/>
      </w:r>
      <w:r w:rsidRPr="000A095A">
        <w:rPr>
          <w:rtl/>
          <w:lang w:bidi="ar-IQ"/>
        </w:rPr>
        <w:t>ویژگی</w:t>
      </w:r>
      <w:bookmarkEnd w:id="166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69513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6BF4E27" w14:textId="77777777" w:rsidR="00C23165" w:rsidRDefault="00C23165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</w:p>
          <w:p w14:paraId="775777B1" w14:textId="2AF65248" w:rsidR="001F111A" w:rsidRPr="00C23165" w:rsidRDefault="001F111A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23165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6620C106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18D372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5188DB35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7C028F74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9465ECA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6628510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7C9789C1" w14:textId="77777777" w:rsidR="001F111A" w:rsidRPr="00815161" w:rsidRDefault="001F111A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1CEB5D35" w14:textId="7A48B7EE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0C6373F4" w14:textId="77777777" w:rsidR="001F111A" w:rsidRPr="00815161" w:rsidRDefault="001F111A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815161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F111A" w14:paraId="48CF38E0" w14:textId="77777777" w:rsidTr="00695134">
        <w:trPr>
          <w:jc w:val="center"/>
        </w:trPr>
        <w:tc>
          <w:tcPr>
            <w:tcW w:w="1896" w:type="dxa"/>
          </w:tcPr>
          <w:p w14:paraId="3E4218A0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</w:t>
            </w:r>
            <w:proofErr w:type="spellEnd"/>
          </w:p>
        </w:tc>
        <w:tc>
          <w:tcPr>
            <w:tcW w:w="1208" w:type="dxa"/>
          </w:tcPr>
          <w:p w14:paraId="08B77916" w14:textId="457A90B2" w:rsidR="001F111A" w:rsidRPr="00C23165" w:rsidRDefault="001F111A" w:rsidP="00340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633F905C" w14:textId="286FCD3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891FC55" w14:textId="7F4FA38F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338A0A5E" w14:textId="56A0479B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1BC888C" w14:textId="4920DF01" w:rsidR="001F111A" w:rsidRPr="00C23165" w:rsidRDefault="006C55C1" w:rsidP="006C55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00503150" w14:textId="77777777" w:rsidTr="00695134">
        <w:trPr>
          <w:jc w:val="center"/>
        </w:trPr>
        <w:tc>
          <w:tcPr>
            <w:tcW w:w="1896" w:type="dxa"/>
          </w:tcPr>
          <w:p w14:paraId="50C5D74B" w14:textId="77777777" w:rsidR="001F111A" w:rsidRPr="00C23165" w:rsidRDefault="001F111A" w:rsidP="00626651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ab/>
            </w: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ab/>
              <w:t>CKSAAP</w:t>
            </w:r>
          </w:p>
        </w:tc>
        <w:tc>
          <w:tcPr>
            <w:tcW w:w="1208" w:type="dxa"/>
          </w:tcPr>
          <w:p w14:paraId="50E143FE" w14:textId="597E401F" w:rsidR="001F111A" w:rsidRPr="00C23165" w:rsidRDefault="00445376" w:rsidP="0044537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</w:tcPr>
          <w:p w14:paraId="58C5FA04" w14:textId="0070B5B8" w:rsidR="001F111A" w:rsidRPr="00C23165" w:rsidRDefault="00595611" w:rsidP="0059561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3E15467E" w14:textId="16E62A1D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513E1DD9" w14:textId="19A85574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570BF203" w14:textId="5E29CE60" w:rsidR="001F111A" w:rsidRPr="00C23165" w:rsidRDefault="006B7D2E" w:rsidP="006B7D2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630EFB60" w14:textId="77777777" w:rsidTr="00695134">
        <w:trPr>
          <w:jc w:val="center"/>
        </w:trPr>
        <w:tc>
          <w:tcPr>
            <w:tcW w:w="1896" w:type="dxa"/>
          </w:tcPr>
          <w:p w14:paraId="1F8083D6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</w:t>
            </w:r>
          </w:p>
        </w:tc>
        <w:tc>
          <w:tcPr>
            <w:tcW w:w="1208" w:type="dxa"/>
          </w:tcPr>
          <w:p w14:paraId="204E5DF2" w14:textId="154453ED" w:rsidR="001F111A" w:rsidRPr="00C23165" w:rsidRDefault="00DD185B" w:rsidP="00DD185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5DB3B77F" w14:textId="5DD94A81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5293685D" w14:textId="71C92C43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31" w:type="dxa"/>
          </w:tcPr>
          <w:p w14:paraId="7C17A0D5" w14:textId="0F77BBCF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5" w:type="dxa"/>
          </w:tcPr>
          <w:p w14:paraId="3181FE8B" w14:textId="1790A186" w:rsidR="001F111A" w:rsidRPr="00C23165" w:rsidRDefault="0076378D" w:rsidP="0076378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1F111A" w14:paraId="269D5F82" w14:textId="77777777" w:rsidTr="00695134">
        <w:trPr>
          <w:jc w:val="center"/>
        </w:trPr>
        <w:tc>
          <w:tcPr>
            <w:tcW w:w="1896" w:type="dxa"/>
          </w:tcPr>
          <w:p w14:paraId="50CE8CC2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</w:t>
            </w:r>
          </w:p>
        </w:tc>
        <w:tc>
          <w:tcPr>
            <w:tcW w:w="1208" w:type="dxa"/>
          </w:tcPr>
          <w:p w14:paraId="1EFAC41F" w14:textId="5C46D635" w:rsidR="001F111A" w:rsidRPr="00C23165" w:rsidRDefault="000E2EC1" w:rsidP="000E2EC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8A77798" w14:textId="5FEC0708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0BA3E1D5" w14:textId="22341D69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291B532A" w14:textId="22E0FC76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1852413C" w14:textId="56AC4A4B" w:rsidR="001F111A" w:rsidRPr="00C23165" w:rsidRDefault="00D5426A" w:rsidP="00D5426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F111A" w14:paraId="4D36C6DB" w14:textId="77777777" w:rsidTr="00695134">
        <w:trPr>
          <w:jc w:val="center"/>
        </w:trPr>
        <w:tc>
          <w:tcPr>
            <w:tcW w:w="1896" w:type="dxa"/>
          </w:tcPr>
          <w:p w14:paraId="7E65C75A" w14:textId="0610C36F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Geary</w:t>
            </w:r>
          </w:p>
        </w:tc>
        <w:tc>
          <w:tcPr>
            <w:tcW w:w="1208" w:type="dxa"/>
          </w:tcPr>
          <w:p w14:paraId="219DD2B1" w14:textId="60882AE7" w:rsidR="001F111A" w:rsidRPr="00C23165" w:rsidRDefault="00944170" w:rsidP="009441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6183BE96" w14:textId="70BD9FC0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23165" w:rsidRDefault="00443F27" w:rsidP="00443F2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5</w:t>
            </w:r>
          </w:p>
        </w:tc>
      </w:tr>
      <w:tr w:rsidR="001F111A" w14:paraId="4254BE00" w14:textId="77777777" w:rsidTr="00695134">
        <w:trPr>
          <w:jc w:val="center"/>
        </w:trPr>
        <w:tc>
          <w:tcPr>
            <w:tcW w:w="1896" w:type="dxa"/>
          </w:tcPr>
          <w:p w14:paraId="4977925B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KSCTriad</w:t>
            </w:r>
            <w:proofErr w:type="spellEnd"/>
          </w:p>
        </w:tc>
        <w:tc>
          <w:tcPr>
            <w:tcW w:w="1208" w:type="dxa"/>
          </w:tcPr>
          <w:p w14:paraId="0B367BE3" w14:textId="60DE67A1" w:rsidR="001F111A" w:rsidRPr="00C23165" w:rsidRDefault="00821AD3" w:rsidP="00821A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36677788" w14:textId="6231D0D1" w:rsidR="001F111A" w:rsidRPr="00C23165" w:rsidRDefault="00CB4E77" w:rsidP="00CB4E7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3A618049" w14:textId="7B9E93C8" w:rsidR="001F111A" w:rsidRPr="00C23165" w:rsidRDefault="00B212B4" w:rsidP="00B212B4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31" w:type="dxa"/>
          </w:tcPr>
          <w:p w14:paraId="49834F3B" w14:textId="5E7BF04C" w:rsidR="001F111A" w:rsidRPr="00C23165" w:rsidRDefault="00BB592D" w:rsidP="00BB59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D8354B0" w14:textId="11CE6EC3" w:rsidR="001F111A" w:rsidRPr="00C23165" w:rsidRDefault="00672845" w:rsidP="00672845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1F111A" w14:paraId="01BBB7F9" w14:textId="77777777" w:rsidTr="00695134">
        <w:trPr>
          <w:jc w:val="center"/>
        </w:trPr>
        <w:tc>
          <w:tcPr>
            <w:tcW w:w="1896" w:type="dxa"/>
          </w:tcPr>
          <w:p w14:paraId="4809EC94" w14:textId="3D56198C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Moran</w:t>
            </w:r>
          </w:p>
        </w:tc>
        <w:tc>
          <w:tcPr>
            <w:tcW w:w="1208" w:type="dxa"/>
          </w:tcPr>
          <w:p w14:paraId="3FC5B6CB" w14:textId="1ACC22FD" w:rsidR="001F111A" w:rsidRPr="00C23165" w:rsidRDefault="009F4C9D" w:rsidP="009F4C9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9</w:t>
            </w:r>
          </w:p>
        </w:tc>
        <w:tc>
          <w:tcPr>
            <w:tcW w:w="1104" w:type="dxa"/>
          </w:tcPr>
          <w:p w14:paraId="3820D545" w14:textId="79DCC399" w:rsidR="001F111A" w:rsidRPr="00C23165" w:rsidRDefault="00B71E3F" w:rsidP="00B71E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23165" w:rsidRDefault="00276146" w:rsidP="0027614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63</w:t>
            </w:r>
          </w:p>
        </w:tc>
      </w:tr>
      <w:tr w:rsidR="001F111A" w14:paraId="62321AE4" w14:textId="77777777" w:rsidTr="00695134">
        <w:trPr>
          <w:jc w:val="center"/>
        </w:trPr>
        <w:tc>
          <w:tcPr>
            <w:tcW w:w="1896" w:type="dxa"/>
          </w:tcPr>
          <w:p w14:paraId="198D8C46" w14:textId="14775923" w:rsidR="001F111A" w:rsidRPr="00C23165" w:rsidRDefault="00592C65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</w:t>
            </w:r>
          </w:p>
        </w:tc>
        <w:tc>
          <w:tcPr>
            <w:tcW w:w="1208" w:type="dxa"/>
          </w:tcPr>
          <w:p w14:paraId="664B117A" w14:textId="1569A521" w:rsidR="001F111A" w:rsidRPr="00C23165" w:rsidRDefault="00800383" w:rsidP="0080038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104" w:type="dxa"/>
          </w:tcPr>
          <w:p w14:paraId="029AAAA9" w14:textId="09C51D7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0291D4F0" w14:textId="6E60D6D8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31" w:type="dxa"/>
          </w:tcPr>
          <w:p w14:paraId="2FA2AFDE" w14:textId="6350BBD4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105" w:type="dxa"/>
          </w:tcPr>
          <w:p w14:paraId="0F41965D" w14:textId="63492216" w:rsidR="001F111A" w:rsidRPr="00C23165" w:rsidRDefault="00AC6713" w:rsidP="00AC671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1F111A" w14:paraId="18B5C21E" w14:textId="77777777" w:rsidTr="00695134">
        <w:trPr>
          <w:jc w:val="center"/>
        </w:trPr>
        <w:tc>
          <w:tcPr>
            <w:tcW w:w="1896" w:type="dxa"/>
          </w:tcPr>
          <w:p w14:paraId="373E8401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</w:t>
            </w:r>
            <w:proofErr w:type="spellEnd"/>
          </w:p>
        </w:tc>
        <w:tc>
          <w:tcPr>
            <w:tcW w:w="1208" w:type="dxa"/>
            <w:shd w:val="clear" w:color="auto" w:fill="FFFF00"/>
          </w:tcPr>
          <w:p w14:paraId="745AF8C5" w14:textId="2F751A43" w:rsidR="001F111A" w:rsidRPr="00C23165" w:rsidRDefault="00B34853" w:rsidP="00B3485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</w:tcPr>
          <w:p w14:paraId="551BE91B" w14:textId="55D51B20" w:rsidR="001F111A" w:rsidRPr="00C23165" w:rsidRDefault="00F044BA" w:rsidP="00F044B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2ACA9CDB" w14:textId="735E9C86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31" w:type="dxa"/>
          </w:tcPr>
          <w:p w14:paraId="39F0548D" w14:textId="465C4EFB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105" w:type="dxa"/>
          </w:tcPr>
          <w:p w14:paraId="53E87AA4" w14:textId="59E99013" w:rsidR="001F111A" w:rsidRPr="00C23165" w:rsidRDefault="004E47D1" w:rsidP="004E47D1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1F111A" w14:paraId="401DBF70" w14:textId="77777777" w:rsidTr="003B791E">
        <w:trPr>
          <w:jc w:val="center"/>
        </w:trPr>
        <w:tc>
          <w:tcPr>
            <w:tcW w:w="1896" w:type="dxa"/>
            <w:shd w:val="clear" w:color="auto" w:fill="auto"/>
          </w:tcPr>
          <w:p w14:paraId="0FE4B8E4" w14:textId="77777777" w:rsidR="001F111A" w:rsidRPr="00C23165" w:rsidRDefault="001F111A" w:rsidP="006266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C23165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</w:t>
            </w:r>
          </w:p>
        </w:tc>
        <w:tc>
          <w:tcPr>
            <w:tcW w:w="1208" w:type="dxa"/>
            <w:shd w:val="clear" w:color="auto" w:fill="auto"/>
          </w:tcPr>
          <w:p w14:paraId="5495BAF3" w14:textId="1336B998" w:rsidR="001F111A" w:rsidRPr="00C23165" w:rsidRDefault="001972FD" w:rsidP="001972F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auto"/>
          </w:tcPr>
          <w:p w14:paraId="2A4C27B2" w14:textId="2E8E74A5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auto"/>
          </w:tcPr>
          <w:p w14:paraId="469BAF41" w14:textId="42216A9C" w:rsidR="001F111A" w:rsidRPr="00C23165" w:rsidRDefault="00CB586B" w:rsidP="00CB586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auto"/>
          </w:tcPr>
          <w:p w14:paraId="5D9F376A" w14:textId="4DC76D73" w:rsidR="001F111A" w:rsidRPr="00C23165" w:rsidRDefault="006E7B28" w:rsidP="006E7B28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C23165">
              <w:rPr>
                <w:sz w:val="24"/>
                <w:szCs w:val="24"/>
                <w:rtl/>
                <w:lang w:bidi="ar-IQ"/>
              </w:rPr>
              <w:t>0</w:t>
            </w:r>
            <w:r w:rsidRPr="00C23165">
              <w:rPr>
                <w:sz w:val="24"/>
                <w:szCs w:val="24"/>
                <w:lang w:bidi="ar-IQ"/>
              </w:rPr>
              <w:t>.</w:t>
            </w:r>
            <w:r w:rsidRPr="00C23165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</w:tbl>
    <w:p w14:paraId="55B776A2" w14:textId="77777777" w:rsidR="000A3655" w:rsidRDefault="000A3655" w:rsidP="000A3655">
      <w:pPr>
        <w:pStyle w:val="Heading4"/>
        <w:numPr>
          <w:ilvl w:val="0"/>
          <w:numId w:val="0"/>
        </w:numPr>
        <w:rPr>
          <w:lang w:bidi="ar-IQ"/>
        </w:rPr>
      </w:pPr>
      <w:bookmarkStart w:id="167" w:name="_Toc82905654"/>
    </w:p>
    <w:p w14:paraId="68E9E593" w14:textId="16304AEF" w:rsidR="00FF7C92" w:rsidRDefault="00FF7C92" w:rsidP="00FF7C92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 مجموعه داده</w:t>
      </w:r>
      <w:r>
        <w:rPr>
          <w:rtl/>
          <w:lang w:bidi="ar-IQ"/>
        </w:rPr>
        <w:softHyphen/>
        <w:t>های سری 2</w:t>
      </w:r>
    </w:p>
    <w:bookmarkEnd w:id="167"/>
    <w:p w14:paraId="79D2F472" w14:textId="24AFDA40" w:rsidR="008B6926" w:rsidRDefault="007F7395" w:rsidP="00271F35">
      <w:pPr>
        <w:rPr>
          <w:rtl/>
          <w:lang w:bidi="ar-IQ"/>
        </w:rPr>
      </w:pPr>
      <w:r w:rsidRPr="0038400D">
        <w:rPr>
          <w:rtl/>
        </w:rPr>
        <w:t xml:space="preserve">با توجه به جدول </w:t>
      </w:r>
      <w:r w:rsidR="00D2320A" w:rsidRPr="0038400D">
        <w:rPr>
          <w:rtl/>
        </w:rPr>
        <w:t>3-4</w:t>
      </w:r>
      <w:r w:rsidRPr="0038400D">
        <w:rPr>
          <w:rtl/>
        </w:rPr>
        <w:t>، ویژگی</w:t>
      </w:r>
      <w:r w:rsidRPr="0038400D">
        <w:rPr>
          <w:rtl/>
        </w:rPr>
        <w:softHyphen/>
        <w:t>هایی که صحت تست مستقل آن</w:t>
      </w:r>
      <w:r w:rsidRPr="0038400D">
        <w:rPr>
          <w:rtl/>
        </w:rPr>
        <w:softHyphen/>
        <w:t xml:space="preserve">ها بالاتر از 0.73 گزارش شده، انتخاب شدند؛ که شامل </w:t>
      </w:r>
      <w:r w:rsidR="00400635" w:rsidRPr="0038400D">
        <w:rPr>
          <w:rtl/>
        </w:rPr>
        <w:t>8</w:t>
      </w:r>
      <w:r w:rsidRPr="0038400D">
        <w:rPr>
          <w:rtl/>
        </w:rPr>
        <w:t xml:space="preserve"> ویژگی</w:t>
      </w:r>
      <w:r w:rsidR="007D5B23" w:rsidRPr="0038400D">
        <w:rPr>
          <w:rtl/>
        </w:rPr>
        <w:t xml:space="preserve"> </w:t>
      </w:r>
      <w:proofErr w:type="spellStart"/>
      <w:r w:rsidRPr="0038400D">
        <w:rPr>
          <w:rFonts w:asciiTheme="majorBidi" w:hAnsiTheme="majorBidi" w:cstheme="majorBidi"/>
        </w:rPr>
        <w:t>APseudoAAC</w:t>
      </w:r>
      <w:proofErr w:type="spellEnd"/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KSAAP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CTD</w:t>
      </w:r>
      <w:r w:rsidRPr="0038400D">
        <w:rPr>
          <w:rtl/>
        </w:rPr>
        <w:t xml:space="preserve">، </w:t>
      </w:r>
      <w:r w:rsidRPr="0038400D">
        <w:rPr>
          <w:rFonts w:asciiTheme="majorBidi" w:hAnsiTheme="majorBidi" w:cstheme="majorBidi"/>
        </w:rPr>
        <w:t>DDE</w:t>
      </w:r>
      <w:r w:rsidRPr="0038400D">
        <w:rPr>
          <w:rtl/>
        </w:rPr>
        <w:t xml:space="preserve">، </w:t>
      </w:r>
      <w:proofErr w:type="spellStart"/>
      <w:r w:rsidRPr="0038400D">
        <w:rPr>
          <w:rFonts w:asciiTheme="majorBidi" w:hAnsiTheme="majorBidi" w:cstheme="majorBidi"/>
        </w:rPr>
        <w:t>KSCTriad</w:t>
      </w:r>
      <w:proofErr w:type="spellEnd"/>
      <w:r w:rsidR="0083543B" w:rsidRPr="0038400D">
        <w:rPr>
          <w:rtl/>
        </w:rPr>
        <w:t xml:space="preserve">، </w:t>
      </w:r>
      <w:r w:rsidR="0083543B" w:rsidRPr="0038400D">
        <w:rPr>
          <w:rFonts w:asciiTheme="majorBidi" w:hAnsiTheme="majorBidi" w:cstheme="majorBidi"/>
        </w:rPr>
        <w:t>NMBroto</w:t>
      </w:r>
      <w:r w:rsidR="0038400D" w:rsidRPr="0038400D">
        <w:rPr>
          <w:rtl/>
        </w:rPr>
        <w:t xml:space="preserve"> </w:t>
      </w:r>
      <w:r w:rsidR="0083543B" w:rsidRPr="0038400D">
        <w:rPr>
          <w:rtl/>
        </w:rPr>
        <w:t xml:space="preserve">، </w:t>
      </w:r>
      <w:r w:rsidR="00170910" w:rsidRPr="0038400D">
        <w:t xml:space="preserve"> </w:t>
      </w:r>
      <w:r w:rsidR="00400635" w:rsidRPr="0038400D">
        <w:rPr>
          <w:rtl/>
        </w:rPr>
        <w:t xml:space="preserve"> </w:t>
      </w:r>
      <w:proofErr w:type="spellStart"/>
      <w:r w:rsidRPr="0038400D">
        <w:rPr>
          <w:rFonts w:asciiTheme="majorBidi" w:hAnsiTheme="majorBidi" w:cstheme="majorBidi"/>
        </w:rPr>
        <w:t>PseudoAAC</w:t>
      </w:r>
      <w:proofErr w:type="spellEnd"/>
      <w:r w:rsidRPr="0038400D">
        <w:rPr>
          <w:rtl/>
        </w:rPr>
        <w:t xml:space="preserve"> و </w:t>
      </w:r>
      <w:r w:rsidRPr="0038400D">
        <w:rPr>
          <w:rFonts w:asciiTheme="majorBidi" w:hAnsiTheme="majorBidi" w:cstheme="majorBidi"/>
        </w:rPr>
        <w:t>QSOrder</w:t>
      </w:r>
      <w:r w:rsidRPr="0038400D">
        <w:rPr>
          <w:rtl/>
        </w:rPr>
        <w:t xml:space="preserve"> </w:t>
      </w:r>
      <w:r w:rsidR="008140EA">
        <w:rPr>
          <w:rFonts w:hint="cs"/>
          <w:rtl/>
        </w:rPr>
        <w:t>شد</w:t>
      </w:r>
      <w:r w:rsidRPr="0038400D">
        <w:rPr>
          <w:rtl/>
        </w:rPr>
        <w:t>. سپس تمام ترکیب</w:t>
      </w:r>
      <w:r w:rsidRPr="0038400D">
        <w:rPr>
          <w:rtl/>
        </w:rPr>
        <w:softHyphen/>
        <w:t>های 2</w:t>
      </w:r>
      <w:r w:rsidRPr="0038400D">
        <w:rPr>
          <w:rtl/>
        </w:rPr>
        <w:softHyphen/>
        <w:t xml:space="preserve">تاییِ این </w:t>
      </w:r>
      <w:r w:rsidR="004569C9" w:rsidRPr="0038400D">
        <w:rPr>
          <w:rtl/>
        </w:rPr>
        <w:t>8</w:t>
      </w:r>
      <w:r w:rsidRPr="0038400D">
        <w:rPr>
          <w:rtl/>
        </w:rPr>
        <w:t xml:space="preserve"> دسته ویژگی ساخته شد و توسط </w:t>
      </w:r>
      <w:r w:rsidRPr="00F83EB2">
        <w:rPr>
          <w:rFonts w:asciiTheme="majorBidi" w:hAnsiTheme="majorBidi" w:cstheme="majorBidi"/>
        </w:rPr>
        <w:t>PCA</w:t>
      </w:r>
      <w:r w:rsidRPr="0038400D">
        <w:rPr>
          <w:rtl/>
        </w:rPr>
        <w:t>، 10</w:t>
      </w:r>
      <w:r w:rsidRPr="0038400D">
        <w:rPr>
          <w:rtl/>
        </w:rPr>
        <w:softHyphen/>
        <w:t>مؤلفه اول از آن</w:t>
      </w:r>
      <w:r w:rsidR="000B28EF">
        <w:rPr>
          <w:rtl/>
        </w:rPr>
        <w:softHyphen/>
      </w:r>
      <w:r w:rsidRPr="0038400D">
        <w:rPr>
          <w:rtl/>
        </w:rPr>
        <w:t>ها استخراج شد. نتایج بهترین مد</w:t>
      </w:r>
      <w:r w:rsidR="004569C9" w:rsidRPr="0038400D">
        <w:rPr>
          <w:rtl/>
        </w:rPr>
        <w:t>ل</w:t>
      </w:r>
      <w:r w:rsidR="004569C9" w:rsidRPr="0038400D">
        <w:rPr>
          <w:rtl/>
        </w:rPr>
        <w:softHyphen/>
        <w:t>های ماشین بردار</w:t>
      </w:r>
      <w:r w:rsidR="004569C9" w:rsidRPr="0038400D">
        <w:rPr>
          <w:rtl/>
        </w:rPr>
        <w:softHyphen/>
        <w:t>پشتیبان</w:t>
      </w:r>
      <w:r w:rsidRPr="0038400D">
        <w:rPr>
          <w:rtl/>
        </w:rPr>
        <w:t xml:space="preserve"> بر روی این سری از داده</w:t>
      </w:r>
      <w:r w:rsidRPr="0038400D">
        <w:rPr>
          <w:rtl/>
        </w:rPr>
        <w:softHyphen/>
        <w:t>ها، در مرحله تنظیم پارامتر</w:t>
      </w:r>
      <w:r w:rsidRPr="0038400D">
        <w:rPr>
          <w:rtl/>
        </w:rPr>
        <w:softHyphen/>
        <w:t>های تنظیمی و تست مستقل در جدول زیر</w:t>
      </w:r>
      <w:r w:rsidR="00DD291F">
        <w:rPr>
          <w:rFonts w:hint="cs"/>
          <w:rtl/>
        </w:rPr>
        <w:t xml:space="preserve"> </w:t>
      </w:r>
      <w:r w:rsidRPr="0038400D">
        <w:rPr>
          <w:rtl/>
        </w:rPr>
        <w:t>گزارش می</w:t>
      </w:r>
      <w:r w:rsidRPr="0038400D">
        <w:rPr>
          <w:rtl/>
        </w:rPr>
        <w:softHyphen/>
        <w:t>شود</w:t>
      </w:r>
      <w:r w:rsidRPr="009C6A59">
        <w:rPr>
          <w:rtl/>
          <w:lang w:bidi="ar-IQ"/>
        </w:rPr>
        <w:t>.</w:t>
      </w:r>
    </w:p>
    <w:p w14:paraId="0C05A395" w14:textId="62889482" w:rsidR="00912878" w:rsidRDefault="00912878" w:rsidP="007A00E7">
      <w:pPr>
        <w:pStyle w:val="Caption"/>
        <w:rPr>
          <w:lang w:bidi="ar-IQ"/>
        </w:rPr>
      </w:pPr>
      <w:bookmarkStart w:id="168" w:name="_Toc93746081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5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064A34">
        <w:rPr>
          <w:rtl/>
          <w:lang w:bidi="ar-IQ"/>
        </w:rPr>
        <w:t>نتایج بهترین مد</w:t>
      </w:r>
      <w:r w:rsidR="00271F35">
        <w:rPr>
          <w:rFonts w:hint="cs"/>
          <w:rtl/>
          <w:lang w:bidi="ar-IQ"/>
        </w:rPr>
        <w:t>ل</w:t>
      </w:r>
      <w:r w:rsidRPr="00064A34">
        <w:rPr>
          <w:rtl/>
          <w:lang w:bidi="ar-IQ"/>
        </w:rPr>
        <w:t xml:space="preserve"> جنگل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تصادفی در هر ترکیب دوتایی ویژگی</w:t>
      </w:r>
      <w:r>
        <w:rPr>
          <w:rtl/>
          <w:lang w:bidi="ar-IQ"/>
        </w:rPr>
        <w:softHyphen/>
      </w:r>
      <w:r w:rsidRPr="00064A34">
        <w:rPr>
          <w:rtl/>
          <w:lang w:bidi="ar-IQ"/>
        </w:rPr>
        <w:t>ها</w:t>
      </w:r>
      <w:bookmarkEnd w:id="168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799"/>
        <w:gridCol w:w="1126"/>
        <w:gridCol w:w="1032"/>
        <w:gridCol w:w="1032"/>
        <w:gridCol w:w="1070"/>
        <w:gridCol w:w="1033"/>
      </w:tblGrid>
      <w:tr w:rsidR="006F343E" w14:paraId="08ACF85F" w14:textId="77777777" w:rsidTr="00397463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F0E770E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48FD07D" w14:textId="77777777" w:rsidR="00905487" w:rsidRDefault="00905487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C5012A6" w14:textId="02593D42" w:rsidR="006F343E" w:rsidRPr="00905487" w:rsidRDefault="006F343E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90548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AFD896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D367389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3CFB2F47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2E16BA0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CEAC8B2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548601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649B8D3A" w14:textId="77777777" w:rsidR="006F343E" w:rsidRPr="004E6CD6" w:rsidRDefault="006F343E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CCAD28B" w14:textId="7C9D0682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7BFBDF28" w14:textId="77777777" w:rsidR="006F343E" w:rsidRPr="004E6CD6" w:rsidRDefault="006F343E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6F343E" w14:paraId="02DEDDD5" w14:textId="77777777" w:rsidTr="00397463">
        <w:trPr>
          <w:jc w:val="center"/>
        </w:trPr>
        <w:tc>
          <w:tcPr>
            <w:tcW w:w="2329" w:type="dxa"/>
          </w:tcPr>
          <w:p w14:paraId="6EC10B48" w14:textId="7D117BEB" w:rsidR="006F343E" w:rsidRPr="00905487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KSAAP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7EDAC0E3" w14:textId="4A812A14" w:rsidR="006F343E" w:rsidRPr="00905487" w:rsidRDefault="00D65F1B" w:rsidP="00D65F1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1C32E9">
              <w:rPr>
                <w:sz w:val="24"/>
                <w:szCs w:val="24"/>
                <w:shd w:val="clear" w:color="auto" w:fill="FFFF00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50DA9447" w14:textId="3D0DAD9C" w:rsidR="006F343E" w:rsidRPr="00905487" w:rsidRDefault="007B1348" w:rsidP="007B134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C775722" w14:textId="0F5D8A37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3956B068" w14:textId="50F99B3E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DBA65C4" w14:textId="7BDE4123" w:rsidR="006F343E" w:rsidRPr="00905487" w:rsidRDefault="00B9522F" w:rsidP="00B9522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6F343E" w14:paraId="54042893" w14:textId="77777777" w:rsidTr="00397463">
        <w:trPr>
          <w:jc w:val="center"/>
        </w:trPr>
        <w:tc>
          <w:tcPr>
            <w:tcW w:w="2329" w:type="dxa"/>
          </w:tcPr>
          <w:p w14:paraId="3AF0EEC0" w14:textId="068BF93A" w:rsidR="006F343E" w:rsidRPr="00905487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CTD</w:t>
            </w:r>
            <w:proofErr w:type="spellEnd"/>
          </w:p>
        </w:tc>
        <w:tc>
          <w:tcPr>
            <w:tcW w:w="1126" w:type="dxa"/>
          </w:tcPr>
          <w:p w14:paraId="48040256" w14:textId="1128CF52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426525D4" w14:textId="16B42665" w:rsidR="006F343E" w:rsidRPr="00905487" w:rsidRDefault="004C0DAE" w:rsidP="004C0DA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6917DF" w14:textId="64430A7B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3C5A866" w14:textId="48F56C81" w:rsidR="006F343E" w:rsidRPr="00905487" w:rsidRDefault="00F21778" w:rsidP="00F2177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0D9F120" w14:textId="62E0CF86" w:rsidR="006F343E" w:rsidRPr="00905487" w:rsidRDefault="00564218" w:rsidP="0056421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33BB6BF4" w14:textId="77777777" w:rsidTr="00397463">
        <w:trPr>
          <w:jc w:val="center"/>
        </w:trPr>
        <w:tc>
          <w:tcPr>
            <w:tcW w:w="2329" w:type="dxa"/>
          </w:tcPr>
          <w:p w14:paraId="3E9561F9" w14:textId="48E081A0" w:rsidR="006F343E" w:rsidRPr="00905487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DDE</w:t>
            </w:r>
            <w:proofErr w:type="spellEnd"/>
          </w:p>
        </w:tc>
        <w:tc>
          <w:tcPr>
            <w:tcW w:w="1126" w:type="dxa"/>
          </w:tcPr>
          <w:p w14:paraId="03DC6DBE" w14:textId="16C6376E" w:rsidR="006F343E" w:rsidRPr="00905487" w:rsidRDefault="00102140" w:rsidP="0010214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2F805625" w14:textId="5A6F2A3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69759185" w14:textId="008C247C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5E5C917A" w14:textId="19BB5EEF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2045E052" w14:textId="23DBB1B7" w:rsidR="006F343E" w:rsidRPr="00905487" w:rsidRDefault="00FC0696" w:rsidP="00FC069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9E57038" w14:textId="77777777" w:rsidTr="00397463">
        <w:trPr>
          <w:jc w:val="center"/>
        </w:trPr>
        <w:tc>
          <w:tcPr>
            <w:tcW w:w="2329" w:type="dxa"/>
          </w:tcPr>
          <w:p w14:paraId="38293207" w14:textId="26E2CD6E" w:rsidR="006F343E" w:rsidRPr="00905487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KSCTriad</w:t>
            </w:r>
            <w:proofErr w:type="spellEnd"/>
          </w:p>
        </w:tc>
        <w:tc>
          <w:tcPr>
            <w:tcW w:w="1126" w:type="dxa"/>
          </w:tcPr>
          <w:p w14:paraId="1F710DD6" w14:textId="0580D3A2" w:rsidR="006F343E" w:rsidRPr="00905487" w:rsidRDefault="00E505B2" w:rsidP="00E505B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C76B389" w14:textId="6CC89AA2" w:rsidR="006F343E" w:rsidRPr="00905487" w:rsidRDefault="00575F3A" w:rsidP="00575F3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70D2769E" w14:textId="27A4D521" w:rsidR="006F343E" w:rsidRPr="00905487" w:rsidRDefault="00FA53FE" w:rsidP="00FA53F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  <w:tc>
          <w:tcPr>
            <w:tcW w:w="1070" w:type="dxa"/>
          </w:tcPr>
          <w:p w14:paraId="551D824F" w14:textId="4219477E" w:rsidR="006F343E" w:rsidRPr="00905487" w:rsidRDefault="001B6957" w:rsidP="001B695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681CF4BA" w14:textId="3E649A20" w:rsidR="006F343E" w:rsidRPr="00905487" w:rsidRDefault="004652A7" w:rsidP="004652A7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0</w:t>
            </w:r>
          </w:p>
        </w:tc>
      </w:tr>
      <w:tr w:rsidR="006F343E" w14:paraId="78524215" w14:textId="77777777" w:rsidTr="00397463">
        <w:trPr>
          <w:jc w:val="center"/>
        </w:trPr>
        <w:tc>
          <w:tcPr>
            <w:tcW w:w="2329" w:type="dxa"/>
          </w:tcPr>
          <w:p w14:paraId="320ED65B" w14:textId="78112883" w:rsidR="006F343E" w:rsidRPr="00905487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QSOrder+PseudoAAC</w:t>
            </w:r>
            <w:proofErr w:type="spellEnd"/>
          </w:p>
        </w:tc>
        <w:tc>
          <w:tcPr>
            <w:tcW w:w="1126" w:type="dxa"/>
          </w:tcPr>
          <w:p w14:paraId="7E423BDE" w14:textId="4BF81BBC" w:rsidR="006F343E" w:rsidRPr="00905487" w:rsidRDefault="00A84670" w:rsidP="00A84670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67DFA1C" w14:textId="31AAC235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09F1049A" w14:textId="75782FCA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E4A4828" w14:textId="6A6E9002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02BF19ED" w14:textId="7EA7F00C" w:rsidR="006F343E" w:rsidRPr="00905487" w:rsidRDefault="005C237B" w:rsidP="005C237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38B0589F" w14:textId="77777777" w:rsidTr="00EC0D85">
        <w:trPr>
          <w:jc w:val="center"/>
        </w:trPr>
        <w:tc>
          <w:tcPr>
            <w:tcW w:w="2329" w:type="dxa"/>
            <w:shd w:val="clear" w:color="auto" w:fill="auto"/>
          </w:tcPr>
          <w:p w14:paraId="06BE0730" w14:textId="11E93C17" w:rsidR="006F343E" w:rsidRPr="00905487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lastRenderedPageBreak/>
              <w:t>QSOrder+APseudoAAC</w:t>
            </w:r>
            <w:proofErr w:type="spellEnd"/>
          </w:p>
        </w:tc>
        <w:tc>
          <w:tcPr>
            <w:tcW w:w="1126" w:type="dxa"/>
            <w:shd w:val="clear" w:color="auto" w:fill="auto"/>
          </w:tcPr>
          <w:p w14:paraId="432661AD" w14:textId="569A215B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1CDB6C6E" w:rsidR="006F343E" w:rsidRPr="00905487" w:rsidRDefault="00EC0D85" w:rsidP="00EC0D85">
            <w:pPr>
              <w:tabs>
                <w:tab w:val="left" w:pos="186"/>
                <w:tab w:val="center" w:pos="408"/>
              </w:tabs>
              <w:rPr>
                <w:sz w:val="24"/>
                <w:szCs w:val="24"/>
                <w:rtl/>
                <w:lang w:bidi="ar-IQ"/>
              </w:rPr>
            </w:pPr>
            <w:r>
              <w:rPr>
                <w:sz w:val="24"/>
                <w:szCs w:val="24"/>
                <w:rtl/>
                <w:lang w:bidi="ar-IQ"/>
              </w:rPr>
              <w:tab/>
            </w:r>
            <w:r>
              <w:rPr>
                <w:sz w:val="24"/>
                <w:szCs w:val="24"/>
                <w:rtl/>
                <w:lang w:bidi="ar-IQ"/>
              </w:rPr>
              <w:tab/>
            </w:r>
            <w:r w:rsidR="009A5B4F" w:rsidRPr="00905487">
              <w:rPr>
                <w:sz w:val="24"/>
                <w:szCs w:val="24"/>
                <w:rtl/>
                <w:lang w:bidi="ar-IQ"/>
              </w:rPr>
              <w:t>0</w:t>
            </w:r>
            <w:r w:rsidR="009A5B4F" w:rsidRPr="00905487">
              <w:rPr>
                <w:sz w:val="24"/>
                <w:szCs w:val="24"/>
                <w:lang w:bidi="ar-IQ"/>
              </w:rPr>
              <w:t>.</w:t>
            </w:r>
            <w:r w:rsidR="009A5B4F"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7096B4A4" w14:textId="35D69D21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auto"/>
          </w:tcPr>
          <w:p w14:paraId="609CFAA0" w14:textId="0C32FB13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auto"/>
          </w:tcPr>
          <w:p w14:paraId="0147C07E" w14:textId="424B0C3D" w:rsidR="006F343E" w:rsidRPr="00905487" w:rsidRDefault="009A5B4F" w:rsidP="009A5B4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</w:tr>
      <w:tr w:rsidR="006F343E" w14:paraId="17D99E36" w14:textId="77777777" w:rsidTr="00397463">
        <w:trPr>
          <w:jc w:val="center"/>
        </w:trPr>
        <w:tc>
          <w:tcPr>
            <w:tcW w:w="2329" w:type="dxa"/>
          </w:tcPr>
          <w:p w14:paraId="6044A41A" w14:textId="384FB590" w:rsidR="006F343E" w:rsidRPr="00905487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APseudoAAC</w:t>
            </w:r>
            <w:proofErr w:type="spellEnd"/>
          </w:p>
        </w:tc>
        <w:tc>
          <w:tcPr>
            <w:tcW w:w="1126" w:type="dxa"/>
          </w:tcPr>
          <w:p w14:paraId="445864AB" w14:textId="669EC99A" w:rsidR="006F343E" w:rsidRPr="00905487" w:rsidRDefault="007350C6" w:rsidP="007350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34F1CCD3" w14:textId="7F7298AC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B4B9311" w14:textId="242367D1" w:rsidR="006F343E" w:rsidRPr="00905487" w:rsidRDefault="00897FEE" w:rsidP="00897FEE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55D9E7" w14:textId="3929272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1954DE2" w14:textId="70A26769" w:rsidR="006F343E" w:rsidRPr="00905487" w:rsidRDefault="004C138F" w:rsidP="004C138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6F343E" w14:paraId="034EFA8A" w14:textId="77777777" w:rsidTr="00397463">
        <w:trPr>
          <w:jc w:val="center"/>
        </w:trPr>
        <w:tc>
          <w:tcPr>
            <w:tcW w:w="2329" w:type="dxa"/>
          </w:tcPr>
          <w:p w14:paraId="12973F8F" w14:textId="0D0AEA0F" w:rsidR="006F343E" w:rsidRPr="00905487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KSAAP</w:t>
            </w:r>
            <w:proofErr w:type="spellEnd"/>
          </w:p>
        </w:tc>
        <w:tc>
          <w:tcPr>
            <w:tcW w:w="1126" w:type="dxa"/>
          </w:tcPr>
          <w:p w14:paraId="4F6DFE6E" w14:textId="3E409737" w:rsidR="006F343E" w:rsidRPr="00905487" w:rsidRDefault="00970F7A" w:rsidP="00970F7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64CC6833" w14:textId="6D0E6888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10C66983" w14:textId="2B223E09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70" w:type="dxa"/>
          </w:tcPr>
          <w:p w14:paraId="26CA792B" w14:textId="61CC17BF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3" w:type="dxa"/>
          </w:tcPr>
          <w:p w14:paraId="40973166" w14:textId="3FF6496B" w:rsidR="006F343E" w:rsidRPr="00905487" w:rsidRDefault="00D63A86" w:rsidP="00D63A8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</w:tr>
      <w:tr w:rsidR="006F343E" w14:paraId="495C35B4" w14:textId="77777777" w:rsidTr="00397463">
        <w:trPr>
          <w:jc w:val="center"/>
        </w:trPr>
        <w:tc>
          <w:tcPr>
            <w:tcW w:w="2329" w:type="dxa"/>
          </w:tcPr>
          <w:p w14:paraId="07EE2381" w14:textId="2E8D8CAB" w:rsidR="006F343E" w:rsidRPr="00905487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CTD</w:t>
            </w:r>
            <w:proofErr w:type="spellEnd"/>
          </w:p>
        </w:tc>
        <w:tc>
          <w:tcPr>
            <w:tcW w:w="1126" w:type="dxa"/>
          </w:tcPr>
          <w:p w14:paraId="55D4B526" w14:textId="71B2581F" w:rsidR="006F343E" w:rsidRPr="00905487" w:rsidRDefault="007152F2" w:rsidP="007152F2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2E14DE57" w14:textId="6DD3F54D" w:rsidR="006F343E" w:rsidRPr="00905487" w:rsidRDefault="00546C09" w:rsidP="00546C0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71A26FF7" w14:textId="1EB11FDB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7FAE580E" w14:textId="26456C00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E74FEB4" w14:textId="74612339" w:rsidR="006F343E" w:rsidRPr="00905487" w:rsidRDefault="00765A3F" w:rsidP="00765A3F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314885B" w14:textId="77777777" w:rsidTr="00397463">
        <w:trPr>
          <w:jc w:val="center"/>
        </w:trPr>
        <w:tc>
          <w:tcPr>
            <w:tcW w:w="2329" w:type="dxa"/>
          </w:tcPr>
          <w:p w14:paraId="71850CF5" w14:textId="7940C227" w:rsidR="006F343E" w:rsidRPr="00905487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DDE</w:t>
            </w:r>
            <w:proofErr w:type="spellEnd"/>
          </w:p>
        </w:tc>
        <w:tc>
          <w:tcPr>
            <w:tcW w:w="1126" w:type="dxa"/>
          </w:tcPr>
          <w:p w14:paraId="184F19A7" w14:textId="3B849D50" w:rsidR="006F343E" w:rsidRPr="00905487" w:rsidRDefault="000C30FB" w:rsidP="000C30FB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64E34F5" w14:textId="71B4596F" w:rsidR="006F343E" w:rsidRPr="00905487" w:rsidRDefault="00A951C6" w:rsidP="00A951C6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71525EF6" w14:textId="4A8BDC3F" w:rsidR="006F343E" w:rsidRPr="00905487" w:rsidRDefault="00234DD8" w:rsidP="00234DD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0011F9E8" w14:textId="41455067" w:rsidR="006F343E" w:rsidRPr="00905487" w:rsidRDefault="00E87B88" w:rsidP="00E87B8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4CACFA8B" w14:textId="456200F8" w:rsidR="006F343E" w:rsidRPr="00905487" w:rsidRDefault="008E116B" w:rsidP="008E116B">
            <w:pPr>
              <w:keepNext/>
              <w:jc w:val="center"/>
              <w:rPr>
                <w:sz w:val="24"/>
                <w:szCs w:val="24"/>
                <w:rtl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6F343E" w14:paraId="5E1CC69F" w14:textId="77777777" w:rsidTr="00397463">
        <w:trPr>
          <w:jc w:val="center"/>
        </w:trPr>
        <w:tc>
          <w:tcPr>
            <w:tcW w:w="2329" w:type="dxa"/>
          </w:tcPr>
          <w:p w14:paraId="65BFD4B6" w14:textId="18BBAE02" w:rsidR="006F343E" w:rsidRPr="00905487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PseudoAAC+KSCTriad</w:t>
            </w:r>
            <w:proofErr w:type="spellEnd"/>
          </w:p>
        </w:tc>
        <w:tc>
          <w:tcPr>
            <w:tcW w:w="1126" w:type="dxa"/>
          </w:tcPr>
          <w:p w14:paraId="0B50392A" w14:textId="17CAB294" w:rsidR="006F343E" w:rsidRPr="00905487" w:rsidRDefault="0021106C" w:rsidP="002110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6EEB84B" w14:textId="326FB168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2" w:type="dxa"/>
          </w:tcPr>
          <w:p w14:paraId="6F2100C4" w14:textId="236E9B4C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70" w:type="dxa"/>
          </w:tcPr>
          <w:p w14:paraId="60275224" w14:textId="0CC5CEC3" w:rsidR="006F343E" w:rsidRPr="00905487" w:rsidRDefault="00916206" w:rsidP="0091620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  <w:tc>
          <w:tcPr>
            <w:tcW w:w="1033" w:type="dxa"/>
          </w:tcPr>
          <w:p w14:paraId="5F87217E" w14:textId="5D0AA91B" w:rsidR="006F343E" w:rsidRPr="00905487" w:rsidRDefault="00916206" w:rsidP="0091620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1</w:t>
            </w:r>
          </w:p>
        </w:tc>
      </w:tr>
      <w:tr w:rsidR="006F343E" w14:paraId="45969D3F" w14:textId="77777777" w:rsidTr="00397463">
        <w:trPr>
          <w:jc w:val="center"/>
        </w:trPr>
        <w:tc>
          <w:tcPr>
            <w:tcW w:w="2329" w:type="dxa"/>
          </w:tcPr>
          <w:p w14:paraId="10FCB887" w14:textId="5AE2F498" w:rsidR="006F343E" w:rsidRPr="00905487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APseudoAAC</w:t>
            </w:r>
            <w:proofErr w:type="spellEnd"/>
          </w:p>
        </w:tc>
        <w:tc>
          <w:tcPr>
            <w:tcW w:w="1126" w:type="dxa"/>
          </w:tcPr>
          <w:p w14:paraId="4A3FC2B2" w14:textId="17365150" w:rsidR="006F343E" w:rsidRPr="00905487" w:rsidRDefault="00422285" w:rsidP="0042228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75AB83DF" w14:textId="34F9459A" w:rsidR="006F343E" w:rsidRPr="00905487" w:rsidRDefault="00F0363F" w:rsidP="00F0363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4FEF09DB" w14:textId="30125217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059FC8A" w14:textId="1D6C907C" w:rsidR="006F343E" w:rsidRPr="00905487" w:rsidRDefault="00D31A3B" w:rsidP="00D31A3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3739F5C7" w14:textId="2F059714" w:rsidR="006F343E" w:rsidRPr="00905487" w:rsidRDefault="00D31A3B" w:rsidP="00D31A3B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  <w:tr w:rsidR="006F343E" w14:paraId="6758C3C3" w14:textId="77777777" w:rsidTr="00397463">
        <w:trPr>
          <w:jc w:val="center"/>
        </w:trPr>
        <w:tc>
          <w:tcPr>
            <w:tcW w:w="2329" w:type="dxa"/>
          </w:tcPr>
          <w:p w14:paraId="3E1B5E71" w14:textId="07F1EEEA" w:rsidR="006F343E" w:rsidRPr="00905487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CTD</w:t>
            </w:r>
          </w:p>
        </w:tc>
        <w:tc>
          <w:tcPr>
            <w:tcW w:w="1126" w:type="dxa"/>
          </w:tcPr>
          <w:p w14:paraId="3B02E5C0" w14:textId="609B2C3C" w:rsidR="006F343E" w:rsidRPr="00905487" w:rsidRDefault="00B42AE2" w:rsidP="00B42AE2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80DFB3A" w14:textId="63BDB23F" w:rsidR="006F343E" w:rsidRPr="00905487" w:rsidRDefault="005505E9" w:rsidP="005505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B6BCD64" w14:textId="0176A369" w:rsidR="006F343E" w:rsidRPr="00905487" w:rsidRDefault="00D532F9" w:rsidP="00D532F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1B34FC5" w14:textId="786654C1" w:rsidR="006F343E" w:rsidRPr="00905487" w:rsidRDefault="005742E7" w:rsidP="005742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707F542" w14:textId="774C7D5C" w:rsidR="006F343E" w:rsidRPr="00905487" w:rsidRDefault="005742E7" w:rsidP="005742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3F43BBEA" w14:textId="77777777" w:rsidTr="00397463">
        <w:trPr>
          <w:jc w:val="center"/>
        </w:trPr>
        <w:tc>
          <w:tcPr>
            <w:tcW w:w="2329" w:type="dxa"/>
          </w:tcPr>
          <w:p w14:paraId="535AF810" w14:textId="7A282053" w:rsidR="006F343E" w:rsidRPr="00905487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DDE</w:t>
            </w:r>
          </w:p>
        </w:tc>
        <w:tc>
          <w:tcPr>
            <w:tcW w:w="1126" w:type="dxa"/>
          </w:tcPr>
          <w:p w14:paraId="63EB710D" w14:textId="57FBD3E2" w:rsidR="006F343E" w:rsidRPr="00905487" w:rsidRDefault="00793483" w:rsidP="00793483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929E2EE" w14:textId="7F533E74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16F39E9A" w14:textId="26FDFEED" w:rsidR="006F343E" w:rsidRPr="00905487" w:rsidRDefault="007A208B" w:rsidP="007A208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1B184121" w14:textId="60B62B5D" w:rsidR="006F343E" w:rsidRPr="00905487" w:rsidRDefault="00A73C40" w:rsidP="00A73C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0C8757E6" w14:textId="4E497111" w:rsidR="006F343E" w:rsidRPr="00905487" w:rsidRDefault="00902B49" w:rsidP="00902B4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5E8BE0BF" w14:textId="77777777" w:rsidTr="00397463">
        <w:trPr>
          <w:jc w:val="center"/>
        </w:trPr>
        <w:tc>
          <w:tcPr>
            <w:tcW w:w="2329" w:type="dxa"/>
          </w:tcPr>
          <w:p w14:paraId="248CE40A" w14:textId="11F04B6C" w:rsidR="006F343E" w:rsidRPr="00905487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KSAAP+KSCTriad</w:t>
            </w:r>
            <w:proofErr w:type="spellEnd"/>
          </w:p>
        </w:tc>
        <w:tc>
          <w:tcPr>
            <w:tcW w:w="1126" w:type="dxa"/>
          </w:tcPr>
          <w:p w14:paraId="4C1519EA" w14:textId="3A3B4730" w:rsidR="006F343E" w:rsidRPr="00905487" w:rsidRDefault="00641C6B" w:rsidP="00641C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184A06B" w14:textId="6C7C2F99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280AE20B" w14:textId="6AB32300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48E8A2D" w14:textId="5190AB7F" w:rsidR="006F343E" w:rsidRPr="00905487" w:rsidRDefault="007B11E9" w:rsidP="007B11E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B57B372" w14:textId="4289EA01" w:rsidR="006F343E" w:rsidRPr="00905487" w:rsidRDefault="007B11E9" w:rsidP="007B11E9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274ADB54" w14:textId="77777777" w:rsidTr="00397463">
        <w:trPr>
          <w:jc w:val="center"/>
        </w:trPr>
        <w:tc>
          <w:tcPr>
            <w:tcW w:w="2329" w:type="dxa"/>
          </w:tcPr>
          <w:p w14:paraId="3739F267" w14:textId="307164D4" w:rsidR="006F343E" w:rsidRPr="00905487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APseudoAAC</w:t>
            </w:r>
            <w:proofErr w:type="spellEnd"/>
          </w:p>
        </w:tc>
        <w:tc>
          <w:tcPr>
            <w:tcW w:w="1126" w:type="dxa"/>
          </w:tcPr>
          <w:p w14:paraId="45152C4A" w14:textId="672AACD5" w:rsidR="006F343E" w:rsidRPr="00905487" w:rsidRDefault="003F6C4A" w:rsidP="003F6C4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2FB0DDD" w14:textId="0FC08917" w:rsidR="006F343E" w:rsidRPr="00905487" w:rsidRDefault="007D69EE" w:rsidP="007D69E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44FA908" w14:textId="7EC4E5D3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5F147843" w14:textId="05F066EE" w:rsidR="006F343E" w:rsidRPr="00905487" w:rsidRDefault="00FB2266" w:rsidP="00FB226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2F5692CF" w14:textId="65DAC813" w:rsidR="006F343E" w:rsidRPr="00905487" w:rsidRDefault="00FB2266" w:rsidP="00FB226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</w:tr>
      <w:tr w:rsidR="006F343E" w14:paraId="39A60499" w14:textId="77777777" w:rsidTr="00397463">
        <w:trPr>
          <w:jc w:val="center"/>
        </w:trPr>
        <w:tc>
          <w:tcPr>
            <w:tcW w:w="2329" w:type="dxa"/>
          </w:tcPr>
          <w:p w14:paraId="7DCCEDF8" w14:textId="56A34328" w:rsidR="006F343E" w:rsidRPr="00905487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DDE</w:t>
            </w:r>
          </w:p>
        </w:tc>
        <w:tc>
          <w:tcPr>
            <w:tcW w:w="1126" w:type="dxa"/>
          </w:tcPr>
          <w:p w14:paraId="39D235BC" w14:textId="22DBCCDF" w:rsidR="006F343E" w:rsidRPr="00905487" w:rsidRDefault="00082561" w:rsidP="000825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318B6114" w14:textId="52961FDE" w:rsidR="006F343E" w:rsidRPr="00905487" w:rsidRDefault="007D3C6C" w:rsidP="007D3C6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B180B2A" w14:textId="7B6197AA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74712E5C" w14:textId="5CD07600" w:rsidR="006F343E" w:rsidRPr="00905487" w:rsidRDefault="007614E7" w:rsidP="007614E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350C730A" w14:textId="0885ABFC" w:rsidR="006F343E" w:rsidRPr="00905487" w:rsidRDefault="007614E7" w:rsidP="007614E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6F343E" w14:paraId="64FE5BBA" w14:textId="77777777" w:rsidTr="00397463">
        <w:trPr>
          <w:jc w:val="center"/>
        </w:trPr>
        <w:tc>
          <w:tcPr>
            <w:tcW w:w="2329" w:type="dxa"/>
          </w:tcPr>
          <w:p w14:paraId="310B43BD" w14:textId="6118E922" w:rsidR="006F343E" w:rsidRPr="00905487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CTD+KSCTriad</w:t>
            </w:r>
            <w:proofErr w:type="spellEnd"/>
          </w:p>
        </w:tc>
        <w:tc>
          <w:tcPr>
            <w:tcW w:w="1126" w:type="dxa"/>
          </w:tcPr>
          <w:p w14:paraId="1832818E" w14:textId="18DBD986" w:rsidR="006F343E" w:rsidRPr="00905487" w:rsidRDefault="00D837B6" w:rsidP="00D837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09EC8B38" w14:textId="3B42A9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2" w:type="dxa"/>
          </w:tcPr>
          <w:p w14:paraId="52A5A7D4" w14:textId="03D88913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70" w:type="dxa"/>
          </w:tcPr>
          <w:p w14:paraId="38244A9B" w14:textId="18B5F24A" w:rsidR="006F343E" w:rsidRPr="00905487" w:rsidRDefault="00250278" w:rsidP="0025027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  <w:tc>
          <w:tcPr>
            <w:tcW w:w="1033" w:type="dxa"/>
          </w:tcPr>
          <w:p w14:paraId="634EE6EF" w14:textId="4557EAB5" w:rsidR="006F343E" w:rsidRPr="00905487" w:rsidRDefault="00250278" w:rsidP="0025027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2</w:t>
            </w:r>
          </w:p>
        </w:tc>
      </w:tr>
      <w:tr w:rsidR="006F343E" w14:paraId="392E1EF9" w14:textId="77777777" w:rsidTr="00397463">
        <w:trPr>
          <w:jc w:val="center"/>
        </w:trPr>
        <w:tc>
          <w:tcPr>
            <w:tcW w:w="2329" w:type="dxa"/>
          </w:tcPr>
          <w:p w14:paraId="0D11E6E9" w14:textId="33AB5BB0" w:rsidR="006F343E" w:rsidRPr="00905487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APseudoAAC</w:t>
            </w:r>
            <w:proofErr w:type="spellEnd"/>
          </w:p>
        </w:tc>
        <w:tc>
          <w:tcPr>
            <w:tcW w:w="1126" w:type="dxa"/>
          </w:tcPr>
          <w:p w14:paraId="02D4212F" w14:textId="19029762" w:rsidR="006F343E" w:rsidRPr="00905487" w:rsidRDefault="000C680E" w:rsidP="000C680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1</w:t>
            </w:r>
          </w:p>
        </w:tc>
        <w:tc>
          <w:tcPr>
            <w:tcW w:w="1032" w:type="dxa"/>
          </w:tcPr>
          <w:p w14:paraId="54F6B02E" w14:textId="6A03AF06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16D1A99C" w14:textId="46CA5D00" w:rsidR="006F343E" w:rsidRPr="00905487" w:rsidRDefault="0006734C" w:rsidP="0006734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64716F" w14:textId="54BB0127" w:rsidR="006F343E" w:rsidRPr="00905487" w:rsidRDefault="0035755A" w:rsidP="0035755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C6065CD" w14:textId="510A639B" w:rsidR="006F343E" w:rsidRPr="00905487" w:rsidRDefault="0035755A" w:rsidP="0035755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4A05A7AE" w14:textId="77777777" w:rsidTr="00397463">
        <w:trPr>
          <w:jc w:val="center"/>
        </w:trPr>
        <w:tc>
          <w:tcPr>
            <w:tcW w:w="2329" w:type="dxa"/>
          </w:tcPr>
          <w:p w14:paraId="39670475" w14:textId="1DBF0A70" w:rsidR="006F343E" w:rsidRPr="00905487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DDE+KSCTriad</w:t>
            </w:r>
            <w:proofErr w:type="spellEnd"/>
          </w:p>
        </w:tc>
        <w:tc>
          <w:tcPr>
            <w:tcW w:w="1126" w:type="dxa"/>
          </w:tcPr>
          <w:p w14:paraId="4022D9B7" w14:textId="533F979E" w:rsidR="006F343E" w:rsidRPr="00905487" w:rsidRDefault="000A3031" w:rsidP="000A303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F766D0B" w14:textId="6AFEB4B2" w:rsidR="006F343E" w:rsidRPr="00905487" w:rsidRDefault="002D0899" w:rsidP="002D089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2D424472" w14:textId="42B98BE5" w:rsidR="006F343E" w:rsidRPr="00905487" w:rsidRDefault="00F56F86" w:rsidP="00F56F8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62489038" w14:textId="66EA35CC" w:rsidR="006F343E" w:rsidRPr="00905487" w:rsidRDefault="000F7B08" w:rsidP="000F7B0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4D1A723" w14:textId="13FF07CA" w:rsidR="006F343E" w:rsidRPr="00905487" w:rsidRDefault="000F7B08" w:rsidP="000F7B0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6F343E" w14:paraId="200AA3F0" w14:textId="77777777" w:rsidTr="00397463">
        <w:trPr>
          <w:jc w:val="center"/>
        </w:trPr>
        <w:tc>
          <w:tcPr>
            <w:tcW w:w="2329" w:type="dxa"/>
          </w:tcPr>
          <w:p w14:paraId="55FEA05E" w14:textId="7DF1BF34" w:rsidR="006F343E" w:rsidRPr="00905487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APseudoAAC+KSCTriad</w:t>
            </w:r>
            <w:proofErr w:type="spellEnd"/>
          </w:p>
        </w:tc>
        <w:tc>
          <w:tcPr>
            <w:tcW w:w="1126" w:type="dxa"/>
          </w:tcPr>
          <w:p w14:paraId="245B0E0B" w14:textId="146D2C65" w:rsidR="006F343E" w:rsidRPr="00905487" w:rsidRDefault="00D95E6B" w:rsidP="00D95E6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47BE225C" w14:textId="0C92D972" w:rsidR="006F343E" w:rsidRPr="00905487" w:rsidRDefault="00E20AC4" w:rsidP="00E20AC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2" w:type="dxa"/>
          </w:tcPr>
          <w:p w14:paraId="64390E45" w14:textId="234DC803" w:rsidR="006F343E" w:rsidRPr="00905487" w:rsidRDefault="00CF0440" w:rsidP="00CF0440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7BE547A7" w14:textId="299BD33E" w:rsidR="006F343E" w:rsidRPr="00905487" w:rsidRDefault="00A837F4" w:rsidP="00A837F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25FAC2A9" w14:textId="6EF5B74A" w:rsidR="006F343E" w:rsidRPr="00905487" w:rsidRDefault="00A837F4" w:rsidP="00A837F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60E0F46D" w14:textId="77777777" w:rsidTr="00397463">
        <w:trPr>
          <w:jc w:val="center"/>
        </w:trPr>
        <w:tc>
          <w:tcPr>
            <w:tcW w:w="2329" w:type="dxa"/>
          </w:tcPr>
          <w:p w14:paraId="59F9439A" w14:textId="4356A81D" w:rsidR="0038500C" w:rsidRPr="00905487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APseudoAAC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4AA34A07" w14:textId="2994242F" w:rsidR="0038500C" w:rsidRPr="00905487" w:rsidRDefault="00316429" w:rsidP="00316429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755BDBA3" w14:textId="239FEFB9" w:rsidR="0038500C" w:rsidRPr="00905487" w:rsidRDefault="00751DEF" w:rsidP="00751DE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005E809" w14:textId="0C419EFF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5DA389CB" w14:textId="118A8873" w:rsidR="0038500C" w:rsidRPr="00905487" w:rsidRDefault="00327158" w:rsidP="00327158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65EA197E" w14:textId="4E49DA42" w:rsidR="0038500C" w:rsidRPr="00905487" w:rsidRDefault="00327158" w:rsidP="00327158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</w:tr>
      <w:tr w:rsidR="0038500C" w14:paraId="3A0C982D" w14:textId="77777777" w:rsidTr="00397463">
        <w:trPr>
          <w:jc w:val="center"/>
        </w:trPr>
        <w:tc>
          <w:tcPr>
            <w:tcW w:w="2329" w:type="dxa"/>
          </w:tcPr>
          <w:p w14:paraId="5C51EFFF" w14:textId="4920C42E" w:rsidR="0038500C" w:rsidRPr="00905487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KSAAP</w:t>
            </w:r>
            <w:proofErr w:type="spellEnd"/>
          </w:p>
        </w:tc>
        <w:tc>
          <w:tcPr>
            <w:tcW w:w="1126" w:type="dxa"/>
          </w:tcPr>
          <w:p w14:paraId="4E710006" w14:textId="2D52FA5E" w:rsidR="0038500C" w:rsidRPr="00905487" w:rsidRDefault="004A6055" w:rsidP="004A605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601ABFB8" w14:textId="362CD472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D39D201" w14:textId="0CFD69A3" w:rsidR="0038500C" w:rsidRPr="00905487" w:rsidRDefault="006319C5" w:rsidP="006319C5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2E3A5A3D" w14:textId="49FD004F" w:rsidR="0038500C" w:rsidRPr="00905487" w:rsidRDefault="00837CC1" w:rsidP="00837CC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0FA4A2F7" w14:textId="490F78A1" w:rsidR="0038500C" w:rsidRPr="00905487" w:rsidRDefault="00837CC1" w:rsidP="00837CC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71FC60DD" w14:textId="77777777" w:rsidTr="00397463">
        <w:trPr>
          <w:jc w:val="center"/>
        </w:trPr>
        <w:tc>
          <w:tcPr>
            <w:tcW w:w="2329" w:type="dxa"/>
          </w:tcPr>
          <w:p w14:paraId="69850FFB" w14:textId="6B065BF8" w:rsidR="0038500C" w:rsidRPr="00905487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CTD</w:t>
            </w:r>
            <w:proofErr w:type="spellEnd"/>
          </w:p>
        </w:tc>
        <w:tc>
          <w:tcPr>
            <w:tcW w:w="1126" w:type="dxa"/>
          </w:tcPr>
          <w:p w14:paraId="30C30034" w14:textId="3E22A3A9" w:rsidR="0038500C" w:rsidRPr="00905487" w:rsidRDefault="00B23EB6" w:rsidP="00B23EB6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43EB9392" w14:textId="1A1C1D1C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3F892939" w14:textId="78EF13B2" w:rsidR="0038500C" w:rsidRPr="00905487" w:rsidRDefault="00C43C9F" w:rsidP="00C43C9F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BFF39BD" w14:textId="2F6391C8" w:rsidR="0038500C" w:rsidRPr="00905487" w:rsidRDefault="00A41D27" w:rsidP="00A41D27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5956CCD1" w14:textId="56BDA63A" w:rsidR="0038500C" w:rsidRPr="00905487" w:rsidRDefault="00A41D27" w:rsidP="00A41D27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38500C" w14:paraId="7FF59FFC" w14:textId="77777777" w:rsidTr="00397463">
        <w:trPr>
          <w:jc w:val="center"/>
        </w:trPr>
        <w:tc>
          <w:tcPr>
            <w:tcW w:w="2329" w:type="dxa"/>
          </w:tcPr>
          <w:p w14:paraId="7AE783FD" w14:textId="71386E5F" w:rsidR="0038500C" w:rsidRPr="00905487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DDE</w:t>
            </w:r>
            <w:proofErr w:type="spellEnd"/>
          </w:p>
        </w:tc>
        <w:tc>
          <w:tcPr>
            <w:tcW w:w="1126" w:type="dxa"/>
          </w:tcPr>
          <w:p w14:paraId="1EBF87B5" w14:textId="53BCF5FA" w:rsidR="0038500C" w:rsidRPr="00905487" w:rsidRDefault="00602F64" w:rsidP="00602F6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34C5FBE7" w14:textId="0FCAF3C6" w:rsidR="0038500C" w:rsidRPr="00905487" w:rsidRDefault="00A6638C" w:rsidP="00A6638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2A5D9BE5" w14:textId="6F9AA6FE" w:rsidR="0038500C" w:rsidRPr="00905487" w:rsidRDefault="004E0E61" w:rsidP="004E0E6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643264E6" w14:textId="7D4AF468" w:rsidR="0038500C" w:rsidRPr="00905487" w:rsidRDefault="006109BE" w:rsidP="006109BE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7C55BB0B" w14:textId="04DC899C" w:rsidR="0038500C" w:rsidRPr="00905487" w:rsidRDefault="00310636" w:rsidP="00310636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6</w:t>
            </w:r>
          </w:p>
        </w:tc>
      </w:tr>
      <w:tr w:rsidR="0038500C" w14:paraId="0CB459B7" w14:textId="77777777" w:rsidTr="00397463">
        <w:trPr>
          <w:jc w:val="center"/>
        </w:trPr>
        <w:tc>
          <w:tcPr>
            <w:tcW w:w="2329" w:type="dxa"/>
          </w:tcPr>
          <w:p w14:paraId="6F69C2D6" w14:textId="6CE2AE1B" w:rsidR="0038500C" w:rsidRPr="00905487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KSCTriad</w:t>
            </w:r>
            <w:proofErr w:type="spellEnd"/>
          </w:p>
        </w:tc>
        <w:tc>
          <w:tcPr>
            <w:tcW w:w="1126" w:type="dxa"/>
          </w:tcPr>
          <w:p w14:paraId="47647098" w14:textId="59BB530B" w:rsidR="0038500C" w:rsidRPr="00905487" w:rsidRDefault="00A67F9C" w:rsidP="00A67F9C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734063F0" w14:textId="4B835B72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2" w:type="dxa"/>
          </w:tcPr>
          <w:p w14:paraId="0846DD89" w14:textId="19F2F256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70" w:type="dxa"/>
          </w:tcPr>
          <w:p w14:paraId="21AD8140" w14:textId="6DB6A08A" w:rsidR="0038500C" w:rsidRPr="00905487" w:rsidRDefault="000167A1" w:rsidP="000167A1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033" w:type="dxa"/>
          </w:tcPr>
          <w:p w14:paraId="18443BBC" w14:textId="4EE0C849" w:rsidR="0038500C" w:rsidRPr="00905487" w:rsidRDefault="000167A1" w:rsidP="000167A1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38500C" w14:paraId="066B49B0" w14:textId="77777777" w:rsidTr="00397463">
        <w:trPr>
          <w:jc w:val="center"/>
        </w:trPr>
        <w:tc>
          <w:tcPr>
            <w:tcW w:w="2329" w:type="dxa"/>
          </w:tcPr>
          <w:p w14:paraId="0829D117" w14:textId="65FEAAC8" w:rsidR="0038500C" w:rsidRPr="00905487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PseudoAAC</w:t>
            </w:r>
            <w:proofErr w:type="spellEnd"/>
          </w:p>
        </w:tc>
        <w:tc>
          <w:tcPr>
            <w:tcW w:w="1126" w:type="dxa"/>
            <w:shd w:val="clear" w:color="auto" w:fill="FFFF00"/>
          </w:tcPr>
          <w:p w14:paraId="47472676" w14:textId="3D6CF711" w:rsidR="0038500C" w:rsidRPr="00905487" w:rsidRDefault="00DD7E4B" w:rsidP="00DD7E4B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032" w:type="dxa"/>
          </w:tcPr>
          <w:p w14:paraId="0F9B652C" w14:textId="59082A11" w:rsidR="0038500C" w:rsidRPr="00905487" w:rsidRDefault="00FF58A4" w:rsidP="00FF58A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5784F677" w14:textId="25741E49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22F016E3" w14:textId="342020D6" w:rsidR="0038500C" w:rsidRPr="00905487" w:rsidRDefault="00B5201A" w:rsidP="00B5201A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6FAACC44" w14:textId="6EFE5D4C" w:rsidR="0038500C" w:rsidRPr="00905487" w:rsidRDefault="00B5201A" w:rsidP="00B5201A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8</w:t>
            </w:r>
          </w:p>
        </w:tc>
      </w:tr>
      <w:tr w:rsidR="0038500C" w14:paraId="3682C314" w14:textId="77777777" w:rsidTr="00397463">
        <w:trPr>
          <w:jc w:val="center"/>
        </w:trPr>
        <w:tc>
          <w:tcPr>
            <w:tcW w:w="2329" w:type="dxa"/>
          </w:tcPr>
          <w:p w14:paraId="53514868" w14:textId="35986F34" w:rsidR="0038500C" w:rsidRPr="00905487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proofErr w:type="spellStart"/>
            <w:r w:rsidRPr="00905487"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NMBroto+QSOrder</w:t>
            </w:r>
            <w:proofErr w:type="spellEnd"/>
          </w:p>
        </w:tc>
        <w:tc>
          <w:tcPr>
            <w:tcW w:w="1126" w:type="dxa"/>
          </w:tcPr>
          <w:p w14:paraId="70539E83" w14:textId="4F7926B7" w:rsidR="0038500C" w:rsidRPr="00905487" w:rsidRDefault="002F0B3D" w:rsidP="002F0B3D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80</w:t>
            </w:r>
          </w:p>
        </w:tc>
        <w:tc>
          <w:tcPr>
            <w:tcW w:w="1032" w:type="dxa"/>
          </w:tcPr>
          <w:p w14:paraId="52F4F489" w14:textId="2A1E77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1A5609CF" w14:textId="4CEEAF1B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71C2FC19" w14:textId="62659784" w:rsidR="0038500C" w:rsidRPr="00905487" w:rsidRDefault="00031284" w:rsidP="00031284">
            <w:pPr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04E4A3C" w14:textId="10297234" w:rsidR="0038500C" w:rsidRPr="00905487" w:rsidRDefault="00031284" w:rsidP="00031284">
            <w:pPr>
              <w:keepNext/>
              <w:jc w:val="center"/>
              <w:rPr>
                <w:sz w:val="24"/>
                <w:szCs w:val="24"/>
                <w:lang w:bidi="ar-IQ"/>
              </w:rPr>
            </w:pPr>
            <w:r w:rsidRPr="00905487">
              <w:rPr>
                <w:sz w:val="24"/>
                <w:szCs w:val="24"/>
                <w:rtl/>
                <w:lang w:bidi="ar-IQ"/>
              </w:rPr>
              <w:t>0</w:t>
            </w:r>
            <w:r w:rsidRPr="00905487">
              <w:rPr>
                <w:sz w:val="24"/>
                <w:szCs w:val="24"/>
                <w:lang w:bidi="ar-IQ"/>
              </w:rPr>
              <w:t>.</w:t>
            </w:r>
            <w:r w:rsidRPr="0090548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  <w:lang w:bidi="ar-IQ"/>
        </w:rPr>
      </w:pPr>
    </w:p>
    <w:p w14:paraId="41547DB2" w14:textId="173B7192" w:rsidR="00152498" w:rsidRDefault="00152498" w:rsidP="00E36F02">
      <w:pPr>
        <w:pStyle w:val="Heading4"/>
        <w:rPr>
          <w:rtl/>
          <w:lang w:bidi="ar-IQ"/>
        </w:rPr>
      </w:pPr>
      <w:r>
        <w:rPr>
          <w:rtl/>
          <w:lang w:bidi="ar-IQ"/>
        </w:rPr>
        <w:t>نتایج مربوط به</w:t>
      </w:r>
      <w:r w:rsidR="00906D06">
        <w:rPr>
          <w:rtl/>
          <w:lang w:bidi="ar-IQ"/>
        </w:rPr>
        <w:t xml:space="preserve"> ترکیب </w:t>
      </w:r>
      <w:r w:rsidR="00EF03E8">
        <w:rPr>
          <w:rFonts w:hint="cs"/>
          <w:rtl/>
          <w:lang w:bidi="ar-IQ"/>
        </w:rPr>
        <w:t>تمام</w:t>
      </w:r>
      <w:r w:rsidR="00906D06">
        <w:rPr>
          <w:rtl/>
          <w:lang w:bidi="ar-IQ"/>
        </w:rPr>
        <w:t xml:space="preserve"> ویژگی</w:t>
      </w:r>
      <w:r w:rsidR="00906D06">
        <w:rPr>
          <w:rtl/>
          <w:lang w:bidi="ar-IQ"/>
        </w:rPr>
        <w:softHyphen/>
        <w:t>ها</w:t>
      </w:r>
    </w:p>
    <w:p w14:paraId="551DC2AA" w14:textId="410D5E4B" w:rsidR="00BC3D44" w:rsidRDefault="00E36F02" w:rsidP="00704F8E">
      <w:pPr>
        <w:jc w:val="both"/>
        <w:rPr>
          <w:lang w:bidi="ar-IQ"/>
        </w:rPr>
      </w:pPr>
      <w:r>
        <w:rPr>
          <w:rtl/>
          <w:lang w:bidi="ar-IQ"/>
        </w:rPr>
        <w:t xml:space="preserve">با توجه به جدول </w:t>
      </w:r>
      <w:r w:rsidR="00C10DF7">
        <w:rPr>
          <w:rtl/>
          <w:lang w:bidi="ar-IQ"/>
        </w:rPr>
        <w:t>3-4</w:t>
      </w:r>
      <w:r w:rsidR="005672A2">
        <w:rPr>
          <w:rtl/>
          <w:lang w:bidi="ar-IQ"/>
        </w:rPr>
        <w:t>،</w:t>
      </w:r>
      <w:r>
        <w:rPr>
          <w:rtl/>
          <w:lang w:bidi="ar-IQ"/>
        </w:rPr>
        <w:t xml:space="preserve"> </w:t>
      </w:r>
      <w:r w:rsidRPr="00D01287">
        <w:rPr>
          <w:b/>
          <w:bCs/>
          <w:rtl/>
          <w:lang w:bidi="ar-IQ"/>
        </w:rPr>
        <w:t>تمام</w:t>
      </w:r>
      <w:r>
        <w:rPr>
          <w:rtl/>
          <w:lang w:bidi="ar-IQ"/>
        </w:rPr>
        <w:t xml:space="preserve"> </w:t>
      </w:r>
      <w:r w:rsidR="005672A2">
        <w:rPr>
          <w:rtl/>
          <w:lang w:bidi="ar-IQ"/>
        </w:rPr>
        <w:t>8</w:t>
      </w:r>
      <w:r>
        <w:rPr>
          <w:rtl/>
          <w:lang w:bidi="ar-IQ"/>
        </w:rPr>
        <w:t xml:space="preserve"> ویژگی</w:t>
      </w:r>
      <w:r>
        <w:rPr>
          <w:rtl/>
          <w:lang w:bidi="ar-IQ"/>
        </w:rPr>
        <w:softHyphen/>
        <w:t>هایی که صحت تست مستقل آن</w:t>
      </w:r>
      <w:r>
        <w:rPr>
          <w:rtl/>
          <w:lang w:bidi="ar-IQ"/>
        </w:rPr>
        <w:softHyphen/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  <w:lang w:bidi="ar-IQ"/>
        </w:rPr>
        <w:t>PCA</w:t>
      </w:r>
      <w:r>
        <w:rPr>
          <w:rtl/>
          <w:lang w:bidi="ar-IQ"/>
        </w:rPr>
        <w:t>، 10</w:t>
      </w:r>
      <w:r>
        <w:rPr>
          <w:rtl/>
          <w:lang w:bidi="ar-IQ"/>
        </w:rPr>
        <w:softHyphen/>
        <w:t>مؤلفه اول از آن</w:t>
      </w:r>
      <w:r w:rsidR="004C7898">
        <w:rPr>
          <w:rtl/>
          <w:lang w:bidi="ar-IQ"/>
        </w:rPr>
        <w:softHyphen/>
      </w:r>
      <w:r>
        <w:rPr>
          <w:rtl/>
          <w:lang w:bidi="ar-IQ"/>
        </w:rPr>
        <w:t>ها استخراج شد. نتایج بهترین مدل</w:t>
      </w:r>
      <w:r>
        <w:rPr>
          <w:rtl/>
          <w:lang w:bidi="ar-IQ"/>
        </w:rPr>
        <w:softHyphen/>
        <w:t xml:space="preserve">های </w:t>
      </w:r>
      <w:r w:rsidR="005672A2">
        <w:rPr>
          <w:rFonts w:asciiTheme="minorHAnsi" w:hAnsiTheme="minorHAnsi"/>
          <w:rtl/>
          <w:lang w:bidi="ar-IQ"/>
        </w:rPr>
        <w:t>ماشین</w:t>
      </w:r>
      <w:r w:rsidR="005672A2">
        <w:rPr>
          <w:rFonts w:asciiTheme="minorHAnsi" w:hAnsiTheme="minorHAnsi"/>
          <w:rtl/>
          <w:lang w:bidi="ar-IQ"/>
        </w:rPr>
        <w:softHyphen/>
        <w:t xml:space="preserve">بردار </w:t>
      </w:r>
      <w:r w:rsidR="005672A2">
        <w:rPr>
          <w:rFonts w:asciiTheme="minorHAnsi" w:hAnsiTheme="minorHAnsi"/>
          <w:rtl/>
          <w:lang w:bidi="ar-IQ"/>
        </w:rPr>
        <w:lastRenderedPageBreak/>
        <w:t>پشتیبان</w:t>
      </w:r>
      <w:r>
        <w:rPr>
          <w:rFonts w:asciiTheme="minorHAnsi" w:hAnsiTheme="minorHAnsi"/>
          <w:rtl/>
          <w:lang w:bidi="ar-IQ"/>
        </w:rPr>
        <w:t xml:space="preserve"> بر روی این سری از داده</w:t>
      </w:r>
      <w:r>
        <w:rPr>
          <w:rFonts w:asciiTheme="minorHAnsi" w:hAnsiTheme="minorHAnsi"/>
          <w:rtl/>
          <w:lang w:bidi="ar-IQ"/>
        </w:rPr>
        <w:softHyphen/>
        <w:t xml:space="preserve">ها،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37B3EFE3" w14:textId="4FF02C63" w:rsidR="00DF4F04" w:rsidRPr="000870A9" w:rsidRDefault="00DF4F04" w:rsidP="007A00E7">
      <w:pPr>
        <w:pStyle w:val="Caption"/>
        <w:rPr>
          <w:rFonts w:asciiTheme="minorHAnsi" w:hAnsiTheme="minorHAnsi"/>
          <w:lang w:bidi="ar-IQ"/>
        </w:rPr>
      </w:pPr>
      <w:bookmarkStart w:id="169" w:name="_Toc93746082"/>
      <w:r>
        <w:rPr>
          <w:rtl/>
          <w:lang w:bidi="ar-IQ"/>
        </w:rPr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6</w:t>
      </w:r>
      <w:r w:rsidR="0098053E">
        <w:rPr>
          <w:noProof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6569FE">
        <w:rPr>
          <w:rtl/>
          <w:lang w:bidi="ar-IQ"/>
        </w:rPr>
        <w:t>نتایج بهترین مد</w:t>
      </w:r>
      <w:r w:rsidR="002573F5">
        <w:rPr>
          <w:rFonts w:hint="cs"/>
          <w:rtl/>
          <w:lang w:bidi="ar-IQ"/>
        </w:rPr>
        <w:t>ل</w:t>
      </w:r>
      <w:r w:rsidRPr="006569FE">
        <w:rPr>
          <w:rtl/>
          <w:lang w:bidi="ar-IQ"/>
        </w:rPr>
        <w:t xml:space="preserve"> </w:t>
      </w:r>
      <w:r>
        <w:rPr>
          <w:rtl/>
          <w:lang w:bidi="ar-IQ"/>
        </w:rPr>
        <w:t>ماشین بردار</w:t>
      </w:r>
      <w:r>
        <w:rPr>
          <w:rtl/>
          <w:lang w:bidi="ar-IQ"/>
        </w:rPr>
        <w:softHyphen/>
        <w:t>پشتیبان</w:t>
      </w:r>
      <w:r w:rsidRPr="006569FE">
        <w:rPr>
          <w:rtl/>
          <w:lang w:bidi="ar-IQ"/>
        </w:rPr>
        <w:t xml:space="preserve"> در ترکیب </w:t>
      </w:r>
      <w:r w:rsidR="00530A90">
        <w:rPr>
          <w:rFonts w:hint="cs"/>
          <w:rtl/>
          <w:lang w:bidi="ar-IQ"/>
        </w:rPr>
        <w:t>تمام</w:t>
      </w:r>
      <w:r w:rsidRPr="006569FE">
        <w:rPr>
          <w:rtl/>
          <w:lang w:bidi="ar-IQ"/>
        </w:rPr>
        <w:t xml:space="preserve"> </w:t>
      </w:r>
      <w:r>
        <w:rPr>
          <w:rtl/>
          <w:lang w:bidi="ar-IQ"/>
        </w:rPr>
        <w:t>8 ویژگی</w:t>
      </w:r>
      <w:r>
        <w:rPr>
          <w:rtl/>
          <w:lang w:bidi="ar-IQ"/>
        </w:rPr>
        <w:softHyphen/>
        <w:t>ها</w:t>
      </w:r>
      <w:bookmarkEnd w:id="169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2B2475" w14:paraId="1E2888AA" w14:textId="77777777" w:rsidTr="002B2475">
        <w:trPr>
          <w:trHeight w:val="1079"/>
          <w:jc w:val="center"/>
        </w:trPr>
        <w:tc>
          <w:tcPr>
            <w:tcW w:w="2329" w:type="dxa"/>
          </w:tcPr>
          <w:p w14:paraId="1222C92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911F844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30D075D8" w14:textId="77777777" w:rsidR="002B2475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5B8B208D" w14:textId="2BE2A493" w:rsidR="002B2475" w:rsidRPr="00CF1B17" w:rsidRDefault="002B2475" w:rsidP="009E49CD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CF1B17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8D322FD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6270514A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09EB70F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228A0608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24161C54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407CC03B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CE76716" w14:textId="77777777" w:rsidR="002B2475" w:rsidRPr="004E6CD6" w:rsidRDefault="002B2475" w:rsidP="009E49CD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21FEE9B5" w14:textId="4D7F130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1</w:t>
            </w:r>
          </w:p>
          <w:p w14:paraId="4B588664" w14:textId="77777777" w:rsidR="002B2475" w:rsidRPr="004E6CD6" w:rsidRDefault="002B2475" w:rsidP="009E49CD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4E6CD6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2B2475" w14:paraId="37D6C413" w14:textId="77777777" w:rsidTr="00AD2900">
        <w:trPr>
          <w:trHeight w:val="341"/>
          <w:jc w:val="center"/>
        </w:trPr>
        <w:tc>
          <w:tcPr>
            <w:tcW w:w="2329" w:type="dxa"/>
            <w:shd w:val="clear" w:color="auto" w:fill="auto"/>
          </w:tcPr>
          <w:p w14:paraId="4D8D349B" w14:textId="19F52028" w:rsidR="002B2475" w:rsidRPr="00B66799" w:rsidRDefault="002B2475" w:rsidP="00B66799">
            <w:pPr>
              <w:spacing w:line="276" w:lineRule="auto"/>
              <w:jc w:val="center"/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</w:pP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t>ترکیب همه 8 ویژگی</w:t>
            </w:r>
            <w:r w:rsidRPr="00262BCD">
              <w:rPr>
                <w:rFonts w:asciiTheme="majorBidi" w:hAnsiTheme="majorBidi"/>
                <w:b/>
                <w:bCs/>
                <w:sz w:val="22"/>
                <w:szCs w:val="22"/>
                <w:rtl/>
                <w:lang w:bidi="ar-IQ"/>
              </w:rPr>
              <w:softHyphen/>
              <w:t>ها</w:t>
            </w:r>
          </w:p>
        </w:tc>
        <w:tc>
          <w:tcPr>
            <w:tcW w:w="1126" w:type="dxa"/>
            <w:shd w:val="clear" w:color="auto" w:fill="auto"/>
          </w:tcPr>
          <w:p w14:paraId="505EE9B6" w14:textId="21B59BAD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7472DFF" w14:textId="7B3F5460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08A2B2A" w14:textId="572A4E9C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3D3C138E" w14:textId="0D6A42F6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E622EE" w14:textId="6495F79F" w:rsidR="002B2475" w:rsidRPr="00CF1B17" w:rsidRDefault="002B2475" w:rsidP="009E49CD">
            <w:pPr>
              <w:spacing w:line="276" w:lineRule="auto"/>
              <w:jc w:val="center"/>
              <w:rPr>
                <w:sz w:val="24"/>
                <w:szCs w:val="24"/>
                <w:rtl/>
                <w:lang w:bidi="ar-IQ"/>
              </w:rPr>
            </w:pPr>
            <w:r w:rsidRPr="00CF1B17">
              <w:rPr>
                <w:sz w:val="24"/>
                <w:szCs w:val="24"/>
                <w:rtl/>
                <w:lang w:bidi="ar-IQ"/>
              </w:rPr>
              <w:t>0</w:t>
            </w:r>
            <w:r w:rsidRPr="00CF1B17">
              <w:rPr>
                <w:sz w:val="24"/>
                <w:szCs w:val="24"/>
                <w:lang w:bidi="ar-IQ"/>
              </w:rPr>
              <w:t>.</w:t>
            </w:r>
            <w:r w:rsidRPr="00CF1B17">
              <w:rPr>
                <w:sz w:val="24"/>
                <w:szCs w:val="24"/>
                <w:rtl/>
                <w:lang w:bidi="ar-IQ"/>
              </w:rPr>
              <w:t>79</w:t>
            </w:r>
          </w:p>
        </w:tc>
      </w:tr>
    </w:tbl>
    <w:p w14:paraId="0CC9C87E" w14:textId="77777777" w:rsidR="00055BD6" w:rsidRPr="00D65BF9" w:rsidRDefault="00055BD6" w:rsidP="00DF4F04">
      <w:pPr>
        <w:jc w:val="both"/>
        <w:rPr>
          <w:rtl/>
          <w:lang w:bidi="ar-IQ"/>
        </w:rPr>
      </w:pPr>
    </w:p>
    <w:p w14:paraId="60257A32" w14:textId="1D65E5A7" w:rsidR="00EA4656" w:rsidRDefault="006711CE" w:rsidP="00AE1AA3">
      <w:pPr>
        <w:pStyle w:val="Heading2"/>
        <w:rPr>
          <w:lang w:bidi="ar-IQ"/>
        </w:rPr>
      </w:pPr>
      <w:bookmarkStart w:id="170" w:name="_Toc93745874"/>
      <w:r>
        <w:rPr>
          <w:rtl/>
          <w:lang w:bidi="ar-IQ"/>
        </w:rPr>
        <w:t>نتایج ویژگی</w:t>
      </w:r>
      <w:r>
        <w:rPr>
          <w:rtl/>
          <w:lang w:bidi="ar-IQ"/>
        </w:rPr>
        <w:softHyphen/>
        <w:t xml:space="preserve">های انتخاب شده توسط </w:t>
      </w:r>
      <w:r w:rsidR="00363AA9">
        <w:rPr>
          <w:rtl/>
          <w:lang w:bidi="ar-IQ"/>
        </w:rPr>
        <w:t>الگوریتم</w:t>
      </w:r>
      <w:r w:rsidR="00AE1AA3">
        <w:rPr>
          <w:rFonts w:hint="cs"/>
          <w:rtl/>
        </w:rPr>
        <w:t xml:space="preserve"> </w:t>
      </w:r>
      <w:r w:rsidR="00363AA9" w:rsidRPr="00214511">
        <w:rPr>
          <w:rtl/>
          <w:lang w:bidi="ar-IQ"/>
        </w:rPr>
        <w:t>انتخاب متوالی رو به جل</w:t>
      </w:r>
      <w:r w:rsidR="00363AA9">
        <w:rPr>
          <w:rtl/>
          <w:lang w:bidi="ar-IQ"/>
        </w:rPr>
        <w:t>و</w:t>
      </w:r>
      <w:bookmarkEnd w:id="170"/>
    </w:p>
    <w:p w14:paraId="5491F5B3" w14:textId="3FFF8708" w:rsidR="00852B50" w:rsidRDefault="00964A92" w:rsidP="004260ED">
      <w:pPr>
        <w:jc w:val="both"/>
        <w:rPr>
          <w:rtl/>
          <w:lang w:bidi="ar-IQ"/>
        </w:rPr>
      </w:pPr>
      <w:r>
        <w:rPr>
          <w:rtl/>
          <w:lang w:bidi="ar-IQ"/>
        </w:rPr>
        <w:t>با کنار</w:t>
      </w:r>
      <w:r w:rsidR="004B63A0">
        <w:rPr>
          <w:rtl/>
          <w:lang w:bidi="ar-IQ"/>
        </w:rPr>
        <w:t xml:space="preserve"> </w:t>
      </w:r>
      <w:r>
        <w:rPr>
          <w:rtl/>
          <w:lang w:bidi="ar-IQ"/>
        </w:rPr>
        <w:t>هم قرار</w:t>
      </w:r>
      <w:r>
        <w:rPr>
          <w:rtl/>
          <w:lang w:bidi="ar-IQ"/>
        </w:rPr>
        <w:softHyphen/>
        <w:t xml:space="preserve">دادن تمام </w:t>
      </w:r>
      <w:r w:rsidR="00FA6E85">
        <w:rPr>
          <w:rtl/>
          <w:lang w:bidi="ar-IQ"/>
        </w:rPr>
        <w:t>7</w:t>
      </w:r>
      <w:r>
        <w:rPr>
          <w:rtl/>
          <w:lang w:bidi="ar-IQ"/>
        </w:rPr>
        <w:t xml:space="preserve"> ویژگی </w:t>
      </w:r>
      <w:r w:rsidR="00957962">
        <w:rPr>
          <w:rtl/>
          <w:lang w:bidi="ar-IQ"/>
        </w:rPr>
        <w:t xml:space="preserve">مشخص شده در جدول </w:t>
      </w:r>
      <w:r w:rsidR="00D36312">
        <w:rPr>
          <w:rtl/>
          <w:lang w:bidi="ar-IQ"/>
        </w:rPr>
        <w:t>3-1</w:t>
      </w:r>
      <w:r>
        <w:rPr>
          <w:rtl/>
          <w:lang w:bidi="ar-IQ"/>
        </w:rPr>
        <w:t xml:space="preserve"> یک فضای ویژگی به ابعاد (3014،</w:t>
      </w:r>
      <w:r w:rsidR="00F8723B">
        <w:rPr>
          <w:rtl/>
          <w:lang w:bidi="ar-IQ"/>
        </w:rPr>
        <w:t xml:space="preserve"> </w:t>
      </w:r>
      <w:r>
        <w:rPr>
          <w:rtl/>
          <w:lang w:bidi="ar-IQ"/>
        </w:rPr>
        <w:t>940) ایجاد شد.</w:t>
      </w:r>
      <w:r w:rsidR="00852B50">
        <w:rPr>
          <w:rtl/>
          <w:lang w:bidi="ar-IQ"/>
        </w:rPr>
        <w:t xml:space="preserve"> (3014 طول بردار ویژگی و 940 تعداد نمونه پپتیدها) </w:t>
      </w:r>
    </w:p>
    <w:p w14:paraId="78B34C10" w14:textId="3686F835" w:rsidR="005A2958" w:rsidRDefault="00852B50" w:rsidP="001D2C88">
      <w:pPr>
        <w:jc w:val="both"/>
        <w:rPr>
          <w:rFonts w:asciiTheme="minorHAnsi" w:hAnsiTheme="minorHAnsi"/>
          <w:rtl/>
          <w:lang w:bidi="ar-IQ"/>
        </w:rPr>
      </w:pPr>
      <w:r>
        <w:rPr>
          <w:rtl/>
          <w:lang w:bidi="ar-IQ"/>
        </w:rPr>
        <w:t xml:space="preserve">فضای ویژگی جدید به الگوریتم </w:t>
      </w:r>
      <w:r w:rsidRPr="005E4B76">
        <w:rPr>
          <w:rFonts w:asciiTheme="majorBidi" w:hAnsiTheme="majorBidi" w:cstheme="majorBidi"/>
          <w:lang w:bidi="ar-IQ"/>
        </w:rPr>
        <w:t>SFS</w:t>
      </w:r>
      <w:r>
        <w:rPr>
          <w:rFonts w:asciiTheme="minorHAnsi" w:hAnsiTheme="minorHAnsi"/>
          <w:rtl/>
          <w:lang w:bidi="ar-IQ"/>
        </w:rPr>
        <w:t xml:space="preserve"> داده شد و</w:t>
      </w:r>
      <w:r w:rsidR="00DD0801">
        <w:rPr>
          <w:rFonts w:asciiTheme="minorHAnsi" w:hAnsiTheme="minorHAnsi"/>
          <w:rtl/>
          <w:lang w:bidi="ar-IQ"/>
        </w:rPr>
        <w:t xml:space="preserve"> 3 دسته ویژگی</w:t>
      </w:r>
      <w:r>
        <w:rPr>
          <w:rFonts w:asciiTheme="minorHAnsi" w:hAnsiTheme="minorHAnsi"/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lang w:bidi="ar-IQ"/>
        </w:rPr>
        <w:t>SFS50</w:t>
      </w:r>
      <w:r w:rsidR="00645413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45413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A7409B">
        <w:rPr>
          <w:rtl/>
          <w:lang w:bidi="ar-IQ"/>
        </w:rPr>
        <w:t xml:space="preserve"> ساخته شد.</w:t>
      </w:r>
      <w:r w:rsidR="001D7C09">
        <w:rPr>
          <w:rtl/>
          <w:lang w:bidi="ar-IQ"/>
        </w:rPr>
        <w:t xml:space="preserve"> برای درک این موضوع که چه تعداد از </w:t>
      </w:r>
      <w:r w:rsidR="00FA6E85">
        <w:rPr>
          <w:rtl/>
          <w:lang w:bidi="ar-IQ"/>
        </w:rPr>
        <w:t>7</w:t>
      </w:r>
      <w:r w:rsidR="001D7C09">
        <w:rPr>
          <w:rtl/>
          <w:lang w:bidi="ar-IQ"/>
        </w:rPr>
        <w:t xml:space="preserve"> ویژگی در ویژگی</w:t>
      </w:r>
      <w:r w:rsidR="001D7C09">
        <w:rPr>
          <w:rtl/>
          <w:lang w:bidi="ar-IQ"/>
        </w:rPr>
        <w:softHyphen/>
        <w:t xml:space="preserve">های </w:t>
      </w:r>
      <w:r w:rsidR="008C4FDB">
        <w:rPr>
          <w:rFonts w:asciiTheme="majorBidi" w:hAnsiTheme="majorBidi" w:cstheme="majorBidi"/>
          <w:lang w:bidi="ar-IQ"/>
        </w:rPr>
        <w:t>SFS50</w:t>
      </w:r>
      <w:r w:rsidR="006338E9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6338E9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6338E9">
        <w:rPr>
          <w:rtl/>
          <w:lang w:bidi="ar-IQ"/>
        </w:rPr>
        <w:t xml:space="preserve"> </w:t>
      </w:r>
      <w:r w:rsidR="00F471F9">
        <w:rPr>
          <w:rtl/>
          <w:lang w:bidi="ar-IQ"/>
        </w:rPr>
        <w:t>مشارکت داشته</w:t>
      </w:r>
      <w:r w:rsidR="00F471F9">
        <w:rPr>
          <w:rtl/>
          <w:lang w:bidi="ar-IQ"/>
        </w:rPr>
        <w:softHyphen/>
        <w:t>اند، نمودار</w:t>
      </w:r>
      <w:r w:rsidR="00F471F9">
        <w:rPr>
          <w:rtl/>
          <w:lang w:bidi="ar-IQ"/>
        </w:rPr>
        <w:softHyphen/>
        <w:t>های زیر رسم شد</w:t>
      </w:r>
      <w:r w:rsidR="001269CB">
        <w:rPr>
          <w:rtl/>
          <w:lang w:bidi="ar-IQ"/>
        </w:rPr>
        <w:t xml:space="preserve">. با توجه به نتایج هر 3 دسته </w:t>
      </w:r>
      <w:r w:rsidR="008C4E92">
        <w:rPr>
          <w:rtl/>
          <w:lang w:bidi="ar-IQ"/>
        </w:rPr>
        <w:t>نمودار</w:t>
      </w:r>
      <w:r w:rsidR="001269CB">
        <w:rPr>
          <w:rtl/>
          <w:lang w:bidi="ar-IQ"/>
        </w:rPr>
        <w:t>، بیشترین ویژگی</w:t>
      </w:r>
      <w:r w:rsidR="001269CB">
        <w:rPr>
          <w:rtl/>
          <w:lang w:bidi="ar-IQ"/>
        </w:rPr>
        <w:softHyphen/>
        <w:t>های انتخاب شده، از</w:t>
      </w:r>
      <w:r w:rsidR="008C4E92">
        <w:rPr>
          <w:rtl/>
          <w:lang w:bidi="ar-IQ"/>
        </w:rPr>
        <w:t>2</w:t>
      </w:r>
      <w:r w:rsidR="001269CB">
        <w:rPr>
          <w:rtl/>
          <w:lang w:bidi="ar-IQ"/>
        </w:rPr>
        <w:t xml:space="preserve"> دسته ویژگی</w:t>
      </w:r>
      <w:r w:rsidR="00904F81">
        <w:rPr>
          <w:rtl/>
          <w:lang w:bidi="ar-IQ"/>
        </w:rPr>
        <w:t xml:space="preserve"> </w:t>
      </w:r>
      <w:r w:rsidR="00904F81" w:rsidRPr="00204ACE">
        <w:rPr>
          <w:rFonts w:asciiTheme="majorBidi" w:hAnsiTheme="majorBidi" w:cstheme="majorBidi"/>
          <w:lang w:bidi="ar-IQ"/>
        </w:rPr>
        <w:t>CKSAAP</w:t>
      </w:r>
      <w:r w:rsidR="00F466B9" w:rsidRPr="00204ACE">
        <w:rPr>
          <w:rFonts w:asciiTheme="majorBidi" w:hAnsiTheme="majorBidi" w:cstheme="majorBidi"/>
          <w:rtl/>
          <w:lang w:bidi="ar-IQ"/>
        </w:rPr>
        <w:softHyphen/>
      </w:r>
      <w:r w:rsidR="00904F81">
        <w:rPr>
          <w:rtl/>
          <w:lang w:bidi="ar-IQ"/>
        </w:rPr>
        <w:t xml:space="preserve"> </w:t>
      </w:r>
      <w:r w:rsidR="008C4E92">
        <w:rPr>
          <w:rtl/>
          <w:lang w:bidi="ar-IQ"/>
        </w:rPr>
        <w:t xml:space="preserve">و </w:t>
      </w:r>
      <w:proofErr w:type="spellStart"/>
      <w:r w:rsidR="008C4E92" w:rsidRPr="00204ACE">
        <w:rPr>
          <w:rFonts w:asciiTheme="majorBidi" w:hAnsiTheme="majorBidi" w:cstheme="majorBidi"/>
          <w:lang w:bidi="ar-IQ"/>
        </w:rPr>
        <w:t>KSCTriad</w:t>
      </w:r>
      <w:proofErr w:type="spellEnd"/>
      <w:r w:rsidR="008C4E92">
        <w:rPr>
          <w:rFonts w:asciiTheme="minorHAnsi" w:hAnsiTheme="minorHAnsi"/>
          <w:rtl/>
          <w:lang w:bidi="ar-IQ"/>
        </w:rPr>
        <w:t xml:space="preserve"> است.</w:t>
      </w:r>
    </w:p>
    <w:p w14:paraId="54A60D58" w14:textId="77777777" w:rsidR="001B719A" w:rsidRDefault="001B719A" w:rsidP="001B719A">
      <w:pPr>
        <w:keepNext/>
        <w:jc w:val="center"/>
        <w:rPr>
          <w:lang w:bidi="ar-IQ"/>
        </w:rPr>
      </w:pPr>
      <w:r w:rsidRPr="001B719A">
        <w:rPr>
          <w:noProof/>
          <w:rtl/>
          <w:lang w:bidi="ar-SA"/>
        </w:rPr>
        <w:lastRenderedPageBreak/>
        <w:drawing>
          <wp:inline distT="0" distB="0" distL="0" distR="0" wp14:anchorId="062271D2" wp14:editId="59B2743E">
            <wp:extent cx="4264465" cy="3200400"/>
            <wp:effectExtent l="0" t="0" r="3175" b="0"/>
            <wp:docPr id="150" name="Picture 1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8F228" w14:textId="0F3A3BA9" w:rsidR="00082EFC" w:rsidRPr="00082EFC" w:rsidRDefault="001B719A" w:rsidP="007A00E7">
      <w:pPr>
        <w:pStyle w:val="Caption"/>
        <w:rPr>
          <w:rtl/>
          <w:lang w:bidi="ar-IQ"/>
        </w:rPr>
      </w:pPr>
      <w:bookmarkStart w:id="171" w:name="_Toc93745962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1</w:t>
      </w:r>
      <w:r w:rsidR="00744160">
        <w:rPr>
          <w:rtl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D92EFB">
        <w:rPr>
          <w:noProof/>
          <w:rtl/>
          <w:lang w:bidi="ar-IQ"/>
        </w:rPr>
        <w:t xml:space="preserve"> نمودار 50 ویژگی انتخاب شده توسط انتخاب متوالی رو به جلو</w:t>
      </w:r>
      <w:bookmarkEnd w:id="171"/>
    </w:p>
    <w:p w14:paraId="685B6465" w14:textId="77777777" w:rsidR="004F1DE0" w:rsidRDefault="004F1DE0" w:rsidP="004F1DE0">
      <w:pPr>
        <w:keepNext/>
        <w:jc w:val="center"/>
        <w:rPr>
          <w:lang w:bidi="ar-IQ"/>
        </w:rPr>
      </w:pPr>
      <w:r w:rsidRPr="004F1DE0">
        <w:rPr>
          <w:noProof/>
          <w:rtl/>
          <w:lang w:bidi="ar-SA"/>
        </w:rPr>
        <w:drawing>
          <wp:inline distT="0" distB="0" distL="0" distR="0" wp14:anchorId="0840A9AA" wp14:editId="1441F0CD">
            <wp:extent cx="4264465" cy="3200400"/>
            <wp:effectExtent l="0" t="0" r="3175" b="0"/>
            <wp:docPr id="151" name="Picture 1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7009193" w14:textId="3818EB35" w:rsidR="00082EFC" w:rsidRDefault="004F1DE0" w:rsidP="007A00E7">
      <w:pPr>
        <w:pStyle w:val="Caption"/>
        <w:rPr>
          <w:lang w:bidi="ar-IQ"/>
        </w:rPr>
      </w:pPr>
      <w:bookmarkStart w:id="172" w:name="_Toc93745963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2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7A7286">
        <w:rPr>
          <w:rtl/>
          <w:lang w:bidi="ar-IQ"/>
        </w:rPr>
        <w:t xml:space="preserve">نمودار </w:t>
      </w:r>
      <w:r>
        <w:rPr>
          <w:rtl/>
          <w:lang w:bidi="ar-IQ"/>
        </w:rPr>
        <w:t>100</w:t>
      </w:r>
      <w:r w:rsidRPr="007A7286">
        <w:rPr>
          <w:rtl/>
          <w:lang w:bidi="ar-IQ"/>
        </w:rPr>
        <w:t xml:space="preserve"> ویژگی انتخاب شده توسط انتخاب متوالی رو به جلو</w:t>
      </w:r>
      <w:bookmarkEnd w:id="172"/>
    </w:p>
    <w:p w14:paraId="335713EE" w14:textId="77777777" w:rsidR="00BF6353" w:rsidRDefault="00BF6353" w:rsidP="00BF6353">
      <w:pPr>
        <w:keepNext/>
        <w:jc w:val="center"/>
        <w:rPr>
          <w:lang w:bidi="ar-IQ"/>
        </w:rPr>
      </w:pPr>
      <w:r w:rsidRPr="00BF6353">
        <w:rPr>
          <w:noProof/>
          <w:rtl/>
          <w:lang w:bidi="ar-SA"/>
        </w:rPr>
        <w:lastRenderedPageBreak/>
        <w:drawing>
          <wp:inline distT="0" distB="0" distL="0" distR="0" wp14:anchorId="52B165A7" wp14:editId="11926C1C">
            <wp:extent cx="4264465" cy="3200400"/>
            <wp:effectExtent l="0" t="0" r="3175" b="0"/>
            <wp:docPr id="152" name="Picture 1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4465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1B19C56" w14:textId="4E24C6E6" w:rsidR="00BF6353" w:rsidRDefault="00BF6353" w:rsidP="007A00E7">
      <w:pPr>
        <w:pStyle w:val="Caption"/>
        <w:rPr>
          <w:lang w:bidi="ar-IQ"/>
        </w:rPr>
      </w:pPr>
      <w:bookmarkStart w:id="173" w:name="_Toc93745964"/>
      <w:r>
        <w:rPr>
          <w:rtl/>
          <w:lang w:bidi="ar-IQ"/>
        </w:rPr>
        <w:t xml:space="preserve">شکل 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TYLEREF</w:instrText>
      </w:r>
      <w:r w:rsidR="00744160">
        <w:rPr>
          <w:rtl/>
          <w:lang w:bidi="ar-IQ"/>
        </w:rPr>
        <w:instrText xml:space="preserve"> 1 \</w:instrText>
      </w:r>
      <w:r w:rsidR="00744160">
        <w:rPr>
          <w:lang w:bidi="ar-IQ"/>
        </w:rPr>
        <w:instrText>s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744160">
        <w:rPr>
          <w:rtl/>
          <w:lang w:bidi="ar-IQ"/>
        </w:rPr>
        <w:fldChar w:fldCharType="end"/>
      </w:r>
      <w:r w:rsidR="00744160">
        <w:rPr>
          <w:rtl/>
          <w:lang w:bidi="ar-IQ"/>
        </w:rPr>
        <w:t>–</w:t>
      </w:r>
      <w:r w:rsidR="00744160">
        <w:rPr>
          <w:rtl/>
          <w:lang w:bidi="ar-IQ"/>
        </w:rPr>
        <w:fldChar w:fldCharType="begin"/>
      </w:r>
      <w:r w:rsidR="00744160">
        <w:rPr>
          <w:rtl/>
          <w:lang w:bidi="ar-IQ"/>
        </w:rPr>
        <w:instrText xml:space="preserve"> </w:instrText>
      </w:r>
      <w:r w:rsidR="00744160">
        <w:rPr>
          <w:lang w:bidi="ar-IQ"/>
        </w:rPr>
        <w:instrText>SEQ</w:instrText>
      </w:r>
      <w:r w:rsidR="00744160">
        <w:rPr>
          <w:rtl/>
          <w:lang w:bidi="ar-IQ"/>
        </w:rPr>
        <w:instrText xml:space="preserve"> شکل \* </w:instrText>
      </w:r>
      <w:r w:rsidR="00744160">
        <w:rPr>
          <w:lang w:bidi="ar-IQ"/>
        </w:rPr>
        <w:instrText>ARABIC \s 1</w:instrText>
      </w:r>
      <w:r w:rsidR="00744160">
        <w:rPr>
          <w:rtl/>
          <w:lang w:bidi="ar-IQ"/>
        </w:rPr>
        <w:instrText xml:space="preserve"> </w:instrText>
      </w:r>
      <w:r w:rsidR="00744160">
        <w:rPr>
          <w:rtl/>
          <w:lang w:bidi="ar-IQ"/>
        </w:rPr>
        <w:fldChar w:fldCharType="separate"/>
      </w:r>
      <w:r w:rsidR="008A2D4F">
        <w:rPr>
          <w:noProof/>
          <w:rtl/>
          <w:lang w:bidi="ar-IQ"/>
        </w:rPr>
        <w:t>3</w:t>
      </w:r>
      <w:r w:rsidR="00744160">
        <w:rPr>
          <w:rtl/>
          <w:lang w:bidi="ar-IQ"/>
        </w:rPr>
        <w:fldChar w:fldCharType="end"/>
      </w:r>
      <w:r>
        <w:rPr>
          <w:rtl/>
          <w:lang w:bidi="ar-IQ"/>
        </w:rPr>
        <w:t xml:space="preserve">: </w:t>
      </w:r>
      <w:r w:rsidRPr="00C7705D">
        <w:rPr>
          <w:rtl/>
          <w:lang w:bidi="ar-IQ"/>
        </w:rPr>
        <w:t xml:space="preserve">نمودار </w:t>
      </w:r>
      <w:r>
        <w:rPr>
          <w:rtl/>
          <w:lang w:bidi="ar-IQ"/>
        </w:rPr>
        <w:t>200</w:t>
      </w:r>
      <w:r w:rsidRPr="00C7705D">
        <w:rPr>
          <w:rtl/>
          <w:lang w:bidi="ar-IQ"/>
        </w:rPr>
        <w:t xml:space="preserve"> ویژگی انتخاب شده توسط انتخاب متوالی رو به جلو</w:t>
      </w:r>
      <w:bookmarkEnd w:id="173"/>
    </w:p>
    <w:p w14:paraId="1F055CC6" w14:textId="77777777" w:rsidR="005033E2" w:rsidRPr="005033E2" w:rsidRDefault="005033E2" w:rsidP="005033E2">
      <w:pPr>
        <w:rPr>
          <w:rtl/>
          <w:lang w:bidi="ar-IQ"/>
        </w:rPr>
      </w:pPr>
    </w:p>
    <w:p w14:paraId="0E31095D" w14:textId="02E55782" w:rsidR="004759FD" w:rsidRPr="00BA1E26" w:rsidRDefault="004759FD" w:rsidP="001615B3">
      <w:pPr>
        <w:pStyle w:val="Heading2"/>
        <w:rPr>
          <w:rFonts w:asciiTheme="minorHAnsi" w:hAnsiTheme="minorHAnsi"/>
          <w:lang w:bidi="ar-IQ"/>
        </w:rPr>
      </w:pPr>
      <w:bookmarkStart w:id="174" w:name="_Toc93745875"/>
      <w:r w:rsidRPr="00BA1E26">
        <w:rPr>
          <w:rtl/>
          <w:lang w:bidi="ar-IQ"/>
        </w:rPr>
        <w:t>نتایج بدست آمده ب</w:t>
      </w:r>
      <w:r w:rsidR="00025F2F" w:rsidRPr="00BA1E26">
        <w:rPr>
          <w:rtl/>
          <w:lang w:bidi="ar-IQ"/>
        </w:rPr>
        <w:t>ر روی 3</w:t>
      </w:r>
      <w:r w:rsidRPr="00BA1E26">
        <w:rPr>
          <w:rtl/>
          <w:lang w:bidi="ar-IQ"/>
        </w:rPr>
        <w:t xml:space="preserve"> مجموعه</w:t>
      </w:r>
      <w:r w:rsidR="00025F2F" w:rsidRPr="00BA1E26">
        <w:rPr>
          <w:rtl/>
          <w:lang w:bidi="ar-IQ"/>
        </w:rPr>
        <w:t xml:space="preserve"> داده</w:t>
      </w:r>
      <w:r w:rsidRPr="00BA1E26">
        <w:rPr>
          <w:rtl/>
          <w:lang w:bidi="ar-IQ"/>
        </w:rPr>
        <w:t xml:space="preserve"> </w:t>
      </w:r>
      <w:r w:rsidR="008C4FDB">
        <w:rPr>
          <w:rFonts w:asciiTheme="majorBidi" w:hAnsiTheme="majorBidi" w:cstheme="majorBidi"/>
          <w:sz w:val="26"/>
          <w:szCs w:val="26"/>
          <w:lang w:bidi="ar-IQ"/>
        </w:rPr>
        <w:t>SFS50</w:t>
      </w:r>
      <w:r w:rsidR="00322348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sz w:val="26"/>
          <w:szCs w:val="26"/>
          <w:lang w:bidi="ar-IQ"/>
        </w:rPr>
        <w:t>SFS100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322348" w:rsidRPr="00460839">
        <w:rPr>
          <w:rFonts w:asciiTheme="majorBidi" w:hAnsiTheme="majorBidi"/>
          <w:rtl/>
          <w:lang w:bidi="ar-IQ"/>
        </w:rPr>
        <w:t>و</w:t>
      </w:r>
      <w:r w:rsidR="00322348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sz w:val="26"/>
          <w:szCs w:val="26"/>
          <w:lang w:bidi="ar-IQ"/>
        </w:rPr>
        <w:t>SFS200</w:t>
      </w:r>
      <w:bookmarkEnd w:id="174"/>
    </w:p>
    <w:p w14:paraId="38D1FB2D" w14:textId="6A9DAFF5" w:rsidR="00377FBD" w:rsidRDefault="001E49A4" w:rsidP="00377FBD">
      <w:pPr>
        <w:jc w:val="both"/>
        <w:rPr>
          <w:rtl/>
          <w:lang w:bidi="ar-IQ"/>
        </w:rPr>
      </w:pPr>
      <w:r>
        <w:rPr>
          <w:rtl/>
          <w:lang w:bidi="ar-IQ"/>
        </w:rPr>
        <w:t>در ادامه نتایج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 xml:space="preserve">تصادفی بر روی 3 مجموعه داده </w:t>
      </w:r>
      <w:r w:rsidR="008C4FDB">
        <w:rPr>
          <w:rFonts w:asciiTheme="majorBidi" w:hAnsiTheme="majorBidi" w:cstheme="majorBidi"/>
          <w:lang w:bidi="ar-IQ"/>
        </w:rPr>
        <w:t>SFS50</w:t>
      </w:r>
      <w:r w:rsidR="002B3DCC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2B3DCC" w:rsidRPr="0091150E">
        <w:rPr>
          <w:rFonts w:asciiTheme="majorBidi" w:hAnsiTheme="majorBidi"/>
          <w:rtl/>
          <w:lang w:bidi="ar-IQ"/>
        </w:rPr>
        <w:t>و</w:t>
      </w:r>
      <w:r w:rsidR="002B3DCC">
        <w:rPr>
          <w:rFonts w:asciiTheme="majorBidi" w:hAnsiTheme="majorBidi" w:cstheme="majorBidi"/>
          <w:rtl/>
          <w:lang w:bidi="ar-IQ"/>
        </w:rPr>
        <w:t xml:space="preserve"> </w:t>
      </w:r>
      <w:r w:rsidR="00930A8C">
        <w:rPr>
          <w:rFonts w:asciiTheme="majorBidi" w:hAnsiTheme="majorBidi" w:cstheme="majorBidi"/>
          <w:lang w:bidi="ar-IQ"/>
        </w:rPr>
        <w:t>SFS200</w:t>
      </w:r>
      <w:r w:rsidR="002B3DCC">
        <w:rPr>
          <w:rtl/>
          <w:lang w:bidi="ar-IQ"/>
        </w:rPr>
        <w:t xml:space="preserve"> </w:t>
      </w:r>
      <w:r>
        <w:rPr>
          <w:rtl/>
          <w:lang w:bidi="ar-IQ"/>
        </w:rPr>
        <w:t>گزارش می</w:t>
      </w:r>
      <w:r>
        <w:rPr>
          <w:rtl/>
          <w:lang w:bidi="ar-IQ"/>
        </w:rPr>
        <w:softHyphen/>
        <w:t>شود.</w:t>
      </w:r>
    </w:p>
    <w:p w14:paraId="2B6CCCBA" w14:textId="72B48FDD" w:rsidR="001E49A4" w:rsidRDefault="001E49A4" w:rsidP="001E49A4">
      <w:pPr>
        <w:pStyle w:val="Heading3"/>
        <w:rPr>
          <w:rtl/>
          <w:lang w:bidi="ar-IQ"/>
        </w:rPr>
      </w:pPr>
      <w:bookmarkStart w:id="175" w:name="_Toc93745876"/>
      <w:r w:rsidRPr="00DC713E">
        <w:rPr>
          <w:rtl/>
          <w:lang w:bidi="ar-IQ"/>
        </w:rPr>
        <w:t xml:space="preserve">نتایج </w:t>
      </w:r>
      <w:r>
        <w:rPr>
          <w:rtl/>
          <w:lang w:bidi="ar-IQ"/>
        </w:rPr>
        <w:t>مربوط به طبقه</w:t>
      </w:r>
      <w:r>
        <w:rPr>
          <w:rtl/>
          <w:lang w:bidi="ar-IQ"/>
        </w:rPr>
        <w:softHyphen/>
        <w:t>بند جنگل</w:t>
      </w:r>
      <w:r>
        <w:rPr>
          <w:rtl/>
          <w:lang w:bidi="ar-IQ"/>
        </w:rPr>
        <w:softHyphen/>
        <w:t>تصادفی</w:t>
      </w:r>
      <w:bookmarkEnd w:id="175"/>
    </w:p>
    <w:p w14:paraId="56F209DA" w14:textId="3C80E4C1" w:rsidR="00886784" w:rsidRDefault="009324E8" w:rsidP="00CE4EA1">
      <w:pPr>
        <w:jc w:val="both"/>
        <w:rPr>
          <w:rtl/>
          <w:lang w:bidi="ar-IQ"/>
        </w:rPr>
      </w:pPr>
      <w:r>
        <w:rPr>
          <w:rtl/>
          <w:lang w:bidi="ar-IQ"/>
        </w:rPr>
        <w:t>نتایج بهترین مدل</w:t>
      </w:r>
      <w:r>
        <w:rPr>
          <w:rtl/>
          <w:lang w:bidi="ar-IQ"/>
        </w:rPr>
        <w:softHyphen/>
        <w:t xml:space="preserve">های </w:t>
      </w:r>
      <w:r>
        <w:rPr>
          <w:rFonts w:asciiTheme="minorHAnsi" w:hAnsiTheme="minorHAnsi"/>
          <w:rtl/>
          <w:lang w:bidi="ar-IQ"/>
        </w:rPr>
        <w:t>جنگل</w:t>
      </w:r>
      <w:r>
        <w:rPr>
          <w:rFonts w:asciiTheme="minorHAnsi" w:hAnsiTheme="minorHAnsi"/>
          <w:rtl/>
          <w:lang w:bidi="ar-IQ"/>
        </w:rPr>
        <w:softHyphen/>
        <w:t xml:space="preserve">تصادفی بر روی </w:t>
      </w:r>
      <w:r>
        <w:rPr>
          <w:rtl/>
          <w:lang w:bidi="ar-IQ"/>
        </w:rPr>
        <w:t>داده</w:t>
      </w:r>
      <w:r>
        <w:rPr>
          <w:rtl/>
          <w:lang w:bidi="ar-IQ"/>
        </w:rPr>
        <w:softHyphen/>
        <w:t xml:space="preserve">های </w:t>
      </w:r>
      <w:r w:rsidR="008C4FDB">
        <w:rPr>
          <w:rFonts w:asciiTheme="majorBidi" w:hAnsiTheme="majorBidi" w:cstheme="majorBidi"/>
          <w:lang w:bidi="ar-IQ"/>
        </w:rPr>
        <w:t>SFS50</w:t>
      </w:r>
      <w:r w:rsidR="0031495B">
        <w:rPr>
          <w:rFonts w:asciiTheme="majorBidi" w:hAnsiTheme="majorBidi" w:cstheme="majorBidi"/>
          <w:rtl/>
          <w:lang w:bidi="ar-IQ"/>
        </w:rPr>
        <w:t xml:space="preserve">، </w:t>
      </w:r>
      <w:r w:rsidR="00930A8C">
        <w:rPr>
          <w:rFonts w:asciiTheme="majorBidi" w:hAnsiTheme="majorBidi" w:cstheme="majorBidi"/>
          <w:lang w:bidi="ar-IQ"/>
        </w:rPr>
        <w:t>SFS100</w:t>
      </w:r>
      <w:r w:rsidR="0031495B">
        <w:rPr>
          <w:rFonts w:asciiTheme="majorBidi" w:hAnsiTheme="majorBidi" w:cstheme="majorBidi"/>
          <w:rtl/>
          <w:lang w:bidi="ar-IQ"/>
        </w:rPr>
        <w:t xml:space="preserve"> و </w:t>
      </w:r>
      <w:r w:rsidR="00930A8C">
        <w:rPr>
          <w:rFonts w:asciiTheme="majorBidi" w:hAnsiTheme="majorBidi" w:cstheme="majorBidi"/>
          <w:lang w:bidi="ar-IQ"/>
        </w:rPr>
        <w:t>SFS200</w:t>
      </w:r>
      <w:r w:rsidR="0031495B">
        <w:rPr>
          <w:rtl/>
          <w:lang w:bidi="ar-IQ"/>
        </w:rPr>
        <w:t xml:space="preserve"> </w:t>
      </w:r>
      <w:r>
        <w:rPr>
          <w:rtl/>
          <w:lang w:bidi="ar-IQ"/>
        </w:rPr>
        <w:t>در مرحله تنظیم پارامتر</w:t>
      </w:r>
      <w:r>
        <w:rPr>
          <w:rtl/>
          <w:lang w:bidi="ar-IQ"/>
        </w:rPr>
        <w:softHyphen/>
        <w:t>های تنظیمی و تست مستقل در جدول زیر گزارش می</w:t>
      </w:r>
      <w:r>
        <w:rPr>
          <w:rtl/>
          <w:lang w:bidi="ar-IQ"/>
        </w:rPr>
        <w:softHyphen/>
        <w:t>شود.</w:t>
      </w:r>
    </w:p>
    <w:p w14:paraId="77F77025" w14:textId="48BE5FF9" w:rsidR="002223B8" w:rsidRPr="00B85D9D" w:rsidRDefault="002223B8" w:rsidP="00B91EC8">
      <w:pPr>
        <w:pStyle w:val="Caption"/>
        <w:rPr>
          <w:rFonts w:asciiTheme="minorHAnsi" w:hAnsiTheme="minorHAnsi"/>
          <w:lang w:bidi="ar-IQ"/>
        </w:rPr>
      </w:pPr>
      <w:bookmarkStart w:id="176" w:name="_Toc93746083"/>
      <w:r>
        <w:rPr>
          <w:rtl/>
          <w:lang w:bidi="ar-IQ"/>
        </w:rPr>
        <w:lastRenderedPageBreak/>
        <w:t xml:space="preserve">جدول 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TYLEREF 1 \s </w:instrText>
      </w:r>
      <w:r w:rsidR="0098053E">
        <w:rPr>
          <w:lang w:bidi="ar-IQ"/>
        </w:rPr>
        <w:fldChar w:fldCharType="separate"/>
      </w:r>
      <w:r w:rsidR="008A2D4F">
        <w:rPr>
          <w:noProof/>
          <w:rtl/>
          <w:lang w:bidi="ar-IQ"/>
        </w:rPr>
        <w:t>‏3</w:t>
      </w:r>
      <w:r w:rsidR="0098053E">
        <w:rPr>
          <w:noProof/>
          <w:lang w:bidi="ar-IQ"/>
        </w:rPr>
        <w:fldChar w:fldCharType="end"/>
      </w:r>
      <w:r w:rsidR="004C7716">
        <w:rPr>
          <w:rFonts w:ascii="Arial" w:hAnsi="Arial" w:cs="Arial"/>
          <w:rtl/>
          <w:lang w:bidi="ar-IQ"/>
        </w:rPr>
        <w:t>–</w:t>
      </w:r>
      <w:r w:rsidR="0098053E">
        <w:rPr>
          <w:lang w:bidi="ar-IQ"/>
        </w:rPr>
        <w:fldChar w:fldCharType="begin"/>
      </w:r>
      <w:r w:rsidR="0098053E">
        <w:rPr>
          <w:lang w:bidi="ar-IQ"/>
        </w:rPr>
        <w:instrText xml:space="preserve"> SEQ </w:instrText>
      </w:r>
      <w:r w:rsidR="0098053E">
        <w:rPr>
          <w:rtl/>
          <w:lang w:bidi="ar-IQ"/>
        </w:rPr>
        <w:instrText>جدول</w:instrText>
      </w:r>
      <w:r w:rsidR="0098053E">
        <w:rPr>
          <w:lang w:bidi="ar-IQ"/>
        </w:rPr>
        <w:instrText xml:space="preserve"> \* ARABIC \s 1 </w:instrText>
      </w:r>
      <w:r w:rsidR="0098053E">
        <w:rPr>
          <w:lang w:bidi="ar-IQ"/>
        </w:rPr>
        <w:fldChar w:fldCharType="separate"/>
      </w:r>
      <w:r w:rsidR="008A2D4F">
        <w:rPr>
          <w:noProof/>
          <w:lang w:bidi="ar-IQ"/>
        </w:rPr>
        <w:t>7</w:t>
      </w:r>
      <w:r w:rsidR="0098053E">
        <w:rPr>
          <w:noProof/>
          <w:lang w:bidi="ar-IQ"/>
        </w:rPr>
        <w:fldChar w:fldCharType="end"/>
      </w:r>
      <w:r>
        <w:rPr>
          <w:noProof/>
          <w:rtl/>
          <w:lang w:bidi="ar-IQ"/>
        </w:rPr>
        <w:t xml:space="preserve">: </w:t>
      </w:r>
      <w:r w:rsidRPr="00B85D9D">
        <w:rPr>
          <w:noProof/>
          <w:rtl/>
          <w:lang w:bidi="ar-IQ"/>
        </w:rPr>
        <w:t xml:space="preserve">نتایج </w:t>
      </w:r>
      <w:r w:rsidR="00B85D9D" w:rsidRPr="00B85D9D">
        <w:rPr>
          <w:rFonts w:hint="cs"/>
          <w:noProof/>
          <w:rtl/>
        </w:rPr>
        <w:t>بهترین</w:t>
      </w:r>
      <w:r w:rsidR="00B91EC8">
        <w:rPr>
          <w:rFonts w:hint="cs"/>
          <w:noProof/>
          <w:rtl/>
        </w:rPr>
        <w:t xml:space="preserve"> مدل</w:t>
      </w:r>
      <w:r w:rsidR="00B85D9D" w:rsidRPr="00B85D9D">
        <w:rPr>
          <w:rFonts w:hint="cs"/>
          <w:noProof/>
          <w:rtl/>
        </w:rPr>
        <w:t xml:space="preserve"> جنگل</w:t>
      </w:r>
      <w:r w:rsidRPr="00B85D9D">
        <w:rPr>
          <w:noProof/>
          <w:rtl/>
          <w:lang w:bidi="ar-IQ"/>
        </w:rPr>
        <w:softHyphen/>
        <w:t xml:space="preserve">تصادفی بر روی </w:t>
      </w:r>
      <w:r w:rsidR="00B91EC8">
        <w:rPr>
          <w:rFonts w:hint="cs"/>
          <w:noProof/>
          <w:rtl/>
          <w:lang w:bidi="ar-IQ"/>
        </w:rPr>
        <w:t>داده</w:t>
      </w:r>
      <w:r w:rsidR="00B91EC8">
        <w:rPr>
          <w:noProof/>
          <w:rtl/>
          <w:lang w:bidi="ar-IQ"/>
        </w:rPr>
        <w:softHyphen/>
      </w:r>
      <w:r w:rsidR="00B85D9D" w:rsidRPr="00B85D9D">
        <w:rPr>
          <w:rFonts w:hint="cs"/>
          <w:noProof/>
          <w:rtl/>
          <w:lang w:bidi="ar-IQ"/>
        </w:rPr>
        <w:t>های</w:t>
      </w:r>
      <w:r w:rsidRPr="00B85D9D">
        <w:rPr>
          <w:noProof/>
          <w:rtl/>
          <w:lang w:bidi="ar-IQ"/>
        </w:rPr>
        <w:t xml:space="preserve"> بدست آمده از</w:t>
      </w:r>
      <w:r w:rsidR="000D1C90" w:rsidRPr="00B85D9D">
        <w:rPr>
          <w:noProof/>
          <w:rtl/>
          <w:lang w:bidi="ar-IQ"/>
        </w:rPr>
        <w:t xml:space="preserve"> الگوریتم </w:t>
      </w:r>
      <w:r w:rsidR="000D1C90" w:rsidRPr="00B85D9D">
        <w:rPr>
          <w:rFonts w:asciiTheme="majorBidi" w:hAnsiTheme="majorBidi"/>
          <w:noProof/>
          <w:lang w:bidi="ar-IQ"/>
        </w:rPr>
        <w:t>SFS</w:t>
      </w:r>
      <w:bookmarkEnd w:id="176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FF7634">
        <w:trPr>
          <w:trHeight w:val="1079"/>
          <w:jc w:val="center"/>
        </w:trPr>
        <w:tc>
          <w:tcPr>
            <w:tcW w:w="1896" w:type="dxa"/>
          </w:tcPr>
          <w:p w14:paraId="224706B2" w14:textId="77777777" w:rsidR="001C6759" w:rsidRPr="00044CB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08608027" w14:textId="206C1456" w:rsidR="00044CB4" w:rsidRPr="00044CB4" w:rsidRDefault="00044CB4" w:rsidP="00044CB4">
            <w:pPr>
              <w:rPr>
                <w:rFonts w:asciiTheme="minorHAnsi" w:hAnsiTheme="minorHAnsi"/>
                <w:b/>
                <w:bCs/>
                <w:sz w:val="24"/>
                <w:szCs w:val="24"/>
                <w:lang w:bidi="ar-IQ"/>
              </w:rPr>
            </w:pPr>
          </w:p>
          <w:p w14:paraId="19D8A4D9" w14:textId="42F33C63" w:rsidR="001C6759" w:rsidRPr="00044CB4" w:rsidRDefault="001C6759" w:rsidP="00626651">
            <w:pPr>
              <w:jc w:val="center"/>
              <w:rPr>
                <w:b/>
                <w:bCs/>
                <w:sz w:val="24"/>
                <w:szCs w:val="24"/>
                <w:rtl/>
                <w:lang w:bidi="ar-IQ"/>
              </w:rPr>
            </w:pPr>
            <w:r w:rsidRPr="00044CB4">
              <w:rPr>
                <w:rFonts w:asciiTheme="minorHAnsi" w:hAnsiTheme="minorHAnsi"/>
                <w:b/>
                <w:bCs/>
                <w:sz w:val="24"/>
                <w:szCs w:val="24"/>
                <w:rtl/>
                <w:lang w:bidi="ar-IQ"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48001003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معیار</w:t>
            </w:r>
          </w:p>
          <w:p w14:paraId="45730FBE" w14:textId="1E4CA024" w:rsidR="001C6759" w:rsidRPr="005D08A4" w:rsidRDefault="001C6759" w:rsidP="00626651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  <w:lang w:bidi="ar-IQ"/>
              </w:rPr>
              <w:t xml:space="preserve"> </w:t>
            </w:r>
            <w:proofErr w:type="spellStart"/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roc_auc</w:t>
            </w:r>
            <w:proofErr w:type="spellEnd"/>
          </w:p>
          <w:p w14:paraId="6A2FBEE4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 xml:space="preserve">(بهترین مدل در </w:t>
            </w: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5BB9988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صحت</w:t>
            </w:r>
          </w:p>
          <w:p w14:paraId="7A1E9E0E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0CF4207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دقت</w:t>
            </w:r>
          </w:p>
          <w:p w14:paraId="0C8DDC35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lang w:bidi="ar-IQ"/>
              </w:rPr>
            </w:pPr>
          </w:p>
          <w:p w14:paraId="3EB6D19F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حساسیت</w:t>
            </w:r>
          </w:p>
          <w:p w14:paraId="0694901D" w14:textId="77777777" w:rsidR="001C6759" w:rsidRPr="006822C4" w:rsidRDefault="001C6759" w:rsidP="00626651">
            <w:pPr>
              <w:jc w:val="center"/>
              <w:rPr>
                <w:b/>
                <w:bCs/>
                <w:sz w:val="19"/>
                <w:szCs w:val="19"/>
                <w:rtl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</w:p>
          <w:p w14:paraId="4309B918" w14:textId="0A53AEAC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rFonts w:asciiTheme="minorHAnsi" w:hAnsiTheme="minorHAnsi"/>
                <w:b/>
                <w:bCs/>
                <w:sz w:val="19"/>
                <w:szCs w:val="19"/>
                <w:rtl/>
                <w:lang w:bidi="ar-IQ"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lang w:bidi="ar-IQ"/>
              </w:rPr>
              <w:t>1</w:t>
            </w:r>
          </w:p>
          <w:p w14:paraId="670EB438" w14:textId="77777777" w:rsidR="001C6759" w:rsidRPr="006822C4" w:rsidRDefault="001C6759" w:rsidP="00626651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lang w:bidi="ar-IQ"/>
              </w:rPr>
            </w:pPr>
            <w:r w:rsidRPr="006822C4">
              <w:rPr>
                <w:b/>
                <w:bCs/>
                <w:sz w:val="19"/>
                <w:szCs w:val="19"/>
                <w:rtl/>
                <w:lang w:bidi="ar-IQ"/>
              </w:rPr>
              <w:t>(تست مستقل)</w:t>
            </w:r>
          </w:p>
        </w:tc>
      </w:tr>
      <w:tr w:rsidR="001C6759" w14:paraId="154209D9" w14:textId="77777777" w:rsidTr="00FF7634">
        <w:trPr>
          <w:jc w:val="center"/>
        </w:trPr>
        <w:tc>
          <w:tcPr>
            <w:tcW w:w="1896" w:type="dxa"/>
          </w:tcPr>
          <w:p w14:paraId="2D3796AD" w14:textId="1E38B8F7" w:rsidR="001C6759" w:rsidRPr="00044CB4" w:rsidRDefault="008C4FDB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50</w:t>
            </w:r>
          </w:p>
        </w:tc>
        <w:tc>
          <w:tcPr>
            <w:tcW w:w="1208" w:type="dxa"/>
            <w:shd w:val="clear" w:color="auto" w:fill="FFFF00"/>
          </w:tcPr>
          <w:p w14:paraId="489C2BA9" w14:textId="4E839D7A" w:rsidR="001C6759" w:rsidRPr="00044CB4" w:rsidRDefault="00E2601A" w:rsidP="00E2601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2A43D0CE" w14:textId="2470E494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06AE4395" w14:textId="3A34E503" w:rsidR="001C6759" w:rsidRPr="00044CB4" w:rsidRDefault="00102D98" w:rsidP="00102D98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4" w:type="dxa"/>
          </w:tcPr>
          <w:p w14:paraId="66636F50" w14:textId="363AFD62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31" w:type="dxa"/>
          </w:tcPr>
          <w:p w14:paraId="0FB23525" w14:textId="32937508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  <w:tc>
          <w:tcPr>
            <w:tcW w:w="1105" w:type="dxa"/>
          </w:tcPr>
          <w:p w14:paraId="42AD8131" w14:textId="3E305ACD" w:rsidR="001C6759" w:rsidRPr="00044CB4" w:rsidRDefault="008C67AA" w:rsidP="008C67A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3</w:t>
            </w:r>
          </w:p>
        </w:tc>
      </w:tr>
      <w:tr w:rsidR="001C6759" w14:paraId="4147BA6F" w14:textId="77777777" w:rsidTr="00FF7634">
        <w:trPr>
          <w:jc w:val="center"/>
        </w:trPr>
        <w:tc>
          <w:tcPr>
            <w:tcW w:w="1896" w:type="dxa"/>
          </w:tcPr>
          <w:p w14:paraId="21808387" w14:textId="78F305D3" w:rsidR="001C6759" w:rsidRPr="00044CB4" w:rsidRDefault="00930A8C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100</w:t>
            </w:r>
          </w:p>
        </w:tc>
        <w:tc>
          <w:tcPr>
            <w:tcW w:w="1208" w:type="dxa"/>
            <w:shd w:val="clear" w:color="auto" w:fill="FFFF00"/>
          </w:tcPr>
          <w:p w14:paraId="5A42A6A3" w14:textId="741ADD5B" w:rsidR="001C6759" w:rsidRPr="00044CB4" w:rsidRDefault="001947ED" w:rsidP="001947E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49FF97D3" w14:textId="77E7BACC" w:rsidR="001C6759" w:rsidRPr="00044CB4" w:rsidRDefault="00CA73D3" w:rsidP="00CA73D3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6D7066F8" w14:textId="0C256622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0C2B38D3" w14:textId="789410B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12FAC86" w14:textId="29BBFA9A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4CFA8185" w14:textId="37CD9CBF" w:rsidR="001C6759" w:rsidRPr="00044CB4" w:rsidRDefault="00EA542D" w:rsidP="00EA542D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  <w:tr w:rsidR="001C6759" w14:paraId="01D09426" w14:textId="77777777" w:rsidTr="00FF7634">
        <w:trPr>
          <w:jc w:val="center"/>
        </w:trPr>
        <w:tc>
          <w:tcPr>
            <w:tcW w:w="1896" w:type="dxa"/>
          </w:tcPr>
          <w:p w14:paraId="77C81C79" w14:textId="6FECB0C9" w:rsidR="001C6759" w:rsidRPr="00044CB4" w:rsidRDefault="00930A8C" w:rsidP="00B615FD">
            <w:pPr>
              <w:jc w:val="center"/>
              <w:rPr>
                <w:rFonts w:asciiTheme="majorBidi" w:hAnsiTheme="majorBidi" w:cstheme="majorBidi"/>
                <w:b/>
                <w:bCs/>
                <w:sz w:val="22"/>
                <w:szCs w:val="22"/>
                <w:rtl/>
                <w:lang w:bidi="ar-IQ"/>
              </w:rPr>
            </w:pPr>
            <w:r>
              <w:rPr>
                <w:rFonts w:asciiTheme="majorBidi" w:hAnsiTheme="majorBidi" w:cstheme="majorBidi"/>
                <w:b/>
                <w:bCs/>
                <w:sz w:val="22"/>
                <w:szCs w:val="22"/>
                <w:lang w:bidi="ar-IQ"/>
              </w:rPr>
              <w:t>SFS200</w:t>
            </w:r>
          </w:p>
        </w:tc>
        <w:tc>
          <w:tcPr>
            <w:tcW w:w="1208" w:type="dxa"/>
            <w:shd w:val="clear" w:color="auto" w:fill="FFFF00"/>
          </w:tcPr>
          <w:p w14:paraId="52F93A3A" w14:textId="045B1544" w:rsidR="001C6759" w:rsidRPr="00044CB4" w:rsidRDefault="006B52CA" w:rsidP="006B52CA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2</w:t>
            </w:r>
          </w:p>
        </w:tc>
        <w:tc>
          <w:tcPr>
            <w:tcW w:w="1279" w:type="dxa"/>
          </w:tcPr>
          <w:p w14:paraId="3E3BAF0B" w14:textId="382AEB41" w:rsidR="001C6759" w:rsidRPr="00044CB4" w:rsidRDefault="00EF2E3C" w:rsidP="00EF2E3C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89</w:t>
            </w:r>
          </w:p>
        </w:tc>
        <w:tc>
          <w:tcPr>
            <w:tcW w:w="1104" w:type="dxa"/>
          </w:tcPr>
          <w:p w14:paraId="12B70906" w14:textId="4FB98C90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4" w:type="dxa"/>
          </w:tcPr>
          <w:p w14:paraId="12E1DE5C" w14:textId="3072B5C7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31" w:type="dxa"/>
          </w:tcPr>
          <w:p w14:paraId="7E1C2538" w14:textId="7E755311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  <w:tc>
          <w:tcPr>
            <w:tcW w:w="1105" w:type="dxa"/>
          </w:tcPr>
          <w:p w14:paraId="18CCBF38" w14:textId="31DC4BAF" w:rsidR="001C6759" w:rsidRPr="00044CB4" w:rsidRDefault="008A1199" w:rsidP="008A1199">
            <w:pPr>
              <w:jc w:val="center"/>
              <w:rPr>
                <w:sz w:val="24"/>
                <w:szCs w:val="24"/>
                <w:rtl/>
                <w:lang w:bidi="ar-IQ"/>
              </w:rPr>
            </w:pPr>
            <w:r w:rsidRPr="00044CB4">
              <w:rPr>
                <w:sz w:val="24"/>
                <w:szCs w:val="24"/>
                <w:rtl/>
                <w:lang w:bidi="ar-IQ"/>
              </w:rPr>
              <w:t>0</w:t>
            </w:r>
            <w:r w:rsidRPr="00044CB4">
              <w:rPr>
                <w:sz w:val="24"/>
                <w:szCs w:val="24"/>
                <w:lang w:bidi="ar-IQ"/>
              </w:rPr>
              <w:t>.</w:t>
            </w:r>
            <w:r w:rsidRPr="00044CB4">
              <w:rPr>
                <w:sz w:val="24"/>
                <w:szCs w:val="24"/>
                <w:rtl/>
                <w:lang w:bidi="ar-IQ"/>
              </w:rPr>
              <w:t>74</w:t>
            </w:r>
          </w:p>
        </w:tc>
      </w:tr>
    </w:tbl>
    <w:p w14:paraId="0BC8253C" w14:textId="3BACC1C0" w:rsidR="007D1110" w:rsidRPr="00D55BCC" w:rsidRDefault="007D1110" w:rsidP="00831949">
      <w:pPr>
        <w:rPr>
          <w:rFonts w:asciiTheme="minorHAnsi" w:hAnsiTheme="minorHAnsi"/>
          <w:lang w:bidi="ar-IQ"/>
        </w:rPr>
      </w:pPr>
    </w:p>
    <w:p w14:paraId="6D91BB63" w14:textId="0ACEC09A" w:rsidR="004808E5" w:rsidRDefault="004808E5" w:rsidP="00831949">
      <w:pPr>
        <w:rPr>
          <w:rtl/>
          <w:lang w:bidi="ar-IQ"/>
        </w:rPr>
      </w:pPr>
    </w:p>
    <w:p w14:paraId="38BF7C55" w14:textId="25119F0C" w:rsidR="004808E5" w:rsidRDefault="004808E5" w:rsidP="00831949">
      <w:pPr>
        <w:rPr>
          <w:rtl/>
          <w:lang w:bidi="ar-IQ"/>
        </w:rPr>
      </w:pPr>
    </w:p>
    <w:p w14:paraId="300F64DB" w14:textId="2A68F5D6" w:rsidR="004808E5" w:rsidRDefault="004808E5" w:rsidP="00831949">
      <w:pPr>
        <w:rPr>
          <w:rtl/>
          <w:lang w:bidi="ar-IQ"/>
        </w:rPr>
      </w:pPr>
    </w:p>
    <w:p w14:paraId="17ABEB16" w14:textId="30FAFDA0" w:rsidR="004808E5" w:rsidRDefault="004808E5" w:rsidP="00831949">
      <w:pPr>
        <w:rPr>
          <w:rtl/>
          <w:lang w:bidi="ar-IQ"/>
        </w:rPr>
      </w:pPr>
    </w:p>
    <w:p w14:paraId="27E0AE48" w14:textId="76BFB4E0" w:rsidR="00E376E0" w:rsidRDefault="00E376E0" w:rsidP="00831949">
      <w:pPr>
        <w:rPr>
          <w:rtl/>
          <w:lang w:bidi="ar-IQ"/>
        </w:rPr>
      </w:pPr>
    </w:p>
    <w:p w14:paraId="0B7A03FD" w14:textId="37484872" w:rsidR="00F66E1F" w:rsidRDefault="00F66E1F" w:rsidP="00831949">
      <w:pPr>
        <w:rPr>
          <w:lang w:bidi="ar-IQ"/>
        </w:rPr>
      </w:pPr>
    </w:p>
    <w:p w14:paraId="63A62507" w14:textId="77E75FFF" w:rsidR="004877F5" w:rsidRDefault="004877F5" w:rsidP="00831949">
      <w:pPr>
        <w:rPr>
          <w:lang w:bidi="ar-IQ"/>
        </w:rPr>
      </w:pPr>
    </w:p>
    <w:p w14:paraId="16018959" w14:textId="2361C0E1" w:rsidR="004877F5" w:rsidRDefault="004877F5" w:rsidP="00831949">
      <w:pPr>
        <w:rPr>
          <w:lang w:bidi="ar-IQ"/>
        </w:rPr>
      </w:pPr>
    </w:p>
    <w:p w14:paraId="170E9E82" w14:textId="77777777" w:rsidR="00BE5613" w:rsidRDefault="00BE5613" w:rsidP="00831949">
      <w:pPr>
        <w:rPr>
          <w:lang w:bidi="ar-IQ"/>
        </w:rPr>
      </w:pPr>
    </w:p>
    <w:p w14:paraId="20A258A4" w14:textId="19CA8D2E" w:rsidR="004877F5" w:rsidRDefault="004877F5" w:rsidP="00831949">
      <w:pPr>
        <w:rPr>
          <w:lang w:bidi="ar-IQ"/>
        </w:rPr>
      </w:pPr>
    </w:p>
    <w:p w14:paraId="36E06438" w14:textId="205B8496" w:rsidR="00B5490D" w:rsidRDefault="00B5490D" w:rsidP="00831949">
      <w:pPr>
        <w:rPr>
          <w:lang w:bidi="ar-IQ"/>
        </w:rPr>
      </w:pPr>
    </w:p>
    <w:p w14:paraId="71FA3D3D" w14:textId="62050344" w:rsidR="00B5490D" w:rsidRPr="008A2D4F" w:rsidRDefault="00B5490D" w:rsidP="00831949">
      <w:pPr>
        <w:rPr>
          <w:rFonts w:asciiTheme="minorHAnsi" w:hAnsiTheme="minorHAnsi"/>
          <w:lang w:bidi="ar-IQ"/>
        </w:rPr>
      </w:pPr>
    </w:p>
    <w:p w14:paraId="755B34A5" w14:textId="109FDBB4" w:rsidR="00B5490D" w:rsidRDefault="00B5490D" w:rsidP="00831949">
      <w:pPr>
        <w:rPr>
          <w:lang w:bidi="ar-IQ"/>
        </w:rPr>
      </w:pPr>
    </w:p>
    <w:p w14:paraId="5FBC34F9" w14:textId="528D58A9" w:rsidR="00B5490D" w:rsidRDefault="00B5490D" w:rsidP="00831949">
      <w:pPr>
        <w:rPr>
          <w:rtl/>
          <w:lang w:bidi="ar-IQ"/>
        </w:rPr>
      </w:pPr>
    </w:p>
    <w:p w14:paraId="138F3AF7" w14:textId="77777777" w:rsidR="00684F87" w:rsidRDefault="00684F87" w:rsidP="00831949">
      <w:pPr>
        <w:rPr>
          <w:lang w:bidi="ar-IQ"/>
        </w:rPr>
      </w:pPr>
    </w:p>
    <w:p w14:paraId="5A24516A" w14:textId="708375BB" w:rsidR="00F729FF" w:rsidRDefault="00F729FF" w:rsidP="00447348">
      <w:pPr>
        <w:pStyle w:val="Heading1"/>
        <w:rPr>
          <w:rtl/>
          <w:lang w:bidi="ar-IQ"/>
        </w:rPr>
      </w:pPr>
      <w:bookmarkStart w:id="177" w:name="_Toc82546101"/>
      <w:bookmarkStart w:id="178" w:name="_Toc82905601"/>
      <w:bookmarkStart w:id="179" w:name="_Toc93745877"/>
      <w:r>
        <w:rPr>
          <w:rtl/>
          <w:lang w:bidi="ar-IQ"/>
        </w:rPr>
        <w:t>فصل چهارم: بحث و پیشنهادات</w:t>
      </w:r>
      <w:bookmarkEnd w:id="177"/>
      <w:bookmarkEnd w:id="178"/>
      <w:bookmarkEnd w:id="179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tl/>
        </w:rPr>
      </w:pPr>
    </w:p>
    <w:p w14:paraId="7D7C59FB" w14:textId="0BC57586" w:rsidR="00647B74" w:rsidRPr="00E6558C" w:rsidRDefault="00941787" w:rsidP="0052204D">
      <w:pPr>
        <w:jc w:val="both"/>
        <w:rPr>
          <w:rFonts w:asciiTheme="minorHAnsi" w:hAnsiTheme="minorHAnsi"/>
          <w:rtl/>
        </w:rPr>
      </w:pPr>
      <w:r w:rsidRPr="0052204D">
        <w:rPr>
          <w:rtl/>
        </w:rPr>
        <w:t>با توجه به نتا</w:t>
      </w:r>
      <w:r w:rsidRPr="0052204D">
        <w:rPr>
          <w:rFonts w:hint="cs"/>
          <w:rtl/>
        </w:rPr>
        <w:t>ی</w:t>
      </w:r>
      <w:r w:rsidR="00D90659" w:rsidRPr="0052204D">
        <w:rPr>
          <w:rFonts w:hint="cs"/>
          <w:rtl/>
        </w:rPr>
        <w:t>ج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ها در فصل 3، مشخص است که استفاده از رو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حاسباتی برای مسئله پیش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ینی پپتی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ضد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سرطانی روش مناسبی است، زیرا نتایج بدست آمد</w:t>
      </w:r>
      <w:r w:rsidR="00526981" w:rsidRPr="0052204D">
        <w:rPr>
          <w:rFonts w:hint="cs"/>
          <w:rtl/>
        </w:rPr>
        <w:t>ه</w:t>
      </w:r>
      <w:r w:rsidR="00D90659" w:rsidRPr="0052204D">
        <w:rPr>
          <w:rFonts w:hint="cs"/>
          <w:rtl/>
        </w:rPr>
        <w:t xml:space="preserve"> توسط هر 2 طبق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بند جنگل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تصادفی و ماشین بردار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پشتیبان با ترکیب ویژگی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های مختلف و حتی استفاده از یک ویژگی به تنهایی همگی درصد</w:t>
      </w:r>
      <w:r w:rsidR="00587F3D" w:rsidRPr="0052204D">
        <w:rPr>
          <w:rFonts w:hint="cs"/>
          <w:rtl/>
        </w:rPr>
        <w:t xml:space="preserve"> صحت</w:t>
      </w:r>
      <w:r w:rsidR="00D90659" w:rsidRPr="0052204D">
        <w:rPr>
          <w:rFonts w:hint="cs"/>
          <w:rtl/>
        </w:rPr>
        <w:t xml:space="preserve"> بالا</w:t>
      </w:r>
      <w:r w:rsidR="00587F3D" w:rsidRPr="0052204D">
        <w:rPr>
          <w:rFonts w:hint="cs"/>
          <w:rtl/>
        </w:rPr>
        <w:t>ت</w:t>
      </w:r>
      <w:r w:rsidR="007A17B3" w:rsidRPr="0052204D">
        <w:rPr>
          <w:rFonts w:hint="cs"/>
          <w:rtl/>
        </w:rPr>
        <w:t>ر از</w:t>
      </w:r>
      <w:r w:rsidR="00D90659" w:rsidRPr="0052204D">
        <w:rPr>
          <w:rFonts w:hint="cs"/>
          <w:rtl/>
        </w:rPr>
        <w:t xml:space="preserve"> 71 </w:t>
      </w:r>
      <w:r w:rsidR="00B335B8" w:rsidRPr="0052204D">
        <w:rPr>
          <w:rFonts w:hint="cs"/>
          <w:rtl/>
        </w:rPr>
        <w:t xml:space="preserve">درصد </w:t>
      </w:r>
      <w:r w:rsidR="00D90659" w:rsidRPr="0052204D">
        <w:rPr>
          <w:rFonts w:hint="cs"/>
          <w:rtl/>
        </w:rPr>
        <w:t>را در تست مستقل گزارش کرده</w:t>
      </w:r>
      <w:r w:rsidR="00D90659" w:rsidRPr="0052204D">
        <w:rPr>
          <w:rtl/>
        </w:rPr>
        <w:softHyphen/>
      </w:r>
      <w:r w:rsidR="00D90659" w:rsidRPr="0052204D">
        <w:rPr>
          <w:rFonts w:hint="cs"/>
          <w:rtl/>
        </w:rPr>
        <w:t>اند.</w:t>
      </w:r>
      <w:r w:rsidR="005A6231" w:rsidRPr="0052204D">
        <w:rPr>
          <w:rFonts w:hint="cs"/>
          <w:rtl/>
        </w:rPr>
        <w:t xml:space="preserve"> همچنین با توجه </w:t>
      </w:r>
      <w:r w:rsidR="00A10330" w:rsidRPr="0052204D">
        <w:rPr>
          <w:rFonts w:hint="cs"/>
          <w:rtl/>
        </w:rPr>
        <w:t>دقیق</w:t>
      </w:r>
      <w:r w:rsidR="00A10330" w:rsidRPr="0052204D">
        <w:rPr>
          <w:rtl/>
        </w:rPr>
        <w:softHyphen/>
      </w:r>
      <w:r w:rsidR="00A10330" w:rsidRPr="0052204D">
        <w:rPr>
          <w:rFonts w:hint="cs"/>
          <w:rtl/>
        </w:rPr>
        <w:t xml:space="preserve">تر </w:t>
      </w:r>
      <w:r w:rsidR="005A6231" w:rsidRPr="0052204D">
        <w:rPr>
          <w:rFonts w:hint="cs"/>
          <w:rtl/>
        </w:rPr>
        <w:t xml:space="preserve">به نتایج </w:t>
      </w:r>
      <w:r w:rsidR="007E6DFF" w:rsidRPr="0052204D">
        <w:rPr>
          <w:rFonts w:hint="cs"/>
          <w:rtl/>
        </w:rPr>
        <w:t>طبقه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>بند</w:t>
      </w:r>
      <w:r w:rsidR="00506EF9">
        <w:rPr>
          <w:rFonts w:hint="cs"/>
          <w:rtl/>
        </w:rPr>
        <w:t xml:space="preserve"> </w:t>
      </w:r>
      <w:r w:rsidR="007E6DFF" w:rsidRPr="0052204D">
        <w:rPr>
          <w:rFonts w:hint="cs"/>
          <w:rtl/>
        </w:rPr>
        <w:t>جنگل</w:t>
      </w:r>
      <w:r w:rsidR="007E6DFF" w:rsidRPr="0052204D">
        <w:rPr>
          <w:rtl/>
        </w:rPr>
        <w:softHyphen/>
      </w:r>
      <w:r w:rsidR="007E6DFF" w:rsidRPr="0052204D">
        <w:rPr>
          <w:rFonts w:hint="cs"/>
          <w:rtl/>
        </w:rPr>
        <w:t xml:space="preserve">تصادفی </w:t>
      </w:r>
      <w:r w:rsidR="005A6231" w:rsidRPr="0052204D">
        <w:rPr>
          <w:rFonts w:hint="cs"/>
          <w:rtl/>
        </w:rPr>
        <w:t>مشخص م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>شود که</w:t>
      </w:r>
      <w:r w:rsidR="009558FE">
        <w:rPr>
          <w:rFonts w:hint="cs"/>
          <w:rtl/>
        </w:rPr>
        <w:t xml:space="preserve"> استفاده از و</w:t>
      </w:r>
      <w:r w:rsidR="005A6231" w:rsidRPr="0052204D">
        <w:rPr>
          <w:rFonts w:hint="cs"/>
          <w:rtl/>
        </w:rPr>
        <w:t>یژگی</w:t>
      </w:r>
      <w:r w:rsidR="005A6231" w:rsidRPr="0052204D">
        <w:rPr>
          <w:rtl/>
        </w:rPr>
        <w:softHyphen/>
      </w:r>
      <w:r w:rsidR="005A6231" w:rsidRPr="0052204D">
        <w:rPr>
          <w:rFonts w:hint="cs"/>
          <w:rtl/>
        </w:rPr>
        <w:t xml:space="preserve">های </w:t>
      </w:r>
      <w:bookmarkStart w:id="180" w:name="OLE_LINK9"/>
      <w:r w:rsidR="005A6231" w:rsidRPr="00B4682E">
        <w:rPr>
          <w:rFonts w:asciiTheme="majorBidi" w:hAnsiTheme="majorBidi" w:cstheme="majorBidi"/>
        </w:rPr>
        <w:t>QSOrder</w:t>
      </w:r>
      <w:bookmarkEnd w:id="180"/>
      <w:r w:rsidR="005A6231" w:rsidRPr="0052204D">
        <w:rPr>
          <w:rFonts w:hint="cs"/>
          <w:rtl/>
        </w:rPr>
        <w:t xml:space="preserve">، </w:t>
      </w:r>
      <w:proofErr w:type="spellStart"/>
      <w:r w:rsidR="005A6231" w:rsidRPr="00B4682E">
        <w:rPr>
          <w:rFonts w:asciiTheme="majorBidi" w:hAnsiTheme="majorBidi" w:cstheme="majorBidi"/>
        </w:rPr>
        <w:t>APseudoAAC</w:t>
      </w:r>
      <w:proofErr w:type="spellEnd"/>
      <w:r w:rsidR="005A6231" w:rsidRPr="0052204D">
        <w:rPr>
          <w:rtl/>
        </w:rPr>
        <w:t xml:space="preserve">، </w:t>
      </w:r>
      <w:proofErr w:type="spellStart"/>
      <w:r w:rsidR="005A6231" w:rsidRPr="00B4682E">
        <w:rPr>
          <w:rFonts w:asciiTheme="majorBidi" w:hAnsiTheme="majorBidi" w:cstheme="majorBidi"/>
        </w:rPr>
        <w:t>PseudoAAC</w:t>
      </w:r>
      <w:proofErr w:type="spellEnd"/>
      <w:r w:rsidR="00EA13F9" w:rsidRPr="0052204D">
        <w:rPr>
          <w:rFonts w:hint="cs"/>
          <w:rtl/>
        </w:rPr>
        <w:t xml:space="preserve"> و</w:t>
      </w:r>
      <w:r w:rsidR="00CB6CFD" w:rsidRPr="0052204D">
        <w:rPr>
          <w:rFonts w:hint="cs"/>
          <w:rtl/>
        </w:rPr>
        <w:t xml:space="preserve"> </w:t>
      </w:r>
      <w:r w:rsidR="005A6231" w:rsidRPr="00B4682E">
        <w:rPr>
          <w:rFonts w:asciiTheme="majorBidi" w:hAnsiTheme="majorBidi" w:cstheme="majorBidi"/>
        </w:rPr>
        <w:t>CKSAAP</w:t>
      </w:r>
      <w:r w:rsidR="00326AE9" w:rsidRPr="0052204D">
        <w:rPr>
          <w:rtl/>
        </w:rPr>
        <w:t xml:space="preserve"> </w:t>
      </w:r>
      <w:r w:rsidR="009558FE">
        <w:rPr>
          <w:rFonts w:hint="cs"/>
          <w:rtl/>
        </w:rPr>
        <w:t xml:space="preserve">بصورت تکی، </w:t>
      </w:r>
      <w:r w:rsidR="00A10330" w:rsidRPr="0052204D">
        <w:rPr>
          <w:rFonts w:hint="cs"/>
          <w:rtl/>
        </w:rPr>
        <w:t xml:space="preserve">نتایج بالای 79 </w:t>
      </w:r>
      <w:r w:rsidR="00AB38F4" w:rsidRPr="0052204D">
        <w:rPr>
          <w:rFonts w:hint="cs"/>
          <w:rtl/>
        </w:rPr>
        <w:t xml:space="preserve">تا 81 </w:t>
      </w:r>
      <w:r w:rsidR="005D5F41" w:rsidRPr="0052204D">
        <w:rPr>
          <w:rFonts w:hint="cs"/>
          <w:rtl/>
        </w:rPr>
        <w:t>درصد را در تست مستقل دارند</w:t>
      </w:r>
      <w:r w:rsidR="002E0020" w:rsidRPr="0052204D">
        <w:rPr>
          <w:rFonts w:hint="cs"/>
          <w:rtl/>
        </w:rPr>
        <w:t xml:space="preserve">، این در </w:t>
      </w:r>
      <w:r w:rsidR="002E0020" w:rsidRPr="0052204D">
        <w:rPr>
          <w:rFonts w:hint="cs"/>
          <w:rtl/>
        </w:rPr>
        <w:lastRenderedPageBreak/>
        <w:t>حالی است</w:t>
      </w:r>
      <w:r w:rsidR="002E0020">
        <w:rPr>
          <w:rFonts w:asciiTheme="minorHAnsi" w:hAnsiTheme="minorHAnsi" w:hint="cs"/>
          <w:rtl/>
        </w:rPr>
        <w:t xml:space="preserve"> </w:t>
      </w:r>
      <w:r w:rsidR="002E0020" w:rsidRPr="0052204D">
        <w:rPr>
          <w:rFonts w:hint="cs"/>
          <w:rtl/>
        </w:rPr>
        <w:t>که برای طبقه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>بند ماشین بردار</w:t>
      </w:r>
      <w:r w:rsidR="002E0020" w:rsidRPr="0052204D">
        <w:rPr>
          <w:rtl/>
        </w:rPr>
        <w:softHyphen/>
      </w:r>
      <w:r w:rsidR="002E0020" w:rsidRPr="0052204D">
        <w:rPr>
          <w:rFonts w:hint="cs"/>
          <w:rtl/>
        </w:rPr>
        <w:t xml:space="preserve">پشتیبان فقط </w:t>
      </w:r>
      <w:r w:rsidR="0098645C" w:rsidRPr="0052204D">
        <w:rPr>
          <w:rFonts w:hint="cs"/>
          <w:rtl/>
        </w:rPr>
        <w:t xml:space="preserve">برای </w:t>
      </w:r>
      <w:r w:rsidR="002E0020" w:rsidRPr="0052204D">
        <w:rPr>
          <w:rFonts w:hint="cs"/>
          <w:rtl/>
        </w:rPr>
        <w:t xml:space="preserve">ویژگی </w:t>
      </w:r>
      <w:r w:rsidR="002E0020" w:rsidRPr="0023271A">
        <w:rPr>
          <w:rFonts w:asciiTheme="majorBidi" w:hAnsiTheme="majorBidi" w:cstheme="majorBidi"/>
        </w:rPr>
        <w:t>QSOrder</w:t>
      </w:r>
      <w:r w:rsidR="0098645C" w:rsidRPr="0052204D">
        <w:rPr>
          <w:rFonts w:hint="cs"/>
          <w:rtl/>
        </w:rPr>
        <w:t xml:space="preserve"> نتایج تست مستقل بین 79 تا 81 گزارش شد.</w:t>
      </w:r>
    </w:p>
    <w:p w14:paraId="5E4A5E36" w14:textId="60B16ADE" w:rsidR="0079113F" w:rsidRDefault="006D5224" w:rsidP="005D56EA">
      <w:pPr>
        <w:jc w:val="both"/>
        <w:rPr>
          <w:rtl/>
        </w:rPr>
      </w:pPr>
      <w:r>
        <w:rPr>
          <w:rFonts w:hint="cs"/>
          <w:rtl/>
        </w:rPr>
        <w:t>در ترکیب ویژگی</w:t>
      </w:r>
      <w:r>
        <w:rPr>
          <w:rtl/>
        </w:rPr>
        <w:softHyphen/>
      </w:r>
      <w:r>
        <w:rPr>
          <w:rFonts w:hint="cs"/>
          <w:rtl/>
        </w:rPr>
        <w:t>ها نیز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به نسبت طبقه</w:t>
      </w:r>
      <w:r>
        <w:rPr>
          <w:rtl/>
        </w:rPr>
        <w:softHyphen/>
      </w:r>
      <w:r>
        <w:rPr>
          <w:rFonts w:hint="cs"/>
          <w:rtl/>
        </w:rPr>
        <w:t>بند ماشین بردار</w:t>
      </w:r>
      <w:r>
        <w:rPr>
          <w:rtl/>
        </w:rPr>
        <w:softHyphen/>
      </w:r>
      <w:r>
        <w:rPr>
          <w:rFonts w:hint="cs"/>
          <w:rtl/>
        </w:rPr>
        <w:t xml:space="preserve">پشتیبان نتایج بالاتری در تست مستقل </w:t>
      </w:r>
      <w:r w:rsidR="00BB0BF6">
        <w:rPr>
          <w:rFonts w:hint="cs"/>
          <w:rtl/>
        </w:rPr>
        <w:t>گزارش</w:t>
      </w:r>
      <w:r w:rsidR="0070695A">
        <w:rPr>
          <w:rFonts w:hint="cs"/>
          <w:rtl/>
        </w:rPr>
        <w:t xml:space="preserve"> </w:t>
      </w:r>
      <w:r w:rsidR="00BB0BF6">
        <w:rPr>
          <w:rFonts w:hint="cs"/>
          <w:rtl/>
        </w:rPr>
        <w:t>می</w:t>
      </w:r>
      <w:r w:rsidR="00BB0BF6">
        <w:rPr>
          <w:rtl/>
        </w:rPr>
        <w:softHyphen/>
      </w:r>
      <w:r w:rsidR="00BB0BF6">
        <w:rPr>
          <w:rFonts w:hint="cs"/>
          <w:rtl/>
        </w:rPr>
        <w:t>کند</w:t>
      </w:r>
      <w:r w:rsidR="0079113F">
        <w:rPr>
          <w:rFonts w:hint="cs"/>
          <w:rtl/>
        </w:rPr>
        <w:t xml:space="preserve">. </w:t>
      </w:r>
      <w:r w:rsidR="00C0212A">
        <w:rPr>
          <w:rFonts w:hint="cs"/>
          <w:rtl/>
        </w:rPr>
        <w:t>در</w:t>
      </w:r>
      <w:r w:rsidR="0079113F">
        <w:rPr>
          <w:rFonts w:hint="cs"/>
          <w:rtl/>
        </w:rPr>
        <w:t xml:space="preserve"> ترکیب</w:t>
      </w:r>
      <w:r w:rsidR="0070695A">
        <w:rPr>
          <w:rFonts w:hint="cs"/>
          <w:rtl/>
        </w:rPr>
        <w:t xml:space="preserve"> </w:t>
      </w:r>
      <w:r w:rsidR="0079113F">
        <w:rPr>
          <w:rFonts w:hint="cs"/>
          <w:rtl/>
        </w:rPr>
        <w:t>ویژگی</w:t>
      </w:r>
      <w:r w:rsidR="0079113F">
        <w:rPr>
          <w:rtl/>
        </w:rPr>
        <w:softHyphen/>
      </w:r>
      <w:r w:rsidR="00D64C10">
        <w:rPr>
          <w:rFonts w:hint="cs"/>
          <w:rtl/>
        </w:rPr>
        <w:t xml:space="preserve">ها، </w:t>
      </w:r>
      <w:r w:rsidR="006F4838">
        <w:rPr>
          <w:rFonts w:hint="cs"/>
          <w:rtl/>
        </w:rPr>
        <w:t>ویژگی</w:t>
      </w:r>
      <w:r w:rsidR="006F4838">
        <w:rPr>
          <w:rtl/>
        </w:rPr>
        <w:softHyphen/>
      </w:r>
      <w:r w:rsidR="006F4838">
        <w:rPr>
          <w:rFonts w:hint="cs"/>
          <w:rtl/>
        </w:rPr>
        <w:t xml:space="preserve">های </w:t>
      </w:r>
      <w:proofErr w:type="spellStart"/>
      <w:r w:rsidR="0079113F" w:rsidRPr="0079113F">
        <w:rPr>
          <w:rFonts w:asciiTheme="majorBidi" w:hAnsiTheme="majorBidi" w:cstheme="majorBidi"/>
          <w:szCs w:val="26"/>
          <w:lang w:bidi="ar-IQ"/>
        </w:rPr>
        <w:t>QSOrder+PseudoAAC</w:t>
      </w:r>
      <w:proofErr w:type="spellEnd"/>
      <w:r w:rsidR="0079113F" w:rsidRPr="0079113F">
        <w:rPr>
          <w:rFonts w:asciiTheme="majorBidi" w:hAnsiTheme="majorBidi" w:cstheme="majorBidi" w:hint="cs"/>
          <w:szCs w:val="26"/>
          <w:rtl/>
          <w:lang w:bidi="ar-IQ"/>
        </w:rPr>
        <w:t xml:space="preserve"> </w:t>
      </w:r>
      <w:r w:rsidR="0079113F" w:rsidRPr="00042C1F">
        <w:rPr>
          <w:rFonts w:asciiTheme="majorBidi" w:hAnsiTheme="majorBidi" w:hint="cs"/>
          <w:sz w:val="28"/>
          <w:rtl/>
          <w:lang w:bidi="ar-IQ"/>
        </w:rPr>
        <w:t xml:space="preserve">و </w:t>
      </w:r>
      <w:proofErr w:type="spellStart"/>
      <w:r w:rsidR="00C0212A" w:rsidRPr="00C0212A">
        <w:rPr>
          <w:rFonts w:asciiTheme="majorBidi" w:hAnsiTheme="majorBidi" w:cstheme="majorBidi"/>
          <w:szCs w:val="26"/>
          <w:lang w:bidi="ar-IQ"/>
        </w:rPr>
        <w:t>QSOrder+APseudoAAC</w:t>
      </w:r>
      <w:proofErr w:type="spellEnd"/>
      <w:r w:rsidR="00663733">
        <w:rPr>
          <w:rFonts w:asciiTheme="majorBidi" w:hAnsiTheme="majorBidi" w:cstheme="majorBidi" w:hint="cs"/>
          <w:szCs w:val="26"/>
          <w:rtl/>
        </w:rPr>
        <w:t xml:space="preserve"> </w:t>
      </w:r>
      <w:r w:rsidR="006F4838" w:rsidRPr="005C3FF6">
        <w:rPr>
          <w:rFonts w:asciiTheme="majorBidi" w:hAnsiTheme="majorBidi" w:hint="cs"/>
          <w:sz w:val="28"/>
          <w:rtl/>
        </w:rPr>
        <w:t xml:space="preserve">توسط </w:t>
      </w:r>
      <w:r w:rsidR="00663733" w:rsidRPr="005C3FF6">
        <w:rPr>
          <w:rFonts w:asciiTheme="majorBidi" w:hAnsiTheme="majorBidi" w:hint="cs"/>
          <w:sz w:val="28"/>
          <w:rtl/>
        </w:rPr>
        <w:t>طبقه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بند جنگل</w:t>
      </w:r>
      <w:r w:rsidR="00663733" w:rsidRPr="005C3FF6">
        <w:rPr>
          <w:rFonts w:asciiTheme="majorBidi" w:hAnsiTheme="majorBidi"/>
          <w:sz w:val="28"/>
          <w:rtl/>
        </w:rPr>
        <w:softHyphen/>
      </w:r>
      <w:r w:rsidR="00663733" w:rsidRPr="005C3FF6">
        <w:rPr>
          <w:rFonts w:asciiTheme="majorBidi" w:hAnsiTheme="majorBidi" w:hint="cs"/>
          <w:sz w:val="28"/>
          <w:rtl/>
        </w:rPr>
        <w:t>تصادفی</w:t>
      </w:r>
      <w:r w:rsidR="006F4838" w:rsidRPr="005C3FF6">
        <w:rPr>
          <w:rFonts w:asciiTheme="majorBidi" w:hAnsiTheme="majorBidi" w:hint="cs"/>
          <w:sz w:val="28"/>
          <w:rtl/>
        </w:rPr>
        <w:t xml:space="preserve"> با</w:t>
      </w:r>
      <w:r w:rsidR="00663733" w:rsidRPr="005C3FF6">
        <w:rPr>
          <w:rFonts w:asciiTheme="majorBidi" w:hAnsiTheme="majorBidi" w:hint="cs"/>
          <w:sz w:val="28"/>
          <w:rtl/>
        </w:rPr>
        <w:t xml:space="preserve"> صحت 81 درصد در تست مستقل</w:t>
      </w:r>
      <w:r w:rsidR="006F4838" w:rsidRPr="005C3FF6">
        <w:rPr>
          <w:rFonts w:asciiTheme="majorBidi" w:hAnsiTheme="majorBidi" w:hint="cs"/>
          <w:sz w:val="28"/>
          <w:rtl/>
        </w:rPr>
        <w:t>، بعنوان بیشترین صحت بین ویژگی</w:t>
      </w:r>
      <w:r w:rsidR="006F4838" w:rsidRPr="005C3FF6">
        <w:rPr>
          <w:rFonts w:asciiTheme="majorBidi" w:hAnsiTheme="majorBidi"/>
          <w:sz w:val="28"/>
          <w:rtl/>
        </w:rPr>
        <w:softHyphen/>
      </w:r>
      <w:r w:rsidR="006F4838" w:rsidRPr="005C3FF6">
        <w:rPr>
          <w:rFonts w:asciiTheme="majorBidi" w:hAnsiTheme="majorBidi" w:hint="cs"/>
          <w:sz w:val="28"/>
          <w:rtl/>
        </w:rPr>
        <w:t xml:space="preserve">های دیگر گزارش </w:t>
      </w:r>
      <w:r w:rsidR="00790D63" w:rsidRPr="005C3FF6">
        <w:rPr>
          <w:rFonts w:asciiTheme="majorBidi" w:hAnsiTheme="majorBidi" w:hint="cs"/>
          <w:sz w:val="28"/>
          <w:rtl/>
        </w:rPr>
        <w:t>شد</w:t>
      </w:r>
      <w:r w:rsidR="000477F5">
        <w:rPr>
          <w:rFonts w:asciiTheme="majorBidi" w:hAnsiTheme="majorBidi" w:hint="cs"/>
          <w:sz w:val="28"/>
          <w:rtl/>
        </w:rPr>
        <w:t>ند</w:t>
      </w:r>
      <w:r w:rsidR="00790D63" w:rsidRPr="005C3FF6">
        <w:rPr>
          <w:rFonts w:asciiTheme="majorBidi" w:hAnsiTheme="majorBidi" w:hint="cs"/>
          <w:sz w:val="28"/>
          <w:rtl/>
        </w:rPr>
        <w:t>.</w:t>
      </w:r>
      <w:r w:rsidR="001F3B0E">
        <w:rPr>
          <w:rFonts w:asciiTheme="majorBidi" w:hAnsiTheme="majorBidi" w:hint="cs"/>
          <w:sz w:val="28"/>
          <w:rtl/>
        </w:rPr>
        <w:t xml:space="preserve"> بالاترین صحت در تست مستقل توسط طبقه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بند ماشین بردار</w:t>
      </w:r>
      <w:r w:rsidR="001F3B0E">
        <w:rPr>
          <w:rFonts w:asciiTheme="majorBidi" w:hAnsiTheme="majorBidi"/>
          <w:sz w:val="28"/>
          <w:rtl/>
        </w:rPr>
        <w:softHyphen/>
      </w:r>
      <w:r w:rsidR="001F3B0E">
        <w:rPr>
          <w:rFonts w:asciiTheme="majorBidi" w:hAnsiTheme="majorBidi" w:hint="cs"/>
          <w:sz w:val="28"/>
          <w:rtl/>
        </w:rPr>
        <w:t>پشتیبان</w:t>
      </w:r>
      <w:r w:rsidR="007A5EA3">
        <w:rPr>
          <w:rFonts w:asciiTheme="majorBidi" w:hAnsiTheme="majorBidi" w:hint="cs"/>
          <w:sz w:val="28"/>
          <w:rtl/>
        </w:rPr>
        <w:t xml:space="preserve"> نیز</w:t>
      </w:r>
      <w:r w:rsidR="001F3B0E">
        <w:rPr>
          <w:rFonts w:asciiTheme="majorBidi" w:hAnsiTheme="majorBidi" w:hint="cs"/>
          <w:sz w:val="28"/>
          <w:rtl/>
        </w:rPr>
        <w:t xml:space="preserve"> برای ترکیب ویژگی </w:t>
      </w:r>
      <w:proofErr w:type="spellStart"/>
      <w:r w:rsidR="001F3B0E" w:rsidRPr="00D46CD0">
        <w:rPr>
          <w:rFonts w:asciiTheme="majorBidi" w:hAnsiTheme="majorBidi" w:cstheme="majorBidi"/>
          <w:szCs w:val="26"/>
          <w:lang w:bidi="ar-IQ"/>
        </w:rPr>
        <w:t>QSOrder+APseudoAAC</w:t>
      </w:r>
      <w:proofErr w:type="spellEnd"/>
      <w:r w:rsidR="001F3B0E">
        <w:rPr>
          <w:rFonts w:asciiTheme="majorBidi" w:hAnsiTheme="majorBidi" w:cstheme="majorBidi" w:hint="cs"/>
          <w:b/>
          <w:bCs/>
          <w:sz w:val="22"/>
          <w:szCs w:val="22"/>
          <w:rtl/>
          <w:lang w:bidi="ar-IQ"/>
        </w:rPr>
        <w:t xml:space="preserve"> </w:t>
      </w:r>
      <w:r w:rsidR="001F3B0E" w:rsidRPr="00D46CD0">
        <w:rPr>
          <w:rFonts w:asciiTheme="majorBidi" w:hAnsiTheme="majorBidi" w:hint="cs"/>
          <w:sz w:val="28"/>
          <w:rtl/>
          <w:lang w:bidi="ar-IQ"/>
        </w:rPr>
        <w:t>گزارش شد.</w:t>
      </w:r>
    </w:p>
    <w:p w14:paraId="79F1231B" w14:textId="034F6127" w:rsidR="00AA3D99" w:rsidRPr="00616960" w:rsidRDefault="00A10330" w:rsidP="00AE1653">
      <w:pPr>
        <w:jc w:val="both"/>
        <w:rPr>
          <w:rFonts w:asciiTheme="majorBidi" w:hAnsiTheme="majorBidi" w:cstheme="majorBidi"/>
          <w:rtl/>
        </w:rPr>
      </w:pPr>
      <w:r w:rsidRPr="00D41881">
        <w:rPr>
          <w:rFonts w:hint="cs"/>
          <w:rtl/>
        </w:rPr>
        <w:t>این در حالی است که در مرحله آموزش و تنظیم پارامتر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تنظیمی</w:t>
      </w:r>
      <w:r w:rsidR="008F6E5A">
        <w:rPr>
          <w:rFonts w:hint="cs"/>
          <w:rtl/>
        </w:rPr>
        <w:t xml:space="preserve">، </w:t>
      </w:r>
      <w:r w:rsidRPr="00187354">
        <w:rPr>
          <w:rFonts w:hint="cs"/>
          <w:rtl/>
        </w:rPr>
        <w:t>صحت</w:t>
      </w:r>
      <w:r w:rsidRPr="00D41881">
        <w:rPr>
          <w:rFonts w:hint="cs"/>
          <w:rtl/>
        </w:rPr>
        <w:t xml:space="preserve"> بالای 83 درصد در ترکیب ویژگی</w:t>
      </w:r>
      <w:r w:rsidRPr="00D41881">
        <w:rPr>
          <w:rtl/>
        </w:rPr>
        <w:softHyphen/>
      </w:r>
      <w:r w:rsidR="00FE4166" w:rsidRPr="00D41881">
        <w:rPr>
          <w:rFonts w:hint="cs"/>
          <w:rtl/>
        </w:rPr>
        <w:t xml:space="preserve"> </w:t>
      </w:r>
      <w:proofErr w:type="spellStart"/>
      <w:r w:rsidR="00FE4166" w:rsidRPr="00D41881">
        <w:rPr>
          <w:rFonts w:asciiTheme="majorBidi" w:hAnsiTheme="majorBidi" w:cstheme="majorBidi"/>
        </w:rPr>
        <w:t>QSOrder+DDE</w:t>
      </w:r>
      <w:proofErr w:type="spellEnd"/>
      <w:r w:rsidR="00FE4166" w:rsidRPr="00D41881">
        <w:rPr>
          <w:rFonts w:asciiTheme="majorBidi" w:hAnsiTheme="majorBidi" w:cstheme="majorBidi"/>
          <w:rtl/>
        </w:rPr>
        <w:t xml:space="preserve"> </w:t>
      </w:r>
      <w:r w:rsidR="00420A26" w:rsidRPr="00D41881">
        <w:rPr>
          <w:rFonts w:hint="cs"/>
          <w:rtl/>
        </w:rPr>
        <w:t>توسط مدل جنگل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>تصادفی و صحت بالای 82 درصد در ترکیب ویژگی</w:t>
      </w:r>
      <w:r w:rsidR="00420A26" w:rsidRPr="00D41881">
        <w:rPr>
          <w:rtl/>
        </w:rPr>
        <w:softHyphen/>
      </w:r>
      <w:r w:rsidR="00420A26" w:rsidRPr="00D41881">
        <w:rPr>
          <w:rFonts w:hint="cs"/>
          <w:rtl/>
        </w:rPr>
        <w:t xml:space="preserve">های </w:t>
      </w:r>
      <w:proofErr w:type="spellStart"/>
      <w:r w:rsidR="00420A26" w:rsidRPr="00D41881">
        <w:rPr>
          <w:rFonts w:asciiTheme="majorBidi" w:hAnsiTheme="majorBidi" w:cstheme="majorBidi"/>
        </w:rPr>
        <w:t>QSOrder+CKSAAP</w:t>
      </w:r>
      <w:proofErr w:type="spellEnd"/>
      <w:r w:rsidR="008F6E5A">
        <w:rPr>
          <w:rFonts w:asciiTheme="majorBidi" w:hAnsiTheme="majorBidi" w:cstheme="majorBidi" w:hint="cs"/>
          <w:rtl/>
        </w:rPr>
        <w:t xml:space="preserve">، </w:t>
      </w:r>
      <w:proofErr w:type="spellStart"/>
      <w:r w:rsidR="00597486">
        <w:rPr>
          <w:rFonts w:asciiTheme="majorBidi" w:hAnsiTheme="majorBidi" w:cstheme="majorBidi"/>
        </w:rPr>
        <w:t>NMBroto+APseudoAA</w:t>
      </w:r>
      <w:proofErr w:type="spellEnd"/>
      <w:r w:rsidR="00616960">
        <w:rPr>
          <w:rFonts w:asciiTheme="majorBidi" w:hAnsiTheme="majorBidi" w:cstheme="majorBidi" w:hint="cs"/>
          <w:rtl/>
        </w:rPr>
        <w:t xml:space="preserve"> </w:t>
      </w:r>
      <w:r w:rsidR="00420A26" w:rsidRPr="00D41881">
        <w:rPr>
          <w:rFonts w:hint="cs"/>
          <w:rtl/>
        </w:rPr>
        <w:t xml:space="preserve">و </w:t>
      </w:r>
      <w:proofErr w:type="spellStart"/>
      <w:r w:rsidR="00420A26" w:rsidRPr="00D41881">
        <w:rPr>
          <w:rFonts w:asciiTheme="majorBidi" w:hAnsiTheme="majorBidi" w:cstheme="majorBidi"/>
        </w:rPr>
        <w:t>NMBroto+PseudoAAC</w:t>
      </w:r>
      <w:proofErr w:type="spellEnd"/>
      <w:r w:rsidR="00420A26" w:rsidRPr="00D41881">
        <w:rPr>
          <w:rFonts w:hint="cs"/>
          <w:rtl/>
        </w:rPr>
        <w:t xml:space="preserve"> </w:t>
      </w:r>
      <w:r w:rsidR="00BE3176">
        <w:rPr>
          <w:rFonts w:hint="cs"/>
          <w:rtl/>
        </w:rPr>
        <w:t xml:space="preserve">گزارش </w:t>
      </w:r>
      <w:r w:rsidR="00AE1653">
        <w:rPr>
          <w:rFonts w:hint="cs"/>
          <w:rtl/>
        </w:rPr>
        <w:t>شده</w:t>
      </w:r>
      <w:r w:rsidR="00AE1653">
        <w:rPr>
          <w:rtl/>
        </w:rPr>
        <w:softHyphen/>
      </w:r>
      <w:r w:rsidR="00AE1653">
        <w:rPr>
          <w:rFonts w:hint="cs"/>
          <w:rtl/>
        </w:rPr>
        <w:t>است</w:t>
      </w:r>
      <w:r w:rsidR="00D51959" w:rsidRPr="00D41881">
        <w:rPr>
          <w:rFonts w:hint="cs"/>
          <w:rtl/>
        </w:rPr>
        <w:t>.</w:t>
      </w:r>
      <w:r w:rsidR="00AA3D99" w:rsidRPr="00D41881">
        <w:rPr>
          <w:rFonts w:hint="cs"/>
          <w:rtl/>
        </w:rPr>
        <w:t xml:space="preserve"> بالاترین صحت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های گزارش شده </w:t>
      </w:r>
      <w:r w:rsidR="00B93406">
        <w:rPr>
          <w:rFonts w:hint="cs"/>
          <w:rtl/>
        </w:rPr>
        <w:t xml:space="preserve">عموما </w:t>
      </w:r>
      <w:r w:rsidR="00AA3D99" w:rsidRPr="00D41881">
        <w:rPr>
          <w:rFonts w:hint="cs"/>
          <w:rtl/>
        </w:rPr>
        <w:t>مربوط به طبقه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>بند جنگل</w:t>
      </w:r>
      <w:r w:rsidR="00AA3D99" w:rsidRPr="00D41881">
        <w:rPr>
          <w:rtl/>
        </w:rPr>
        <w:softHyphen/>
      </w:r>
      <w:r w:rsidR="00AA3D99" w:rsidRPr="00D41881">
        <w:rPr>
          <w:rFonts w:hint="cs"/>
          <w:rtl/>
        </w:rPr>
        <w:t xml:space="preserve">تصادفی </w:t>
      </w:r>
      <w:r w:rsidR="00BE3176">
        <w:rPr>
          <w:rFonts w:hint="cs"/>
          <w:rtl/>
        </w:rPr>
        <w:t>است</w:t>
      </w:r>
      <w:r w:rsidR="0053623B">
        <w:rPr>
          <w:rFonts w:hint="cs"/>
          <w:rtl/>
        </w:rPr>
        <w:t>.</w:t>
      </w:r>
    </w:p>
    <w:p w14:paraId="52C1F84B" w14:textId="36AD6035" w:rsidR="00AA3D99" w:rsidRPr="00D41881" w:rsidRDefault="00AA3D99" w:rsidP="0054130F">
      <w:pPr>
        <w:jc w:val="both"/>
        <w:rPr>
          <w:rFonts w:asciiTheme="minorHAnsi" w:hAnsiTheme="minorHAnsi"/>
          <w:rtl/>
        </w:rPr>
      </w:pPr>
      <w:r w:rsidRPr="00D41881">
        <w:rPr>
          <w:rFonts w:hint="cs"/>
          <w:rtl/>
        </w:rPr>
        <w:t>از طرفی نتایج</w:t>
      </w:r>
      <w:r w:rsidR="00B96E29">
        <w:rPr>
          <w:rFonts w:hint="cs"/>
          <w:rtl/>
        </w:rPr>
        <w:t xml:space="preserve"> صحت</w:t>
      </w:r>
      <w:r w:rsidRPr="00D41881">
        <w:rPr>
          <w:rFonts w:hint="cs"/>
          <w:rtl/>
        </w:rPr>
        <w:t xml:space="preserve"> بدست آمده توسط </w:t>
      </w:r>
      <w:r w:rsidR="00FA0272">
        <w:rPr>
          <w:rFonts w:hint="cs"/>
          <w:rtl/>
        </w:rPr>
        <w:t>جنگل</w:t>
      </w:r>
      <w:r w:rsidR="00FA0272">
        <w:rPr>
          <w:rtl/>
        </w:rPr>
        <w:softHyphen/>
      </w:r>
      <w:r w:rsidR="00FA0272">
        <w:rPr>
          <w:rFonts w:hint="cs"/>
          <w:rtl/>
        </w:rPr>
        <w:t xml:space="preserve">تصادفی بر روی </w:t>
      </w:r>
      <w:r w:rsidRPr="00D41881">
        <w:rPr>
          <w:rFonts w:hint="cs"/>
          <w:rtl/>
        </w:rPr>
        <w:t>مجموع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های </w:t>
      </w:r>
      <w:r w:rsidR="008C4FDB">
        <w:rPr>
          <w:rFonts w:asciiTheme="majorBidi" w:hAnsiTheme="majorBidi" w:cstheme="majorBidi"/>
        </w:rPr>
        <w:t>SFS50</w:t>
      </w:r>
      <w:r w:rsidR="004566E0" w:rsidRPr="00D41881">
        <w:rPr>
          <w:rFonts w:asciiTheme="majorBidi" w:hAnsiTheme="majorBidi" w:cstheme="majorBidi" w:hint="cs"/>
          <w:rtl/>
        </w:rPr>
        <w:t xml:space="preserve">، </w:t>
      </w:r>
      <w:r w:rsidR="00930A8C">
        <w:rPr>
          <w:rFonts w:asciiTheme="majorBidi" w:hAnsiTheme="majorBidi" w:cstheme="majorBidi"/>
        </w:rPr>
        <w:t>SFS100</w:t>
      </w:r>
      <w:r w:rsidR="004566E0" w:rsidRPr="00D41881">
        <w:rPr>
          <w:rFonts w:asciiTheme="majorBidi" w:hAnsiTheme="majorBidi" w:cstheme="majorBidi" w:hint="cs"/>
          <w:rtl/>
        </w:rPr>
        <w:t xml:space="preserve"> </w:t>
      </w:r>
      <w:r w:rsidR="004566E0" w:rsidRPr="00BA5372">
        <w:rPr>
          <w:rFonts w:asciiTheme="majorBidi" w:hAnsiTheme="majorBidi" w:hint="cs"/>
          <w:rtl/>
        </w:rPr>
        <w:t xml:space="preserve">و </w:t>
      </w:r>
      <w:r w:rsidR="00930A8C">
        <w:rPr>
          <w:rFonts w:asciiTheme="majorBidi" w:hAnsiTheme="majorBidi" w:cstheme="majorBidi"/>
        </w:rPr>
        <w:t>SFS200</w:t>
      </w:r>
      <w:r w:rsidR="004566E0" w:rsidRPr="00D41881">
        <w:rPr>
          <w:rFonts w:hint="cs"/>
          <w:rtl/>
        </w:rPr>
        <w:t xml:space="preserve"> </w:t>
      </w:r>
      <w:r w:rsidR="004511F8" w:rsidRPr="00D41881">
        <w:rPr>
          <w:rFonts w:hint="cs"/>
          <w:rtl/>
        </w:rPr>
        <w:t>نسبت به</w:t>
      </w:r>
      <w:r w:rsidR="008D2AF3">
        <w:rPr>
          <w:rFonts w:hint="cs"/>
          <w:rtl/>
        </w:rPr>
        <w:t xml:space="preserve"> صحت</w:t>
      </w:r>
      <w:r w:rsidR="004511F8" w:rsidRPr="00D41881">
        <w:rPr>
          <w:rFonts w:hint="cs"/>
          <w:rtl/>
        </w:rPr>
        <w:t xml:space="preserve"> مجموعه داده</w:t>
      </w:r>
      <w:r w:rsidR="004511F8" w:rsidRPr="00D41881">
        <w:rPr>
          <w:rtl/>
        </w:rPr>
        <w:softHyphen/>
      </w:r>
      <w:r w:rsidR="004511F8" w:rsidRPr="00D41881">
        <w:rPr>
          <w:rFonts w:hint="cs"/>
          <w:rtl/>
        </w:rPr>
        <w:t>های حاصل از تحلیل 10 مؤلفه اول بسیار کمتر است</w:t>
      </w:r>
      <w:r w:rsidR="007E1A7E" w:rsidRPr="00D41881">
        <w:rPr>
          <w:rFonts w:hint="cs"/>
          <w:rtl/>
        </w:rPr>
        <w:t xml:space="preserve"> طور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که با توجه به جدول</w:t>
      </w:r>
      <w:r w:rsidR="00533051" w:rsidRPr="00D41881">
        <w:rPr>
          <w:rFonts w:hint="cs"/>
          <w:rtl/>
        </w:rPr>
        <w:t xml:space="preserve"> 3-7</w:t>
      </w:r>
      <w:r w:rsidR="007E1A7E" w:rsidRPr="00D41881">
        <w:rPr>
          <w:rFonts w:hint="cs"/>
          <w:rtl/>
        </w:rPr>
        <w:t xml:space="preserve"> صحت تست مستقل به 73 درصد کاهش یافته</w:t>
      </w:r>
      <w:r w:rsidR="00FA0272">
        <w:rPr>
          <w:rtl/>
        </w:rPr>
        <w:softHyphen/>
      </w:r>
      <w:r w:rsidR="007E1A7E" w:rsidRPr="00D41881">
        <w:rPr>
          <w:rFonts w:hint="cs"/>
          <w:rtl/>
        </w:rPr>
        <w:t>است. به همین دلیل به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نظر می</w:t>
      </w:r>
      <w:r w:rsidR="007E1A7E" w:rsidRPr="00D41881">
        <w:rPr>
          <w:rtl/>
        </w:rPr>
        <w:softHyphen/>
      </w:r>
      <w:r w:rsidR="007E1A7E" w:rsidRPr="00D41881">
        <w:rPr>
          <w:rFonts w:hint="cs"/>
          <w:rtl/>
        </w:rPr>
        <w:t>رسد که</w:t>
      </w:r>
      <w:r w:rsidR="007E1A7E" w:rsidRPr="00D41881">
        <w:rPr>
          <w:rFonts w:asciiTheme="minorHAnsi" w:hAnsiTheme="minorHAnsi" w:hint="cs"/>
          <w:rtl/>
        </w:rPr>
        <w:t xml:space="preserve"> استخراج ویژگی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 xml:space="preserve">های مهم توسط الگوریتم </w:t>
      </w:r>
      <w:r w:rsidR="007E1A7E" w:rsidRPr="00D41881">
        <w:rPr>
          <w:rFonts w:asciiTheme="majorBidi" w:hAnsiTheme="majorBidi" w:cstheme="majorBidi"/>
        </w:rPr>
        <w:t>SFS</w:t>
      </w:r>
      <w:r w:rsidR="007E1A7E" w:rsidRPr="00D41881">
        <w:rPr>
          <w:rFonts w:asciiTheme="minorHAnsi" w:hAnsiTheme="minorHAnsi" w:hint="cs"/>
          <w:rtl/>
        </w:rPr>
        <w:t xml:space="preserve"> برای پیش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بینی پپتی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های ضد</w:t>
      </w:r>
      <w:r w:rsidR="007E1A7E" w:rsidRPr="00D41881">
        <w:rPr>
          <w:rFonts w:asciiTheme="minorHAnsi" w:hAnsiTheme="minorHAnsi"/>
          <w:rtl/>
        </w:rPr>
        <w:softHyphen/>
      </w:r>
      <w:r w:rsidR="007E1A7E" w:rsidRPr="00D41881">
        <w:rPr>
          <w:rFonts w:asciiTheme="minorHAnsi" w:hAnsiTheme="minorHAnsi" w:hint="cs"/>
          <w:rtl/>
        </w:rPr>
        <w:t>سرطانی مناسب نیست.</w:t>
      </w:r>
    </w:p>
    <w:p w14:paraId="4D2082FF" w14:textId="135C5D78" w:rsidR="00F20B08" w:rsidRPr="00F20B08" w:rsidRDefault="007E1A7E" w:rsidP="00617638">
      <w:pPr>
        <w:jc w:val="both"/>
        <w:rPr>
          <w:rFonts w:asciiTheme="minorHAnsi" w:hAnsiTheme="minorHAnsi"/>
          <w:vertAlign w:val="subscript"/>
          <w:rtl/>
        </w:rPr>
      </w:pPr>
      <w:r w:rsidRPr="00D41881">
        <w:rPr>
          <w:rFonts w:hint="cs"/>
          <w:rtl/>
        </w:rPr>
        <w:t xml:space="preserve">نتایجی که از این </w:t>
      </w:r>
      <w:r w:rsidR="00A75CA4" w:rsidRPr="00D41881">
        <w:rPr>
          <w:rFonts w:hint="cs"/>
          <w:rtl/>
        </w:rPr>
        <w:t>پایان</w:t>
      </w:r>
      <w:r w:rsidR="00A75CA4" w:rsidRPr="00D41881">
        <w:rPr>
          <w:rtl/>
        </w:rPr>
        <w:softHyphen/>
      </w:r>
      <w:r w:rsidR="00A75CA4" w:rsidRPr="00D41881">
        <w:rPr>
          <w:rFonts w:hint="cs"/>
          <w:rtl/>
        </w:rPr>
        <w:t>نامه</w:t>
      </w:r>
      <w:r w:rsidRPr="00D41881">
        <w:rPr>
          <w:rFonts w:hint="cs"/>
          <w:rtl/>
        </w:rPr>
        <w:t xml:space="preserve"> بدست آمده، نشان می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دهد که مسأله </w:t>
      </w:r>
      <w:r w:rsidR="00116A3F" w:rsidRPr="00D41881">
        <w:rPr>
          <w:rFonts w:hint="cs"/>
          <w:rtl/>
        </w:rPr>
        <w:t>پی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بینی پپتی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های ضد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سرطانی مسأله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>ای قابل حل توسط روش</w:t>
      </w:r>
      <w:r w:rsidR="00116A3F" w:rsidRPr="00D41881">
        <w:rPr>
          <w:rtl/>
        </w:rPr>
        <w:softHyphen/>
      </w:r>
      <w:r w:rsidR="00116A3F" w:rsidRPr="00D41881">
        <w:rPr>
          <w:rFonts w:hint="cs"/>
          <w:rtl/>
        </w:rPr>
        <w:t xml:space="preserve">های محاسباتی </w:t>
      </w:r>
      <w:r w:rsidR="003739EF" w:rsidRPr="00D41881">
        <w:rPr>
          <w:rFonts w:hint="cs"/>
          <w:rtl/>
        </w:rPr>
        <w:t>با صحت بسیار بالاتر در آینده</w:t>
      </w:r>
      <w:r w:rsidR="003739EF" w:rsidRPr="00D41881">
        <w:rPr>
          <w:rtl/>
        </w:rPr>
        <w:softHyphen/>
      </w:r>
      <w:r w:rsidR="003739EF" w:rsidRPr="00D41881">
        <w:rPr>
          <w:rFonts w:hint="cs"/>
          <w:rtl/>
        </w:rPr>
        <w:t>ای نزدیک است.</w:t>
      </w:r>
      <w:r w:rsidR="00F20B08">
        <w:rPr>
          <w:rFonts w:hint="cs"/>
          <w:rtl/>
        </w:rPr>
        <w:t xml:space="preserve"> همچنین مشاهده شد </w:t>
      </w:r>
      <w:r w:rsidR="00F20B08" w:rsidRPr="0007502D">
        <w:rPr>
          <w:rFonts w:hint="cs"/>
          <w:rtl/>
        </w:rPr>
        <w:lastRenderedPageBreak/>
        <w:t>که ویژگی</w:t>
      </w:r>
      <w:r w:rsidR="00F20B08" w:rsidRPr="0007502D">
        <w:rPr>
          <w:rtl/>
        </w:rPr>
        <w:softHyphen/>
      </w:r>
      <w:r w:rsidR="00693D70" w:rsidRPr="0007502D">
        <w:rPr>
          <w:rFonts w:hint="cs"/>
          <w:rtl/>
        </w:rPr>
        <w:t xml:space="preserve">های </w:t>
      </w:r>
      <w:r w:rsidR="00693D70" w:rsidRPr="00B02BA6">
        <w:rPr>
          <w:rFonts w:asciiTheme="majorBidi" w:hAnsiTheme="majorBidi" w:cstheme="majorBidi"/>
        </w:rPr>
        <w:t>QSOrder</w:t>
      </w:r>
      <w:r w:rsidR="0007502D" w:rsidRPr="0007502D">
        <w:rPr>
          <w:rFonts w:hint="cs"/>
          <w:rtl/>
        </w:rPr>
        <w:t xml:space="preserve">، </w:t>
      </w:r>
      <w:proofErr w:type="spellStart"/>
      <w:r w:rsidR="0007502D" w:rsidRPr="00B02BA6">
        <w:rPr>
          <w:rFonts w:asciiTheme="majorBidi" w:hAnsiTheme="majorBidi" w:cstheme="majorBidi"/>
        </w:rPr>
        <w:t>APseudoAAC</w:t>
      </w:r>
      <w:proofErr w:type="spellEnd"/>
      <w:r w:rsidR="0007502D" w:rsidRPr="0007502D">
        <w:rPr>
          <w:rFonts w:hint="cs"/>
          <w:rtl/>
        </w:rPr>
        <w:t xml:space="preserve">، </w:t>
      </w:r>
      <w:proofErr w:type="spellStart"/>
      <w:r w:rsidR="0007502D" w:rsidRPr="00B02BA6">
        <w:rPr>
          <w:rFonts w:asciiTheme="majorBidi" w:hAnsiTheme="majorBidi" w:cstheme="majorBidi"/>
        </w:rPr>
        <w:t>PseudoAAC</w:t>
      </w:r>
      <w:proofErr w:type="spellEnd"/>
      <w:r w:rsidR="0007502D" w:rsidRPr="0007502D">
        <w:rPr>
          <w:rFonts w:hint="cs"/>
          <w:rtl/>
        </w:rPr>
        <w:t xml:space="preserve"> و </w:t>
      </w:r>
      <w:r w:rsidR="0007502D" w:rsidRPr="00B02BA6">
        <w:rPr>
          <w:rFonts w:asciiTheme="majorBidi" w:hAnsiTheme="majorBidi" w:cstheme="majorBidi"/>
        </w:rPr>
        <w:t>CKSAAP</w:t>
      </w:r>
      <w:r w:rsidR="0007502D" w:rsidRPr="0007502D">
        <w:rPr>
          <w:rFonts w:hint="cs"/>
          <w:rtl/>
        </w:rPr>
        <w:t xml:space="preserve"> ویژگی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 xml:space="preserve">های </w:t>
      </w:r>
      <w:r w:rsidR="00657158">
        <w:rPr>
          <w:rFonts w:hint="cs"/>
          <w:rtl/>
        </w:rPr>
        <w:t xml:space="preserve">بهتری نسبت </w:t>
      </w:r>
      <w:r w:rsidR="00581E5D">
        <w:rPr>
          <w:rFonts w:hint="cs"/>
          <w:rtl/>
        </w:rPr>
        <w:t>به بقیه ویژگی</w:t>
      </w:r>
      <w:r w:rsidR="00581E5D">
        <w:rPr>
          <w:rtl/>
        </w:rPr>
        <w:softHyphen/>
      </w:r>
      <w:r w:rsidR="00581E5D">
        <w:rPr>
          <w:rFonts w:hint="cs"/>
          <w:rtl/>
        </w:rPr>
        <w:t>های</w:t>
      </w:r>
      <w:r w:rsidR="006E71D1">
        <w:rPr>
          <w:rFonts w:hint="cs"/>
          <w:rtl/>
        </w:rPr>
        <w:t xml:space="preserve"> استخراج شده</w:t>
      </w:r>
      <w:r w:rsidR="0007502D" w:rsidRPr="0007502D">
        <w:rPr>
          <w:rFonts w:hint="cs"/>
          <w:rtl/>
        </w:rPr>
        <w:t xml:space="preserve"> </w:t>
      </w:r>
      <w:r w:rsidR="00213DD1">
        <w:rPr>
          <w:rFonts w:hint="cs"/>
          <w:rtl/>
        </w:rPr>
        <w:t>برای</w:t>
      </w:r>
      <w:r w:rsidR="0007502D" w:rsidRPr="0007502D">
        <w:rPr>
          <w:rFonts w:hint="cs"/>
          <w:rtl/>
        </w:rPr>
        <w:t xml:space="preserve"> </w:t>
      </w:r>
      <w:r w:rsidR="00982308">
        <w:rPr>
          <w:rFonts w:hint="cs"/>
          <w:rtl/>
        </w:rPr>
        <w:t xml:space="preserve">هر دو </w:t>
      </w:r>
      <w:r w:rsidR="0007502D" w:rsidRPr="0007502D">
        <w:rPr>
          <w:rFonts w:hint="cs"/>
          <w:rtl/>
        </w:rPr>
        <w:t>طبقه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بند جنگل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تصادفی و ماشین بردار</w:t>
      </w:r>
      <w:r w:rsidR="0007502D" w:rsidRPr="0007502D">
        <w:rPr>
          <w:rtl/>
        </w:rPr>
        <w:softHyphen/>
      </w:r>
      <w:r w:rsidR="0007502D" w:rsidRPr="0007502D">
        <w:rPr>
          <w:rFonts w:hint="cs"/>
          <w:rtl/>
        </w:rPr>
        <w:t>پشتیبان هستند.</w:t>
      </w:r>
      <w:r w:rsidR="0007502D">
        <w:rPr>
          <w:rFonts w:asciiTheme="majorBidi" w:hAnsiTheme="majorBidi" w:cstheme="majorBidi" w:hint="cs"/>
          <w:rtl/>
        </w:rPr>
        <w:t xml:space="preserve"> </w:t>
      </w:r>
    </w:p>
    <w:p w14:paraId="644EF779" w14:textId="65D34034" w:rsidR="00EC3776" w:rsidRDefault="00BD25E0" w:rsidP="00B953CC">
      <w:pPr>
        <w:jc w:val="both"/>
        <w:rPr>
          <w:rtl/>
        </w:rPr>
      </w:pPr>
      <w:r w:rsidRPr="00D41881">
        <w:rPr>
          <w:rFonts w:hint="cs"/>
          <w:rtl/>
        </w:rPr>
        <w:t>یکی از چالش</w:t>
      </w:r>
      <w:r w:rsidRPr="00D41881">
        <w:rPr>
          <w:rtl/>
        </w:rPr>
        <w:softHyphen/>
      </w:r>
      <w:r w:rsidR="00840CE3">
        <w:rPr>
          <w:rFonts w:hint="cs"/>
          <w:rtl/>
        </w:rPr>
        <w:t xml:space="preserve">های حال حاضر برای </w:t>
      </w:r>
      <w:r w:rsidRPr="00D41881">
        <w:rPr>
          <w:rFonts w:hint="cs"/>
          <w:rtl/>
        </w:rPr>
        <w:t>مسئله</w:t>
      </w:r>
      <w:r w:rsidR="00840CE3">
        <w:rPr>
          <w:rFonts w:hint="cs"/>
          <w:rtl/>
        </w:rPr>
        <w:t xml:space="preserve"> پیش</w:t>
      </w:r>
      <w:r w:rsidR="00840CE3">
        <w:rPr>
          <w:rtl/>
        </w:rPr>
        <w:softHyphen/>
      </w:r>
      <w:r w:rsidR="00840CE3">
        <w:rPr>
          <w:rFonts w:hint="cs"/>
          <w:rtl/>
        </w:rPr>
        <w:t>بینی پپتید</w:t>
      </w:r>
      <w:r w:rsidR="00840CE3">
        <w:rPr>
          <w:rtl/>
        </w:rPr>
        <w:softHyphen/>
      </w:r>
      <w:r w:rsidR="00840CE3">
        <w:rPr>
          <w:rFonts w:hint="cs"/>
          <w:rtl/>
        </w:rPr>
        <w:t>های ضد</w:t>
      </w:r>
      <w:r w:rsidR="00840CE3">
        <w:rPr>
          <w:rtl/>
        </w:rPr>
        <w:softHyphen/>
      </w:r>
      <w:r w:rsidR="00840CE3">
        <w:rPr>
          <w:rFonts w:hint="cs"/>
          <w:rtl/>
        </w:rPr>
        <w:t>سرطانی،</w:t>
      </w:r>
      <w:r w:rsidRPr="00D41881">
        <w:rPr>
          <w:rFonts w:hint="cs"/>
          <w:rtl/>
        </w:rPr>
        <w:t xml:space="preserve"> کمبود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آزمایشگاهی پپتید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ضد</w:t>
      </w:r>
      <w:r w:rsidRPr="00D41881">
        <w:rPr>
          <w:rtl/>
        </w:rPr>
        <w:softHyphen/>
      </w:r>
      <w:r w:rsidRPr="00D41881">
        <w:rPr>
          <w:rFonts w:hint="cs"/>
          <w:rtl/>
        </w:rPr>
        <w:t>سرطانی است. با دسترسی به داده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یشتر</w:t>
      </w:r>
      <w:r w:rsidR="00794FD0" w:rsidRPr="00D41881">
        <w:rPr>
          <w:rFonts w:hint="cs"/>
          <w:rtl/>
        </w:rPr>
        <w:t xml:space="preserve"> </w:t>
      </w:r>
      <w:r w:rsidRPr="00D41881">
        <w:rPr>
          <w:rFonts w:hint="cs"/>
          <w:rtl/>
        </w:rPr>
        <w:t>می</w:t>
      </w:r>
      <w:r w:rsidRPr="00D41881">
        <w:rPr>
          <w:rtl/>
        </w:rPr>
        <w:softHyphen/>
      </w:r>
      <w:r w:rsidRPr="00D41881">
        <w:rPr>
          <w:rFonts w:hint="cs"/>
          <w:rtl/>
        </w:rPr>
        <w:t>تو</w:t>
      </w:r>
      <w:r w:rsidR="00FA5044">
        <w:rPr>
          <w:rFonts w:hint="cs"/>
          <w:rtl/>
        </w:rPr>
        <w:t xml:space="preserve">ان به بالا </w:t>
      </w:r>
      <w:r w:rsidRPr="00D41881">
        <w:rPr>
          <w:rFonts w:hint="cs"/>
          <w:rtl/>
        </w:rPr>
        <w:t>رفتن کارایی مدل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یادگیری ماشین و در نتیجه پیش</w:t>
      </w:r>
      <w:r w:rsidRPr="00D41881">
        <w:rPr>
          <w:rtl/>
        </w:rPr>
        <w:softHyphen/>
      </w:r>
      <w:r w:rsidRPr="00D41881">
        <w:rPr>
          <w:rFonts w:hint="cs"/>
          <w:rtl/>
        </w:rPr>
        <w:t>بینی</w:t>
      </w:r>
      <w:r w:rsidRPr="00D41881">
        <w:rPr>
          <w:rtl/>
        </w:rPr>
        <w:softHyphen/>
      </w:r>
      <w:r w:rsidRPr="00D41881">
        <w:rPr>
          <w:rFonts w:hint="cs"/>
          <w:rtl/>
        </w:rPr>
        <w:t>های با صحت بالاتر کمک ک</w:t>
      </w:r>
      <w:r w:rsidR="000E6570" w:rsidRPr="00D41881">
        <w:rPr>
          <w:rFonts w:hint="cs"/>
          <w:rtl/>
        </w:rPr>
        <w:t>رد</w:t>
      </w:r>
      <w:r w:rsidRPr="00D41881">
        <w:rPr>
          <w:rFonts w:hint="cs"/>
          <w:rtl/>
        </w:rPr>
        <w:t xml:space="preserve">. </w:t>
      </w:r>
      <w:r w:rsidR="00691DF1">
        <w:rPr>
          <w:rFonts w:hint="cs"/>
          <w:rtl/>
        </w:rPr>
        <w:t xml:space="preserve">نتیجه </w:t>
      </w:r>
      <w:r w:rsidRPr="00D41881">
        <w:rPr>
          <w:rFonts w:hint="cs"/>
          <w:rtl/>
        </w:rPr>
        <w:t>پیش</w:t>
      </w:r>
      <w:r w:rsidRPr="00D41881">
        <w:rPr>
          <w:rtl/>
        </w:rPr>
        <w:softHyphen/>
      </w:r>
      <w:r w:rsidRPr="00D41881">
        <w:rPr>
          <w:rFonts w:hint="cs"/>
          <w:rtl/>
        </w:rPr>
        <w:t xml:space="preserve">بینی </w:t>
      </w:r>
      <w:r w:rsidR="00613496" w:rsidRPr="00D41881">
        <w:rPr>
          <w:rFonts w:hint="cs"/>
          <w:rtl/>
        </w:rPr>
        <w:t>با صحت بالاتر می</w:t>
      </w:r>
      <w:r w:rsidR="00613496" w:rsidRPr="00D41881">
        <w:rPr>
          <w:rtl/>
        </w:rPr>
        <w:softHyphen/>
      </w:r>
      <w:r w:rsidR="00613496" w:rsidRPr="00D41881">
        <w:rPr>
          <w:rFonts w:hint="cs"/>
          <w:rtl/>
        </w:rPr>
        <w:t xml:space="preserve">تواند </w:t>
      </w:r>
      <w:r w:rsidR="00B953CC">
        <w:rPr>
          <w:rFonts w:hint="cs"/>
          <w:rtl/>
        </w:rPr>
        <w:t>راه</w:t>
      </w:r>
      <w:r w:rsidR="00B953CC">
        <w:rPr>
          <w:rtl/>
        </w:rPr>
        <w:softHyphen/>
      </w:r>
      <w:r w:rsidR="00B953CC">
        <w:rPr>
          <w:rFonts w:hint="cs"/>
          <w:rtl/>
        </w:rPr>
        <w:t>های رسیدن به درمان</w:t>
      </w:r>
      <w:r w:rsidR="00551ADB">
        <w:rPr>
          <w:rtl/>
        </w:rPr>
        <w:softHyphen/>
      </w:r>
      <w:r w:rsidR="00551ADB">
        <w:rPr>
          <w:rFonts w:hint="cs"/>
          <w:rtl/>
        </w:rPr>
        <w:t>های</w:t>
      </w:r>
      <w:r w:rsidR="00B953CC">
        <w:rPr>
          <w:rFonts w:hint="cs"/>
          <w:rtl/>
        </w:rPr>
        <w:t xml:space="preserve"> نوین</w:t>
      </w:r>
      <w:r w:rsidR="00613496" w:rsidRPr="00D41881">
        <w:rPr>
          <w:rFonts w:hint="cs"/>
          <w:rtl/>
        </w:rPr>
        <w:t xml:space="preserve"> برای سرطان </w:t>
      </w:r>
      <w:r w:rsidR="00B953CC">
        <w:rPr>
          <w:rFonts w:hint="cs"/>
          <w:rtl/>
        </w:rPr>
        <w:t>را هموارتر کند</w:t>
      </w:r>
      <w:r w:rsidR="005F3989" w:rsidRPr="00D41881">
        <w:rPr>
          <w:rFonts w:hint="cs"/>
          <w:rtl/>
        </w:rPr>
        <w:t>.</w:t>
      </w:r>
      <w:r w:rsidR="001F47D1" w:rsidRPr="00D41881">
        <w:rPr>
          <w:rFonts w:hint="cs"/>
          <w:rtl/>
        </w:rPr>
        <w:t xml:space="preserve"> همچنین از بهبود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هایی که برای این مطالعه می</w:t>
      </w:r>
      <w:r w:rsidR="001F47D1" w:rsidRPr="00D41881">
        <w:rPr>
          <w:rtl/>
        </w:rPr>
        <w:softHyphen/>
      </w:r>
      <w:r w:rsidR="001F47D1" w:rsidRPr="00D41881">
        <w:rPr>
          <w:rFonts w:hint="cs"/>
          <w:rtl/>
        </w:rPr>
        <w:t>توان در نظر گرفت</w:t>
      </w:r>
      <w:r w:rsidR="001E6667" w:rsidRPr="00D41881">
        <w:rPr>
          <w:rFonts w:hint="cs"/>
          <w:rtl/>
        </w:rPr>
        <w:t>، می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توان به مسئله پیش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بینی پپتی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های ضد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سرطانی برای یک نوع سرطان خاص اشاره کرد؛ که این نیازمند جمع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>آوری داده</w:t>
      </w:r>
      <w:r w:rsidR="001E6667" w:rsidRPr="00D41881">
        <w:rPr>
          <w:rtl/>
        </w:rPr>
        <w:softHyphen/>
      </w:r>
      <w:r w:rsidR="001E6667" w:rsidRPr="00D41881">
        <w:rPr>
          <w:rFonts w:hint="cs"/>
          <w:rtl/>
        </w:rPr>
        <w:t xml:space="preserve">های بیشتر </w:t>
      </w:r>
      <w:r w:rsidR="00246F7F" w:rsidRPr="00D41881">
        <w:rPr>
          <w:rFonts w:hint="cs"/>
          <w:rtl/>
        </w:rPr>
        <w:t>و مخصوصا جمع آوری داده</w:t>
      </w:r>
      <w:r w:rsidR="00246F7F" w:rsidRPr="00D41881">
        <w:rPr>
          <w:rtl/>
        </w:rPr>
        <w:softHyphen/>
      </w:r>
      <w:r w:rsidR="00246F7F" w:rsidRPr="00D41881">
        <w:rPr>
          <w:rFonts w:hint="cs"/>
          <w:rtl/>
        </w:rPr>
        <w:t xml:space="preserve">های مثبت مربوط به آن نوع سرطان خاص </w:t>
      </w:r>
      <w:r w:rsidR="001E6667" w:rsidRPr="00D41881">
        <w:rPr>
          <w:rFonts w:hint="cs"/>
          <w:rtl/>
        </w:rPr>
        <w:t>است. م</w:t>
      </w:r>
      <w:r w:rsidR="006442F9" w:rsidRPr="00D41881">
        <w:rPr>
          <w:rFonts w:hint="cs"/>
          <w:rtl/>
        </w:rPr>
        <w:t>ورد دیگر</w:t>
      </w:r>
      <w:r w:rsidR="009829AC">
        <w:rPr>
          <w:rFonts w:hint="cs"/>
          <w:rtl/>
        </w:rPr>
        <w:t>ی</w:t>
      </w:r>
      <w:r w:rsidR="006442F9" w:rsidRPr="00D41881">
        <w:rPr>
          <w:rFonts w:hint="cs"/>
          <w:rtl/>
        </w:rPr>
        <w:t xml:space="preserve"> که برای بهبود این مطالعه می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توان در نظر گرفت،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یادگیری ماشین مدرن (برای مثال استفاده از شبکه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عصبی عمیق) و یا استفاده از روش</w:t>
      </w:r>
      <w:r w:rsidR="006442F9" w:rsidRPr="00D41881">
        <w:rPr>
          <w:rtl/>
        </w:rPr>
        <w:softHyphen/>
      </w:r>
      <w:r w:rsidR="006442F9" w:rsidRPr="00D41881">
        <w:rPr>
          <w:rFonts w:hint="cs"/>
          <w:rtl/>
        </w:rPr>
        <w:t>های پردازش متن است. که این مورد نیز به</w:t>
      </w:r>
      <w:r w:rsidR="0057262E" w:rsidRPr="00D41881">
        <w:rPr>
          <w:rFonts w:hint="cs"/>
          <w:rtl/>
        </w:rPr>
        <w:t xml:space="preserve"> دلیل ماهیت شبک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عصبی عمیق، نیازمند داده</w:t>
      </w:r>
      <w:r w:rsidR="0057262E" w:rsidRPr="00D41881">
        <w:rPr>
          <w:rtl/>
        </w:rPr>
        <w:softHyphen/>
      </w:r>
      <w:r w:rsidR="0057262E" w:rsidRPr="00D41881">
        <w:rPr>
          <w:rFonts w:hint="cs"/>
          <w:rtl/>
        </w:rPr>
        <w:t>های بسیار بیشتری است</w:t>
      </w:r>
      <w:r w:rsidR="008B3D83" w:rsidRPr="00D41881">
        <w:rPr>
          <w:rFonts w:hint="cs"/>
          <w:rtl/>
        </w:rPr>
        <w:t>.</w:t>
      </w:r>
    </w:p>
    <w:p w14:paraId="1A287B9A" w14:textId="77777777" w:rsidR="00EC3776" w:rsidRDefault="00EC3776" w:rsidP="00B75E1C">
      <w:pPr>
        <w:pStyle w:val="Heading5"/>
        <w:rPr>
          <w:rtl/>
        </w:rPr>
      </w:pPr>
    </w:p>
    <w:p w14:paraId="33EC9320" w14:textId="77777777" w:rsidR="00EC3776" w:rsidRDefault="00EC3776" w:rsidP="00B75E1C">
      <w:pPr>
        <w:pStyle w:val="Heading5"/>
        <w:rPr>
          <w:rtl/>
        </w:rPr>
      </w:pPr>
    </w:p>
    <w:p w14:paraId="76C8D4FB" w14:textId="77777777" w:rsidR="00B75E1C" w:rsidRPr="00B75E1C" w:rsidRDefault="00B75E1C" w:rsidP="00B75E1C"/>
    <w:p w14:paraId="0C063AF9" w14:textId="0B2204C3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0A2AA8F" w14:textId="77777777" w:rsidR="00886467" w:rsidRDefault="00886467" w:rsidP="001B390B">
      <w:pPr>
        <w:pStyle w:val="Heading5"/>
        <w:rPr>
          <w:rtl/>
        </w:rPr>
      </w:pPr>
      <w:bookmarkStart w:id="181" w:name="_Toc82546102"/>
    </w:p>
    <w:p w14:paraId="1805097D" w14:textId="5619FEEE" w:rsidR="001B390B" w:rsidRDefault="001B390B" w:rsidP="001B390B">
      <w:pPr>
        <w:pStyle w:val="Heading5"/>
        <w:rPr>
          <w:rtl/>
        </w:rPr>
      </w:pPr>
      <w:r w:rsidRPr="00A03B4F">
        <w:rPr>
          <w:rtl/>
        </w:rPr>
        <w:t>مراجع</w:t>
      </w:r>
      <w:bookmarkEnd w:id="181"/>
    </w:p>
    <w:p w14:paraId="3E55E74C" w14:textId="77777777" w:rsidR="00D40C13" w:rsidRPr="00D40C13" w:rsidRDefault="00D40C13" w:rsidP="00D40C13"/>
    <w:p w14:paraId="1B2A8750" w14:textId="77777777" w:rsidR="00EC3776" w:rsidRDefault="00EC3776" w:rsidP="001B390B">
      <w:pPr>
        <w:pStyle w:val="EndNoteBibliography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2E020FF9" w14:textId="77777777" w:rsidR="00E648C5" w:rsidRPr="00535191" w:rsidRDefault="00F707D6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="00E648C5" w:rsidRPr="00E648C5">
        <w:t>1.</w:t>
      </w:r>
      <w:r w:rsidR="00E648C5" w:rsidRPr="00E648C5">
        <w:tab/>
      </w:r>
      <w:r w:rsidR="00E648C5" w:rsidRPr="00535191">
        <w:rPr>
          <w:rFonts w:asciiTheme="majorBidi" w:hAnsiTheme="majorBidi" w:cstheme="majorBidi"/>
        </w:rPr>
        <w:t xml:space="preserve">Xi, J., et al., </w:t>
      </w:r>
      <w:r w:rsidR="00E648C5" w:rsidRPr="00535191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="00E648C5" w:rsidRPr="00535191">
        <w:rPr>
          <w:rFonts w:asciiTheme="majorBidi" w:hAnsiTheme="majorBidi" w:cstheme="majorBidi"/>
        </w:rPr>
        <w:t xml:space="preserve"> Bioinformatics, 2020. </w:t>
      </w:r>
      <w:r w:rsidR="00E648C5" w:rsidRPr="00535191">
        <w:rPr>
          <w:rFonts w:asciiTheme="majorBidi" w:hAnsiTheme="majorBidi" w:cstheme="majorBidi"/>
          <w:b/>
        </w:rPr>
        <w:t>36</w:t>
      </w:r>
      <w:r w:rsidR="00E648C5" w:rsidRPr="00535191">
        <w:rPr>
          <w:rFonts w:asciiTheme="majorBidi" w:hAnsiTheme="majorBidi" w:cstheme="majorBidi"/>
        </w:rPr>
        <w:t>(6): p. 1855-1863.</w:t>
      </w:r>
    </w:p>
    <w:p w14:paraId="62AF6627" w14:textId="77777777" w:rsidR="00E648C5" w:rsidRPr="00535191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2.</w:t>
      </w:r>
      <w:r w:rsidRPr="00E648C5">
        <w:tab/>
      </w:r>
      <w:r w:rsidRPr="00535191">
        <w:rPr>
          <w:rFonts w:asciiTheme="majorBidi" w:hAnsiTheme="majorBidi" w:cstheme="majorBidi"/>
        </w:rPr>
        <w:t xml:space="preserve">Yue, Z., et al., </w:t>
      </w:r>
      <w:r w:rsidRPr="00535191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535191">
        <w:rPr>
          <w:rFonts w:asciiTheme="majorBidi" w:hAnsiTheme="majorBidi" w:cstheme="majorBidi"/>
        </w:rPr>
        <w:t xml:space="preserve"> Briefings in bioinformatics, 2019. </w:t>
      </w:r>
      <w:r w:rsidRPr="00535191">
        <w:rPr>
          <w:rFonts w:asciiTheme="majorBidi" w:hAnsiTheme="majorBidi" w:cstheme="majorBidi"/>
          <w:b/>
        </w:rPr>
        <w:t>20</w:t>
      </w:r>
      <w:r w:rsidRPr="00535191">
        <w:rPr>
          <w:rFonts w:asciiTheme="majorBidi" w:hAnsiTheme="majorBidi" w:cstheme="majorBidi"/>
        </w:rPr>
        <w:t>(5): p. 1925-1933.</w:t>
      </w:r>
    </w:p>
    <w:p w14:paraId="7FEDC29C" w14:textId="77777777" w:rsidR="00E648C5" w:rsidRPr="00D227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.</w:t>
      </w:r>
      <w:r w:rsidRPr="00E648C5">
        <w:tab/>
      </w:r>
      <w:r w:rsidRPr="00D227DD">
        <w:rPr>
          <w:rFonts w:asciiTheme="majorBidi" w:hAnsiTheme="majorBidi" w:cstheme="majorBidi"/>
        </w:rPr>
        <w:t xml:space="preserve">Bray, F., et al., </w:t>
      </w:r>
      <w:r w:rsidRPr="00D227DD">
        <w:rPr>
          <w:rFonts w:asciiTheme="majorBidi" w:hAnsiTheme="majorBidi" w:cstheme="majorBidi"/>
          <w:i/>
        </w:rPr>
        <w:t>Global cancer statistics 2018: GLOBOCAN estimates of incidence and mortality worldwide for 36 cancers in 185 countries.</w:t>
      </w:r>
      <w:r w:rsidRPr="00D227DD">
        <w:rPr>
          <w:rFonts w:asciiTheme="majorBidi" w:hAnsiTheme="majorBidi" w:cstheme="majorBidi"/>
        </w:rPr>
        <w:t xml:space="preserve"> CA: a cancer journal for clinicians, 2018. </w:t>
      </w:r>
      <w:r w:rsidRPr="00D227DD">
        <w:rPr>
          <w:rFonts w:asciiTheme="majorBidi" w:hAnsiTheme="majorBidi" w:cstheme="majorBidi"/>
          <w:b/>
        </w:rPr>
        <w:t>68</w:t>
      </w:r>
      <w:r w:rsidRPr="00D227DD">
        <w:rPr>
          <w:rFonts w:asciiTheme="majorBidi" w:hAnsiTheme="majorBidi" w:cstheme="majorBidi"/>
        </w:rPr>
        <w:t>(6): p. 394-424.</w:t>
      </w:r>
    </w:p>
    <w:p w14:paraId="12595A0F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4.</w:t>
      </w:r>
      <w:r w:rsidRPr="00E648C5">
        <w:tab/>
      </w:r>
      <w:r w:rsidRPr="008E4578">
        <w:rPr>
          <w:rFonts w:asciiTheme="majorBidi" w:hAnsiTheme="majorBidi" w:cstheme="majorBidi"/>
        </w:rPr>
        <w:t xml:space="preserve">Wijdeven, R.H., et al., </w:t>
      </w:r>
      <w:r w:rsidRPr="008E4578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8E4578">
        <w:rPr>
          <w:rFonts w:asciiTheme="majorBidi" w:hAnsiTheme="majorBidi" w:cstheme="majorBidi"/>
        </w:rPr>
        <w:t xml:space="preserve"> Drug Resistance Updates, 2016. </w:t>
      </w:r>
      <w:r w:rsidRPr="008E4578">
        <w:rPr>
          <w:rFonts w:asciiTheme="majorBidi" w:hAnsiTheme="majorBidi" w:cstheme="majorBidi"/>
          <w:b/>
        </w:rPr>
        <w:t>28</w:t>
      </w:r>
      <w:r w:rsidRPr="008E4578">
        <w:rPr>
          <w:rFonts w:asciiTheme="majorBidi" w:hAnsiTheme="majorBidi" w:cstheme="majorBidi"/>
        </w:rPr>
        <w:t>: p. 65-81.</w:t>
      </w:r>
    </w:p>
    <w:p w14:paraId="031EFBD2" w14:textId="77777777" w:rsidR="00E648C5" w:rsidRPr="008E4578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5.</w:t>
      </w:r>
      <w:r w:rsidRPr="00E648C5">
        <w:tab/>
      </w:r>
      <w:r w:rsidRPr="008E4578">
        <w:rPr>
          <w:rFonts w:asciiTheme="majorBidi" w:hAnsiTheme="majorBidi" w:cstheme="majorBidi"/>
        </w:rPr>
        <w:t xml:space="preserve">Huang, Y., et al., </w:t>
      </w:r>
      <w:r w:rsidRPr="008E4578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8E4578">
        <w:rPr>
          <w:rFonts w:asciiTheme="majorBidi" w:hAnsiTheme="majorBidi" w:cstheme="majorBidi"/>
        </w:rPr>
        <w:t xml:space="preserve"> Mini reviews in medicinal chemistry, 2015. </w:t>
      </w:r>
      <w:r w:rsidRPr="008E4578">
        <w:rPr>
          <w:rFonts w:asciiTheme="majorBidi" w:hAnsiTheme="majorBidi" w:cstheme="majorBidi"/>
          <w:b/>
        </w:rPr>
        <w:t>15</w:t>
      </w:r>
      <w:r w:rsidRPr="008E4578">
        <w:rPr>
          <w:rFonts w:asciiTheme="majorBidi" w:hAnsiTheme="majorBidi" w:cstheme="majorBidi"/>
        </w:rPr>
        <w:t>(1): p. 73-81.</w:t>
      </w:r>
    </w:p>
    <w:p w14:paraId="05BE560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6.</w:t>
      </w:r>
      <w:r w:rsidRPr="00E648C5">
        <w:tab/>
      </w:r>
      <w:r w:rsidRPr="008E4578">
        <w:rPr>
          <w:rFonts w:asciiTheme="majorBidi" w:hAnsiTheme="majorBidi" w:cstheme="majorBidi"/>
        </w:rPr>
        <w:t xml:space="preserve">Hoskin, D.W. and A. Ramamoorthy, </w:t>
      </w:r>
      <w:r w:rsidRPr="008E4578">
        <w:rPr>
          <w:rFonts w:asciiTheme="majorBidi" w:hAnsiTheme="majorBidi" w:cstheme="majorBidi"/>
          <w:i/>
        </w:rPr>
        <w:t>Studies on anticancer activities of antimicrobial peptides.</w:t>
      </w:r>
      <w:r w:rsidRPr="008E4578">
        <w:rPr>
          <w:rFonts w:asciiTheme="majorBidi" w:hAnsiTheme="majorBidi" w:cstheme="majorBidi"/>
        </w:rPr>
        <w:t xml:space="preserve"> Biochimica et Biophysica Acta (BBA)-Biomembranes, 2008. </w:t>
      </w:r>
      <w:r w:rsidRPr="008E4578">
        <w:rPr>
          <w:rFonts w:asciiTheme="majorBidi" w:hAnsiTheme="majorBidi" w:cstheme="majorBidi"/>
          <w:b/>
        </w:rPr>
        <w:t>1778</w:t>
      </w:r>
      <w:r w:rsidRPr="008E4578">
        <w:rPr>
          <w:rFonts w:asciiTheme="majorBidi" w:hAnsiTheme="majorBidi" w:cstheme="majorBidi"/>
        </w:rPr>
        <w:t>(2): p. 357-375.</w:t>
      </w:r>
    </w:p>
    <w:p w14:paraId="1529589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7.</w:t>
      </w:r>
      <w:r w:rsidRPr="00E648C5">
        <w:tab/>
      </w:r>
      <w:r w:rsidRPr="008E4578">
        <w:rPr>
          <w:rFonts w:asciiTheme="majorBidi" w:hAnsiTheme="majorBidi" w:cstheme="majorBidi"/>
        </w:rPr>
        <w:t xml:space="preserve">Giuliani, A., G. Pirri, and S. Nicoletto, </w:t>
      </w:r>
      <w:r w:rsidRPr="008E4578">
        <w:rPr>
          <w:rFonts w:asciiTheme="majorBidi" w:hAnsiTheme="majorBidi" w:cstheme="majorBidi"/>
          <w:i/>
        </w:rPr>
        <w:t>Antimicrobial peptides: an overview of a promising class of therapeutics.</w:t>
      </w:r>
      <w:r w:rsidRPr="008E4578">
        <w:rPr>
          <w:rFonts w:asciiTheme="majorBidi" w:hAnsiTheme="majorBidi" w:cstheme="majorBidi"/>
        </w:rPr>
        <w:t xml:space="preserve"> Open Life Sciences, 2007. </w:t>
      </w:r>
      <w:r w:rsidRPr="008E4578">
        <w:rPr>
          <w:rFonts w:asciiTheme="majorBidi" w:hAnsiTheme="majorBidi" w:cstheme="majorBidi"/>
          <w:b/>
        </w:rPr>
        <w:t>2</w:t>
      </w:r>
      <w:r w:rsidRPr="008E4578">
        <w:rPr>
          <w:rFonts w:asciiTheme="majorBidi" w:hAnsiTheme="majorBidi" w:cstheme="majorBidi"/>
        </w:rPr>
        <w:t>(1): p. 1-33.</w:t>
      </w:r>
    </w:p>
    <w:p w14:paraId="29D20E2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8.</w:t>
      </w:r>
      <w:r w:rsidRPr="00E648C5">
        <w:tab/>
      </w:r>
      <w:r w:rsidRPr="008E4578">
        <w:rPr>
          <w:rFonts w:asciiTheme="majorBidi" w:hAnsiTheme="majorBidi" w:cstheme="majorBidi"/>
        </w:rPr>
        <w:t xml:space="preserve">Gaspar, D., A.S. Veiga, and M.A. Castanho, </w:t>
      </w:r>
      <w:r w:rsidRPr="008E4578">
        <w:rPr>
          <w:rFonts w:asciiTheme="majorBidi" w:hAnsiTheme="majorBidi" w:cstheme="majorBidi"/>
          <w:i/>
        </w:rPr>
        <w:t>From antimicrobial to anticancer peptides. A review.</w:t>
      </w:r>
      <w:r w:rsidRPr="008E4578">
        <w:rPr>
          <w:rFonts w:asciiTheme="majorBidi" w:hAnsiTheme="majorBidi" w:cstheme="majorBidi"/>
        </w:rPr>
        <w:t xml:space="preserve"> Frontiers in microbiology, 2013. </w:t>
      </w:r>
      <w:r w:rsidRPr="008E4578">
        <w:rPr>
          <w:rFonts w:asciiTheme="majorBidi" w:hAnsiTheme="majorBidi" w:cstheme="majorBidi"/>
          <w:b/>
        </w:rPr>
        <w:t>4</w:t>
      </w:r>
      <w:r w:rsidRPr="008E4578">
        <w:rPr>
          <w:rFonts w:asciiTheme="majorBidi" w:hAnsiTheme="majorBidi" w:cstheme="majorBidi"/>
        </w:rPr>
        <w:t>: p. 294.</w:t>
      </w:r>
    </w:p>
    <w:p w14:paraId="6CC0D9F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9.</w:t>
      </w:r>
      <w:r w:rsidRPr="00E648C5">
        <w:tab/>
      </w:r>
      <w:r w:rsidRPr="00BB3F2B">
        <w:rPr>
          <w:rFonts w:asciiTheme="majorBidi" w:hAnsiTheme="majorBidi" w:cstheme="majorBidi"/>
        </w:rPr>
        <w:t xml:space="preserve">Ting, C.-H., et al., </w:t>
      </w:r>
      <w:r w:rsidRPr="00BB3F2B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BB3F2B">
        <w:rPr>
          <w:rFonts w:asciiTheme="majorBidi" w:hAnsiTheme="majorBidi" w:cstheme="majorBidi"/>
        </w:rPr>
        <w:t xml:space="preserve"> Biomaterials, 2014. </w:t>
      </w:r>
      <w:r w:rsidRPr="00BB3F2B">
        <w:rPr>
          <w:rFonts w:asciiTheme="majorBidi" w:hAnsiTheme="majorBidi" w:cstheme="majorBidi"/>
          <w:b/>
        </w:rPr>
        <w:t>35</w:t>
      </w:r>
      <w:r w:rsidRPr="00BB3F2B">
        <w:rPr>
          <w:rFonts w:asciiTheme="majorBidi" w:hAnsiTheme="majorBidi" w:cstheme="majorBidi"/>
        </w:rPr>
        <w:t>(11): p. 3627-3640.</w:t>
      </w:r>
    </w:p>
    <w:p w14:paraId="23D4BD8E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0.</w:t>
      </w:r>
      <w:r w:rsidRPr="00E648C5">
        <w:tab/>
      </w:r>
      <w:r w:rsidRPr="00BB3F2B">
        <w:rPr>
          <w:rFonts w:asciiTheme="majorBidi" w:hAnsiTheme="majorBidi" w:cstheme="majorBidi"/>
        </w:rPr>
        <w:t xml:space="preserve">Buri, M.V., et al., </w:t>
      </w:r>
      <w:r w:rsidRPr="00BB3F2B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BB3F2B">
        <w:rPr>
          <w:rFonts w:asciiTheme="majorBidi" w:hAnsiTheme="majorBidi" w:cstheme="majorBidi"/>
        </w:rPr>
        <w:t xml:space="preserve"> PLoS One, 2013. </w:t>
      </w:r>
      <w:r w:rsidRPr="00BB3F2B">
        <w:rPr>
          <w:rFonts w:asciiTheme="majorBidi" w:hAnsiTheme="majorBidi" w:cstheme="majorBidi"/>
          <w:b/>
        </w:rPr>
        <w:t>8</w:t>
      </w:r>
      <w:r w:rsidRPr="00BB3F2B">
        <w:rPr>
          <w:rFonts w:asciiTheme="majorBidi" w:hAnsiTheme="majorBidi" w:cstheme="majorBidi"/>
        </w:rPr>
        <w:t>(11): p. e80924.</w:t>
      </w:r>
    </w:p>
    <w:p w14:paraId="70F0B0EB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1.</w:t>
      </w:r>
      <w:r w:rsidRPr="00E648C5">
        <w:tab/>
      </w:r>
      <w:r w:rsidRPr="00BB3F2B">
        <w:rPr>
          <w:rFonts w:asciiTheme="majorBidi" w:hAnsiTheme="majorBidi" w:cstheme="majorBidi"/>
        </w:rPr>
        <w:t xml:space="preserve">Vijayakumar, S. and P. Lakshmi, </w:t>
      </w:r>
      <w:r w:rsidRPr="00BB3F2B">
        <w:rPr>
          <w:rFonts w:asciiTheme="majorBidi" w:hAnsiTheme="majorBidi" w:cstheme="majorBidi"/>
          <w:i/>
        </w:rPr>
        <w:t>ACPP: A web server for prediction and design of anti-cancer peptides.</w:t>
      </w:r>
      <w:r w:rsidRPr="00BB3F2B">
        <w:rPr>
          <w:rFonts w:asciiTheme="majorBidi" w:hAnsiTheme="majorBidi" w:cstheme="majorBidi"/>
        </w:rPr>
        <w:t xml:space="preserve"> International Journal of Peptide Research and Therapeutics, 2015. </w:t>
      </w:r>
      <w:r w:rsidRPr="00BB3F2B">
        <w:rPr>
          <w:rFonts w:asciiTheme="majorBidi" w:hAnsiTheme="majorBidi" w:cstheme="majorBidi"/>
          <w:b/>
        </w:rPr>
        <w:t>21</w:t>
      </w:r>
      <w:r w:rsidRPr="00BB3F2B">
        <w:rPr>
          <w:rFonts w:asciiTheme="majorBidi" w:hAnsiTheme="majorBidi" w:cstheme="majorBidi"/>
        </w:rPr>
        <w:t>(1): p. 99-106.</w:t>
      </w:r>
    </w:p>
    <w:p w14:paraId="309A7A8A" w14:textId="77777777" w:rsidR="00E648C5" w:rsidRPr="00BB3F2B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12.</w:t>
      </w:r>
      <w:r w:rsidRPr="00E648C5">
        <w:tab/>
      </w:r>
      <w:r w:rsidRPr="00BB3F2B">
        <w:rPr>
          <w:rFonts w:asciiTheme="majorBidi" w:hAnsiTheme="majorBidi" w:cstheme="majorBidi"/>
        </w:rPr>
        <w:t xml:space="preserve">Reddy, K., R. Yedery, and C. Aranha, </w:t>
      </w:r>
      <w:r w:rsidRPr="00BB3F2B">
        <w:rPr>
          <w:rFonts w:asciiTheme="majorBidi" w:hAnsiTheme="majorBidi" w:cstheme="majorBidi"/>
          <w:i/>
        </w:rPr>
        <w:t>Antimicrobial peptides: premises and promises.</w:t>
      </w:r>
      <w:r w:rsidRPr="00BB3F2B">
        <w:rPr>
          <w:rFonts w:asciiTheme="majorBidi" w:hAnsiTheme="majorBidi" w:cstheme="majorBidi"/>
        </w:rPr>
        <w:t xml:space="preserve"> International journal of antimicrobial agents, 2004. </w:t>
      </w:r>
      <w:r w:rsidRPr="00BB3F2B">
        <w:rPr>
          <w:rFonts w:asciiTheme="majorBidi" w:hAnsiTheme="majorBidi" w:cstheme="majorBidi"/>
          <w:b/>
        </w:rPr>
        <w:t>24</w:t>
      </w:r>
      <w:r w:rsidRPr="00BB3F2B">
        <w:rPr>
          <w:rFonts w:asciiTheme="majorBidi" w:hAnsiTheme="majorBidi" w:cstheme="majorBidi"/>
        </w:rPr>
        <w:t>(6): p. 536-547.</w:t>
      </w:r>
    </w:p>
    <w:p w14:paraId="272B6C2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3.</w:t>
      </w:r>
      <w:r w:rsidRPr="00E648C5">
        <w:tab/>
      </w:r>
      <w:r w:rsidRPr="00CE0869">
        <w:rPr>
          <w:rFonts w:asciiTheme="majorBidi" w:hAnsiTheme="majorBidi" w:cstheme="majorBidi"/>
        </w:rPr>
        <w:t xml:space="preserve">Ejtehadifar, M., et al., </w:t>
      </w:r>
      <w:r w:rsidRPr="00CE0869">
        <w:rPr>
          <w:rFonts w:asciiTheme="majorBidi" w:hAnsiTheme="majorBidi" w:cstheme="majorBidi"/>
          <w:i/>
        </w:rPr>
        <w:t>Anti-cancer effects of Staphylococcal Enterotoxin type B on U266 cells co-cultured with Mesenchymal Stem Cells.</w:t>
      </w:r>
      <w:r w:rsidRPr="00CE0869">
        <w:rPr>
          <w:rFonts w:asciiTheme="majorBidi" w:hAnsiTheme="majorBidi" w:cstheme="majorBidi"/>
        </w:rPr>
        <w:t xml:space="preserve"> Microbial pathogenesis, 2017. </w:t>
      </w:r>
      <w:r w:rsidRPr="00CE0869">
        <w:rPr>
          <w:rFonts w:asciiTheme="majorBidi" w:hAnsiTheme="majorBidi" w:cstheme="majorBidi"/>
          <w:b/>
        </w:rPr>
        <w:t>113</w:t>
      </w:r>
      <w:r w:rsidRPr="00CE0869">
        <w:rPr>
          <w:rFonts w:asciiTheme="majorBidi" w:hAnsiTheme="majorBidi" w:cstheme="majorBidi"/>
        </w:rPr>
        <w:t>: p. 438-444.</w:t>
      </w:r>
    </w:p>
    <w:p w14:paraId="570B84B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4.</w:t>
      </w:r>
      <w:r w:rsidRPr="00E648C5">
        <w:tab/>
      </w:r>
      <w:r w:rsidRPr="00C23652">
        <w:rPr>
          <w:rFonts w:asciiTheme="majorBidi" w:hAnsiTheme="majorBidi" w:cstheme="majorBidi"/>
        </w:rPr>
        <w:t xml:space="preserve">Wang, Z. and G. Wang, </w:t>
      </w:r>
      <w:r w:rsidRPr="00C23652">
        <w:rPr>
          <w:rFonts w:asciiTheme="majorBidi" w:hAnsiTheme="majorBidi" w:cstheme="majorBidi"/>
          <w:i/>
        </w:rPr>
        <w:t>APD: the antimicrobial peptide database.</w:t>
      </w:r>
      <w:r w:rsidRPr="00C23652">
        <w:rPr>
          <w:rFonts w:asciiTheme="majorBidi" w:hAnsiTheme="majorBidi" w:cstheme="majorBidi"/>
        </w:rPr>
        <w:t xml:space="preserve"> Nucleic acids research, 2004. </w:t>
      </w:r>
      <w:r w:rsidRPr="00C23652">
        <w:rPr>
          <w:rFonts w:asciiTheme="majorBidi" w:hAnsiTheme="majorBidi" w:cstheme="majorBidi"/>
          <w:b/>
        </w:rPr>
        <w:t>32</w:t>
      </w:r>
      <w:r w:rsidRPr="00C23652">
        <w:rPr>
          <w:rFonts w:asciiTheme="majorBidi" w:hAnsiTheme="majorBidi" w:cstheme="majorBidi"/>
        </w:rPr>
        <w:t>(suppl_1): p. D590-D592.</w:t>
      </w:r>
    </w:p>
    <w:p w14:paraId="2A06E2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5.</w:t>
      </w:r>
      <w:r w:rsidRPr="00E648C5">
        <w:tab/>
      </w:r>
      <w:r w:rsidRPr="00C23652">
        <w:rPr>
          <w:rFonts w:asciiTheme="majorBidi" w:hAnsiTheme="majorBidi" w:cstheme="majorBidi"/>
        </w:rPr>
        <w:t xml:space="preserve">Schweizer, F., </w:t>
      </w:r>
      <w:r w:rsidRPr="00C23652">
        <w:rPr>
          <w:rFonts w:asciiTheme="majorBidi" w:hAnsiTheme="majorBidi" w:cstheme="majorBidi"/>
          <w:i/>
        </w:rPr>
        <w:t>Cationic amphiphilic peptides with cancer-selective toxicity.</w:t>
      </w:r>
      <w:r w:rsidRPr="00C23652">
        <w:rPr>
          <w:rFonts w:asciiTheme="majorBidi" w:hAnsiTheme="majorBidi" w:cstheme="majorBidi"/>
        </w:rPr>
        <w:t xml:space="preserve"> European journal of pharmacology, 2009. </w:t>
      </w:r>
      <w:r w:rsidRPr="00C23652">
        <w:rPr>
          <w:rFonts w:asciiTheme="majorBidi" w:hAnsiTheme="majorBidi" w:cstheme="majorBidi"/>
          <w:b/>
        </w:rPr>
        <w:t>625</w:t>
      </w:r>
      <w:r w:rsidRPr="00C23652">
        <w:rPr>
          <w:rFonts w:asciiTheme="majorBidi" w:hAnsiTheme="majorBidi" w:cstheme="majorBidi"/>
        </w:rPr>
        <w:t>(1-3): p. 190-194.</w:t>
      </w:r>
    </w:p>
    <w:p w14:paraId="1B178A3C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6.</w:t>
      </w:r>
      <w:r w:rsidRPr="00E648C5">
        <w:tab/>
      </w:r>
      <w:r w:rsidRPr="00C23652">
        <w:rPr>
          <w:rFonts w:asciiTheme="majorBidi" w:hAnsiTheme="majorBidi" w:cstheme="majorBidi"/>
        </w:rPr>
        <w:t xml:space="preserve">Wüthrich, K., </w:t>
      </w:r>
      <w:r w:rsidRPr="00C23652">
        <w:rPr>
          <w:rFonts w:asciiTheme="majorBidi" w:hAnsiTheme="majorBidi" w:cstheme="majorBidi"/>
          <w:i/>
        </w:rPr>
        <w:t>NMR with proteins and nucleic acids.</w:t>
      </w:r>
      <w:r w:rsidRPr="00C23652">
        <w:rPr>
          <w:rFonts w:asciiTheme="majorBidi" w:hAnsiTheme="majorBidi" w:cstheme="majorBidi"/>
        </w:rPr>
        <w:t xml:space="preserve"> Europhysics News, 1986. </w:t>
      </w:r>
      <w:r w:rsidRPr="00C23652">
        <w:rPr>
          <w:rFonts w:asciiTheme="majorBidi" w:hAnsiTheme="majorBidi" w:cstheme="majorBidi"/>
          <w:b/>
        </w:rPr>
        <w:t>17</w:t>
      </w:r>
      <w:r w:rsidRPr="00C23652">
        <w:rPr>
          <w:rFonts w:asciiTheme="majorBidi" w:hAnsiTheme="majorBidi" w:cstheme="majorBidi"/>
        </w:rPr>
        <w:t>(1): p. 11-13.</w:t>
      </w:r>
    </w:p>
    <w:p w14:paraId="46375AA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7.</w:t>
      </w:r>
      <w:r w:rsidRPr="00E648C5">
        <w:tab/>
      </w:r>
      <w:r w:rsidRPr="00C23652">
        <w:rPr>
          <w:rFonts w:asciiTheme="majorBidi" w:hAnsiTheme="majorBidi" w:cstheme="majorBidi"/>
        </w:rPr>
        <w:t xml:space="preserve">Marion, D., M. Zasloff, and A. Bax, </w:t>
      </w:r>
      <w:r w:rsidRPr="00C23652">
        <w:rPr>
          <w:rFonts w:asciiTheme="majorBidi" w:hAnsiTheme="majorBidi" w:cstheme="majorBidi"/>
          <w:i/>
        </w:rPr>
        <w:t>A two-dimensional NMR study of the antimicrobial peptide magainin 2.</w:t>
      </w:r>
      <w:r w:rsidRPr="00C23652">
        <w:rPr>
          <w:rFonts w:asciiTheme="majorBidi" w:hAnsiTheme="majorBidi" w:cstheme="majorBidi"/>
        </w:rPr>
        <w:t xml:space="preserve"> FEBS letters, 1988. </w:t>
      </w:r>
      <w:r w:rsidRPr="00C23652">
        <w:rPr>
          <w:rFonts w:asciiTheme="majorBidi" w:hAnsiTheme="majorBidi" w:cstheme="majorBidi"/>
          <w:b/>
        </w:rPr>
        <w:t>227</w:t>
      </w:r>
      <w:r w:rsidRPr="00C23652">
        <w:rPr>
          <w:rFonts w:asciiTheme="majorBidi" w:hAnsiTheme="majorBidi" w:cstheme="majorBidi"/>
        </w:rPr>
        <w:t>(1): p. 21-26.</w:t>
      </w:r>
    </w:p>
    <w:p w14:paraId="0388ECD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18.</w:t>
      </w:r>
      <w:r w:rsidRPr="009A327C">
        <w:rPr>
          <w:rFonts w:asciiTheme="majorBidi" w:hAnsiTheme="majorBidi" w:cstheme="majorBidi"/>
        </w:rPr>
        <w:tab/>
        <w:t xml:space="preserve">Ganz, T., et al., </w:t>
      </w:r>
      <w:r w:rsidRPr="009A327C">
        <w:rPr>
          <w:rFonts w:asciiTheme="majorBidi" w:hAnsiTheme="majorBidi" w:cstheme="majorBidi"/>
          <w:i/>
        </w:rPr>
        <w:t>Defensins. Natural peptide antibiotics of human neutrophils.</w:t>
      </w:r>
      <w:r w:rsidRPr="009A327C">
        <w:rPr>
          <w:rFonts w:asciiTheme="majorBidi" w:hAnsiTheme="majorBidi" w:cstheme="majorBidi"/>
        </w:rPr>
        <w:t xml:space="preserve"> Journal of Clinical Investigation, 1985. </w:t>
      </w:r>
      <w:r w:rsidRPr="009A327C">
        <w:rPr>
          <w:rFonts w:asciiTheme="majorBidi" w:hAnsiTheme="majorBidi" w:cstheme="majorBidi"/>
          <w:b/>
        </w:rPr>
        <w:t>76</w:t>
      </w:r>
      <w:r w:rsidRPr="009A327C">
        <w:rPr>
          <w:rFonts w:asciiTheme="majorBidi" w:hAnsiTheme="majorBidi" w:cstheme="majorBidi"/>
        </w:rPr>
        <w:t>(4): p. 1427.</w:t>
      </w:r>
    </w:p>
    <w:p w14:paraId="02EBBAC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19.</w:t>
      </w:r>
      <w:r w:rsidRPr="009A327C">
        <w:rPr>
          <w:rFonts w:asciiTheme="majorBidi" w:hAnsiTheme="majorBidi" w:cstheme="majorBidi"/>
        </w:rPr>
        <w:tab/>
        <w:t xml:space="preserve">Hill, C.P., et al., </w:t>
      </w:r>
      <w:r w:rsidRPr="009A327C">
        <w:rPr>
          <w:rFonts w:asciiTheme="majorBidi" w:hAnsiTheme="majorBidi" w:cstheme="majorBidi"/>
          <w:i/>
        </w:rPr>
        <w:t>Crystal structure of defensin HNP-3, an amphiphilic dimer: mechanisms of membrane permeabilization.</w:t>
      </w:r>
      <w:r w:rsidRPr="009A327C">
        <w:rPr>
          <w:rFonts w:asciiTheme="majorBidi" w:hAnsiTheme="majorBidi" w:cstheme="majorBidi"/>
        </w:rPr>
        <w:t xml:space="preserve"> Science, 1991. </w:t>
      </w:r>
      <w:r w:rsidRPr="009A327C">
        <w:rPr>
          <w:rFonts w:asciiTheme="majorBidi" w:hAnsiTheme="majorBidi" w:cstheme="majorBidi"/>
          <w:b/>
        </w:rPr>
        <w:t>251</w:t>
      </w:r>
      <w:r w:rsidRPr="009A327C">
        <w:rPr>
          <w:rFonts w:asciiTheme="majorBidi" w:hAnsiTheme="majorBidi" w:cstheme="majorBidi"/>
        </w:rPr>
        <w:t>(5000): p. 1481-1485.</w:t>
      </w:r>
    </w:p>
    <w:p w14:paraId="3A21D1A4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0.</w:t>
      </w:r>
      <w:r w:rsidRPr="00E648C5">
        <w:tab/>
      </w:r>
      <w:r w:rsidRPr="009A327C">
        <w:rPr>
          <w:rFonts w:asciiTheme="majorBidi" w:hAnsiTheme="majorBidi" w:cstheme="majorBidi"/>
        </w:rPr>
        <w:t xml:space="preserve">Landon, C., et al., </w:t>
      </w:r>
      <w:r w:rsidRPr="009A327C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9A327C">
        <w:rPr>
          <w:rFonts w:asciiTheme="majorBidi" w:hAnsiTheme="majorBidi" w:cstheme="majorBidi"/>
        </w:rPr>
        <w:t xml:space="preserve"> Protein Science, 1997. </w:t>
      </w:r>
      <w:r w:rsidRPr="009A327C">
        <w:rPr>
          <w:rFonts w:asciiTheme="majorBidi" w:hAnsiTheme="majorBidi" w:cstheme="majorBidi"/>
          <w:b/>
        </w:rPr>
        <w:t>6</w:t>
      </w:r>
      <w:r w:rsidRPr="009A327C">
        <w:rPr>
          <w:rFonts w:asciiTheme="majorBidi" w:hAnsiTheme="majorBidi" w:cstheme="majorBidi"/>
        </w:rPr>
        <w:t>(9): p. 1878-1884.</w:t>
      </w:r>
    </w:p>
    <w:p w14:paraId="087CDF4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1.</w:t>
      </w:r>
      <w:r w:rsidRPr="00E648C5">
        <w:tab/>
      </w:r>
      <w:r w:rsidRPr="009A327C">
        <w:rPr>
          <w:rFonts w:asciiTheme="majorBidi" w:hAnsiTheme="majorBidi" w:cstheme="majorBidi"/>
        </w:rPr>
        <w:t xml:space="preserve">Tamamura, H., et al., </w:t>
      </w:r>
      <w:r w:rsidRPr="009A327C">
        <w:rPr>
          <w:rFonts w:asciiTheme="majorBidi" w:hAnsiTheme="majorBidi" w:cstheme="majorBidi"/>
          <w:i/>
        </w:rPr>
        <w:t>A comparative study of the solution structures of tachyplesin I and a novel anti-HIV synthetic peptide, T22 ([Tyr 5, 12, Lys 7]-polyphemusin II), determined by nuclear magnetic resonance.</w:t>
      </w:r>
      <w:r w:rsidRPr="009A327C">
        <w:rPr>
          <w:rFonts w:asciiTheme="majorBidi" w:hAnsiTheme="majorBidi" w:cstheme="majorBidi"/>
        </w:rPr>
        <w:t xml:space="preserve"> Biochimica et Biophysica Acta (BBA)-Protein Structure and Molecular Enzymology, 1993. </w:t>
      </w:r>
      <w:r w:rsidRPr="009A327C">
        <w:rPr>
          <w:rFonts w:asciiTheme="majorBidi" w:hAnsiTheme="majorBidi" w:cstheme="majorBidi"/>
          <w:b/>
        </w:rPr>
        <w:t>1163</w:t>
      </w:r>
      <w:r w:rsidRPr="009A327C">
        <w:rPr>
          <w:rFonts w:asciiTheme="majorBidi" w:hAnsiTheme="majorBidi" w:cstheme="majorBidi"/>
        </w:rPr>
        <w:t>(2): p. 209-216.</w:t>
      </w:r>
    </w:p>
    <w:p w14:paraId="2BD9978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2.</w:t>
      </w:r>
      <w:r w:rsidRPr="00E648C5">
        <w:tab/>
      </w:r>
      <w:r w:rsidRPr="009A327C">
        <w:rPr>
          <w:rFonts w:asciiTheme="majorBidi" w:hAnsiTheme="majorBidi" w:cstheme="majorBidi"/>
        </w:rPr>
        <w:t xml:space="preserve">Xu, T., et al., </w:t>
      </w:r>
      <w:r w:rsidRPr="009A327C">
        <w:rPr>
          <w:rFonts w:asciiTheme="majorBidi" w:hAnsiTheme="majorBidi" w:cstheme="majorBidi"/>
          <w:i/>
        </w:rPr>
        <w:t>Anticandidal activity of major human salivary histatins.</w:t>
      </w:r>
      <w:r w:rsidRPr="009A327C">
        <w:rPr>
          <w:rFonts w:asciiTheme="majorBidi" w:hAnsiTheme="majorBidi" w:cstheme="majorBidi"/>
        </w:rPr>
        <w:t xml:space="preserve"> Infection and immunity, 1991. </w:t>
      </w:r>
      <w:r w:rsidRPr="009A327C">
        <w:rPr>
          <w:rFonts w:asciiTheme="majorBidi" w:hAnsiTheme="majorBidi" w:cstheme="majorBidi"/>
          <w:b/>
        </w:rPr>
        <w:t>59</w:t>
      </w:r>
      <w:r w:rsidRPr="009A327C">
        <w:rPr>
          <w:rFonts w:asciiTheme="majorBidi" w:hAnsiTheme="majorBidi" w:cstheme="majorBidi"/>
        </w:rPr>
        <w:t>(8): p. 2549-2554.</w:t>
      </w:r>
    </w:p>
    <w:p w14:paraId="40F1D1F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3.</w:t>
      </w:r>
      <w:r w:rsidRPr="009B43A5">
        <w:rPr>
          <w:rFonts w:asciiTheme="majorBidi" w:hAnsiTheme="majorBidi" w:cstheme="majorBidi"/>
        </w:rPr>
        <w:tab/>
        <w:t xml:space="preserve">Selsted, M.E., et al., </w:t>
      </w:r>
      <w:r w:rsidRPr="009B43A5">
        <w:rPr>
          <w:rFonts w:asciiTheme="majorBidi" w:hAnsiTheme="majorBidi" w:cstheme="majorBidi"/>
          <w:i/>
        </w:rPr>
        <w:t>Indolicidin, a novel bactericidal tridecapeptide amide from neutrophils.</w:t>
      </w:r>
      <w:r w:rsidRPr="009B43A5">
        <w:rPr>
          <w:rFonts w:asciiTheme="majorBidi" w:hAnsiTheme="majorBidi" w:cstheme="majorBidi"/>
        </w:rPr>
        <w:t xml:space="preserve"> Journal of Biological Chemistry, 1992. </w:t>
      </w:r>
      <w:r w:rsidRPr="009B43A5">
        <w:rPr>
          <w:rFonts w:asciiTheme="majorBidi" w:hAnsiTheme="majorBidi" w:cstheme="majorBidi"/>
          <w:b/>
        </w:rPr>
        <w:t>267</w:t>
      </w:r>
      <w:r w:rsidRPr="009B43A5">
        <w:rPr>
          <w:rFonts w:asciiTheme="majorBidi" w:hAnsiTheme="majorBidi" w:cstheme="majorBidi"/>
        </w:rPr>
        <w:t>(7): p. 4292-4295.</w:t>
      </w:r>
    </w:p>
    <w:p w14:paraId="0704CE2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4.</w:t>
      </w:r>
      <w:r w:rsidRPr="00E648C5">
        <w:tab/>
      </w:r>
      <w:r w:rsidRPr="009B43A5">
        <w:rPr>
          <w:rFonts w:asciiTheme="majorBidi" w:hAnsiTheme="majorBidi" w:cstheme="majorBidi"/>
        </w:rPr>
        <w:t xml:space="preserve">Lawyer, C., et al., </w:t>
      </w:r>
      <w:r w:rsidRPr="009B43A5">
        <w:rPr>
          <w:rFonts w:asciiTheme="majorBidi" w:hAnsiTheme="majorBidi" w:cstheme="majorBidi"/>
          <w:i/>
        </w:rPr>
        <w:t>Antimicrobial activity of a 13 amino acid tryptophan-rich peptide derived from a putative porcine precursor protein of a novel family of antibacterial peptides.</w:t>
      </w:r>
      <w:r w:rsidRPr="009B43A5">
        <w:rPr>
          <w:rFonts w:asciiTheme="majorBidi" w:hAnsiTheme="majorBidi" w:cstheme="majorBidi"/>
        </w:rPr>
        <w:t xml:space="preserve"> FEBS letters, 1996. </w:t>
      </w:r>
      <w:r w:rsidRPr="009B43A5">
        <w:rPr>
          <w:rFonts w:asciiTheme="majorBidi" w:hAnsiTheme="majorBidi" w:cstheme="majorBidi"/>
          <w:b/>
        </w:rPr>
        <w:t>390</w:t>
      </w:r>
      <w:r w:rsidRPr="009B43A5">
        <w:rPr>
          <w:rFonts w:asciiTheme="majorBidi" w:hAnsiTheme="majorBidi" w:cstheme="majorBidi"/>
        </w:rPr>
        <w:t>(1): p. 95-98.</w:t>
      </w:r>
    </w:p>
    <w:p w14:paraId="0B67C7B6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5.</w:t>
      </w:r>
      <w:r w:rsidRPr="00E648C5">
        <w:tab/>
      </w:r>
      <w:r w:rsidRPr="00A1307D">
        <w:rPr>
          <w:rFonts w:asciiTheme="majorBidi" w:hAnsiTheme="majorBidi" w:cstheme="majorBidi"/>
        </w:rPr>
        <w:t xml:space="preserve">Gennaro, R., B. Skerlavaj, and D. Romeo, </w:t>
      </w:r>
      <w:r w:rsidRPr="00A1307D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A1307D">
        <w:rPr>
          <w:rFonts w:asciiTheme="majorBidi" w:hAnsiTheme="majorBidi" w:cstheme="majorBidi"/>
        </w:rPr>
        <w:t xml:space="preserve"> Infection and immunity, 1989. </w:t>
      </w:r>
      <w:r w:rsidRPr="00A1307D">
        <w:rPr>
          <w:rFonts w:asciiTheme="majorBidi" w:hAnsiTheme="majorBidi" w:cstheme="majorBidi"/>
          <w:b/>
        </w:rPr>
        <w:t>57</w:t>
      </w:r>
      <w:r w:rsidRPr="00A1307D">
        <w:rPr>
          <w:rFonts w:asciiTheme="majorBidi" w:hAnsiTheme="majorBidi" w:cstheme="majorBidi"/>
        </w:rPr>
        <w:t>(10): p. 3142-3146.</w:t>
      </w:r>
    </w:p>
    <w:p w14:paraId="5C7E5F0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6.</w:t>
      </w:r>
      <w:r w:rsidRPr="00A1307D">
        <w:rPr>
          <w:rFonts w:asciiTheme="majorBidi" w:hAnsiTheme="majorBidi" w:cstheme="majorBidi"/>
        </w:rPr>
        <w:tab/>
        <w:t xml:space="preserve">AGERBERTH, B., et al., </w:t>
      </w:r>
      <w:r w:rsidRPr="00A1307D">
        <w:rPr>
          <w:rFonts w:asciiTheme="majorBidi" w:hAnsiTheme="majorBidi" w:cstheme="majorBidi"/>
          <w:i/>
        </w:rPr>
        <w:t>Amino acid sequence of PR‐39.</w:t>
      </w:r>
      <w:r w:rsidRPr="00A1307D">
        <w:rPr>
          <w:rFonts w:asciiTheme="majorBidi" w:hAnsiTheme="majorBidi" w:cstheme="majorBidi"/>
        </w:rPr>
        <w:t xml:space="preserve"> European Journal of Biochemistry, 1991. </w:t>
      </w:r>
      <w:r w:rsidRPr="00A1307D">
        <w:rPr>
          <w:rFonts w:asciiTheme="majorBidi" w:hAnsiTheme="majorBidi" w:cstheme="majorBidi"/>
          <w:b/>
        </w:rPr>
        <w:t>202</w:t>
      </w:r>
      <w:r w:rsidRPr="00A1307D">
        <w:rPr>
          <w:rFonts w:asciiTheme="majorBidi" w:hAnsiTheme="majorBidi" w:cstheme="majorBidi"/>
        </w:rPr>
        <w:t>(3): p. 849-854.</w:t>
      </w:r>
    </w:p>
    <w:p w14:paraId="546401A8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7.</w:t>
      </w:r>
      <w:r w:rsidRPr="00E648C5">
        <w:tab/>
      </w:r>
      <w:r w:rsidRPr="00A1307D">
        <w:rPr>
          <w:rFonts w:asciiTheme="majorBidi" w:hAnsiTheme="majorBidi" w:cstheme="majorBidi"/>
        </w:rPr>
        <w:t xml:space="preserve">De Vos, W.M., et al., </w:t>
      </w:r>
      <w:r w:rsidRPr="00A1307D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A1307D">
        <w:rPr>
          <w:rFonts w:asciiTheme="majorBidi" w:hAnsiTheme="majorBidi" w:cstheme="majorBidi"/>
        </w:rPr>
        <w:t xml:space="preserve"> Applied and environmental microbiology, 1993. </w:t>
      </w:r>
      <w:r w:rsidRPr="00A1307D">
        <w:rPr>
          <w:rFonts w:asciiTheme="majorBidi" w:hAnsiTheme="majorBidi" w:cstheme="majorBidi"/>
          <w:b/>
        </w:rPr>
        <w:t>59</w:t>
      </w:r>
      <w:r w:rsidRPr="00A1307D">
        <w:rPr>
          <w:rFonts w:asciiTheme="majorBidi" w:hAnsiTheme="majorBidi" w:cstheme="majorBidi"/>
        </w:rPr>
        <w:t>(1): p. 213-218.</w:t>
      </w:r>
    </w:p>
    <w:p w14:paraId="212F4AC9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28.</w:t>
      </w:r>
      <w:r w:rsidRPr="00E648C5">
        <w:tab/>
      </w:r>
      <w:r w:rsidRPr="00A1307D">
        <w:rPr>
          <w:rFonts w:asciiTheme="majorBidi" w:hAnsiTheme="majorBidi" w:cstheme="majorBidi"/>
        </w:rPr>
        <w:t xml:space="preserve">Fregeau Gallagher, N.L., et al., </w:t>
      </w:r>
      <w:r w:rsidRPr="00A1307D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A1307D">
        <w:rPr>
          <w:rFonts w:asciiTheme="majorBidi" w:hAnsiTheme="majorBidi" w:cstheme="majorBidi"/>
        </w:rPr>
        <w:t xml:space="preserve"> Biochemistry, 1997. </w:t>
      </w:r>
      <w:r w:rsidRPr="00A1307D">
        <w:rPr>
          <w:rFonts w:asciiTheme="majorBidi" w:hAnsiTheme="majorBidi" w:cstheme="majorBidi"/>
          <w:b/>
        </w:rPr>
        <w:t>36</w:t>
      </w:r>
      <w:r w:rsidRPr="00A1307D">
        <w:rPr>
          <w:rFonts w:asciiTheme="majorBidi" w:hAnsiTheme="majorBidi" w:cstheme="majorBidi"/>
        </w:rPr>
        <w:t>(49): p. 15062-15072.</w:t>
      </w:r>
    </w:p>
    <w:p w14:paraId="1DB80083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29.</w:t>
      </w:r>
      <w:r w:rsidRPr="00E648C5">
        <w:tab/>
      </w:r>
      <w:r w:rsidRPr="00376133">
        <w:rPr>
          <w:rFonts w:asciiTheme="majorBidi" w:hAnsiTheme="majorBidi" w:cstheme="majorBidi"/>
        </w:rPr>
        <w:t xml:space="preserve">Rokach, L. and O. Maimon, </w:t>
      </w:r>
      <w:r w:rsidRPr="00376133">
        <w:rPr>
          <w:rFonts w:asciiTheme="majorBidi" w:hAnsiTheme="majorBidi" w:cstheme="majorBidi"/>
          <w:i/>
        </w:rPr>
        <w:t>Decision trees</w:t>
      </w:r>
      <w:r w:rsidRPr="00376133">
        <w:rPr>
          <w:rFonts w:asciiTheme="majorBidi" w:hAnsiTheme="majorBidi" w:cstheme="majorBidi"/>
        </w:rPr>
        <w:t xml:space="preserve">, in </w:t>
      </w:r>
      <w:r w:rsidRPr="00376133">
        <w:rPr>
          <w:rFonts w:asciiTheme="majorBidi" w:hAnsiTheme="majorBidi" w:cstheme="majorBidi"/>
          <w:i/>
        </w:rPr>
        <w:t>Data mining and knowledge discovery handbook</w:t>
      </w:r>
      <w:r w:rsidRPr="00376133">
        <w:rPr>
          <w:rFonts w:asciiTheme="majorBidi" w:hAnsiTheme="majorBidi" w:cstheme="majorBidi"/>
        </w:rPr>
        <w:t>. 2005, Springer. p. 165-192.</w:t>
      </w:r>
    </w:p>
    <w:p w14:paraId="73063AC3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0.</w:t>
      </w:r>
      <w:r w:rsidRPr="00E648C5">
        <w:tab/>
      </w:r>
      <w:r w:rsidRPr="004328DD">
        <w:rPr>
          <w:rFonts w:asciiTheme="majorBidi" w:hAnsiTheme="majorBidi" w:cstheme="majorBidi"/>
        </w:rPr>
        <w:t xml:space="preserve">Breiman, L., </w:t>
      </w:r>
      <w:r w:rsidRPr="004328DD">
        <w:rPr>
          <w:rFonts w:asciiTheme="majorBidi" w:hAnsiTheme="majorBidi" w:cstheme="majorBidi"/>
          <w:i/>
        </w:rPr>
        <w:t>Random forests.</w:t>
      </w:r>
      <w:r w:rsidRPr="004328DD">
        <w:rPr>
          <w:rFonts w:asciiTheme="majorBidi" w:hAnsiTheme="majorBidi" w:cstheme="majorBidi"/>
        </w:rPr>
        <w:t xml:space="preserve"> Machine learning, 2001. </w:t>
      </w:r>
      <w:r w:rsidRPr="004328DD">
        <w:rPr>
          <w:rFonts w:asciiTheme="majorBidi" w:hAnsiTheme="majorBidi" w:cstheme="majorBidi"/>
          <w:b/>
        </w:rPr>
        <w:t>45</w:t>
      </w:r>
      <w:r w:rsidRPr="004328DD">
        <w:rPr>
          <w:rFonts w:asciiTheme="majorBidi" w:hAnsiTheme="majorBidi" w:cstheme="majorBidi"/>
        </w:rPr>
        <w:t>(1): p. 5-32.</w:t>
      </w:r>
    </w:p>
    <w:p w14:paraId="67365086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1.</w:t>
      </w:r>
      <w:r w:rsidRPr="00E648C5">
        <w:tab/>
      </w:r>
      <w:r w:rsidRPr="004328DD">
        <w:rPr>
          <w:rFonts w:asciiTheme="majorBidi" w:hAnsiTheme="majorBidi" w:cstheme="majorBidi"/>
        </w:rPr>
        <w:t xml:space="preserve">Osuna, E.E., </w:t>
      </w:r>
      <w:r w:rsidRPr="004328DD">
        <w:rPr>
          <w:rFonts w:asciiTheme="majorBidi" w:hAnsiTheme="majorBidi" w:cstheme="majorBidi"/>
          <w:i/>
        </w:rPr>
        <w:t>Support vector machines: Training and applications</w:t>
      </w:r>
      <w:r w:rsidRPr="004328DD">
        <w:rPr>
          <w:rFonts w:asciiTheme="majorBidi" w:hAnsiTheme="majorBidi" w:cstheme="majorBidi"/>
        </w:rPr>
        <w:t>. 1998, Massachusetts Institute of Technology.</w:t>
      </w:r>
    </w:p>
    <w:p w14:paraId="6AB1B02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2.</w:t>
      </w:r>
      <w:r w:rsidRPr="004328DD">
        <w:rPr>
          <w:rFonts w:asciiTheme="majorBidi" w:hAnsiTheme="majorBidi" w:cstheme="majorBidi"/>
        </w:rPr>
        <w:tab/>
        <w:t xml:space="preserve">He, W., et al., </w:t>
      </w:r>
      <w:r w:rsidRPr="004328DD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4328DD">
        <w:rPr>
          <w:rFonts w:asciiTheme="majorBidi" w:hAnsiTheme="majorBidi" w:cstheme="majorBidi"/>
        </w:rPr>
        <w:t xml:space="preserve"> Bioinformatics, 2021. </w:t>
      </w:r>
      <w:r w:rsidRPr="004328DD">
        <w:rPr>
          <w:rFonts w:asciiTheme="majorBidi" w:hAnsiTheme="majorBidi" w:cstheme="majorBidi"/>
          <w:b/>
        </w:rPr>
        <w:t>37</w:t>
      </w:r>
      <w:r w:rsidRPr="004328DD">
        <w:rPr>
          <w:rFonts w:asciiTheme="majorBidi" w:hAnsiTheme="majorBidi" w:cstheme="majorBidi"/>
        </w:rPr>
        <w:t>(24): p. 4684-4693.</w:t>
      </w:r>
    </w:p>
    <w:p w14:paraId="572A7D5A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3.</w:t>
      </w:r>
      <w:r w:rsidRPr="00E648C5">
        <w:tab/>
      </w:r>
      <w:r w:rsidRPr="004328DD">
        <w:rPr>
          <w:rFonts w:asciiTheme="majorBidi" w:hAnsiTheme="majorBidi" w:cstheme="majorBidi"/>
        </w:rPr>
        <w:t xml:space="preserve">Chen, Z., et al., </w:t>
      </w:r>
      <w:r w:rsidRPr="004328DD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4328DD">
        <w:rPr>
          <w:rFonts w:asciiTheme="majorBidi" w:hAnsiTheme="majorBidi" w:cstheme="majorBidi"/>
        </w:rPr>
        <w:t xml:space="preserve"> Bioinformatics, 2018. </w:t>
      </w:r>
      <w:r w:rsidRPr="004328DD">
        <w:rPr>
          <w:rFonts w:asciiTheme="majorBidi" w:hAnsiTheme="majorBidi" w:cstheme="majorBidi"/>
          <w:b/>
        </w:rPr>
        <w:t>34</w:t>
      </w:r>
      <w:r w:rsidRPr="004328DD">
        <w:rPr>
          <w:rFonts w:asciiTheme="majorBidi" w:hAnsiTheme="majorBidi" w:cstheme="majorBidi"/>
        </w:rPr>
        <w:t>(14): p. 2499-2502.</w:t>
      </w:r>
    </w:p>
    <w:p w14:paraId="4E23FE40" w14:textId="77777777" w:rsidR="00E648C5" w:rsidRPr="004328DD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  <w:rPr>
          <w:rFonts w:asciiTheme="majorBidi" w:hAnsiTheme="majorBidi" w:cstheme="majorBidi"/>
        </w:rPr>
      </w:pPr>
      <w:r w:rsidRPr="00E648C5">
        <w:t>34.</w:t>
      </w:r>
      <w:r w:rsidRPr="00E648C5">
        <w:tab/>
      </w:r>
      <w:r w:rsidRPr="004328DD">
        <w:rPr>
          <w:rFonts w:asciiTheme="majorBidi" w:hAnsiTheme="majorBidi" w:cstheme="majorBidi"/>
        </w:rPr>
        <w:t xml:space="preserve">Hajisharifi, Z., et al., </w:t>
      </w:r>
      <w:r w:rsidRPr="004328DD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4328DD">
        <w:rPr>
          <w:rFonts w:asciiTheme="majorBidi" w:hAnsiTheme="majorBidi" w:cstheme="majorBidi"/>
        </w:rPr>
        <w:t xml:space="preserve"> Journal of Theoretical Biology, 2014. </w:t>
      </w:r>
      <w:r w:rsidRPr="004328DD">
        <w:rPr>
          <w:rFonts w:asciiTheme="majorBidi" w:hAnsiTheme="majorBidi" w:cstheme="majorBidi"/>
          <w:b/>
        </w:rPr>
        <w:t>341</w:t>
      </w:r>
      <w:r w:rsidRPr="004328DD">
        <w:rPr>
          <w:rFonts w:asciiTheme="majorBidi" w:hAnsiTheme="majorBidi" w:cstheme="majorBidi"/>
        </w:rPr>
        <w:t>: p. 34-40.</w:t>
      </w:r>
    </w:p>
    <w:p w14:paraId="7C5764D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5.</w:t>
      </w:r>
      <w:r w:rsidRPr="00E648C5">
        <w:tab/>
      </w:r>
      <w:r w:rsidRPr="00603ED5">
        <w:rPr>
          <w:rFonts w:asciiTheme="majorBidi" w:hAnsiTheme="majorBidi" w:cstheme="majorBidi"/>
        </w:rPr>
        <w:t xml:space="preserve">Chen, W., et al., </w:t>
      </w:r>
      <w:r w:rsidRPr="00603ED5">
        <w:rPr>
          <w:rFonts w:asciiTheme="majorBidi" w:hAnsiTheme="majorBidi" w:cstheme="majorBidi"/>
          <w:i/>
        </w:rPr>
        <w:t>iACP: a sequence-based tool for identifying anticancer peptides.</w:t>
      </w:r>
      <w:r w:rsidRPr="00603ED5">
        <w:rPr>
          <w:rFonts w:asciiTheme="majorBidi" w:hAnsiTheme="majorBidi" w:cstheme="majorBidi"/>
        </w:rPr>
        <w:t xml:space="preserve"> Oncotarget, 2016. </w:t>
      </w:r>
      <w:r w:rsidRPr="00603ED5">
        <w:rPr>
          <w:rFonts w:asciiTheme="majorBidi" w:hAnsiTheme="majorBidi" w:cstheme="majorBidi"/>
          <w:b/>
        </w:rPr>
        <w:t>7</w:t>
      </w:r>
      <w:r w:rsidRPr="00603ED5">
        <w:rPr>
          <w:rFonts w:asciiTheme="majorBidi" w:hAnsiTheme="majorBidi" w:cstheme="majorBidi"/>
        </w:rPr>
        <w:t>(13): p. 16895.</w:t>
      </w:r>
    </w:p>
    <w:p w14:paraId="16C2C03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6.</w:t>
      </w:r>
      <w:r w:rsidRPr="00E648C5">
        <w:tab/>
      </w:r>
      <w:r w:rsidRPr="00603ED5">
        <w:rPr>
          <w:rFonts w:asciiTheme="majorBidi" w:hAnsiTheme="majorBidi" w:cstheme="majorBidi"/>
        </w:rPr>
        <w:t xml:space="preserve">Li, F.-M. and X.-Q. Wang, </w:t>
      </w:r>
      <w:r w:rsidRPr="00603ED5">
        <w:rPr>
          <w:rFonts w:asciiTheme="majorBidi" w:hAnsiTheme="majorBidi" w:cstheme="majorBidi"/>
          <w:i/>
        </w:rPr>
        <w:t>Identifying anticancer peptides by using improved hybrid compositions.</w:t>
      </w:r>
      <w:r w:rsidRPr="00603ED5">
        <w:rPr>
          <w:rFonts w:asciiTheme="majorBidi" w:hAnsiTheme="majorBidi" w:cstheme="majorBidi"/>
        </w:rPr>
        <w:t xml:space="preserve"> Scientific reports, 2016. </w:t>
      </w:r>
      <w:r w:rsidRPr="00603ED5">
        <w:rPr>
          <w:rFonts w:asciiTheme="majorBidi" w:hAnsiTheme="majorBidi" w:cstheme="majorBidi"/>
          <w:b/>
        </w:rPr>
        <w:t>6</w:t>
      </w:r>
      <w:r w:rsidRPr="00603ED5">
        <w:rPr>
          <w:rFonts w:asciiTheme="majorBidi" w:hAnsiTheme="majorBidi" w:cstheme="majorBidi"/>
        </w:rPr>
        <w:t>(1): p. 1-6.</w:t>
      </w:r>
    </w:p>
    <w:p w14:paraId="7CEBFA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7.</w:t>
      </w:r>
      <w:r w:rsidRPr="00603ED5">
        <w:rPr>
          <w:rFonts w:asciiTheme="majorBidi" w:hAnsiTheme="majorBidi" w:cstheme="majorBidi"/>
        </w:rPr>
        <w:tab/>
        <w:t xml:space="preserve">Manavalan, B., et al., </w:t>
      </w:r>
      <w:r w:rsidRPr="00603ED5">
        <w:rPr>
          <w:rFonts w:asciiTheme="majorBidi" w:hAnsiTheme="majorBidi" w:cstheme="majorBidi"/>
          <w:i/>
        </w:rPr>
        <w:t>MLACP: machine-learning-based prediction of anticancer peptides.</w:t>
      </w:r>
      <w:r w:rsidRPr="00603ED5">
        <w:rPr>
          <w:rFonts w:asciiTheme="majorBidi" w:hAnsiTheme="majorBidi" w:cstheme="majorBidi"/>
        </w:rPr>
        <w:t xml:space="preserve"> Oncotarget, 2017. </w:t>
      </w:r>
      <w:r w:rsidRPr="00603ED5">
        <w:rPr>
          <w:rFonts w:asciiTheme="majorBidi" w:hAnsiTheme="majorBidi" w:cstheme="majorBidi"/>
          <w:b/>
        </w:rPr>
        <w:t>8</w:t>
      </w:r>
      <w:r w:rsidRPr="00603ED5">
        <w:rPr>
          <w:rFonts w:asciiTheme="majorBidi" w:hAnsiTheme="majorBidi" w:cstheme="majorBidi"/>
        </w:rPr>
        <w:t>(44): p. 77121.</w:t>
      </w:r>
    </w:p>
    <w:p w14:paraId="036AA1D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38.</w:t>
      </w:r>
      <w:r w:rsidRPr="00E648C5">
        <w:tab/>
      </w:r>
      <w:r w:rsidRPr="00603ED5">
        <w:rPr>
          <w:rFonts w:asciiTheme="majorBidi" w:hAnsiTheme="majorBidi" w:cstheme="majorBidi"/>
        </w:rPr>
        <w:t xml:space="preserve">Schaduangrat, N., et al., </w:t>
      </w:r>
      <w:r w:rsidRPr="00603ED5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603ED5">
        <w:rPr>
          <w:rFonts w:asciiTheme="majorBidi" w:hAnsiTheme="majorBidi" w:cstheme="majorBidi"/>
        </w:rPr>
        <w:t xml:space="preserve"> Molecules, 2019. </w:t>
      </w:r>
      <w:r w:rsidRPr="00603ED5">
        <w:rPr>
          <w:rFonts w:asciiTheme="majorBidi" w:hAnsiTheme="majorBidi" w:cstheme="majorBidi"/>
          <w:b/>
        </w:rPr>
        <w:t>24</w:t>
      </w:r>
      <w:r w:rsidRPr="00603ED5">
        <w:rPr>
          <w:rFonts w:asciiTheme="majorBidi" w:hAnsiTheme="majorBidi" w:cstheme="majorBidi"/>
        </w:rPr>
        <w:t>(10): p. 1973.</w:t>
      </w:r>
    </w:p>
    <w:p w14:paraId="79E5240F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lastRenderedPageBreak/>
        <w:t>39.</w:t>
      </w:r>
      <w:r w:rsidRPr="00E648C5">
        <w:tab/>
      </w:r>
      <w:r w:rsidRPr="00603ED5">
        <w:rPr>
          <w:rFonts w:asciiTheme="majorBidi" w:hAnsiTheme="majorBidi" w:cstheme="majorBidi"/>
        </w:rPr>
        <w:t xml:space="preserve">Boopathi, V., et al., </w:t>
      </w:r>
      <w:r w:rsidRPr="00603ED5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603ED5">
        <w:rPr>
          <w:rFonts w:asciiTheme="majorBidi" w:hAnsiTheme="majorBidi" w:cstheme="majorBidi"/>
        </w:rPr>
        <w:t xml:space="preserve"> International journal of molecular sciences, 2019. </w:t>
      </w:r>
      <w:r w:rsidRPr="00603ED5">
        <w:rPr>
          <w:rFonts w:asciiTheme="majorBidi" w:hAnsiTheme="majorBidi" w:cstheme="majorBidi"/>
          <w:b/>
        </w:rPr>
        <w:t>20</w:t>
      </w:r>
      <w:r w:rsidRPr="00603ED5">
        <w:rPr>
          <w:rFonts w:asciiTheme="majorBidi" w:hAnsiTheme="majorBidi" w:cstheme="majorBidi"/>
        </w:rPr>
        <w:t>(8): p. 1964.</w:t>
      </w:r>
    </w:p>
    <w:p w14:paraId="6DDD928D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0.</w:t>
      </w:r>
      <w:r w:rsidRPr="00E648C5">
        <w:tab/>
      </w:r>
      <w:r w:rsidRPr="00392673">
        <w:rPr>
          <w:rFonts w:asciiTheme="majorBidi" w:hAnsiTheme="majorBidi" w:cstheme="majorBidi"/>
        </w:rPr>
        <w:t xml:space="preserve">van Zoggel, H., et al., </w:t>
      </w:r>
      <w:r w:rsidRPr="00392673">
        <w:rPr>
          <w:rFonts w:asciiTheme="majorBidi" w:hAnsiTheme="majorBidi" w:cstheme="majorBidi"/>
          <w:i/>
        </w:rPr>
        <w:t>Antitumor and angiostatic activities of the antimicrobial peptide dermaseptin B2.</w:t>
      </w:r>
      <w:r w:rsidRPr="00392673">
        <w:rPr>
          <w:rFonts w:asciiTheme="majorBidi" w:hAnsiTheme="majorBidi" w:cstheme="majorBidi"/>
        </w:rPr>
        <w:t xml:space="preserve"> 2012.</w:t>
      </w:r>
    </w:p>
    <w:p w14:paraId="10AB5860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1.</w:t>
      </w:r>
      <w:r w:rsidRPr="00392673">
        <w:rPr>
          <w:rFonts w:asciiTheme="majorBidi" w:hAnsiTheme="majorBidi" w:cstheme="majorBidi"/>
        </w:rPr>
        <w:tab/>
        <w:t xml:space="preserve">Huang, Y., et al., </w:t>
      </w:r>
      <w:r w:rsidRPr="00392673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392673">
        <w:rPr>
          <w:rFonts w:asciiTheme="majorBidi" w:hAnsiTheme="majorBidi" w:cstheme="majorBidi"/>
        </w:rPr>
        <w:t xml:space="preserve"> Bioinformatics, 2010. </w:t>
      </w:r>
      <w:r w:rsidRPr="00392673">
        <w:rPr>
          <w:rFonts w:asciiTheme="majorBidi" w:hAnsiTheme="majorBidi" w:cstheme="majorBidi"/>
          <w:b/>
        </w:rPr>
        <w:t>26</w:t>
      </w:r>
      <w:r w:rsidRPr="00392673">
        <w:rPr>
          <w:rFonts w:asciiTheme="majorBidi" w:hAnsiTheme="majorBidi" w:cstheme="majorBidi"/>
        </w:rPr>
        <w:t>(5): p. 680-682.</w:t>
      </w:r>
    </w:p>
    <w:p w14:paraId="00170962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2.</w:t>
      </w:r>
      <w:r w:rsidRPr="00E648C5">
        <w:tab/>
      </w:r>
      <w:r w:rsidRPr="00E95801">
        <w:rPr>
          <w:rFonts w:asciiTheme="majorBidi" w:hAnsiTheme="majorBidi" w:cstheme="majorBidi"/>
        </w:rPr>
        <w:t xml:space="preserve">Wei, L., et al., </w:t>
      </w:r>
      <w:r w:rsidRPr="00E95801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E95801">
        <w:rPr>
          <w:rFonts w:asciiTheme="majorBidi" w:hAnsiTheme="majorBidi" w:cstheme="majorBidi"/>
        </w:rPr>
        <w:t xml:space="preserve"> Bioinformatics, 2018. </w:t>
      </w:r>
      <w:r w:rsidRPr="00E95801">
        <w:rPr>
          <w:rFonts w:asciiTheme="majorBidi" w:hAnsiTheme="majorBidi" w:cstheme="majorBidi"/>
          <w:b/>
        </w:rPr>
        <w:t>34</w:t>
      </w:r>
      <w:r w:rsidRPr="00E95801">
        <w:rPr>
          <w:rFonts w:asciiTheme="majorBidi" w:hAnsiTheme="majorBidi" w:cstheme="majorBidi"/>
        </w:rPr>
        <w:t>(23): p. 4007-4016.</w:t>
      </w:r>
    </w:p>
    <w:p w14:paraId="4E6484F7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3.</w:t>
      </w:r>
      <w:r w:rsidRPr="00E648C5">
        <w:tab/>
      </w:r>
      <w:r w:rsidRPr="0011527D">
        <w:rPr>
          <w:rFonts w:asciiTheme="majorBidi" w:hAnsiTheme="majorBidi" w:cstheme="majorBidi"/>
        </w:rPr>
        <w:t xml:space="preserve">Cao, R., et al., </w:t>
      </w:r>
      <w:r w:rsidRPr="0011527D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11527D">
        <w:rPr>
          <w:rFonts w:asciiTheme="majorBidi" w:hAnsiTheme="majorBidi" w:cstheme="majorBidi"/>
        </w:rPr>
        <w:t xml:space="preserve"> PeerJ, 2021. </w:t>
      </w:r>
      <w:r w:rsidRPr="0011527D">
        <w:rPr>
          <w:rFonts w:asciiTheme="majorBidi" w:hAnsiTheme="majorBidi" w:cstheme="majorBidi"/>
          <w:b/>
        </w:rPr>
        <w:t>9</w:t>
      </w:r>
      <w:r w:rsidRPr="0011527D">
        <w:rPr>
          <w:rFonts w:asciiTheme="majorBidi" w:hAnsiTheme="majorBidi" w:cstheme="majorBidi"/>
        </w:rPr>
        <w:t>: p. e11906.</w:t>
      </w:r>
    </w:p>
    <w:p w14:paraId="4A2E8051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4.</w:t>
      </w:r>
      <w:r w:rsidRPr="00E648C5">
        <w:tab/>
      </w:r>
      <w:r w:rsidRPr="007904E5">
        <w:rPr>
          <w:rFonts w:asciiTheme="majorBidi" w:hAnsiTheme="majorBidi" w:cstheme="majorBidi"/>
        </w:rPr>
        <w:t xml:space="preserve">Kawashima, S., et al., </w:t>
      </w:r>
      <w:r w:rsidRPr="007904E5">
        <w:rPr>
          <w:rFonts w:asciiTheme="majorBidi" w:hAnsiTheme="majorBidi" w:cstheme="majorBidi"/>
          <w:i/>
        </w:rPr>
        <w:t>AAindex: amino acid index database, progress report 2008.</w:t>
      </w:r>
      <w:r w:rsidRPr="007904E5">
        <w:rPr>
          <w:rFonts w:asciiTheme="majorBidi" w:hAnsiTheme="majorBidi" w:cstheme="majorBidi"/>
        </w:rPr>
        <w:t xml:space="preserve"> Nucleic acids research, 2007. </w:t>
      </w:r>
      <w:r w:rsidRPr="007904E5">
        <w:rPr>
          <w:rFonts w:asciiTheme="majorBidi" w:hAnsiTheme="majorBidi" w:cstheme="majorBidi"/>
          <w:b/>
        </w:rPr>
        <w:t>36</w:t>
      </w:r>
      <w:r w:rsidRPr="007904E5">
        <w:rPr>
          <w:rFonts w:asciiTheme="majorBidi" w:hAnsiTheme="majorBidi" w:cstheme="majorBidi"/>
        </w:rPr>
        <w:t>(suppl_1): p. D202-D205.</w:t>
      </w:r>
    </w:p>
    <w:p w14:paraId="3B6C5EE5" w14:textId="77777777" w:rsidR="00E648C5" w:rsidRPr="00E648C5" w:rsidRDefault="00E648C5" w:rsidP="000F2E53">
      <w:pPr>
        <w:pStyle w:val="EndNoteBibliography"/>
        <w:bidi w:val="0"/>
        <w:spacing w:after="0" w:line="360" w:lineRule="auto"/>
        <w:ind w:left="720" w:hanging="720"/>
        <w:jc w:val="left"/>
      </w:pPr>
      <w:r w:rsidRPr="00E648C5">
        <w:t>45.</w:t>
      </w:r>
      <w:r w:rsidRPr="00E648C5">
        <w:tab/>
      </w:r>
      <w:r w:rsidRPr="007904E5">
        <w:rPr>
          <w:rFonts w:asciiTheme="majorBidi" w:hAnsiTheme="majorBidi" w:cstheme="majorBidi"/>
        </w:rPr>
        <w:t xml:space="preserve">Refaeilzadeh, P., L. Tang, and H. Liu, </w:t>
      </w:r>
      <w:r w:rsidRPr="007904E5">
        <w:rPr>
          <w:rFonts w:asciiTheme="majorBidi" w:hAnsiTheme="majorBidi" w:cstheme="majorBidi"/>
          <w:i/>
        </w:rPr>
        <w:t>Cross-validation.</w:t>
      </w:r>
      <w:r w:rsidRPr="007904E5">
        <w:rPr>
          <w:rFonts w:asciiTheme="majorBidi" w:hAnsiTheme="majorBidi" w:cstheme="majorBidi"/>
        </w:rPr>
        <w:t xml:space="preserve"> Encyclopedia of database systems, 2009. </w:t>
      </w:r>
      <w:r w:rsidRPr="007904E5">
        <w:rPr>
          <w:rFonts w:asciiTheme="majorBidi" w:hAnsiTheme="majorBidi" w:cstheme="majorBidi"/>
          <w:b/>
        </w:rPr>
        <w:t>5</w:t>
      </w:r>
      <w:r w:rsidRPr="007904E5">
        <w:rPr>
          <w:rFonts w:asciiTheme="majorBidi" w:hAnsiTheme="majorBidi" w:cstheme="majorBidi"/>
        </w:rPr>
        <w:t>: p. 532-538.</w:t>
      </w:r>
    </w:p>
    <w:p w14:paraId="5340A477" w14:textId="77777777" w:rsidR="00E648C5" w:rsidRPr="00143654" w:rsidRDefault="00E648C5" w:rsidP="00CA0743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E648C5">
        <w:t>46.</w:t>
      </w:r>
      <w:r w:rsidRPr="00E648C5">
        <w:tab/>
      </w:r>
      <w:r w:rsidRPr="00143654">
        <w:rPr>
          <w:rFonts w:asciiTheme="majorBidi" w:hAnsiTheme="majorBidi" w:cstheme="majorBidi"/>
        </w:rPr>
        <w:t xml:space="preserve">Raschka, S., </w:t>
      </w:r>
      <w:r w:rsidRPr="00143654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143654">
        <w:rPr>
          <w:rFonts w:asciiTheme="majorBidi" w:hAnsiTheme="majorBidi" w:cstheme="majorBidi"/>
        </w:rPr>
        <w:t xml:space="preserve"> Journal of open source software, 2018. </w:t>
      </w:r>
      <w:r w:rsidRPr="00143654">
        <w:rPr>
          <w:rFonts w:asciiTheme="majorBidi" w:hAnsiTheme="majorBidi" w:cstheme="majorBidi"/>
          <w:b/>
        </w:rPr>
        <w:t>3</w:t>
      </w:r>
      <w:r w:rsidRPr="00143654">
        <w:rPr>
          <w:rFonts w:asciiTheme="majorBidi" w:hAnsiTheme="majorBidi" w:cstheme="majorBidi"/>
        </w:rPr>
        <w:t>(24): p. 638.</w:t>
      </w:r>
    </w:p>
    <w:p w14:paraId="75C1BE2F" w14:textId="77777777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7.</w:t>
      </w:r>
      <w:r w:rsidRPr="00E648C5">
        <w:tab/>
      </w:r>
      <w:r w:rsidRPr="00143654">
        <w:rPr>
          <w:rFonts w:asciiTheme="majorBidi" w:hAnsiTheme="majorBidi" w:cstheme="majorBidi"/>
        </w:rPr>
        <w:t xml:space="preserve">James, G., et al., </w:t>
      </w:r>
      <w:r w:rsidRPr="00143654">
        <w:rPr>
          <w:rFonts w:asciiTheme="majorBidi" w:hAnsiTheme="majorBidi" w:cstheme="majorBidi"/>
          <w:i/>
        </w:rPr>
        <w:t>An introduction to statistical learning</w:t>
      </w:r>
      <w:r w:rsidRPr="00143654">
        <w:rPr>
          <w:rFonts w:asciiTheme="majorBidi" w:hAnsiTheme="majorBidi" w:cstheme="majorBidi"/>
        </w:rPr>
        <w:t>. Vol. 112. 2013: Springer.</w:t>
      </w:r>
    </w:p>
    <w:p w14:paraId="112F3EAC" w14:textId="607196D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8.</w:t>
      </w:r>
      <w:r w:rsidRPr="00E648C5">
        <w:tab/>
      </w:r>
      <w:r w:rsidRPr="00143654">
        <w:rPr>
          <w:rFonts w:asciiTheme="majorBidi" w:hAnsiTheme="majorBidi" w:cstheme="majorBidi"/>
        </w:rPr>
        <w:t xml:space="preserve">machinelearningmastery Authors, J.B. </w:t>
      </w:r>
      <w:r w:rsidRPr="00143654">
        <w:rPr>
          <w:rFonts w:asciiTheme="majorBidi" w:hAnsiTheme="majorBidi" w:cstheme="majorBidi"/>
          <w:i/>
        </w:rPr>
        <w:t>How to Develop a Random Forest Ensemble in Python</w:t>
      </w:r>
      <w:r w:rsidRPr="00143654">
        <w:rPr>
          <w:rFonts w:asciiTheme="majorBidi" w:hAnsiTheme="majorBidi" w:cstheme="majorBidi"/>
        </w:rPr>
        <w:t xml:space="preserve">. 2020 April 27]; Available from: </w:t>
      </w:r>
      <w:hyperlink r:id="rId35" w:history="1">
        <w:r w:rsidRPr="00143654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143654">
        <w:rPr>
          <w:rFonts w:asciiTheme="majorBidi" w:hAnsiTheme="majorBidi" w:cstheme="majorBidi"/>
        </w:rPr>
        <w:t>.</w:t>
      </w:r>
    </w:p>
    <w:p w14:paraId="7120CCEC" w14:textId="2DDDDE6B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49.</w:t>
      </w:r>
      <w:r w:rsidRPr="00E648C5">
        <w:tab/>
      </w:r>
      <w:r w:rsidRPr="00143654">
        <w:rPr>
          <w:rFonts w:asciiTheme="majorBidi" w:hAnsiTheme="majorBidi" w:cstheme="majorBidi"/>
        </w:rPr>
        <w:t xml:space="preserve">Towardsdatascience Authors, W.K. </w:t>
      </w:r>
      <w:r w:rsidRPr="00143654">
        <w:rPr>
          <w:rFonts w:asciiTheme="majorBidi" w:hAnsiTheme="majorBidi" w:cstheme="majorBidi"/>
          <w:i/>
        </w:rPr>
        <w:t>Hyperparameter Tuning the Random Forest in Python</w:t>
      </w:r>
      <w:r w:rsidRPr="00143654">
        <w:rPr>
          <w:rFonts w:asciiTheme="majorBidi" w:hAnsiTheme="majorBidi" w:cstheme="majorBidi"/>
        </w:rPr>
        <w:t xml:space="preserve">. 2018  Jan 18]; Available from: </w:t>
      </w:r>
      <w:hyperlink r:id="rId36" w:history="1">
        <w:r w:rsidRPr="00143654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28d2aa77dd74</w:t>
        </w:r>
      </w:hyperlink>
      <w:r w:rsidRPr="00143654">
        <w:rPr>
          <w:rFonts w:asciiTheme="majorBidi" w:hAnsiTheme="majorBidi" w:cstheme="majorBidi"/>
        </w:rPr>
        <w:t>.</w:t>
      </w:r>
    </w:p>
    <w:p w14:paraId="1D30368B" w14:textId="6C7BAAE1" w:rsidR="00E648C5" w:rsidRPr="00E648C5" w:rsidRDefault="00E648C5" w:rsidP="00CA0743">
      <w:pPr>
        <w:pStyle w:val="EndNoteBibliography"/>
        <w:bidi w:val="0"/>
        <w:spacing w:after="0"/>
        <w:ind w:left="720" w:hanging="720"/>
        <w:jc w:val="left"/>
      </w:pPr>
      <w:r w:rsidRPr="00E648C5">
        <w:t>50.</w:t>
      </w:r>
      <w:r w:rsidRPr="00E648C5">
        <w:tab/>
      </w:r>
      <w:r w:rsidRPr="00143654">
        <w:rPr>
          <w:rFonts w:asciiTheme="majorBidi" w:hAnsiTheme="majorBidi" w:cstheme="majorBidi"/>
        </w:rPr>
        <w:t xml:space="preserve">ScikitLearn Authors. </w:t>
      </w:r>
      <w:r w:rsidRPr="00143654">
        <w:rPr>
          <w:rFonts w:asciiTheme="majorBidi" w:hAnsiTheme="majorBidi" w:cstheme="majorBidi"/>
          <w:i/>
        </w:rPr>
        <w:t>sklearn.svm.SVC version 1.0.2</w:t>
      </w:r>
      <w:r w:rsidRPr="00143654">
        <w:rPr>
          <w:rFonts w:asciiTheme="majorBidi" w:hAnsiTheme="majorBidi" w:cstheme="majorBidi"/>
        </w:rPr>
        <w:t xml:space="preserve">. 2021; Available from: </w:t>
      </w:r>
      <w:hyperlink r:id="rId37" w:history="1">
        <w:r w:rsidRPr="00143654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143654">
        <w:rPr>
          <w:rFonts w:asciiTheme="majorBidi" w:hAnsiTheme="majorBidi" w:cstheme="majorBidi"/>
        </w:rPr>
        <w:t>.</w:t>
      </w:r>
    </w:p>
    <w:p w14:paraId="3F0B3D25" w14:textId="116369A8" w:rsidR="00E648C5" w:rsidRPr="00E648C5" w:rsidRDefault="00E648C5" w:rsidP="00CA0743">
      <w:pPr>
        <w:pStyle w:val="EndNoteBibliography"/>
        <w:bidi w:val="0"/>
        <w:ind w:left="720" w:hanging="720"/>
        <w:jc w:val="left"/>
      </w:pPr>
      <w:r w:rsidRPr="00E648C5">
        <w:lastRenderedPageBreak/>
        <w:t>51.</w:t>
      </w:r>
      <w:r w:rsidRPr="00E648C5">
        <w:tab/>
      </w:r>
      <w:r w:rsidRPr="00143654">
        <w:rPr>
          <w:rFonts w:asciiTheme="majorBidi" w:hAnsiTheme="majorBidi" w:cstheme="majorBidi"/>
        </w:rPr>
        <w:t xml:space="preserve">DataCamp authors, A.N. </w:t>
      </w:r>
      <w:r w:rsidRPr="00143654">
        <w:rPr>
          <w:rFonts w:asciiTheme="majorBidi" w:hAnsiTheme="majorBidi" w:cstheme="majorBidi"/>
          <w:i/>
        </w:rPr>
        <w:t>Support Vector Machines with Scikit-learn</w:t>
      </w:r>
      <w:r w:rsidRPr="00143654">
        <w:rPr>
          <w:rFonts w:asciiTheme="majorBidi" w:hAnsiTheme="majorBidi" w:cstheme="majorBidi"/>
        </w:rPr>
        <w:t xml:space="preserve">. 2019  December 27]; Available from: </w:t>
      </w:r>
      <w:hyperlink r:id="rId38" w:history="1">
        <w:r w:rsidRPr="00143654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143654">
        <w:rPr>
          <w:rFonts w:asciiTheme="majorBidi" w:hAnsiTheme="majorBidi" w:cstheme="majorBidi"/>
        </w:rPr>
        <w:t>.</w:t>
      </w:r>
    </w:p>
    <w:p w14:paraId="2D35217D" w14:textId="5DA932B5" w:rsidR="008B3D83" w:rsidRPr="007E1A7E" w:rsidRDefault="00F707D6" w:rsidP="00CA0743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7F533840" w14:textId="41D17F81" w:rsidR="00C40436" w:rsidRPr="00DA1B5C" w:rsidRDefault="00C40436" w:rsidP="00DA1B5C">
      <w:pPr>
        <w:pStyle w:val="Heading5"/>
        <w:rPr>
          <w:rtl/>
          <w:lang w:bidi="ar-IQ"/>
        </w:rPr>
        <w:sectPr w:rsidR="00C40436" w:rsidRPr="00DA1B5C" w:rsidSect="00BE57DB">
          <w:headerReference w:type="default" r:id="rId39"/>
          <w:footerReference w:type="default" r:id="rId40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Pr="0021631B" w:rsidRDefault="0084556E" w:rsidP="0084556E">
      <w:pPr>
        <w:jc w:val="right"/>
        <w:rPr>
          <w:rFonts w:asciiTheme="majorBidi" w:hAnsiTheme="majorBidi" w:cstheme="majorBidi"/>
          <w:sz w:val="52"/>
          <w:szCs w:val="52"/>
          <w:lang w:bidi="ar-IQ"/>
        </w:rPr>
      </w:pPr>
      <w:r w:rsidRPr="0021631B">
        <w:rPr>
          <w:rFonts w:asciiTheme="majorBidi" w:hAnsiTheme="majorBidi" w:cstheme="majorBidi"/>
          <w:sz w:val="52"/>
          <w:szCs w:val="52"/>
          <w:lang w:bidi="ar-IQ"/>
        </w:rPr>
        <w:lastRenderedPageBreak/>
        <w:t>Abstract</w:t>
      </w:r>
    </w:p>
    <w:p w14:paraId="551CB552" w14:textId="3DDB1E54" w:rsidR="00570CA3" w:rsidRPr="00C016DE" w:rsidRDefault="00570CA3" w:rsidP="00D73DD0">
      <w:pPr>
        <w:bidi w:val="0"/>
        <w:jc w:val="both"/>
        <w:rPr>
          <w:rFonts w:asciiTheme="majorBidi" w:hAnsiTheme="majorBidi" w:cstheme="majorBidi"/>
          <w:lang w:bidi="ar-IQ"/>
        </w:rPr>
      </w:pPr>
      <w:bookmarkStart w:id="182" w:name="OLE_LINK5"/>
      <w:bookmarkStart w:id="183" w:name="OLE_LINK8"/>
      <w:r w:rsidRPr="00C016DE">
        <w:rPr>
          <w:rFonts w:asciiTheme="majorBidi" w:hAnsiTheme="majorBidi" w:cstheme="majorBidi"/>
          <w:lang w:bidi="ar-IQ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  <w:lang w:bidi="ar-IQ"/>
        </w:rPr>
        <w:t xml:space="preserve">a lot of </w:t>
      </w:r>
      <w:r w:rsidRPr="00C016DE">
        <w:rPr>
          <w:rFonts w:asciiTheme="majorBidi" w:hAnsiTheme="majorBidi" w:cstheme="majorBidi"/>
          <w:lang w:bidi="ar-IQ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>experiments is</w:t>
      </w:r>
      <w:r w:rsidR="00641979"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  <w:lang w:bidi="ar-IQ"/>
        </w:rPr>
        <w:t>train</w:t>
      </w:r>
      <w:r w:rsidRPr="00C016DE">
        <w:rPr>
          <w:rFonts w:asciiTheme="majorBidi" w:hAnsiTheme="majorBidi" w:cstheme="majorBidi"/>
          <w:lang w:bidi="ar-IQ"/>
        </w:rPr>
        <w:t xml:space="preserve"> machine learning model</w:t>
      </w:r>
      <w:r>
        <w:rPr>
          <w:rFonts w:asciiTheme="majorBidi" w:hAnsiTheme="majorBidi" w:cstheme="majorBidi"/>
          <w:lang w:bidi="ar-IQ"/>
        </w:rPr>
        <w:t xml:space="preserve">s </w:t>
      </w:r>
      <w:r w:rsidRPr="00C016DE">
        <w:rPr>
          <w:rFonts w:asciiTheme="majorBidi" w:hAnsiTheme="majorBidi" w:cstheme="majorBidi"/>
          <w:lang w:bidi="ar-IQ"/>
        </w:rPr>
        <w:t xml:space="preserve">for distinguishing ACPs from non-ACPs. This study utilizes data of ACPs and non-ACPs, uses </w:t>
      </w:r>
      <w:proofErr w:type="spellStart"/>
      <w:r w:rsidRPr="00C016DE">
        <w:rPr>
          <w:rFonts w:asciiTheme="majorBidi" w:hAnsiTheme="majorBidi" w:cstheme="majorBidi"/>
          <w:lang w:bidi="ar-IQ"/>
        </w:rPr>
        <w:t>iFeature</w:t>
      </w:r>
      <w:proofErr w:type="spellEnd"/>
      <w:r w:rsidRPr="00C016DE">
        <w:rPr>
          <w:rFonts w:asciiTheme="majorBidi" w:hAnsiTheme="majorBidi" w:cstheme="majorBidi"/>
          <w:lang w:bidi="ar-IQ"/>
        </w:rPr>
        <w:t xml:space="preserve"> python package to extract features from peptide sequence</w:t>
      </w:r>
      <w:r>
        <w:rPr>
          <w:rFonts w:asciiTheme="majorBidi" w:hAnsiTheme="majorBidi" w:cstheme="majorBidi"/>
          <w:lang w:bidi="ar-IQ"/>
        </w:rPr>
        <w:t>s</w:t>
      </w:r>
      <w:r w:rsidRPr="00C016DE">
        <w:rPr>
          <w:rFonts w:asciiTheme="majorBidi" w:hAnsiTheme="majorBidi" w:cstheme="majorBidi"/>
          <w:lang w:bidi="ar-IQ"/>
        </w:rPr>
        <w:t>, builds and trains</w:t>
      </w:r>
      <w:r>
        <w:rPr>
          <w:rFonts w:asciiTheme="majorBidi" w:hAnsiTheme="majorBidi" w:cstheme="majorBidi"/>
          <w:lang w:bidi="ar-IQ"/>
        </w:rPr>
        <w:t xml:space="preserve"> </w:t>
      </w:r>
      <w:proofErr w:type="spellStart"/>
      <w:r>
        <w:rPr>
          <w:rFonts w:asciiTheme="majorBidi" w:hAnsiTheme="majorBidi" w:cstheme="majorBidi"/>
          <w:lang w:bidi="ar-IQ"/>
        </w:rPr>
        <w:t>R</w:t>
      </w:r>
      <w:r w:rsidR="00D73DD0">
        <w:rPr>
          <w:rFonts w:asciiTheme="majorBidi" w:hAnsiTheme="majorBidi" w:cstheme="majorBidi"/>
          <w:lang w:bidi="ar-IQ"/>
        </w:rPr>
        <w:t>random</w:t>
      </w:r>
      <w:proofErr w:type="spellEnd"/>
      <w:r w:rsidR="00D73DD0">
        <w:rPr>
          <w:rFonts w:asciiTheme="majorBidi" w:hAnsiTheme="majorBidi" w:cstheme="majorBidi"/>
          <w:lang w:bidi="ar-IQ"/>
        </w:rPr>
        <w:t xml:space="preserve"> F</w:t>
      </w:r>
      <w:r w:rsidRPr="00C016DE">
        <w:rPr>
          <w:rFonts w:asciiTheme="majorBidi" w:hAnsiTheme="majorBidi" w:cstheme="majorBidi"/>
          <w:lang w:bidi="ar-IQ"/>
        </w:rPr>
        <w:t xml:space="preserve">orest </w:t>
      </w:r>
      <w:r>
        <w:rPr>
          <w:rFonts w:asciiTheme="majorBidi" w:hAnsiTheme="majorBidi" w:cstheme="majorBidi"/>
          <w:lang w:bidi="ar-IQ"/>
        </w:rPr>
        <w:t xml:space="preserve">and SVM </w:t>
      </w:r>
      <w:r w:rsidRPr="00C016DE">
        <w:rPr>
          <w:rFonts w:asciiTheme="majorBidi" w:hAnsiTheme="majorBidi" w:cstheme="majorBidi"/>
          <w:lang w:bidi="ar-IQ"/>
        </w:rPr>
        <w:t xml:space="preserve">models </w:t>
      </w:r>
      <w:r>
        <w:rPr>
          <w:rFonts w:asciiTheme="majorBidi" w:hAnsiTheme="majorBidi" w:cstheme="majorBidi"/>
          <w:lang w:bidi="ar-IQ"/>
        </w:rPr>
        <w:t xml:space="preserve">with </w:t>
      </w:r>
      <w:r w:rsidRPr="00B66121">
        <w:rPr>
          <w:rFonts w:asciiTheme="majorBidi" w:hAnsiTheme="majorBidi" w:cstheme="majorBidi"/>
          <w:lang w:bidi="ar-IQ"/>
        </w:rPr>
        <w:t>scikit-learn</w:t>
      </w:r>
      <w:r w:rsidRPr="00C016DE">
        <w:rPr>
          <w:rFonts w:asciiTheme="majorBidi" w:hAnsiTheme="majorBidi" w:cstheme="majorBidi"/>
          <w:lang w:bidi="ar-IQ"/>
        </w:rPr>
        <w:t xml:space="preserve"> </w:t>
      </w:r>
      <w:r>
        <w:rPr>
          <w:rFonts w:asciiTheme="majorBidi" w:hAnsiTheme="majorBidi" w:cstheme="majorBidi"/>
          <w:lang w:bidi="ar-IQ"/>
        </w:rPr>
        <w:t xml:space="preserve">python package </w:t>
      </w:r>
      <w:r w:rsidRPr="00C016DE">
        <w:rPr>
          <w:rFonts w:asciiTheme="majorBidi" w:hAnsiTheme="majorBidi" w:cstheme="majorBidi"/>
          <w:lang w:bidi="ar-IQ"/>
        </w:rPr>
        <w:t>on extracted features.</w:t>
      </w:r>
    </w:p>
    <w:p w14:paraId="4964F3EA" w14:textId="4773D93C" w:rsidR="00570CA3" w:rsidRDefault="00570CA3" w:rsidP="002D6CBB">
      <w:pPr>
        <w:bidi w:val="0"/>
        <w:jc w:val="both"/>
        <w:rPr>
          <w:rFonts w:asciiTheme="majorBidi" w:hAnsiTheme="majorBidi" w:cstheme="majorBidi"/>
          <w:lang w:bidi="ar-IQ"/>
        </w:rPr>
      </w:pPr>
      <w:r w:rsidRPr="00C016DE">
        <w:rPr>
          <w:rFonts w:asciiTheme="majorBidi" w:hAnsiTheme="majorBidi" w:cstheme="majorBidi"/>
          <w:lang w:bidi="ar-IQ"/>
        </w:rPr>
        <w:t xml:space="preserve">Comparing random forest models in this work, </w:t>
      </w:r>
      <w:r w:rsidR="002D6CBB">
        <w:rPr>
          <w:rFonts w:asciiTheme="majorBidi" w:hAnsiTheme="majorBidi" w:cstheme="majorBidi"/>
          <w:lang w:bidi="ar-IQ"/>
        </w:rPr>
        <w:t>random forest</w:t>
      </w:r>
      <w:r w:rsidRPr="00C016DE">
        <w:rPr>
          <w:rFonts w:asciiTheme="majorBidi" w:hAnsiTheme="majorBidi" w:cstheme="majorBidi"/>
          <w:lang w:bidi="ar-IQ"/>
        </w:rPr>
        <w:t xml:space="preserve"> with </w:t>
      </w:r>
      <w:r>
        <w:rPr>
          <w:rFonts w:asciiTheme="majorBidi" w:hAnsiTheme="majorBidi" w:cstheme="majorBidi"/>
          <w:lang w:bidi="ar-IQ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  <w:lang w:bidi="ar-IQ"/>
        </w:rPr>
        <w:t xml:space="preserve">% accuracy </w:t>
      </w:r>
      <w:r w:rsidRPr="00C016DE">
        <w:rPr>
          <w:rFonts w:asciiTheme="majorBidi" w:hAnsiTheme="majorBidi" w:cstheme="majorBidi"/>
          <w:lang w:bidi="ar-IQ"/>
        </w:rPr>
        <w:t>show</w:t>
      </w:r>
      <w:r>
        <w:rPr>
          <w:rFonts w:asciiTheme="majorBidi" w:hAnsiTheme="majorBidi" w:cstheme="majorBidi"/>
          <w:lang w:bidi="ar-IQ"/>
        </w:rPr>
        <w:t>s the best</w:t>
      </w:r>
      <w:r w:rsidRPr="00C016DE">
        <w:rPr>
          <w:rFonts w:asciiTheme="majorBidi" w:hAnsiTheme="majorBidi" w:cstheme="majorBidi"/>
          <w:lang w:bidi="ar-IQ"/>
        </w:rPr>
        <w:t xml:space="preserve"> performance</w:t>
      </w:r>
      <w:r>
        <w:rPr>
          <w:rFonts w:asciiTheme="majorBidi" w:hAnsiTheme="majorBidi" w:cstheme="majorBidi"/>
          <w:lang w:bidi="ar-IQ"/>
        </w:rPr>
        <w:t>.</w:t>
      </w:r>
      <w:bookmarkEnd w:id="182"/>
      <w:r>
        <w:rPr>
          <w:rFonts w:asciiTheme="majorBidi" w:hAnsiTheme="majorBidi" w:cstheme="majorBidi"/>
          <w:lang w:bidi="ar-IQ"/>
        </w:rPr>
        <w:t xml:space="preserve"> Also c</w:t>
      </w:r>
      <w:r w:rsidRPr="00C016DE">
        <w:rPr>
          <w:rFonts w:asciiTheme="majorBidi" w:hAnsiTheme="majorBidi" w:cstheme="majorBidi"/>
          <w:lang w:bidi="ar-IQ"/>
        </w:rPr>
        <w:t xml:space="preserve">omparing </w:t>
      </w:r>
      <w:r>
        <w:rPr>
          <w:rFonts w:asciiTheme="majorBidi" w:hAnsiTheme="majorBidi" w:cstheme="majorBidi"/>
          <w:lang w:bidi="ar-IQ"/>
        </w:rPr>
        <w:t>all</w:t>
      </w:r>
      <w:r w:rsidRPr="00C016DE">
        <w:rPr>
          <w:rFonts w:asciiTheme="majorBidi" w:hAnsiTheme="majorBidi" w:cstheme="majorBidi"/>
          <w:lang w:bidi="ar-IQ"/>
        </w:rPr>
        <w:t xml:space="preserve"> models in this work, </w:t>
      </w:r>
      <w:r w:rsidR="002D6CBB">
        <w:rPr>
          <w:rFonts w:asciiTheme="majorBidi" w:hAnsiTheme="majorBidi" w:cstheme="majorBidi"/>
          <w:lang w:bidi="ar-IQ"/>
        </w:rPr>
        <w:t>random f</w:t>
      </w:r>
      <w:r>
        <w:rPr>
          <w:rFonts w:asciiTheme="majorBidi" w:hAnsiTheme="majorBidi" w:cstheme="majorBidi"/>
          <w:lang w:bidi="ar-IQ"/>
        </w:rPr>
        <w:t>orest and SVM models</w:t>
      </w:r>
      <w:r w:rsidRPr="00C016DE">
        <w:rPr>
          <w:rFonts w:asciiTheme="majorBidi" w:hAnsiTheme="majorBidi" w:cstheme="majorBidi"/>
          <w:lang w:bidi="ar-IQ"/>
        </w:rPr>
        <w:t xml:space="preserve"> with</w:t>
      </w:r>
      <w:r w:rsidR="001242A4">
        <w:rPr>
          <w:rFonts w:asciiTheme="majorBidi" w:hAnsiTheme="majorBidi" w:cstheme="majorBidi"/>
          <w:lang w:bidi="ar-IQ"/>
        </w:rPr>
        <w:t xml:space="preserve"> </w:t>
      </w:r>
      <w:proofErr w:type="spellStart"/>
      <w:r w:rsidRPr="00C016DE">
        <w:rPr>
          <w:rFonts w:asciiTheme="majorBidi" w:hAnsiTheme="majorBidi" w:cstheme="majorBidi"/>
          <w:lang w:bidi="ar-IQ"/>
        </w:rPr>
        <w:t>QSOrder</w:t>
      </w:r>
      <w:r w:rsidR="004A5868">
        <w:rPr>
          <w:rFonts w:asciiTheme="majorBidi" w:hAnsiTheme="majorBidi" w:cstheme="majorBidi"/>
          <w:lang w:bidi="ar-IQ"/>
        </w:rPr>
        <w:t>+</w:t>
      </w:r>
      <w:r>
        <w:rPr>
          <w:rFonts w:asciiTheme="majorBidi" w:hAnsiTheme="majorBidi" w:cstheme="majorBidi"/>
          <w:lang w:bidi="ar-IQ"/>
        </w:rPr>
        <w:t>APseduoAAC</w:t>
      </w:r>
      <w:proofErr w:type="spellEnd"/>
      <w:r>
        <w:rPr>
          <w:rFonts w:asciiTheme="majorBidi" w:hAnsiTheme="majorBidi" w:cstheme="majorBidi"/>
          <w:lang w:bidi="ar-IQ"/>
        </w:rPr>
        <w:t xml:space="preserve"> </w:t>
      </w:r>
      <w:r w:rsidRPr="00C016DE">
        <w:rPr>
          <w:rFonts w:asciiTheme="majorBidi" w:hAnsiTheme="majorBidi" w:cstheme="majorBidi"/>
          <w:lang w:bidi="ar-IQ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  <w:lang w:bidi="ar-IQ"/>
        </w:rPr>
        <w:t>%</w:t>
      </w:r>
      <w:r w:rsidR="000B3305">
        <w:rPr>
          <w:rFonts w:asciiTheme="majorBidi" w:hAnsiTheme="majorBidi" w:cstheme="majorBidi"/>
          <w:lang w:bidi="ar-IQ"/>
        </w:rPr>
        <w:t>) on independent test set</w:t>
      </w:r>
      <w:r w:rsidR="004A5868">
        <w:rPr>
          <w:rFonts w:asciiTheme="majorBidi" w:hAnsiTheme="majorBidi" w:cstheme="majorBidi"/>
          <w:lang w:bidi="ar-IQ"/>
        </w:rPr>
        <w:t>.</w:t>
      </w:r>
    </w:p>
    <w:bookmarkEnd w:id="183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  <w:lang w:bidi="ar-IQ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  <w:lang w:bidi="ar-IQ"/>
        </w:rPr>
      </w:pPr>
      <w:r>
        <w:rPr>
          <w:rFonts w:asciiTheme="majorBidi" w:hAnsiTheme="majorBidi" w:cstheme="majorBidi"/>
          <w:lang w:bidi="ar-IQ"/>
        </w:rPr>
        <w:t>Keywords: Anticancer Peptides Prediction</w:t>
      </w:r>
      <w:r w:rsidRPr="0084556E">
        <w:rPr>
          <w:rFonts w:asciiTheme="majorBidi" w:hAnsiTheme="majorBidi" w:cstheme="majorBidi"/>
          <w:lang w:bidi="ar-IQ"/>
        </w:rPr>
        <w:t>,</w:t>
      </w:r>
      <w:r>
        <w:rPr>
          <w:rFonts w:asciiTheme="majorBidi" w:hAnsiTheme="majorBidi" w:cstheme="majorBidi"/>
          <w:lang w:bidi="ar-IQ"/>
        </w:rPr>
        <w:t xml:space="preserve"> Machine Learning, Random Forest, SVM, Cancer</w:t>
      </w:r>
      <w:r w:rsidR="005A165B">
        <w:rPr>
          <w:rtl/>
          <w:lang w:bidi="ar-IQ"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  <w:lang w:bidi="ar-IQ"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>s</w:t>
      </w:r>
    </w:p>
    <w:p w14:paraId="450D6676" w14:textId="17A22403" w:rsidR="005A165B" w:rsidRPr="00D720E7" w:rsidRDefault="00B31F0B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</w:pPr>
      <w:r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IQ"/>
        </w:rPr>
        <w:t xml:space="preserve"> Using Machine Learning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IQ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IQ"/>
        </w:rPr>
      </w:pPr>
      <w:bookmarkStart w:id="184" w:name="OLE_LINK4"/>
      <w:r w:rsidRPr="00D720E7">
        <w:rPr>
          <w:rFonts w:asciiTheme="majorBidi" w:eastAsiaTheme="minorHAnsi" w:hAnsiTheme="majorBidi" w:cstheme="majorBidi"/>
          <w:lang w:val="en-GB" w:eastAsia="en-GB" w:bidi="ar-IQ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IQ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IQ"/>
        </w:rPr>
        <w:t>in Bioinformatics</w:t>
      </w:r>
    </w:p>
    <w:bookmarkEnd w:id="184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Tarbiat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 xml:space="preserve"> </w:t>
      </w:r>
      <w:proofErr w:type="spellStart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Modares</w:t>
      </w:r>
      <w:proofErr w:type="spellEnd"/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 xml:space="preserve">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lang w:bidi="ar-IQ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IQ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IQ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IQ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</w:pPr>
      <w:proofErr w:type="spellStart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Dr.</w:t>
      </w:r>
      <w:proofErr w:type="spellEnd"/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Abdolmaleki</w:t>
      </w:r>
      <w:proofErr w:type="spellEnd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 xml:space="preserve"> </w:t>
      </w:r>
      <w:proofErr w:type="spellStart"/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IQ"/>
        </w:rPr>
        <w:t>Parviz</w:t>
      </w:r>
      <w:proofErr w:type="spellEnd"/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IQ"/>
        </w:rPr>
      </w:pPr>
    </w:p>
    <w:p w14:paraId="6B7C6183" w14:textId="136C362C" w:rsidR="00B60198" w:rsidRPr="0062635B" w:rsidRDefault="00146A84" w:rsidP="0062635B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lang w:bidi="ar-IQ"/>
        </w:rPr>
      </w:pPr>
      <w:r w:rsidRPr="00D720E7">
        <w:rPr>
          <w:rFonts w:asciiTheme="majorBidi" w:eastAsiaTheme="minorHAnsi" w:hAnsiTheme="majorBidi" w:cstheme="majorBidi"/>
          <w:lang w:bidi="ar-IQ"/>
        </w:rPr>
        <w:t>January</w:t>
      </w:r>
      <w:r w:rsidR="005A165B" w:rsidRPr="00D720E7">
        <w:rPr>
          <w:rFonts w:asciiTheme="majorBidi" w:eastAsiaTheme="minorHAnsi" w:hAnsiTheme="majorBidi" w:cstheme="majorBidi"/>
          <w:lang w:bidi="ar-IQ"/>
        </w:rPr>
        <w:t xml:space="preserve"> </w:t>
      </w:r>
      <w:r w:rsidR="00274D0F">
        <w:rPr>
          <w:rFonts w:asciiTheme="majorBidi" w:eastAsiaTheme="minorHAnsi" w:hAnsiTheme="majorBidi" w:cstheme="majorBidi"/>
          <w:lang w:bidi="ar-IQ"/>
        </w:rPr>
        <w:t>2022</w:t>
      </w:r>
    </w:p>
    <w:sectPr w:rsidR="00B60198" w:rsidRPr="0062635B" w:rsidSect="00924A15">
      <w:headerReference w:type="default" r:id="rId42"/>
      <w:footerReference w:type="default" r:id="rId43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D8B5C1" w14:textId="77777777" w:rsidR="00F46445" w:rsidRDefault="00F46445" w:rsidP="00350048">
      <w:pPr>
        <w:spacing w:after="0" w:line="240" w:lineRule="auto"/>
      </w:pPr>
      <w:r>
        <w:separator/>
      </w:r>
    </w:p>
  </w:endnote>
  <w:endnote w:type="continuationSeparator" w:id="0">
    <w:p w14:paraId="581B8A91" w14:textId="77777777" w:rsidR="00F46445" w:rsidRDefault="00F46445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27DC03" w14:textId="3C9ABC4A" w:rsidR="00187354" w:rsidRDefault="00187354">
    <w:pPr>
      <w:pStyle w:val="Footer"/>
      <w:jc w:val="center"/>
    </w:pPr>
  </w:p>
  <w:p w14:paraId="415F30F3" w14:textId="77777777" w:rsidR="00187354" w:rsidRDefault="001873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21B44AE7" w:rsidR="00187354" w:rsidRDefault="0018735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930A8C">
          <w:rPr>
            <w:rFonts w:hint="eastAsia"/>
            <w:noProof/>
            <w:rtl/>
          </w:rPr>
          <w:t>‌ز</w:t>
        </w:r>
        <w:r>
          <w:rPr>
            <w:noProof/>
          </w:rPr>
          <w:fldChar w:fldCharType="end"/>
        </w:r>
      </w:p>
    </w:sdtContent>
  </w:sdt>
  <w:p w14:paraId="4B910ADA" w14:textId="77777777" w:rsidR="00187354" w:rsidRDefault="0018735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663A0881" w:rsidR="00187354" w:rsidRDefault="0018735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64C10">
          <w:rPr>
            <w:noProof/>
            <w:rtl/>
            <w:lang w:bidi="ar-IQ"/>
          </w:rPr>
          <w:t>63</w:t>
        </w:r>
        <w:r>
          <w:rPr>
            <w:noProof/>
          </w:rPr>
          <w:fldChar w:fldCharType="end"/>
        </w:r>
      </w:p>
    </w:sdtContent>
  </w:sdt>
  <w:p w14:paraId="53F7A100" w14:textId="77777777" w:rsidR="00187354" w:rsidRDefault="00187354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187354" w:rsidRDefault="00187354" w:rsidP="00E9679B">
    <w:pPr>
      <w:jc w:val="center"/>
    </w:pPr>
  </w:p>
  <w:p w14:paraId="4D8E23F3" w14:textId="77777777" w:rsidR="00187354" w:rsidRDefault="00187354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CC027F4" w14:textId="77777777" w:rsidR="00F46445" w:rsidRDefault="00F46445" w:rsidP="00350048">
      <w:pPr>
        <w:spacing w:after="0" w:line="240" w:lineRule="auto"/>
      </w:pPr>
      <w:r>
        <w:separator/>
      </w:r>
    </w:p>
  </w:footnote>
  <w:footnote w:type="continuationSeparator" w:id="0">
    <w:p w14:paraId="30D6382E" w14:textId="77777777" w:rsidR="00F46445" w:rsidRDefault="00F46445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187354" w:rsidRPr="004A1BD8" w:rsidRDefault="00187354" w:rsidP="00855A14">
      <w:pPr>
        <w:pStyle w:val="FootnoteText"/>
        <w:bidi w:val="0"/>
        <w:rPr>
          <w:rFonts w:asciiTheme="majorBidi" w:hAnsiTheme="majorBidi" w:cstheme="majorBidi"/>
        </w:rPr>
      </w:pPr>
      <w:r w:rsidRPr="004A1BD8">
        <w:rPr>
          <w:rStyle w:val="FootnoteReference"/>
          <w:rFonts w:asciiTheme="majorBidi" w:hAnsiTheme="majorBidi" w:cstheme="majorBidi"/>
        </w:rPr>
        <w:footnoteRef/>
      </w:r>
      <w:r w:rsidRPr="004A1BD8">
        <w:rPr>
          <w:rFonts w:asciiTheme="majorBidi" w:hAnsiTheme="majorBidi" w:cstheme="majorBidi"/>
          <w:rtl/>
        </w:rPr>
        <w:t xml:space="preserve"> </w:t>
      </w:r>
      <w:r w:rsidRPr="004A1BD8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187354" w:rsidRPr="00855A14" w:rsidRDefault="00187354" w:rsidP="00855A14">
      <w:pPr>
        <w:pStyle w:val="TOCHeading"/>
        <w:rPr>
          <w:rFonts w:asciiTheme="majorBidi" w:hAnsiTheme="majorBidi"/>
          <w:szCs w:val="20"/>
        </w:rPr>
      </w:pPr>
      <w:r w:rsidRPr="004A1BD8">
        <w:rPr>
          <w:rStyle w:val="FootnoteReference"/>
          <w:rFonts w:asciiTheme="majorBidi" w:hAnsiTheme="majorBidi"/>
        </w:rPr>
        <w:footnoteRef/>
      </w:r>
      <w:r w:rsidRPr="004A1BD8">
        <w:rPr>
          <w:rFonts w:asciiTheme="majorBidi" w:hAnsiTheme="majorBidi"/>
          <w:rtl/>
        </w:rPr>
        <w:t xml:space="preserve"> </w:t>
      </w:r>
      <w:r w:rsidRPr="004A1BD8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37FF93C7" w14:textId="1FF3DE40" w:rsidR="00187354" w:rsidRPr="00CA0132" w:rsidRDefault="00187354" w:rsidP="00CA0132">
      <w:pPr>
        <w:pStyle w:val="FootnoteText"/>
        <w:bidi w:val="0"/>
        <w:rPr>
          <w:rFonts w:asciiTheme="majorBidi" w:hAnsiTheme="majorBidi" w:cstheme="majorBidi"/>
        </w:rPr>
      </w:pPr>
      <w:r w:rsidRPr="00CA0132">
        <w:rPr>
          <w:rStyle w:val="FootnoteReference"/>
          <w:rFonts w:asciiTheme="majorBidi" w:hAnsiTheme="majorBidi" w:cstheme="majorBidi"/>
        </w:rPr>
        <w:footnoteRef/>
      </w:r>
      <w:r w:rsidRPr="00CA0132">
        <w:rPr>
          <w:rFonts w:asciiTheme="majorBidi" w:hAnsiTheme="majorBidi" w:cstheme="majorBidi"/>
          <w:rtl/>
        </w:rPr>
        <w:t xml:space="preserve"> </w:t>
      </w:r>
      <w:r w:rsidRPr="00CA0132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187354" w:rsidRPr="00FB3AF0" w:rsidRDefault="00187354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187354" w:rsidRPr="0070335C" w:rsidRDefault="00187354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Pr="0070335C">
        <w:rPr>
          <w:rFonts w:asciiTheme="majorBidi" w:hAnsiTheme="majorBidi" w:cstheme="majorBidi"/>
        </w:rPr>
        <w:t>Nissen</w:t>
      </w:r>
    </w:p>
  </w:footnote>
  <w:footnote w:id="6">
    <w:p w14:paraId="06F921A3" w14:textId="45AB6E84" w:rsidR="00187354" w:rsidRPr="0070335C" w:rsidRDefault="00187354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187354" w:rsidRPr="0017058F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187354" w:rsidRPr="0017058F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187354" w:rsidRPr="007A00E7" w:rsidRDefault="00187354" w:rsidP="0024496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 Label</w:t>
      </w:r>
    </w:p>
  </w:footnote>
  <w:footnote w:id="10">
    <w:p w14:paraId="2B8D92CD" w14:textId="72C71E08" w:rsidR="00187354" w:rsidRPr="007A00E7" w:rsidRDefault="00187354" w:rsidP="0078088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187354" w:rsidRPr="007A00E7" w:rsidRDefault="00187354" w:rsidP="00B5581A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187354" w:rsidRPr="007A00E7" w:rsidRDefault="00187354" w:rsidP="0035608E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187354" w:rsidRPr="007A00E7" w:rsidRDefault="00187354" w:rsidP="00A1758D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187354" w:rsidRPr="007A00E7" w:rsidRDefault="00187354" w:rsidP="002E3095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187354" w:rsidRPr="007A00E7" w:rsidRDefault="00187354" w:rsidP="003B20D3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187354" w:rsidRPr="007A00E7" w:rsidRDefault="00187354" w:rsidP="0017058F">
      <w:pPr>
        <w:pStyle w:val="FootnoteText"/>
        <w:bidi w:val="0"/>
        <w:rPr>
          <w:rFonts w:asciiTheme="majorBidi" w:hAnsiTheme="majorBidi" w:cstheme="majorBid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187354" w:rsidRPr="0017058F" w:rsidRDefault="00187354" w:rsidP="0017058F">
      <w:pPr>
        <w:pStyle w:val="FootnoteText"/>
        <w:bidi w:val="0"/>
        <w:rPr>
          <w:rFonts w:asciiTheme="minorHAnsi" w:hAnsiTheme="minorHAnsi"/>
        </w:rPr>
      </w:pPr>
      <w:r w:rsidRPr="007A00E7">
        <w:rPr>
          <w:rStyle w:val="FootnoteReference"/>
          <w:rFonts w:asciiTheme="majorBidi" w:hAnsiTheme="majorBidi" w:cstheme="majorBidi"/>
        </w:rPr>
        <w:footnoteRef/>
      </w:r>
      <w:r w:rsidRPr="007A00E7">
        <w:rPr>
          <w:rFonts w:asciiTheme="majorBidi" w:hAnsiTheme="majorBidi" w:cstheme="majorBidi"/>
          <w:rtl/>
        </w:rPr>
        <w:t xml:space="preserve"> </w:t>
      </w:r>
      <w:r w:rsidRPr="007A00E7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187354" w:rsidRPr="003D6830" w:rsidRDefault="00187354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187354" w:rsidRPr="003D6830" w:rsidRDefault="00187354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187354" w:rsidRPr="00495B30" w:rsidRDefault="00187354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187354" w:rsidRPr="00262634" w:rsidRDefault="00187354" w:rsidP="0003191F">
      <w:pPr>
        <w:pStyle w:val="FootnoteText"/>
        <w:bidi w:val="0"/>
        <w:rPr>
          <w:rFonts w:asciiTheme="majorBidi" w:hAnsiTheme="majorBidi" w:cstheme="majorBid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187354" w:rsidRPr="00495B30" w:rsidRDefault="00187354" w:rsidP="00495B30">
      <w:pPr>
        <w:pStyle w:val="FootnoteText"/>
        <w:bidi w:val="0"/>
        <w:rPr>
          <w:rFonts w:asciiTheme="minorHAnsi" w:hAnsiTheme="minorHAnsi"/>
        </w:rPr>
      </w:pPr>
      <w:r w:rsidRPr="00262634">
        <w:rPr>
          <w:rStyle w:val="FootnoteReference"/>
          <w:rFonts w:asciiTheme="majorBidi" w:hAnsiTheme="majorBidi" w:cstheme="majorBidi"/>
        </w:rPr>
        <w:footnoteRef/>
      </w:r>
      <w:r w:rsidRPr="00262634">
        <w:rPr>
          <w:rFonts w:asciiTheme="majorBidi" w:hAnsiTheme="majorBidi" w:cstheme="majorBidi"/>
          <w:rtl/>
        </w:rPr>
        <w:t xml:space="preserve"> </w:t>
      </w:r>
      <w:r w:rsidRPr="00262634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187354" w:rsidRPr="006B04E2" w:rsidRDefault="00187354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187354" w:rsidRPr="00AC39FB" w:rsidRDefault="00187354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>
        <w:rPr>
          <w:rFonts w:asciiTheme="majorBidi" w:hAnsiTheme="majorBidi" w:cstheme="majorBidi"/>
        </w:rPr>
        <w:t>s</w:t>
      </w:r>
    </w:p>
  </w:footnote>
  <w:footnote w:id="24">
    <w:p w14:paraId="01C639A8" w14:textId="55520593" w:rsidR="00187354" w:rsidRPr="000937A2" w:rsidRDefault="00187354" w:rsidP="00696DD8">
      <w:pPr>
        <w:pStyle w:val="FootnoteText"/>
        <w:bidi w:val="0"/>
        <w:rPr>
          <w:rFonts w:asciiTheme="majorBidi" w:hAnsiTheme="majorBidi" w:cstheme="majorBidi"/>
        </w:rPr>
      </w:pPr>
      <w:r w:rsidRPr="000937A2">
        <w:rPr>
          <w:rStyle w:val="FootnoteReference"/>
          <w:rFonts w:asciiTheme="majorBidi" w:hAnsiTheme="majorBidi" w:cstheme="majorBidi"/>
        </w:rPr>
        <w:footnoteRef/>
      </w:r>
      <w:r w:rsidRPr="000937A2">
        <w:rPr>
          <w:rFonts w:asciiTheme="majorBidi" w:hAnsiTheme="majorBidi" w:cstheme="majorBidi"/>
          <w:rtl/>
        </w:rPr>
        <w:t xml:space="preserve"> </w:t>
      </w:r>
      <w:r w:rsidRPr="000937A2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187354" w:rsidRPr="005F2566" w:rsidRDefault="00187354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187354" w:rsidRPr="001F2F7F" w:rsidRDefault="00187354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87354" w:rsidRPr="001F2F7F" w:rsidRDefault="00187354" w:rsidP="00A57E46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187354" w:rsidRPr="001F2F7F" w:rsidRDefault="00187354" w:rsidP="00944D39">
      <w:pPr>
        <w:pStyle w:val="FootnoteText"/>
        <w:bidi w:val="0"/>
        <w:rPr>
          <w:rFonts w:asciiTheme="majorBidi" w:hAnsiTheme="majorBidi" w:cstheme="majorBid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Non Ancticancer Peptide</w:t>
      </w:r>
    </w:p>
  </w:footnote>
  <w:footnote w:id="29">
    <w:p w14:paraId="71FC1BA3" w14:textId="4A7EAA40" w:rsidR="00187354" w:rsidRPr="007D3ECA" w:rsidRDefault="00187354" w:rsidP="007D3ECA">
      <w:pPr>
        <w:pStyle w:val="FootnoteText"/>
        <w:bidi w:val="0"/>
        <w:rPr>
          <w:rFonts w:asciiTheme="minorHAnsi" w:hAnsiTheme="minorHAnsi"/>
        </w:rPr>
      </w:pPr>
      <w:r w:rsidRPr="001F2F7F">
        <w:rPr>
          <w:rStyle w:val="FootnoteReference"/>
          <w:rFonts w:asciiTheme="majorBidi" w:hAnsiTheme="majorBidi" w:cstheme="majorBidi"/>
        </w:rPr>
        <w:footnoteRef/>
      </w:r>
      <w:r w:rsidRPr="001F2F7F">
        <w:rPr>
          <w:rFonts w:asciiTheme="majorBidi" w:hAnsiTheme="majorBidi" w:cstheme="majorBidi"/>
          <w:rtl/>
        </w:rPr>
        <w:t xml:space="preserve"> </w:t>
      </w:r>
      <w:r w:rsidRPr="001F2F7F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187354" w:rsidRPr="003F2C67" w:rsidRDefault="00187354" w:rsidP="003E5DF4">
      <w:pPr>
        <w:pStyle w:val="FootnoteText"/>
        <w:bidi w:val="0"/>
        <w:rPr>
          <w:rFonts w:asciiTheme="majorBidi" w:hAnsiTheme="majorBidi" w:cstheme="majorBid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Datasets</w:t>
      </w:r>
    </w:p>
  </w:footnote>
  <w:footnote w:id="31">
    <w:p w14:paraId="2FFCE6F2" w14:textId="2FC11D0F" w:rsidR="00187354" w:rsidRPr="006A2699" w:rsidRDefault="00187354" w:rsidP="006A2699">
      <w:pPr>
        <w:pStyle w:val="FootnoteText"/>
        <w:bidi w:val="0"/>
        <w:rPr>
          <w:rFonts w:asciiTheme="minorHAnsi" w:hAnsiTheme="minorHAnsi"/>
        </w:rPr>
      </w:pPr>
      <w:r w:rsidRPr="003F2C67">
        <w:rPr>
          <w:rStyle w:val="FootnoteReference"/>
          <w:rFonts w:asciiTheme="majorBidi" w:hAnsiTheme="majorBidi" w:cstheme="majorBidi"/>
        </w:rPr>
        <w:footnoteRef/>
      </w:r>
      <w:r w:rsidRPr="003F2C67">
        <w:rPr>
          <w:rFonts w:asciiTheme="majorBidi" w:hAnsiTheme="majorBidi" w:cstheme="majorBidi"/>
          <w:rtl/>
        </w:rPr>
        <w:t xml:space="preserve"> </w:t>
      </w:r>
      <w:r w:rsidRPr="003F2C67">
        <w:rPr>
          <w:rFonts w:asciiTheme="majorBidi" w:hAnsiTheme="majorBidi" w:cstheme="majorBidi"/>
        </w:rPr>
        <w:t>Positive Dataset</w:t>
      </w:r>
    </w:p>
  </w:footnote>
  <w:footnote w:id="32">
    <w:p w14:paraId="30405705" w14:textId="5080C6F9" w:rsidR="00187354" w:rsidRPr="006A2699" w:rsidRDefault="00187354" w:rsidP="006A2699">
      <w:pPr>
        <w:pStyle w:val="FootnoteText"/>
        <w:bidi w:val="0"/>
        <w:rPr>
          <w:rFonts w:asciiTheme="majorBidi" w:hAnsiTheme="majorBidi" w:cstheme="majorBidi"/>
        </w:rPr>
      </w:pPr>
      <w:r w:rsidRPr="006A2699">
        <w:rPr>
          <w:rStyle w:val="FootnoteReference"/>
          <w:rFonts w:asciiTheme="majorBidi" w:hAnsiTheme="majorBidi" w:cstheme="majorBidi"/>
        </w:rPr>
        <w:footnoteRef/>
      </w:r>
      <w:r w:rsidRPr="006A2699">
        <w:rPr>
          <w:rFonts w:asciiTheme="majorBidi" w:hAnsiTheme="majorBidi" w:cstheme="majorBidi"/>
          <w:rtl/>
        </w:rPr>
        <w:t xml:space="preserve"> </w:t>
      </w:r>
      <w:r w:rsidRPr="006A2699">
        <w:rPr>
          <w:rFonts w:asciiTheme="majorBidi" w:hAnsiTheme="majorBidi" w:cstheme="majorBidi"/>
        </w:rPr>
        <w:t>Negative Dataset</w:t>
      </w:r>
    </w:p>
  </w:footnote>
  <w:footnote w:id="33">
    <w:p w14:paraId="1A648C19" w14:textId="56499AF0" w:rsidR="00187354" w:rsidRPr="00D4381D" w:rsidRDefault="00187354" w:rsidP="00D4381D">
      <w:pPr>
        <w:pStyle w:val="FootnoteText"/>
        <w:bidi w:val="0"/>
        <w:rPr>
          <w:rFonts w:asciiTheme="majorBidi" w:hAnsiTheme="majorBidi" w:cstheme="majorBidi"/>
        </w:rPr>
      </w:pPr>
      <w:r w:rsidRPr="00D4381D">
        <w:rPr>
          <w:rStyle w:val="FootnoteReference"/>
          <w:rFonts w:asciiTheme="majorBidi" w:hAnsiTheme="majorBidi" w:cstheme="majorBidi"/>
        </w:rPr>
        <w:footnoteRef/>
      </w:r>
      <w:r w:rsidRPr="00D4381D">
        <w:rPr>
          <w:rFonts w:asciiTheme="majorBidi" w:hAnsiTheme="majorBidi" w:cstheme="majorBidi"/>
          <w:rtl/>
        </w:rPr>
        <w:t xml:space="preserve"> </w:t>
      </w:r>
      <w:r w:rsidRPr="00D4381D">
        <w:rPr>
          <w:rFonts w:asciiTheme="majorBidi" w:hAnsiTheme="majorBidi" w:cstheme="majorBidi"/>
        </w:rPr>
        <w:t>Similarity</w:t>
      </w:r>
    </w:p>
  </w:footnote>
  <w:footnote w:id="34">
    <w:p w14:paraId="53EE7A35" w14:textId="597078DE" w:rsidR="00187354" w:rsidRPr="00117BF1" w:rsidRDefault="00187354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raining Dataset</w:t>
      </w:r>
    </w:p>
  </w:footnote>
  <w:footnote w:id="35">
    <w:p w14:paraId="5C41C000" w14:textId="775A6390" w:rsidR="00187354" w:rsidRPr="00117BF1" w:rsidRDefault="00187354" w:rsidP="00117BF1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Test Set</w:t>
      </w:r>
    </w:p>
  </w:footnote>
  <w:footnote w:id="36">
    <w:p w14:paraId="44989D0E" w14:textId="3E57D36E" w:rsidR="00187354" w:rsidRPr="00117BF1" w:rsidRDefault="00187354" w:rsidP="000E0F5D">
      <w:pPr>
        <w:pStyle w:val="FootnoteText"/>
        <w:bidi w:val="0"/>
        <w:rPr>
          <w:rFonts w:asciiTheme="majorBidi" w:hAnsiTheme="majorBidi" w:cstheme="majorBid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Hyper Parameter Tuning</w:t>
      </w:r>
    </w:p>
  </w:footnote>
  <w:footnote w:id="37">
    <w:p w14:paraId="08F0BF5D" w14:textId="797A863D" w:rsidR="00187354" w:rsidRPr="00117BF1" w:rsidRDefault="00187354" w:rsidP="00117BF1">
      <w:pPr>
        <w:pStyle w:val="FootnoteText"/>
        <w:bidi w:val="0"/>
        <w:rPr>
          <w:rFonts w:asciiTheme="minorHAnsi" w:hAnsiTheme="minorHAnsi"/>
        </w:rPr>
      </w:pPr>
      <w:r w:rsidRPr="00117BF1">
        <w:rPr>
          <w:rStyle w:val="FootnoteReference"/>
          <w:rFonts w:asciiTheme="majorBidi" w:hAnsiTheme="majorBidi" w:cstheme="majorBidi"/>
        </w:rPr>
        <w:footnoteRef/>
      </w:r>
      <w:r w:rsidRPr="00117BF1">
        <w:rPr>
          <w:rFonts w:asciiTheme="majorBidi" w:hAnsiTheme="majorBidi" w:cstheme="majorBidi"/>
          <w:rtl/>
        </w:rPr>
        <w:t xml:space="preserve"> </w:t>
      </w:r>
      <w:r w:rsidRPr="00117BF1">
        <w:rPr>
          <w:rFonts w:asciiTheme="majorBidi" w:hAnsiTheme="majorBidi" w:cstheme="majorBidi"/>
        </w:rPr>
        <w:t>Independent Test Set</w:t>
      </w:r>
    </w:p>
  </w:footnote>
  <w:footnote w:id="38">
    <w:p w14:paraId="7B66A51C" w14:textId="62C37E18" w:rsidR="00187354" w:rsidRPr="00AA2FA1" w:rsidRDefault="00187354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9">
    <w:p w14:paraId="05BF6A99" w14:textId="40F6122A" w:rsidR="00187354" w:rsidRPr="00135172" w:rsidRDefault="00187354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40">
    <w:p w14:paraId="7FA343A6" w14:textId="786DD73C" w:rsidR="00187354" w:rsidRPr="004F5A06" w:rsidRDefault="00187354" w:rsidP="004F5A06">
      <w:pPr>
        <w:pStyle w:val="FootnoteText"/>
        <w:bidi w:val="0"/>
        <w:rPr>
          <w:rFonts w:asciiTheme="majorBidi" w:hAnsiTheme="majorBidi" w:cstheme="majorBidi"/>
        </w:rPr>
      </w:pPr>
      <w:r w:rsidRPr="004F5A06">
        <w:rPr>
          <w:rStyle w:val="FootnoteReference"/>
          <w:rFonts w:asciiTheme="majorBidi" w:hAnsiTheme="majorBidi" w:cstheme="majorBidi"/>
        </w:rPr>
        <w:footnoteRef/>
      </w:r>
      <w:r w:rsidRPr="004F5A06">
        <w:rPr>
          <w:rFonts w:asciiTheme="majorBidi" w:hAnsiTheme="majorBidi" w:cstheme="majorBidi"/>
          <w:rtl/>
        </w:rPr>
        <w:t xml:space="preserve"> </w:t>
      </w:r>
      <w:r w:rsidRPr="004F5A06">
        <w:rPr>
          <w:rFonts w:asciiTheme="majorBidi" w:hAnsiTheme="majorBidi" w:cstheme="majorBidi"/>
        </w:rPr>
        <w:t>Gap</w:t>
      </w:r>
    </w:p>
  </w:footnote>
  <w:footnote w:id="41">
    <w:p w14:paraId="0D36D2A5" w14:textId="710EB36D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</w:rPr>
        <w:t>Polarity</w:t>
      </w:r>
    </w:p>
  </w:footnote>
  <w:footnote w:id="42">
    <w:p w14:paraId="22D5BA29" w14:textId="6387E0BC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Polarizability</w:t>
      </w:r>
    </w:p>
  </w:footnote>
  <w:footnote w:id="43">
    <w:p w14:paraId="49812730" w14:textId="2D201C1D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Charge</w:t>
      </w:r>
    </w:p>
  </w:footnote>
  <w:footnote w:id="44">
    <w:p w14:paraId="420E8D40" w14:textId="54E98281" w:rsidR="00403543" w:rsidRPr="00046608" w:rsidRDefault="00403543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eastAsia="TimesNewRomanPSMT" w:hAnsiTheme="majorBidi" w:cstheme="majorBidi"/>
        </w:rPr>
        <w:t>Normalized VanderWaals Volume</w:t>
      </w:r>
    </w:p>
  </w:footnote>
  <w:footnote w:id="45">
    <w:p w14:paraId="07677DD7" w14:textId="1E2952F4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Secondary Structures</w:t>
      </w:r>
    </w:p>
  </w:footnote>
  <w:footnote w:id="46">
    <w:p w14:paraId="27666E34" w14:textId="2D04D89C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Solvent Accessibility</w:t>
      </w:r>
    </w:p>
  </w:footnote>
  <w:footnote w:id="47">
    <w:p w14:paraId="1D9660CB" w14:textId="77777777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</w:rPr>
        <w:t>Dipeptide Composition</w:t>
      </w:r>
    </w:p>
  </w:footnote>
  <w:footnote w:id="48">
    <w:p w14:paraId="2D0C1FBE" w14:textId="77777777" w:rsidR="00187354" w:rsidRPr="00046608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49">
    <w:p w14:paraId="452A8740" w14:textId="77777777" w:rsidR="00187354" w:rsidRPr="00D8783A" w:rsidRDefault="00187354" w:rsidP="00046608">
      <w:pPr>
        <w:pStyle w:val="FootnoteText"/>
        <w:bidi w:val="0"/>
        <w:rPr>
          <w:rFonts w:asciiTheme="majorBidi" w:hAnsiTheme="majorBidi" w:cstheme="majorBidi"/>
        </w:rPr>
      </w:pPr>
      <w:r w:rsidRPr="00046608">
        <w:rPr>
          <w:rStyle w:val="FootnoteReference"/>
          <w:rFonts w:asciiTheme="majorBidi" w:hAnsiTheme="majorBidi" w:cstheme="majorBidi"/>
        </w:rPr>
        <w:footnoteRef/>
      </w:r>
      <w:r w:rsidRPr="00046608">
        <w:rPr>
          <w:rFonts w:asciiTheme="majorBidi" w:hAnsiTheme="majorBidi" w:cstheme="majorBidi"/>
          <w:rtl/>
        </w:rPr>
        <w:t xml:space="preserve"> </w:t>
      </w:r>
      <w:r w:rsidRPr="00046608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0">
    <w:p w14:paraId="0E805FD0" w14:textId="77777777" w:rsidR="00187354" w:rsidRPr="00D8783A" w:rsidRDefault="00187354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1">
    <w:p w14:paraId="6DE856B9" w14:textId="77777777" w:rsidR="00187354" w:rsidRPr="00167663" w:rsidRDefault="00187354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2">
    <w:p w14:paraId="24B8D3F2" w14:textId="65CE5E18" w:rsidR="00187354" w:rsidRPr="00C02197" w:rsidRDefault="00187354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Descriptors</w:t>
      </w:r>
    </w:p>
  </w:footnote>
  <w:footnote w:id="53">
    <w:p w14:paraId="743A353D" w14:textId="39625989" w:rsidR="00187354" w:rsidRPr="00C02197" w:rsidRDefault="00187354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Autocorrelation</w:t>
      </w:r>
    </w:p>
  </w:footnote>
  <w:footnote w:id="54">
    <w:p w14:paraId="05764F75" w14:textId="791EECCB" w:rsidR="00187354" w:rsidRPr="00C02197" w:rsidRDefault="00187354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Pr="00C02197">
        <w:rPr>
          <w:rFonts w:asciiTheme="majorBidi" w:hAnsiTheme="majorBidi" w:cstheme="majorBidi"/>
        </w:rPr>
        <w:t>Properties</w:t>
      </w:r>
    </w:p>
  </w:footnote>
  <w:footnote w:id="55">
    <w:p w14:paraId="5EB0F89A" w14:textId="3D329D77" w:rsidR="00187354" w:rsidRPr="00C02197" w:rsidRDefault="00187354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56">
    <w:p w14:paraId="17173358" w14:textId="1020445D" w:rsidR="00187354" w:rsidRPr="00FE6645" w:rsidRDefault="00187354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57">
    <w:p w14:paraId="689B8428" w14:textId="4838ACE8" w:rsidR="00187354" w:rsidRPr="00373DEF" w:rsidRDefault="00187354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Residues</w:t>
      </w:r>
    </w:p>
  </w:footnote>
  <w:footnote w:id="58">
    <w:p w14:paraId="36364661" w14:textId="73966C77" w:rsidR="00187354" w:rsidRPr="00075AB1" w:rsidRDefault="00187354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59">
    <w:p w14:paraId="45F2C0B0" w14:textId="63F2CA5D" w:rsidR="00187354" w:rsidRPr="00391187" w:rsidRDefault="00187354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0">
    <w:p w14:paraId="50FFA2BB" w14:textId="275F37E0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1">
    <w:p w14:paraId="3FD93F47" w14:textId="6FC922A1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62">
    <w:p w14:paraId="7724CBBF" w14:textId="6A4DE68B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63">
    <w:p w14:paraId="6644C6C5" w14:textId="71397AE2" w:rsidR="00187354" w:rsidRPr="00075AB1" w:rsidRDefault="00187354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64">
    <w:p w14:paraId="74454329" w14:textId="11B33ECE" w:rsidR="00187354" w:rsidRPr="00075AB1" w:rsidRDefault="00187354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65">
    <w:p w14:paraId="5DC32768" w14:textId="77777777" w:rsidR="00187354" w:rsidRPr="00075AB1" w:rsidRDefault="00187354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66">
    <w:p w14:paraId="6FBF6E87" w14:textId="3722EE13" w:rsidR="00187354" w:rsidRPr="00391187" w:rsidRDefault="00187354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67">
    <w:p w14:paraId="2BE858C1" w14:textId="0375E5BD" w:rsidR="00187354" w:rsidRPr="00EB7B7D" w:rsidRDefault="00187354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68">
    <w:p w14:paraId="54ACA2FC" w14:textId="0624D884" w:rsidR="00187354" w:rsidRPr="00391187" w:rsidRDefault="00187354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69">
    <w:p w14:paraId="7411A3B7" w14:textId="3BC8FF49" w:rsidR="00187354" w:rsidRPr="00895643" w:rsidRDefault="00187354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0">
    <w:p w14:paraId="239C9820" w14:textId="68B62892" w:rsidR="00187354" w:rsidRPr="00895643" w:rsidRDefault="00187354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1">
    <w:p w14:paraId="13F0E472" w14:textId="5610E603" w:rsidR="00187354" w:rsidRPr="00895643" w:rsidRDefault="00187354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72">
    <w:p w14:paraId="631B3364" w14:textId="30704C38" w:rsidR="00187354" w:rsidRPr="00895643" w:rsidRDefault="00187354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73">
    <w:p w14:paraId="36248D9E" w14:textId="4A684DEF" w:rsidR="00187354" w:rsidRPr="00895643" w:rsidRDefault="00187354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Forward Selection</w:t>
      </w:r>
    </w:p>
  </w:footnote>
  <w:footnote w:id="74">
    <w:p w14:paraId="69489421" w14:textId="7DF6495A" w:rsidR="00187354" w:rsidRPr="00391187" w:rsidRDefault="00187354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election</w:t>
      </w:r>
    </w:p>
  </w:footnote>
  <w:footnote w:id="75">
    <w:p w14:paraId="0DCF6157" w14:textId="4B80D6EF" w:rsidR="00187354" w:rsidRDefault="00187354" w:rsidP="00C1111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76">
    <w:p w14:paraId="28BF93D0" w14:textId="691640D5" w:rsidR="00187354" w:rsidRPr="00E845FB" w:rsidRDefault="00187354" w:rsidP="00E845FB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Dimension Reduction</w:t>
      </w:r>
    </w:p>
  </w:footnote>
  <w:footnote w:id="77">
    <w:p w14:paraId="043693AB" w14:textId="7107C8F0" w:rsidR="00187354" w:rsidRPr="00E845FB" w:rsidRDefault="00187354" w:rsidP="00C266E1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Curse of Dimensionality</w:t>
      </w:r>
    </w:p>
  </w:footnote>
  <w:footnote w:id="78">
    <w:p w14:paraId="5DE24F0D" w14:textId="136DA205" w:rsidR="00187354" w:rsidRPr="00C22709" w:rsidRDefault="00187354" w:rsidP="00210F07">
      <w:pPr>
        <w:pStyle w:val="FootnoteText"/>
        <w:bidi w:val="0"/>
        <w:rPr>
          <w:rFonts w:asciiTheme="majorBidi" w:hAnsiTheme="majorBidi" w:cstheme="majorBidi"/>
        </w:rPr>
      </w:pPr>
      <w:r w:rsidRPr="00E845FB">
        <w:rPr>
          <w:rStyle w:val="FootnoteReference"/>
          <w:rFonts w:asciiTheme="majorBidi" w:hAnsiTheme="majorBidi" w:cstheme="majorBidi"/>
        </w:rPr>
        <w:footnoteRef/>
      </w:r>
      <w:r w:rsidRPr="00E845FB">
        <w:rPr>
          <w:rFonts w:asciiTheme="majorBidi" w:hAnsiTheme="majorBidi" w:cstheme="majorBidi"/>
          <w:rtl/>
        </w:rPr>
        <w:t xml:space="preserve"> </w:t>
      </w:r>
      <w:r w:rsidRPr="00E845FB">
        <w:rPr>
          <w:rFonts w:asciiTheme="majorBidi" w:hAnsiTheme="majorBidi" w:cstheme="majorBidi"/>
        </w:rPr>
        <w:t>Principal Component Analysis</w:t>
      </w:r>
    </w:p>
  </w:footnote>
  <w:footnote w:id="79">
    <w:p w14:paraId="64202116" w14:textId="77777777" w:rsidR="00187354" w:rsidRPr="00391187" w:rsidRDefault="00187354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0">
    <w:p w14:paraId="7B0668BB" w14:textId="3EB5D917" w:rsidR="00187354" w:rsidRPr="00FA3638" w:rsidRDefault="00187354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1">
    <w:p w14:paraId="08D707D3" w14:textId="7B36BE42" w:rsidR="00187354" w:rsidRPr="00FA3638" w:rsidRDefault="00187354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82">
    <w:p w14:paraId="6DF6B844" w14:textId="4BB46FEC" w:rsidR="00187354" w:rsidRPr="00FA3638" w:rsidRDefault="00187354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83">
    <w:p w14:paraId="30FC7A0F" w14:textId="333C0B66" w:rsidR="00187354" w:rsidRPr="00FA3638" w:rsidRDefault="00187354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84">
    <w:p w14:paraId="3C450351" w14:textId="7F2FB269" w:rsidR="00187354" w:rsidRPr="00391187" w:rsidRDefault="00187354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85">
    <w:p w14:paraId="190D18FB" w14:textId="6323AB7A" w:rsidR="00187354" w:rsidRPr="00FA3638" w:rsidRDefault="00187354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86">
    <w:p w14:paraId="41E65B9F" w14:textId="1B548F47" w:rsidR="00187354" w:rsidRPr="00FA3638" w:rsidRDefault="00187354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87">
    <w:p w14:paraId="7F39364D" w14:textId="060E514B" w:rsidR="00187354" w:rsidRPr="00FA3638" w:rsidRDefault="00187354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88">
    <w:p w14:paraId="0A441037" w14:textId="20BF2D8A" w:rsidR="00187354" w:rsidRPr="00FA3638" w:rsidRDefault="00187354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89">
    <w:p w14:paraId="5CD959FE" w14:textId="2408E987" w:rsidR="00187354" w:rsidRPr="00391187" w:rsidRDefault="00187354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0">
    <w:p w14:paraId="102373F7" w14:textId="20B7F252" w:rsidR="00187354" w:rsidRPr="008B681B" w:rsidRDefault="00187354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187354" w:rsidRPr="00374FE4" w:rsidRDefault="00187354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187354" w:rsidRDefault="0018735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F2149B60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  <w:sz w:val="28"/>
        <w:szCs w:val="28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  <w:sz w:val="28"/>
        <w:szCs w:val="28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28A1533B"/>
    <w:multiLevelType w:val="hybridMultilevel"/>
    <w:tmpl w:val="A776F09C"/>
    <w:lvl w:ilvl="0" w:tplc="262229BE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366A4F03"/>
    <w:multiLevelType w:val="hybridMultilevel"/>
    <w:tmpl w:val="A8901F9E"/>
    <w:lvl w:ilvl="0" w:tplc="7A988AA6">
      <w:start w:val="1"/>
      <w:numFmt w:val="decimal"/>
      <w:lvlText w:val="%1-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0" w15:restartNumberingAfterBreak="0">
    <w:nsid w:val="4D0C1D24"/>
    <w:multiLevelType w:val="hybridMultilevel"/>
    <w:tmpl w:val="36A22BAA"/>
    <w:lvl w:ilvl="0" w:tplc="4AA61A7A">
      <w:start w:val="1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34A0F52"/>
    <w:multiLevelType w:val="hybridMultilevel"/>
    <w:tmpl w:val="266C854C"/>
    <w:lvl w:ilvl="0" w:tplc="A650B70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12"/>
  </w:num>
  <w:num w:numId="3">
    <w:abstractNumId w:val="2"/>
  </w:num>
  <w:num w:numId="4">
    <w:abstractNumId w:val="9"/>
  </w:num>
  <w:num w:numId="5">
    <w:abstractNumId w:val="7"/>
  </w:num>
  <w:num w:numId="6">
    <w:abstractNumId w:val="1"/>
  </w:num>
  <w:num w:numId="7">
    <w:abstractNumId w:val="0"/>
  </w:num>
  <w:num w:numId="8">
    <w:abstractNumId w:val="6"/>
  </w:num>
  <w:num w:numId="9">
    <w:abstractNumId w:val="3"/>
  </w:num>
  <w:num w:numId="10">
    <w:abstractNumId w:val="5"/>
  </w:num>
  <w:num w:numId="11">
    <w:abstractNumId w:val="10"/>
  </w:num>
  <w:num w:numId="12">
    <w:abstractNumId w:val="8"/>
  </w:num>
  <w:num w:numId="13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44D"/>
    <w:rsid w:val="00001D0E"/>
    <w:rsid w:val="00001EA0"/>
    <w:rsid w:val="00001F72"/>
    <w:rsid w:val="000025BD"/>
    <w:rsid w:val="00002D6F"/>
    <w:rsid w:val="00003B06"/>
    <w:rsid w:val="00003F77"/>
    <w:rsid w:val="000043D9"/>
    <w:rsid w:val="000049A8"/>
    <w:rsid w:val="00004AB4"/>
    <w:rsid w:val="00004F19"/>
    <w:rsid w:val="00005FC5"/>
    <w:rsid w:val="000067FE"/>
    <w:rsid w:val="00006BBB"/>
    <w:rsid w:val="00007579"/>
    <w:rsid w:val="00010B1E"/>
    <w:rsid w:val="0001196F"/>
    <w:rsid w:val="00012431"/>
    <w:rsid w:val="000128FB"/>
    <w:rsid w:val="000137F1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22A3"/>
    <w:rsid w:val="000228F8"/>
    <w:rsid w:val="00023427"/>
    <w:rsid w:val="0002381F"/>
    <w:rsid w:val="000244B3"/>
    <w:rsid w:val="00025229"/>
    <w:rsid w:val="00025378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2EFD"/>
    <w:rsid w:val="00033454"/>
    <w:rsid w:val="000341D6"/>
    <w:rsid w:val="00034309"/>
    <w:rsid w:val="000348D8"/>
    <w:rsid w:val="00035984"/>
    <w:rsid w:val="00035B9F"/>
    <w:rsid w:val="00035DA0"/>
    <w:rsid w:val="00036E8F"/>
    <w:rsid w:val="00036EA4"/>
    <w:rsid w:val="00037521"/>
    <w:rsid w:val="000376E9"/>
    <w:rsid w:val="0003781B"/>
    <w:rsid w:val="00037F91"/>
    <w:rsid w:val="00040853"/>
    <w:rsid w:val="000416C3"/>
    <w:rsid w:val="00041B10"/>
    <w:rsid w:val="000424EB"/>
    <w:rsid w:val="00042C1F"/>
    <w:rsid w:val="0004362D"/>
    <w:rsid w:val="00043FA6"/>
    <w:rsid w:val="00044CB4"/>
    <w:rsid w:val="000451E9"/>
    <w:rsid w:val="000453F6"/>
    <w:rsid w:val="000462A3"/>
    <w:rsid w:val="00046608"/>
    <w:rsid w:val="00046A65"/>
    <w:rsid w:val="00046B83"/>
    <w:rsid w:val="000477F5"/>
    <w:rsid w:val="00047882"/>
    <w:rsid w:val="00047F20"/>
    <w:rsid w:val="00050585"/>
    <w:rsid w:val="000510F1"/>
    <w:rsid w:val="00051140"/>
    <w:rsid w:val="000513A6"/>
    <w:rsid w:val="0005194E"/>
    <w:rsid w:val="000519EE"/>
    <w:rsid w:val="00052561"/>
    <w:rsid w:val="00052E40"/>
    <w:rsid w:val="000530A3"/>
    <w:rsid w:val="000544A5"/>
    <w:rsid w:val="00055020"/>
    <w:rsid w:val="0005521A"/>
    <w:rsid w:val="00055BD6"/>
    <w:rsid w:val="0005651E"/>
    <w:rsid w:val="000572A3"/>
    <w:rsid w:val="00057464"/>
    <w:rsid w:val="0005777C"/>
    <w:rsid w:val="00057AC0"/>
    <w:rsid w:val="00061E12"/>
    <w:rsid w:val="00061F34"/>
    <w:rsid w:val="00062213"/>
    <w:rsid w:val="00062581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86A"/>
    <w:rsid w:val="00072999"/>
    <w:rsid w:val="00072F34"/>
    <w:rsid w:val="00074B15"/>
    <w:rsid w:val="00074C56"/>
    <w:rsid w:val="00074F60"/>
    <w:rsid w:val="0007502D"/>
    <w:rsid w:val="00075AB1"/>
    <w:rsid w:val="00075C0F"/>
    <w:rsid w:val="0007688A"/>
    <w:rsid w:val="00077B48"/>
    <w:rsid w:val="0008018C"/>
    <w:rsid w:val="00080445"/>
    <w:rsid w:val="00080DDA"/>
    <w:rsid w:val="000815CE"/>
    <w:rsid w:val="00081985"/>
    <w:rsid w:val="00081A0A"/>
    <w:rsid w:val="0008236A"/>
    <w:rsid w:val="000824F3"/>
    <w:rsid w:val="00082561"/>
    <w:rsid w:val="000826BB"/>
    <w:rsid w:val="000828B8"/>
    <w:rsid w:val="00082EFC"/>
    <w:rsid w:val="00083CCD"/>
    <w:rsid w:val="000846D2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075A"/>
    <w:rsid w:val="00091947"/>
    <w:rsid w:val="00091D91"/>
    <w:rsid w:val="00092379"/>
    <w:rsid w:val="000937A2"/>
    <w:rsid w:val="00094E08"/>
    <w:rsid w:val="00096C80"/>
    <w:rsid w:val="00096DCE"/>
    <w:rsid w:val="000A067A"/>
    <w:rsid w:val="000A07CD"/>
    <w:rsid w:val="000A1C3C"/>
    <w:rsid w:val="000A28F1"/>
    <w:rsid w:val="000A2CBB"/>
    <w:rsid w:val="000A3031"/>
    <w:rsid w:val="000A3655"/>
    <w:rsid w:val="000A36E5"/>
    <w:rsid w:val="000A3859"/>
    <w:rsid w:val="000A399B"/>
    <w:rsid w:val="000A4BB1"/>
    <w:rsid w:val="000A532F"/>
    <w:rsid w:val="000A6A92"/>
    <w:rsid w:val="000A786E"/>
    <w:rsid w:val="000A78B8"/>
    <w:rsid w:val="000A7EBB"/>
    <w:rsid w:val="000B083D"/>
    <w:rsid w:val="000B09BB"/>
    <w:rsid w:val="000B1107"/>
    <w:rsid w:val="000B158D"/>
    <w:rsid w:val="000B1955"/>
    <w:rsid w:val="000B1D39"/>
    <w:rsid w:val="000B232D"/>
    <w:rsid w:val="000B2692"/>
    <w:rsid w:val="000B28EF"/>
    <w:rsid w:val="000B2B86"/>
    <w:rsid w:val="000B2D00"/>
    <w:rsid w:val="000B2EBA"/>
    <w:rsid w:val="000B3305"/>
    <w:rsid w:val="000B3DFF"/>
    <w:rsid w:val="000B453C"/>
    <w:rsid w:val="000B4A92"/>
    <w:rsid w:val="000B4ECA"/>
    <w:rsid w:val="000B52B7"/>
    <w:rsid w:val="000B5F0B"/>
    <w:rsid w:val="000B682A"/>
    <w:rsid w:val="000B7C0E"/>
    <w:rsid w:val="000B7FC0"/>
    <w:rsid w:val="000C05F9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5986"/>
    <w:rsid w:val="000C680E"/>
    <w:rsid w:val="000C74D8"/>
    <w:rsid w:val="000C785E"/>
    <w:rsid w:val="000C7E70"/>
    <w:rsid w:val="000D0759"/>
    <w:rsid w:val="000D0AD4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41E"/>
    <w:rsid w:val="000D7F4A"/>
    <w:rsid w:val="000E005F"/>
    <w:rsid w:val="000E06B2"/>
    <w:rsid w:val="000E06D9"/>
    <w:rsid w:val="000E0F5D"/>
    <w:rsid w:val="000E17CB"/>
    <w:rsid w:val="000E18F9"/>
    <w:rsid w:val="000E1EBC"/>
    <w:rsid w:val="000E2233"/>
    <w:rsid w:val="000E2707"/>
    <w:rsid w:val="000E2741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8D1"/>
    <w:rsid w:val="000E6902"/>
    <w:rsid w:val="000E75CD"/>
    <w:rsid w:val="000F0554"/>
    <w:rsid w:val="000F0769"/>
    <w:rsid w:val="000F0831"/>
    <w:rsid w:val="000F0F7F"/>
    <w:rsid w:val="000F1471"/>
    <w:rsid w:val="000F1861"/>
    <w:rsid w:val="000F23EF"/>
    <w:rsid w:val="000F2E53"/>
    <w:rsid w:val="000F3A5A"/>
    <w:rsid w:val="000F3AEE"/>
    <w:rsid w:val="000F5139"/>
    <w:rsid w:val="000F6533"/>
    <w:rsid w:val="000F68DD"/>
    <w:rsid w:val="000F6B17"/>
    <w:rsid w:val="000F7610"/>
    <w:rsid w:val="000F7B08"/>
    <w:rsid w:val="001003BE"/>
    <w:rsid w:val="001011E5"/>
    <w:rsid w:val="0010200D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6C31"/>
    <w:rsid w:val="00107543"/>
    <w:rsid w:val="0010756A"/>
    <w:rsid w:val="001076C4"/>
    <w:rsid w:val="00110E2A"/>
    <w:rsid w:val="00110E42"/>
    <w:rsid w:val="00111A85"/>
    <w:rsid w:val="00111AE7"/>
    <w:rsid w:val="0011218E"/>
    <w:rsid w:val="0011256F"/>
    <w:rsid w:val="00114927"/>
    <w:rsid w:val="0011527D"/>
    <w:rsid w:val="00115C32"/>
    <w:rsid w:val="00115E20"/>
    <w:rsid w:val="00116595"/>
    <w:rsid w:val="00116A3F"/>
    <w:rsid w:val="00116FA7"/>
    <w:rsid w:val="00117BF1"/>
    <w:rsid w:val="00117ED7"/>
    <w:rsid w:val="00120F5B"/>
    <w:rsid w:val="00121D76"/>
    <w:rsid w:val="00122252"/>
    <w:rsid w:val="001226E6"/>
    <w:rsid w:val="001227AD"/>
    <w:rsid w:val="001228E5"/>
    <w:rsid w:val="00122B7E"/>
    <w:rsid w:val="0012322C"/>
    <w:rsid w:val="00123919"/>
    <w:rsid w:val="001242A4"/>
    <w:rsid w:val="001243DE"/>
    <w:rsid w:val="001252D1"/>
    <w:rsid w:val="00125890"/>
    <w:rsid w:val="001258A8"/>
    <w:rsid w:val="00125C1E"/>
    <w:rsid w:val="00126725"/>
    <w:rsid w:val="001269CB"/>
    <w:rsid w:val="00126B9A"/>
    <w:rsid w:val="0012701C"/>
    <w:rsid w:val="001276C6"/>
    <w:rsid w:val="001302F4"/>
    <w:rsid w:val="001308C2"/>
    <w:rsid w:val="001308C4"/>
    <w:rsid w:val="001308D8"/>
    <w:rsid w:val="00131343"/>
    <w:rsid w:val="001315F4"/>
    <w:rsid w:val="00131AB5"/>
    <w:rsid w:val="00131CFF"/>
    <w:rsid w:val="00131FFE"/>
    <w:rsid w:val="0013201E"/>
    <w:rsid w:val="001331F5"/>
    <w:rsid w:val="0013397E"/>
    <w:rsid w:val="00133E6A"/>
    <w:rsid w:val="00133FDF"/>
    <w:rsid w:val="00134CD7"/>
    <w:rsid w:val="00134FF4"/>
    <w:rsid w:val="00135172"/>
    <w:rsid w:val="0013614E"/>
    <w:rsid w:val="00136CB7"/>
    <w:rsid w:val="001374E4"/>
    <w:rsid w:val="001403E1"/>
    <w:rsid w:val="00140AA6"/>
    <w:rsid w:val="00141632"/>
    <w:rsid w:val="00141755"/>
    <w:rsid w:val="00142B09"/>
    <w:rsid w:val="00143285"/>
    <w:rsid w:val="00143654"/>
    <w:rsid w:val="001441CA"/>
    <w:rsid w:val="00144F3D"/>
    <w:rsid w:val="00145029"/>
    <w:rsid w:val="001457F6"/>
    <w:rsid w:val="00145E64"/>
    <w:rsid w:val="0014623E"/>
    <w:rsid w:val="00146953"/>
    <w:rsid w:val="00146A84"/>
    <w:rsid w:val="00147797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1DDE"/>
    <w:rsid w:val="00152498"/>
    <w:rsid w:val="001526C4"/>
    <w:rsid w:val="00152FDF"/>
    <w:rsid w:val="00153207"/>
    <w:rsid w:val="001536F6"/>
    <w:rsid w:val="001539F4"/>
    <w:rsid w:val="001546B4"/>
    <w:rsid w:val="00154F8B"/>
    <w:rsid w:val="00155238"/>
    <w:rsid w:val="00155BE9"/>
    <w:rsid w:val="00155BF8"/>
    <w:rsid w:val="00156B14"/>
    <w:rsid w:val="00157107"/>
    <w:rsid w:val="001571A4"/>
    <w:rsid w:val="00157287"/>
    <w:rsid w:val="001604D9"/>
    <w:rsid w:val="0016058D"/>
    <w:rsid w:val="001615B3"/>
    <w:rsid w:val="001618E3"/>
    <w:rsid w:val="00163145"/>
    <w:rsid w:val="00163256"/>
    <w:rsid w:val="0016433C"/>
    <w:rsid w:val="0016440F"/>
    <w:rsid w:val="001644C5"/>
    <w:rsid w:val="001647E0"/>
    <w:rsid w:val="0016481F"/>
    <w:rsid w:val="001673D9"/>
    <w:rsid w:val="00167577"/>
    <w:rsid w:val="00167663"/>
    <w:rsid w:val="00167A53"/>
    <w:rsid w:val="0017058F"/>
    <w:rsid w:val="00170910"/>
    <w:rsid w:val="00171901"/>
    <w:rsid w:val="00171BAE"/>
    <w:rsid w:val="00172141"/>
    <w:rsid w:val="00172678"/>
    <w:rsid w:val="00172D60"/>
    <w:rsid w:val="00172EC9"/>
    <w:rsid w:val="00172FD4"/>
    <w:rsid w:val="001731E5"/>
    <w:rsid w:val="001736C2"/>
    <w:rsid w:val="00173807"/>
    <w:rsid w:val="001743C1"/>
    <w:rsid w:val="001745CE"/>
    <w:rsid w:val="00174976"/>
    <w:rsid w:val="001749FC"/>
    <w:rsid w:val="00174A82"/>
    <w:rsid w:val="00174BC6"/>
    <w:rsid w:val="00175679"/>
    <w:rsid w:val="001767E9"/>
    <w:rsid w:val="00180885"/>
    <w:rsid w:val="00180BCD"/>
    <w:rsid w:val="0018124E"/>
    <w:rsid w:val="00182049"/>
    <w:rsid w:val="001820F7"/>
    <w:rsid w:val="001823CB"/>
    <w:rsid w:val="001833D6"/>
    <w:rsid w:val="00185183"/>
    <w:rsid w:val="0018518B"/>
    <w:rsid w:val="00185788"/>
    <w:rsid w:val="00187354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5662"/>
    <w:rsid w:val="00196B23"/>
    <w:rsid w:val="00196E62"/>
    <w:rsid w:val="00196F06"/>
    <w:rsid w:val="001972FD"/>
    <w:rsid w:val="001976E0"/>
    <w:rsid w:val="00197E5C"/>
    <w:rsid w:val="001A0564"/>
    <w:rsid w:val="001A082E"/>
    <w:rsid w:val="001A143B"/>
    <w:rsid w:val="001A1D55"/>
    <w:rsid w:val="001A2073"/>
    <w:rsid w:val="001A239E"/>
    <w:rsid w:val="001A242B"/>
    <w:rsid w:val="001A27DD"/>
    <w:rsid w:val="001A2D65"/>
    <w:rsid w:val="001A42AD"/>
    <w:rsid w:val="001A4315"/>
    <w:rsid w:val="001A4DD0"/>
    <w:rsid w:val="001A4F38"/>
    <w:rsid w:val="001A50D8"/>
    <w:rsid w:val="001A5956"/>
    <w:rsid w:val="001B05C2"/>
    <w:rsid w:val="001B0B3D"/>
    <w:rsid w:val="001B0C40"/>
    <w:rsid w:val="001B0FA7"/>
    <w:rsid w:val="001B18E7"/>
    <w:rsid w:val="001B1E14"/>
    <w:rsid w:val="001B1ED1"/>
    <w:rsid w:val="001B285A"/>
    <w:rsid w:val="001B3425"/>
    <w:rsid w:val="001B390B"/>
    <w:rsid w:val="001B42FB"/>
    <w:rsid w:val="001B45C5"/>
    <w:rsid w:val="001B5999"/>
    <w:rsid w:val="001B5E35"/>
    <w:rsid w:val="001B6195"/>
    <w:rsid w:val="001B6536"/>
    <w:rsid w:val="001B6611"/>
    <w:rsid w:val="001B6957"/>
    <w:rsid w:val="001B7005"/>
    <w:rsid w:val="001B7069"/>
    <w:rsid w:val="001B719A"/>
    <w:rsid w:val="001B74C7"/>
    <w:rsid w:val="001B7973"/>
    <w:rsid w:val="001C00AE"/>
    <w:rsid w:val="001C083E"/>
    <w:rsid w:val="001C15F2"/>
    <w:rsid w:val="001C3084"/>
    <w:rsid w:val="001C32E9"/>
    <w:rsid w:val="001C420E"/>
    <w:rsid w:val="001C46A6"/>
    <w:rsid w:val="001C53AE"/>
    <w:rsid w:val="001C5A1E"/>
    <w:rsid w:val="001C5BF3"/>
    <w:rsid w:val="001C5FDB"/>
    <w:rsid w:val="001C64BB"/>
    <w:rsid w:val="001C6759"/>
    <w:rsid w:val="001C686E"/>
    <w:rsid w:val="001C6AE7"/>
    <w:rsid w:val="001C6EB7"/>
    <w:rsid w:val="001C7E57"/>
    <w:rsid w:val="001D031F"/>
    <w:rsid w:val="001D05A1"/>
    <w:rsid w:val="001D0E4B"/>
    <w:rsid w:val="001D1C3D"/>
    <w:rsid w:val="001D2B01"/>
    <w:rsid w:val="001D2C88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0F82"/>
    <w:rsid w:val="001E13E4"/>
    <w:rsid w:val="001E1943"/>
    <w:rsid w:val="001E27D0"/>
    <w:rsid w:val="001E2A8D"/>
    <w:rsid w:val="001E2F6B"/>
    <w:rsid w:val="001E3352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9A3"/>
    <w:rsid w:val="001F1AB6"/>
    <w:rsid w:val="001F2E00"/>
    <w:rsid w:val="001F2F7F"/>
    <w:rsid w:val="001F2FF5"/>
    <w:rsid w:val="001F3B0E"/>
    <w:rsid w:val="001F3B5C"/>
    <w:rsid w:val="001F3E94"/>
    <w:rsid w:val="001F40E2"/>
    <w:rsid w:val="001F46E9"/>
    <w:rsid w:val="001F47D1"/>
    <w:rsid w:val="001F4B7A"/>
    <w:rsid w:val="001F4D21"/>
    <w:rsid w:val="001F6755"/>
    <w:rsid w:val="001F69C2"/>
    <w:rsid w:val="001F7C33"/>
    <w:rsid w:val="001F7E0F"/>
    <w:rsid w:val="002001F5"/>
    <w:rsid w:val="00200344"/>
    <w:rsid w:val="00200903"/>
    <w:rsid w:val="00201559"/>
    <w:rsid w:val="00201C16"/>
    <w:rsid w:val="00201E4D"/>
    <w:rsid w:val="00202287"/>
    <w:rsid w:val="002029F5"/>
    <w:rsid w:val="00202A2D"/>
    <w:rsid w:val="00203C81"/>
    <w:rsid w:val="00204ACE"/>
    <w:rsid w:val="00204AE5"/>
    <w:rsid w:val="00205A31"/>
    <w:rsid w:val="0020648E"/>
    <w:rsid w:val="00206B42"/>
    <w:rsid w:val="00206DEC"/>
    <w:rsid w:val="00207D6A"/>
    <w:rsid w:val="00207E67"/>
    <w:rsid w:val="00210C3B"/>
    <w:rsid w:val="00210F07"/>
    <w:rsid w:val="0021106C"/>
    <w:rsid w:val="00211073"/>
    <w:rsid w:val="00212C8B"/>
    <w:rsid w:val="0021346E"/>
    <w:rsid w:val="002137C9"/>
    <w:rsid w:val="00213DD1"/>
    <w:rsid w:val="0021400C"/>
    <w:rsid w:val="00214055"/>
    <w:rsid w:val="002140A9"/>
    <w:rsid w:val="00214511"/>
    <w:rsid w:val="00214F8D"/>
    <w:rsid w:val="00215A74"/>
    <w:rsid w:val="0021617D"/>
    <w:rsid w:val="0021631B"/>
    <w:rsid w:val="002172C4"/>
    <w:rsid w:val="00217AE7"/>
    <w:rsid w:val="00220254"/>
    <w:rsid w:val="002202B9"/>
    <w:rsid w:val="00220C20"/>
    <w:rsid w:val="002220E9"/>
    <w:rsid w:val="002223B8"/>
    <w:rsid w:val="00222D9D"/>
    <w:rsid w:val="00223004"/>
    <w:rsid w:val="0022329D"/>
    <w:rsid w:val="002236FE"/>
    <w:rsid w:val="00223942"/>
    <w:rsid w:val="00225352"/>
    <w:rsid w:val="002268FA"/>
    <w:rsid w:val="00227286"/>
    <w:rsid w:val="002307EB"/>
    <w:rsid w:val="00230A52"/>
    <w:rsid w:val="00230B91"/>
    <w:rsid w:val="002311AE"/>
    <w:rsid w:val="00231747"/>
    <w:rsid w:val="00231B6D"/>
    <w:rsid w:val="0023248C"/>
    <w:rsid w:val="0023271A"/>
    <w:rsid w:val="00232851"/>
    <w:rsid w:val="00232AFB"/>
    <w:rsid w:val="0023311F"/>
    <w:rsid w:val="00234DD8"/>
    <w:rsid w:val="00235E0D"/>
    <w:rsid w:val="0023634E"/>
    <w:rsid w:val="00236C06"/>
    <w:rsid w:val="00236DED"/>
    <w:rsid w:val="00236EE2"/>
    <w:rsid w:val="00237104"/>
    <w:rsid w:val="00237155"/>
    <w:rsid w:val="0023726A"/>
    <w:rsid w:val="0024016A"/>
    <w:rsid w:val="00241007"/>
    <w:rsid w:val="002415C5"/>
    <w:rsid w:val="002418A1"/>
    <w:rsid w:val="002432B9"/>
    <w:rsid w:val="00243B3D"/>
    <w:rsid w:val="00244965"/>
    <w:rsid w:val="00245378"/>
    <w:rsid w:val="002457A5"/>
    <w:rsid w:val="00245F58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145F"/>
    <w:rsid w:val="00252AEB"/>
    <w:rsid w:val="00252B61"/>
    <w:rsid w:val="00252CF3"/>
    <w:rsid w:val="00255289"/>
    <w:rsid w:val="00255824"/>
    <w:rsid w:val="002573F5"/>
    <w:rsid w:val="00257D48"/>
    <w:rsid w:val="0026014E"/>
    <w:rsid w:val="002602B8"/>
    <w:rsid w:val="00260AE0"/>
    <w:rsid w:val="00261B2D"/>
    <w:rsid w:val="00261BC5"/>
    <w:rsid w:val="00262634"/>
    <w:rsid w:val="00262BCD"/>
    <w:rsid w:val="00262C8D"/>
    <w:rsid w:val="002633E4"/>
    <w:rsid w:val="00263F66"/>
    <w:rsid w:val="00264212"/>
    <w:rsid w:val="002654A7"/>
    <w:rsid w:val="00265605"/>
    <w:rsid w:val="002660E3"/>
    <w:rsid w:val="00266233"/>
    <w:rsid w:val="00267613"/>
    <w:rsid w:val="00267B74"/>
    <w:rsid w:val="002713A9"/>
    <w:rsid w:val="00271F35"/>
    <w:rsid w:val="00272B24"/>
    <w:rsid w:val="00272ED4"/>
    <w:rsid w:val="00273BED"/>
    <w:rsid w:val="00273DD9"/>
    <w:rsid w:val="00274815"/>
    <w:rsid w:val="00274D0F"/>
    <w:rsid w:val="00274E1B"/>
    <w:rsid w:val="00276146"/>
    <w:rsid w:val="00276EB2"/>
    <w:rsid w:val="00277758"/>
    <w:rsid w:val="00277895"/>
    <w:rsid w:val="00277DE0"/>
    <w:rsid w:val="002809DD"/>
    <w:rsid w:val="002813B4"/>
    <w:rsid w:val="00281553"/>
    <w:rsid w:val="00281593"/>
    <w:rsid w:val="00281824"/>
    <w:rsid w:val="00281D2C"/>
    <w:rsid w:val="002822C9"/>
    <w:rsid w:val="0028234F"/>
    <w:rsid w:val="00282E34"/>
    <w:rsid w:val="00283574"/>
    <w:rsid w:val="002843E0"/>
    <w:rsid w:val="00284DA2"/>
    <w:rsid w:val="00285A9B"/>
    <w:rsid w:val="00285FB2"/>
    <w:rsid w:val="00287052"/>
    <w:rsid w:val="0028746B"/>
    <w:rsid w:val="002876E2"/>
    <w:rsid w:val="00290056"/>
    <w:rsid w:val="00290294"/>
    <w:rsid w:val="00290A35"/>
    <w:rsid w:val="0029160E"/>
    <w:rsid w:val="00291F49"/>
    <w:rsid w:val="00292245"/>
    <w:rsid w:val="002923B0"/>
    <w:rsid w:val="0029299A"/>
    <w:rsid w:val="00293464"/>
    <w:rsid w:val="002934D8"/>
    <w:rsid w:val="002936EF"/>
    <w:rsid w:val="002936FB"/>
    <w:rsid w:val="00293A44"/>
    <w:rsid w:val="0029531F"/>
    <w:rsid w:val="002955A0"/>
    <w:rsid w:val="00295788"/>
    <w:rsid w:val="00295A58"/>
    <w:rsid w:val="002970C3"/>
    <w:rsid w:val="002970CF"/>
    <w:rsid w:val="002A074A"/>
    <w:rsid w:val="002A0EBB"/>
    <w:rsid w:val="002A358C"/>
    <w:rsid w:val="002A41FF"/>
    <w:rsid w:val="002A48DC"/>
    <w:rsid w:val="002A5F7D"/>
    <w:rsid w:val="002A65A8"/>
    <w:rsid w:val="002A66A1"/>
    <w:rsid w:val="002A7485"/>
    <w:rsid w:val="002A7B75"/>
    <w:rsid w:val="002B016A"/>
    <w:rsid w:val="002B093F"/>
    <w:rsid w:val="002B1F58"/>
    <w:rsid w:val="002B2016"/>
    <w:rsid w:val="002B23F1"/>
    <w:rsid w:val="002B2475"/>
    <w:rsid w:val="002B25B1"/>
    <w:rsid w:val="002B29F6"/>
    <w:rsid w:val="002B36A8"/>
    <w:rsid w:val="002B3828"/>
    <w:rsid w:val="002B3DCC"/>
    <w:rsid w:val="002B49D9"/>
    <w:rsid w:val="002B4E1D"/>
    <w:rsid w:val="002B52C8"/>
    <w:rsid w:val="002B5799"/>
    <w:rsid w:val="002B6CCB"/>
    <w:rsid w:val="002B7841"/>
    <w:rsid w:val="002B7B45"/>
    <w:rsid w:val="002B7F3A"/>
    <w:rsid w:val="002C02FA"/>
    <w:rsid w:val="002C0594"/>
    <w:rsid w:val="002C0C91"/>
    <w:rsid w:val="002C1BA0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35FC"/>
    <w:rsid w:val="002C48A6"/>
    <w:rsid w:val="002C4B25"/>
    <w:rsid w:val="002C4E54"/>
    <w:rsid w:val="002C55C8"/>
    <w:rsid w:val="002C5C06"/>
    <w:rsid w:val="002C75CC"/>
    <w:rsid w:val="002D00A3"/>
    <w:rsid w:val="002D0899"/>
    <w:rsid w:val="002D0A84"/>
    <w:rsid w:val="002D1813"/>
    <w:rsid w:val="002D2A37"/>
    <w:rsid w:val="002D3552"/>
    <w:rsid w:val="002D3611"/>
    <w:rsid w:val="002D443B"/>
    <w:rsid w:val="002D493B"/>
    <w:rsid w:val="002D54B6"/>
    <w:rsid w:val="002D5C90"/>
    <w:rsid w:val="002D64DE"/>
    <w:rsid w:val="002D6C0F"/>
    <w:rsid w:val="002D6CBB"/>
    <w:rsid w:val="002D6DB4"/>
    <w:rsid w:val="002D6DF4"/>
    <w:rsid w:val="002D723C"/>
    <w:rsid w:val="002D72D8"/>
    <w:rsid w:val="002D7771"/>
    <w:rsid w:val="002D7DB2"/>
    <w:rsid w:val="002D7DDB"/>
    <w:rsid w:val="002E0020"/>
    <w:rsid w:val="002E0885"/>
    <w:rsid w:val="002E1B7F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AC0"/>
    <w:rsid w:val="002F3DDD"/>
    <w:rsid w:val="002F3EA6"/>
    <w:rsid w:val="002F48EE"/>
    <w:rsid w:val="002F50F4"/>
    <w:rsid w:val="002F68C7"/>
    <w:rsid w:val="002F6F05"/>
    <w:rsid w:val="002F75C8"/>
    <w:rsid w:val="002F7D58"/>
    <w:rsid w:val="00301493"/>
    <w:rsid w:val="0030171E"/>
    <w:rsid w:val="00301B34"/>
    <w:rsid w:val="00301EF4"/>
    <w:rsid w:val="00302584"/>
    <w:rsid w:val="00302D7D"/>
    <w:rsid w:val="0030380F"/>
    <w:rsid w:val="0030408D"/>
    <w:rsid w:val="003043FD"/>
    <w:rsid w:val="00304523"/>
    <w:rsid w:val="003045C0"/>
    <w:rsid w:val="0030471C"/>
    <w:rsid w:val="00305ADE"/>
    <w:rsid w:val="003068AD"/>
    <w:rsid w:val="00306A53"/>
    <w:rsid w:val="00310183"/>
    <w:rsid w:val="00310636"/>
    <w:rsid w:val="00310875"/>
    <w:rsid w:val="00311B71"/>
    <w:rsid w:val="00311EB9"/>
    <w:rsid w:val="0031456A"/>
    <w:rsid w:val="003147E5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1BA"/>
    <w:rsid w:val="003247F1"/>
    <w:rsid w:val="00324E2D"/>
    <w:rsid w:val="00325187"/>
    <w:rsid w:val="00325C1A"/>
    <w:rsid w:val="00325E61"/>
    <w:rsid w:val="003264AC"/>
    <w:rsid w:val="00326AE9"/>
    <w:rsid w:val="00326F1C"/>
    <w:rsid w:val="00327158"/>
    <w:rsid w:val="00327231"/>
    <w:rsid w:val="003274EC"/>
    <w:rsid w:val="003277D5"/>
    <w:rsid w:val="003301F0"/>
    <w:rsid w:val="00332280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00C"/>
    <w:rsid w:val="003412AB"/>
    <w:rsid w:val="00341405"/>
    <w:rsid w:val="00341665"/>
    <w:rsid w:val="00341A4C"/>
    <w:rsid w:val="00341CBA"/>
    <w:rsid w:val="00341D96"/>
    <w:rsid w:val="00342062"/>
    <w:rsid w:val="00342937"/>
    <w:rsid w:val="00342F72"/>
    <w:rsid w:val="00345748"/>
    <w:rsid w:val="003458B4"/>
    <w:rsid w:val="00345A5B"/>
    <w:rsid w:val="00347EA7"/>
    <w:rsid w:val="00347EC8"/>
    <w:rsid w:val="00350048"/>
    <w:rsid w:val="0035012B"/>
    <w:rsid w:val="00350870"/>
    <w:rsid w:val="003511D3"/>
    <w:rsid w:val="00351A89"/>
    <w:rsid w:val="00351DF1"/>
    <w:rsid w:val="003525BF"/>
    <w:rsid w:val="003529CD"/>
    <w:rsid w:val="00352EFB"/>
    <w:rsid w:val="00353A2A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1A5"/>
    <w:rsid w:val="003656A2"/>
    <w:rsid w:val="00366541"/>
    <w:rsid w:val="00366FB3"/>
    <w:rsid w:val="0036726F"/>
    <w:rsid w:val="00367906"/>
    <w:rsid w:val="003703DC"/>
    <w:rsid w:val="00370B54"/>
    <w:rsid w:val="00370EF8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7D4"/>
    <w:rsid w:val="00375A63"/>
    <w:rsid w:val="00376133"/>
    <w:rsid w:val="003767D9"/>
    <w:rsid w:val="00376855"/>
    <w:rsid w:val="00377761"/>
    <w:rsid w:val="00377FBD"/>
    <w:rsid w:val="0038020D"/>
    <w:rsid w:val="0038091F"/>
    <w:rsid w:val="00380BB9"/>
    <w:rsid w:val="00381352"/>
    <w:rsid w:val="0038135F"/>
    <w:rsid w:val="003836EA"/>
    <w:rsid w:val="00383F99"/>
    <w:rsid w:val="0038400D"/>
    <w:rsid w:val="00384B56"/>
    <w:rsid w:val="0038500C"/>
    <w:rsid w:val="00385302"/>
    <w:rsid w:val="0038543C"/>
    <w:rsid w:val="00386408"/>
    <w:rsid w:val="003874D4"/>
    <w:rsid w:val="00387A32"/>
    <w:rsid w:val="00387F56"/>
    <w:rsid w:val="00390B8A"/>
    <w:rsid w:val="00391187"/>
    <w:rsid w:val="0039151E"/>
    <w:rsid w:val="003918A5"/>
    <w:rsid w:val="00391B85"/>
    <w:rsid w:val="00391C41"/>
    <w:rsid w:val="00391E5B"/>
    <w:rsid w:val="00392673"/>
    <w:rsid w:val="00393DB4"/>
    <w:rsid w:val="00394C64"/>
    <w:rsid w:val="00394F63"/>
    <w:rsid w:val="00395341"/>
    <w:rsid w:val="0039560B"/>
    <w:rsid w:val="003966DE"/>
    <w:rsid w:val="00397020"/>
    <w:rsid w:val="00397258"/>
    <w:rsid w:val="003973D6"/>
    <w:rsid w:val="00397463"/>
    <w:rsid w:val="00397893"/>
    <w:rsid w:val="003A1109"/>
    <w:rsid w:val="003A1150"/>
    <w:rsid w:val="003A2AD5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2B0D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B791E"/>
    <w:rsid w:val="003C02F2"/>
    <w:rsid w:val="003C1745"/>
    <w:rsid w:val="003C21CD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1CF6"/>
    <w:rsid w:val="003D2119"/>
    <w:rsid w:val="003D21B1"/>
    <w:rsid w:val="003D22B1"/>
    <w:rsid w:val="003D271A"/>
    <w:rsid w:val="003D2CF3"/>
    <w:rsid w:val="003D43F0"/>
    <w:rsid w:val="003D5987"/>
    <w:rsid w:val="003D66CA"/>
    <w:rsid w:val="003D6830"/>
    <w:rsid w:val="003D6D07"/>
    <w:rsid w:val="003D7921"/>
    <w:rsid w:val="003E0755"/>
    <w:rsid w:val="003E0C6A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76F"/>
    <w:rsid w:val="003F18FC"/>
    <w:rsid w:val="003F1AAF"/>
    <w:rsid w:val="003F2C67"/>
    <w:rsid w:val="003F31E1"/>
    <w:rsid w:val="003F36EB"/>
    <w:rsid w:val="003F4F91"/>
    <w:rsid w:val="003F5D65"/>
    <w:rsid w:val="003F605A"/>
    <w:rsid w:val="003F6C4A"/>
    <w:rsid w:val="003F72B1"/>
    <w:rsid w:val="003F7690"/>
    <w:rsid w:val="003F790B"/>
    <w:rsid w:val="00400635"/>
    <w:rsid w:val="00401D72"/>
    <w:rsid w:val="00402CE6"/>
    <w:rsid w:val="0040335E"/>
    <w:rsid w:val="00403543"/>
    <w:rsid w:val="0040365E"/>
    <w:rsid w:val="0040394D"/>
    <w:rsid w:val="004046DD"/>
    <w:rsid w:val="004047EF"/>
    <w:rsid w:val="00404A97"/>
    <w:rsid w:val="00404B83"/>
    <w:rsid w:val="004054CF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2C2"/>
    <w:rsid w:val="00414804"/>
    <w:rsid w:val="00414F85"/>
    <w:rsid w:val="00416420"/>
    <w:rsid w:val="004166E3"/>
    <w:rsid w:val="00416734"/>
    <w:rsid w:val="00416BD6"/>
    <w:rsid w:val="004176C1"/>
    <w:rsid w:val="004179E9"/>
    <w:rsid w:val="00417EAA"/>
    <w:rsid w:val="00420A26"/>
    <w:rsid w:val="00422285"/>
    <w:rsid w:val="004222AB"/>
    <w:rsid w:val="00422814"/>
    <w:rsid w:val="00422E5D"/>
    <w:rsid w:val="00423C96"/>
    <w:rsid w:val="004260ED"/>
    <w:rsid w:val="00426A3A"/>
    <w:rsid w:val="00430F21"/>
    <w:rsid w:val="0043100F"/>
    <w:rsid w:val="004319AE"/>
    <w:rsid w:val="00431B29"/>
    <w:rsid w:val="00431F9F"/>
    <w:rsid w:val="00432670"/>
    <w:rsid w:val="0043274A"/>
    <w:rsid w:val="00432891"/>
    <w:rsid w:val="004328DD"/>
    <w:rsid w:val="00432F43"/>
    <w:rsid w:val="0043396D"/>
    <w:rsid w:val="00433A78"/>
    <w:rsid w:val="004341B4"/>
    <w:rsid w:val="00434FED"/>
    <w:rsid w:val="0043559A"/>
    <w:rsid w:val="00435CE8"/>
    <w:rsid w:val="0043658C"/>
    <w:rsid w:val="0043732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817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43"/>
    <w:rsid w:val="004511F8"/>
    <w:rsid w:val="004533F3"/>
    <w:rsid w:val="00453860"/>
    <w:rsid w:val="0045423D"/>
    <w:rsid w:val="00454412"/>
    <w:rsid w:val="004545A8"/>
    <w:rsid w:val="00455121"/>
    <w:rsid w:val="004554E9"/>
    <w:rsid w:val="004566E0"/>
    <w:rsid w:val="004569C9"/>
    <w:rsid w:val="00456B9C"/>
    <w:rsid w:val="00456BAD"/>
    <w:rsid w:val="00457010"/>
    <w:rsid w:val="00457E65"/>
    <w:rsid w:val="0046029A"/>
    <w:rsid w:val="00460470"/>
    <w:rsid w:val="00460839"/>
    <w:rsid w:val="00463130"/>
    <w:rsid w:val="00463E4E"/>
    <w:rsid w:val="004646DD"/>
    <w:rsid w:val="00464736"/>
    <w:rsid w:val="0046524C"/>
    <w:rsid w:val="004652A7"/>
    <w:rsid w:val="0046555F"/>
    <w:rsid w:val="00466218"/>
    <w:rsid w:val="004662F4"/>
    <w:rsid w:val="00466716"/>
    <w:rsid w:val="00466D02"/>
    <w:rsid w:val="0046792A"/>
    <w:rsid w:val="00467C08"/>
    <w:rsid w:val="0047019E"/>
    <w:rsid w:val="00470330"/>
    <w:rsid w:val="00470D07"/>
    <w:rsid w:val="00470E0F"/>
    <w:rsid w:val="00470E51"/>
    <w:rsid w:val="004713A8"/>
    <w:rsid w:val="00471741"/>
    <w:rsid w:val="00471D19"/>
    <w:rsid w:val="004720A8"/>
    <w:rsid w:val="0047213F"/>
    <w:rsid w:val="004722E7"/>
    <w:rsid w:val="004723BF"/>
    <w:rsid w:val="00472544"/>
    <w:rsid w:val="004728EA"/>
    <w:rsid w:val="00472C77"/>
    <w:rsid w:val="0047370D"/>
    <w:rsid w:val="00474395"/>
    <w:rsid w:val="00474696"/>
    <w:rsid w:val="004748E7"/>
    <w:rsid w:val="004750B5"/>
    <w:rsid w:val="00475251"/>
    <w:rsid w:val="00475427"/>
    <w:rsid w:val="00475841"/>
    <w:rsid w:val="004759FD"/>
    <w:rsid w:val="00475CCB"/>
    <w:rsid w:val="00475D0D"/>
    <w:rsid w:val="004769A6"/>
    <w:rsid w:val="00476ED6"/>
    <w:rsid w:val="0047753B"/>
    <w:rsid w:val="00477907"/>
    <w:rsid w:val="00477979"/>
    <w:rsid w:val="00477FCC"/>
    <w:rsid w:val="004802DC"/>
    <w:rsid w:val="00480808"/>
    <w:rsid w:val="004808E5"/>
    <w:rsid w:val="00480D85"/>
    <w:rsid w:val="00481C47"/>
    <w:rsid w:val="00481DAB"/>
    <w:rsid w:val="00482337"/>
    <w:rsid w:val="00483345"/>
    <w:rsid w:val="00483464"/>
    <w:rsid w:val="00483720"/>
    <w:rsid w:val="0048483E"/>
    <w:rsid w:val="00484A3E"/>
    <w:rsid w:val="00484B1C"/>
    <w:rsid w:val="00484B27"/>
    <w:rsid w:val="00484C77"/>
    <w:rsid w:val="00485601"/>
    <w:rsid w:val="004861C6"/>
    <w:rsid w:val="00486ADB"/>
    <w:rsid w:val="004873C4"/>
    <w:rsid w:val="004877F5"/>
    <w:rsid w:val="00487F58"/>
    <w:rsid w:val="00490052"/>
    <w:rsid w:val="00490C3D"/>
    <w:rsid w:val="0049186D"/>
    <w:rsid w:val="00491A20"/>
    <w:rsid w:val="00492448"/>
    <w:rsid w:val="00492969"/>
    <w:rsid w:val="00493A3E"/>
    <w:rsid w:val="004941D5"/>
    <w:rsid w:val="0049467B"/>
    <w:rsid w:val="0049469C"/>
    <w:rsid w:val="0049593D"/>
    <w:rsid w:val="00495B00"/>
    <w:rsid w:val="00495B30"/>
    <w:rsid w:val="00495B85"/>
    <w:rsid w:val="00495B92"/>
    <w:rsid w:val="00496E56"/>
    <w:rsid w:val="00497079"/>
    <w:rsid w:val="00497F83"/>
    <w:rsid w:val="004A0C7C"/>
    <w:rsid w:val="004A1BD8"/>
    <w:rsid w:val="004A2185"/>
    <w:rsid w:val="004A22EB"/>
    <w:rsid w:val="004A268C"/>
    <w:rsid w:val="004A39A6"/>
    <w:rsid w:val="004A415E"/>
    <w:rsid w:val="004A425C"/>
    <w:rsid w:val="004A461A"/>
    <w:rsid w:val="004A49F1"/>
    <w:rsid w:val="004A4BB3"/>
    <w:rsid w:val="004A5868"/>
    <w:rsid w:val="004A58B8"/>
    <w:rsid w:val="004A5F76"/>
    <w:rsid w:val="004A6055"/>
    <w:rsid w:val="004A6BA8"/>
    <w:rsid w:val="004A6CD4"/>
    <w:rsid w:val="004A70F7"/>
    <w:rsid w:val="004B0164"/>
    <w:rsid w:val="004B0AA8"/>
    <w:rsid w:val="004B119E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B7B41"/>
    <w:rsid w:val="004B7E6D"/>
    <w:rsid w:val="004C0514"/>
    <w:rsid w:val="004C086B"/>
    <w:rsid w:val="004C0DAE"/>
    <w:rsid w:val="004C138F"/>
    <w:rsid w:val="004C1558"/>
    <w:rsid w:val="004C157A"/>
    <w:rsid w:val="004C16FE"/>
    <w:rsid w:val="004C17B8"/>
    <w:rsid w:val="004C1BAE"/>
    <w:rsid w:val="004C24A4"/>
    <w:rsid w:val="004C26E2"/>
    <w:rsid w:val="004C2FF9"/>
    <w:rsid w:val="004C3F7B"/>
    <w:rsid w:val="004C503F"/>
    <w:rsid w:val="004C527E"/>
    <w:rsid w:val="004C5325"/>
    <w:rsid w:val="004C5FC2"/>
    <w:rsid w:val="004C61AA"/>
    <w:rsid w:val="004C635A"/>
    <w:rsid w:val="004C687F"/>
    <w:rsid w:val="004C763B"/>
    <w:rsid w:val="004C7664"/>
    <w:rsid w:val="004C7716"/>
    <w:rsid w:val="004C7898"/>
    <w:rsid w:val="004D0122"/>
    <w:rsid w:val="004D079E"/>
    <w:rsid w:val="004D0B4D"/>
    <w:rsid w:val="004D1997"/>
    <w:rsid w:val="004D2552"/>
    <w:rsid w:val="004D2A17"/>
    <w:rsid w:val="004D31A3"/>
    <w:rsid w:val="004D3353"/>
    <w:rsid w:val="004D38A8"/>
    <w:rsid w:val="004D3A34"/>
    <w:rsid w:val="004D3A52"/>
    <w:rsid w:val="004D3EF0"/>
    <w:rsid w:val="004D5AD3"/>
    <w:rsid w:val="004D5B31"/>
    <w:rsid w:val="004D659F"/>
    <w:rsid w:val="004D6C42"/>
    <w:rsid w:val="004D7FD3"/>
    <w:rsid w:val="004E02D5"/>
    <w:rsid w:val="004E0398"/>
    <w:rsid w:val="004E09EA"/>
    <w:rsid w:val="004E0D2C"/>
    <w:rsid w:val="004E0E61"/>
    <w:rsid w:val="004E13A5"/>
    <w:rsid w:val="004E1538"/>
    <w:rsid w:val="004E2015"/>
    <w:rsid w:val="004E21F6"/>
    <w:rsid w:val="004E23D7"/>
    <w:rsid w:val="004E2535"/>
    <w:rsid w:val="004E2BA7"/>
    <w:rsid w:val="004E2D7B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5A5A"/>
    <w:rsid w:val="004E6566"/>
    <w:rsid w:val="004E6CD6"/>
    <w:rsid w:val="004E7037"/>
    <w:rsid w:val="004F029D"/>
    <w:rsid w:val="004F0A5A"/>
    <w:rsid w:val="004F1DE0"/>
    <w:rsid w:val="004F24B2"/>
    <w:rsid w:val="004F28E8"/>
    <w:rsid w:val="004F2F34"/>
    <w:rsid w:val="004F4E01"/>
    <w:rsid w:val="004F4E04"/>
    <w:rsid w:val="004F5A06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2826"/>
    <w:rsid w:val="005030CF"/>
    <w:rsid w:val="005030F3"/>
    <w:rsid w:val="005033E2"/>
    <w:rsid w:val="005035EC"/>
    <w:rsid w:val="00503A01"/>
    <w:rsid w:val="00504992"/>
    <w:rsid w:val="0050506A"/>
    <w:rsid w:val="005055B8"/>
    <w:rsid w:val="005065FC"/>
    <w:rsid w:val="00506A12"/>
    <w:rsid w:val="00506B2F"/>
    <w:rsid w:val="00506B3F"/>
    <w:rsid w:val="00506EF9"/>
    <w:rsid w:val="005107DF"/>
    <w:rsid w:val="00510BD5"/>
    <w:rsid w:val="00512690"/>
    <w:rsid w:val="00512BDA"/>
    <w:rsid w:val="00512C69"/>
    <w:rsid w:val="00513AEF"/>
    <w:rsid w:val="0051638B"/>
    <w:rsid w:val="00516A0F"/>
    <w:rsid w:val="00517BF0"/>
    <w:rsid w:val="0052019A"/>
    <w:rsid w:val="00520652"/>
    <w:rsid w:val="005206CD"/>
    <w:rsid w:val="00521324"/>
    <w:rsid w:val="00521EE8"/>
    <w:rsid w:val="0052204D"/>
    <w:rsid w:val="0052411B"/>
    <w:rsid w:val="00524401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0A90"/>
    <w:rsid w:val="00532052"/>
    <w:rsid w:val="00532D4C"/>
    <w:rsid w:val="00533051"/>
    <w:rsid w:val="005341CD"/>
    <w:rsid w:val="005341D1"/>
    <w:rsid w:val="00534433"/>
    <w:rsid w:val="005346B9"/>
    <w:rsid w:val="00535191"/>
    <w:rsid w:val="00535432"/>
    <w:rsid w:val="0053623B"/>
    <w:rsid w:val="00536386"/>
    <w:rsid w:val="00537C33"/>
    <w:rsid w:val="00540B91"/>
    <w:rsid w:val="0054130F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3E4"/>
    <w:rsid w:val="00551A0B"/>
    <w:rsid w:val="00551ADB"/>
    <w:rsid w:val="00551E00"/>
    <w:rsid w:val="00552D39"/>
    <w:rsid w:val="00552F87"/>
    <w:rsid w:val="005539DF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42B"/>
    <w:rsid w:val="005645F7"/>
    <w:rsid w:val="005646E1"/>
    <w:rsid w:val="00564EEF"/>
    <w:rsid w:val="005657C6"/>
    <w:rsid w:val="005658F7"/>
    <w:rsid w:val="005672A2"/>
    <w:rsid w:val="00567992"/>
    <w:rsid w:val="005707D9"/>
    <w:rsid w:val="00570CA3"/>
    <w:rsid w:val="0057109F"/>
    <w:rsid w:val="0057262E"/>
    <w:rsid w:val="005729A4"/>
    <w:rsid w:val="00573017"/>
    <w:rsid w:val="0057310A"/>
    <w:rsid w:val="0057337E"/>
    <w:rsid w:val="005742E7"/>
    <w:rsid w:val="00574674"/>
    <w:rsid w:val="00574F2E"/>
    <w:rsid w:val="005750E5"/>
    <w:rsid w:val="0057577A"/>
    <w:rsid w:val="0057593D"/>
    <w:rsid w:val="0057598E"/>
    <w:rsid w:val="00575F3A"/>
    <w:rsid w:val="005772FC"/>
    <w:rsid w:val="00577F59"/>
    <w:rsid w:val="00580323"/>
    <w:rsid w:val="005804B6"/>
    <w:rsid w:val="00581E5D"/>
    <w:rsid w:val="0058274C"/>
    <w:rsid w:val="00582ECC"/>
    <w:rsid w:val="005843CB"/>
    <w:rsid w:val="005849DD"/>
    <w:rsid w:val="00584AE0"/>
    <w:rsid w:val="005850C9"/>
    <w:rsid w:val="00585780"/>
    <w:rsid w:val="00586AA5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C65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97486"/>
    <w:rsid w:val="005A1637"/>
    <w:rsid w:val="005A165B"/>
    <w:rsid w:val="005A1DD3"/>
    <w:rsid w:val="005A2958"/>
    <w:rsid w:val="005A3048"/>
    <w:rsid w:val="005A324E"/>
    <w:rsid w:val="005A3454"/>
    <w:rsid w:val="005A359A"/>
    <w:rsid w:val="005A3A67"/>
    <w:rsid w:val="005A3D76"/>
    <w:rsid w:val="005A467D"/>
    <w:rsid w:val="005A48D8"/>
    <w:rsid w:val="005A4CAF"/>
    <w:rsid w:val="005A536B"/>
    <w:rsid w:val="005A5A46"/>
    <w:rsid w:val="005A6231"/>
    <w:rsid w:val="005A63EF"/>
    <w:rsid w:val="005A65F3"/>
    <w:rsid w:val="005B3086"/>
    <w:rsid w:val="005B3F17"/>
    <w:rsid w:val="005B4D7A"/>
    <w:rsid w:val="005B4FBB"/>
    <w:rsid w:val="005B5878"/>
    <w:rsid w:val="005B5927"/>
    <w:rsid w:val="005B5C3E"/>
    <w:rsid w:val="005B647F"/>
    <w:rsid w:val="005B7733"/>
    <w:rsid w:val="005C0882"/>
    <w:rsid w:val="005C0A9A"/>
    <w:rsid w:val="005C0C8C"/>
    <w:rsid w:val="005C0CDE"/>
    <w:rsid w:val="005C10F9"/>
    <w:rsid w:val="005C237B"/>
    <w:rsid w:val="005C2532"/>
    <w:rsid w:val="005C325E"/>
    <w:rsid w:val="005C3DA7"/>
    <w:rsid w:val="005C3FF6"/>
    <w:rsid w:val="005C41C1"/>
    <w:rsid w:val="005C5181"/>
    <w:rsid w:val="005C5313"/>
    <w:rsid w:val="005C5CD7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56EA"/>
    <w:rsid w:val="005D5F41"/>
    <w:rsid w:val="005D5FDF"/>
    <w:rsid w:val="005D6C69"/>
    <w:rsid w:val="005D7738"/>
    <w:rsid w:val="005D79F4"/>
    <w:rsid w:val="005D7C51"/>
    <w:rsid w:val="005E17BE"/>
    <w:rsid w:val="005E256E"/>
    <w:rsid w:val="005E2B74"/>
    <w:rsid w:val="005E2C6A"/>
    <w:rsid w:val="005E343A"/>
    <w:rsid w:val="005E44A5"/>
    <w:rsid w:val="005E44F9"/>
    <w:rsid w:val="005E4941"/>
    <w:rsid w:val="005E4B61"/>
    <w:rsid w:val="005E4B76"/>
    <w:rsid w:val="005E4E48"/>
    <w:rsid w:val="005E5173"/>
    <w:rsid w:val="005E6126"/>
    <w:rsid w:val="005E7530"/>
    <w:rsid w:val="005E75A5"/>
    <w:rsid w:val="005F2566"/>
    <w:rsid w:val="005F31B4"/>
    <w:rsid w:val="005F342D"/>
    <w:rsid w:val="005F3989"/>
    <w:rsid w:val="005F399A"/>
    <w:rsid w:val="005F3BD0"/>
    <w:rsid w:val="005F42E6"/>
    <w:rsid w:val="005F54A2"/>
    <w:rsid w:val="005F57D7"/>
    <w:rsid w:val="005F5C29"/>
    <w:rsid w:val="005F7182"/>
    <w:rsid w:val="005F7698"/>
    <w:rsid w:val="005F7C51"/>
    <w:rsid w:val="006002B1"/>
    <w:rsid w:val="0060054D"/>
    <w:rsid w:val="0060056E"/>
    <w:rsid w:val="00601C11"/>
    <w:rsid w:val="00602BC9"/>
    <w:rsid w:val="00602CCF"/>
    <w:rsid w:val="00602DB8"/>
    <w:rsid w:val="00602F64"/>
    <w:rsid w:val="00603509"/>
    <w:rsid w:val="00603646"/>
    <w:rsid w:val="00603ED5"/>
    <w:rsid w:val="0060452C"/>
    <w:rsid w:val="00606107"/>
    <w:rsid w:val="006073C5"/>
    <w:rsid w:val="006078A1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6960"/>
    <w:rsid w:val="00617638"/>
    <w:rsid w:val="0061763D"/>
    <w:rsid w:val="0062042B"/>
    <w:rsid w:val="00620DFE"/>
    <w:rsid w:val="006210D1"/>
    <w:rsid w:val="00621CFF"/>
    <w:rsid w:val="006221E3"/>
    <w:rsid w:val="00622569"/>
    <w:rsid w:val="00622A92"/>
    <w:rsid w:val="00622C8B"/>
    <w:rsid w:val="00622C94"/>
    <w:rsid w:val="00622DC2"/>
    <w:rsid w:val="00622E73"/>
    <w:rsid w:val="00622FED"/>
    <w:rsid w:val="006234E7"/>
    <w:rsid w:val="0062361C"/>
    <w:rsid w:val="00624456"/>
    <w:rsid w:val="00624869"/>
    <w:rsid w:val="00624BF3"/>
    <w:rsid w:val="00625874"/>
    <w:rsid w:val="0062635B"/>
    <w:rsid w:val="00626651"/>
    <w:rsid w:val="0062699B"/>
    <w:rsid w:val="006274FF"/>
    <w:rsid w:val="00627AC4"/>
    <w:rsid w:val="00630471"/>
    <w:rsid w:val="00631281"/>
    <w:rsid w:val="006313BC"/>
    <w:rsid w:val="006319C5"/>
    <w:rsid w:val="00631F41"/>
    <w:rsid w:val="00632C5C"/>
    <w:rsid w:val="006338E9"/>
    <w:rsid w:val="006339B3"/>
    <w:rsid w:val="00634822"/>
    <w:rsid w:val="00634839"/>
    <w:rsid w:val="00634F13"/>
    <w:rsid w:val="0063505B"/>
    <w:rsid w:val="00635A8F"/>
    <w:rsid w:val="00636748"/>
    <w:rsid w:val="006374BF"/>
    <w:rsid w:val="00637D9C"/>
    <w:rsid w:val="00637F59"/>
    <w:rsid w:val="006407F3"/>
    <w:rsid w:val="00641173"/>
    <w:rsid w:val="0064139B"/>
    <w:rsid w:val="00641979"/>
    <w:rsid w:val="00641C6B"/>
    <w:rsid w:val="00641CAE"/>
    <w:rsid w:val="00642729"/>
    <w:rsid w:val="00643460"/>
    <w:rsid w:val="00643649"/>
    <w:rsid w:val="0064370E"/>
    <w:rsid w:val="0064393A"/>
    <w:rsid w:val="006441EA"/>
    <w:rsid w:val="006442F9"/>
    <w:rsid w:val="00644541"/>
    <w:rsid w:val="00644D1A"/>
    <w:rsid w:val="00644DC2"/>
    <w:rsid w:val="00645413"/>
    <w:rsid w:val="00645EFE"/>
    <w:rsid w:val="0064623C"/>
    <w:rsid w:val="00646295"/>
    <w:rsid w:val="006467AB"/>
    <w:rsid w:val="00646C65"/>
    <w:rsid w:val="00646F50"/>
    <w:rsid w:val="006470BA"/>
    <w:rsid w:val="00647B74"/>
    <w:rsid w:val="00650DEB"/>
    <w:rsid w:val="006510C3"/>
    <w:rsid w:val="006526F9"/>
    <w:rsid w:val="006534E5"/>
    <w:rsid w:val="00654FF5"/>
    <w:rsid w:val="006558D4"/>
    <w:rsid w:val="00655F00"/>
    <w:rsid w:val="00656630"/>
    <w:rsid w:val="00657158"/>
    <w:rsid w:val="00657FAA"/>
    <w:rsid w:val="00657FDD"/>
    <w:rsid w:val="0066175A"/>
    <w:rsid w:val="00661C31"/>
    <w:rsid w:val="0066221D"/>
    <w:rsid w:val="006635A7"/>
    <w:rsid w:val="006636FC"/>
    <w:rsid w:val="00663733"/>
    <w:rsid w:val="00663835"/>
    <w:rsid w:val="00663E8E"/>
    <w:rsid w:val="00663EA6"/>
    <w:rsid w:val="00664B30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1EB"/>
    <w:rsid w:val="006725A4"/>
    <w:rsid w:val="006725EA"/>
    <w:rsid w:val="00672845"/>
    <w:rsid w:val="00672AFA"/>
    <w:rsid w:val="00673147"/>
    <w:rsid w:val="00674AEB"/>
    <w:rsid w:val="00674CDA"/>
    <w:rsid w:val="0067501F"/>
    <w:rsid w:val="00675408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4F87"/>
    <w:rsid w:val="006853E5"/>
    <w:rsid w:val="006853F4"/>
    <w:rsid w:val="0068560C"/>
    <w:rsid w:val="00685971"/>
    <w:rsid w:val="0068601B"/>
    <w:rsid w:val="006865B1"/>
    <w:rsid w:val="006875B0"/>
    <w:rsid w:val="00687C2D"/>
    <w:rsid w:val="00687EFF"/>
    <w:rsid w:val="00687F50"/>
    <w:rsid w:val="00690269"/>
    <w:rsid w:val="0069067B"/>
    <w:rsid w:val="00690A89"/>
    <w:rsid w:val="006915C4"/>
    <w:rsid w:val="00691C73"/>
    <w:rsid w:val="00691CF0"/>
    <w:rsid w:val="00691D92"/>
    <w:rsid w:val="00691DF1"/>
    <w:rsid w:val="00692853"/>
    <w:rsid w:val="00693489"/>
    <w:rsid w:val="00693D70"/>
    <w:rsid w:val="006943CB"/>
    <w:rsid w:val="00694F50"/>
    <w:rsid w:val="00695134"/>
    <w:rsid w:val="0069552D"/>
    <w:rsid w:val="0069664F"/>
    <w:rsid w:val="00696B9A"/>
    <w:rsid w:val="00696BA4"/>
    <w:rsid w:val="00696DD8"/>
    <w:rsid w:val="00696ED0"/>
    <w:rsid w:val="006972BF"/>
    <w:rsid w:val="00697ED7"/>
    <w:rsid w:val="006A003F"/>
    <w:rsid w:val="006A2135"/>
    <w:rsid w:val="006A2699"/>
    <w:rsid w:val="006A29C3"/>
    <w:rsid w:val="006A2B5D"/>
    <w:rsid w:val="006A2FB1"/>
    <w:rsid w:val="006A39DD"/>
    <w:rsid w:val="006A39FD"/>
    <w:rsid w:val="006A4250"/>
    <w:rsid w:val="006A4B8C"/>
    <w:rsid w:val="006A51D6"/>
    <w:rsid w:val="006A62B6"/>
    <w:rsid w:val="006A69A7"/>
    <w:rsid w:val="006A7051"/>
    <w:rsid w:val="006A70D4"/>
    <w:rsid w:val="006B0131"/>
    <w:rsid w:val="006B04E2"/>
    <w:rsid w:val="006B1006"/>
    <w:rsid w:val="006B11FD"/>
    <w:rsid w:val="006B19A6"/>
    <w:rsid w:val="006B19F0"/>
    <w:rsid w:val="006B2137"/>
    <w:rsid w:val="006B2335"/>
    <w:rsid w:val="006B2746"/>
    <w:rsid w:val="006B2BC6"/>
    <w:rsid w:val="006B2D68"/>
    <w:rsid w:val="006B340D"/>
    <w:rsid w:val="006B39E2"/>
    <w:rsid w:val="006B40A5"/>
    <w:rsid w:val="006B423C"/>
    <w:rsid w:val="006B52CA"/>
    <w:rsid w:val="006B6709"/>
    <w:rsid w:val="006B6743"/>
    <w:rsid w:val="006B6D74"/>
    <w:rsid w:val="006B716B"/>
    <w:rsid w:val="006B73D2"/>
    <w:rsid w:val="006B7C18"/>
    <w:rsid w:val="006B7D2E"/>
    <w:rsid w:val="006C1C32"/>
    <w:rsid w:val="006C2D18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046"/>
    <w:rsid w:val="006D27A1"/>
    <w:rsid w:val="006D2BA0"/>
    <w:rsid w:val="006D2CA7"/>
    <w:rsid w:val="006D3455"/>
    <w:rsid w:val="006D34BE"/>
    <w:rsid w:val="006D3D39"/>
    <w:rsid w:val="006D5224"/>
    <w:rsid w:val="006D5463"/>
    <w:rsid w:val="006D599C"/>
    <w:rsid w:val="006D66A6"/>
    <w:rsid w:val="006D7E2C"/>
    <w:rsid w:val="006E159E"/>
    <w:rsid w:val="006E176C"/>
    <w:rsid w:val="006E19DB"/>
    <w:rsid w:val="006E19F8"/>
    <w:rsid w:val="006E2CB5"/>
    <w:rsid w:val="006E2D55"/>
    <w:rsid w:val="006E3617"/>
    <w:rsid w:val="006E3A28"/>
    <w:rsid w:val="006E485D"/>
    <w:rsid w:val="006E4907"/>
    <w:rsid w:val="006E593C"/>
    <w:rsid w:val="006E5C94"/>
    <w:rsid w:val="006E678C"/>
    <w:rsid w:val="006E71D1"/>
    <w:rsid w:val="006E77A7"/>
    <w:rsid w:val="006E7B28"/>
    <w:rsid w:val="006F343E"/>
    <w:rsid w:val="006F34AC"/>
    <w:rsid w:val="006F4838"/>
    <w:rsid w:val="006F6150"/>
    <w:rsid w:val="006F6D3E"/>
    <w:rsid w:val="006F6EAC"/>
    <w:rsid w:val="006F7414"/>
    <w:rsid w:val="006F7527"/>
    <w:rsid w:val="006F7648"/>
    <w:rsid w:val="006F77BC"/>
    <w:rsid w:val="007003F3"/>
    <w:rsid w:val="00700AC6"/>
    <w:rsid w:val="00700ED4"/>
    <w:rsid w:val="007020F8"/>
    <w:rsid w:val="007029E7"/>
    <w:rsid w:val="00702BA6"/>
    <w:rsid w:val="0070335C"/>
    <w:rsid w:val="00703ACD"/>
    <w:rsid w:val="007043B7"/>
    <w:rsid w:val="00704519"/>
    <w:rsid w:val="007047D4"/>
    <w:rsid w:val="00704F8E"/>
    <w:rsid w:val="00704F9F"/>
    <w:rsid w:val="007054E0"/>
    <w:rsid w:val="0070633E"/>
    <w:rsid w:val="007068B4"/>
    <w:rsid w:val="0070695A"/>
    <w:rsid w:val="00707CC6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281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6BB7"/>
    <w:rsid w:val="00727C7C"/>
    <w:rsid w:val="00727E0B"/>
    <w:rsid w:val="007304A0"/>
    <w:rsid w:val="00731C4F"/>
    <w:rsid w:val="007324DA"/>
    <w:rsid w:val="00732D8C"/>
    <w:rsid w:val="00732E93"/>
    <w:rsid w:val="00733ACD"/>
    <w:rsid w:val="00733BCF"/>
    <w:rsid w:val="0073438F"/>
    <w:rsid w:val="00734A21"/>
    <w:rsid w:val="007350C6"/>
    <w:rsid w:val="0073604A"/>
    <w:rsid w:val="00736E3B"/>
    <w:rsid w:val="0073704C"/>
    <w:rsid w:val="00737307"/>
    <w:rsid w:val="007378A8"/>
    <w:rsid w:val="00737A24"/>
    <w:rsid w:val="007406C4"/>
    <w:rsid w:val="00740C30"/>
    <w:rsid w:val="007414C9"/>
    <w:rsid w:val="007418F3"/>
    <w:rsid w:val="0074276C"/>
    <w:rsid w:val="00742FCD"/>
    <w:rsid w:val="00744160"/>
    <w:rsid w:val="00745C5B"/>
    <w:rsid w:val="0074601E"/>
    <w:rsid w:val="007468D8"/>
    <w:rsid w:val="00746CB2"/>
    <w:rsid w:val="00747533"/>
    <w:rsid w:val="007503F9"/>
    <w:rsid w:val="00750485"/>
    <w:rsid w:val="00750534"/>
    <w:rsid w:val="0075095C"/>
    <w:rsid w:val="00750BF8"/>
    <w:rsid w:val="00751672"/>
    <w:rsid w:val="00751DEF"/>
    <w:rsid w:val="0075338F"/>
    <w:rsid w:val="007537DF"/>
    <w:rsid w:val="007554DD"/>
    <w:rsid w:val="00755ED6"/>
    <w:rsid w:val="0075686F"/>
    <w:rsid w:val="007568A0"/>
    <w:rsid w:val="007569CC"/>
    <w:rsid w:val="0076018F"/>
    <w:rsid w:val="007604D0"/>
    <w:rsid w:val="00760E1C"/>
    <w:rsid w:val="00761145"/>
    <w:rsid w:val="007614E7"/>
    <w:rsid w:val="00762270"/>
    <w:rsid w:val="007626E9"/>
    <w:rsid w:val="007629E5"/>
    <w:rsid w:val="00763298"/>
    <w:rsid w:val="007633D0"/>
    <w:rsid w:val="0076378D"/>
    <w:rsid w:val="007639E7"/>
    <w:rsid w:val="007639EC"/>
    <w:rsid w:val="00763BC9"/>
    <w:rsid w:val="00763FB7"/>
    <w:rsid w:val="007640FE"/>
    <w:rsid w:val="0076451A"/>
    <w:rsid w:val="007652B2"/>
    <w:rsid w:val="0076578A"/>
    <w:rsid w:val="00765A3F"/>
    <w:rsid w:val="00766EE0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5DA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6C6A"/>
    <w:rsid w:val="00787516"/>
    <w:rsid w:val="007877F7"/>
    <w:rsid w:val="00787908"/>
    <w:rsid w:val="00790160"/>
    <w:rsid w:val="007904E5"/>
    <w:rsid w:val="00790734"/>
    <w:rsid w:val="00790C24"/>
    <w:rsid w:val="00790D63"/>
    <w:rsid w:val="0079113F"/>
    <w:rsid w:val="0079116E"/>
    <w:rsid w:val="0079208F"/>
    <w:rsid w:val="0079247A"/>
    <w:rsid w:val="00792739"/>
    <w:rsid w:val="0079288B"/>
    <w:rsid w:val="00792D52"/>
    <w:rsid w:val="00793016"/>
    <w:rsid w:val="00793483"/>
    <w:rsid w:val="007934C7"/>
    <w:rsid w:val="00793539"/>
    <w:rsid w:val="00793ADD"/>
    <w:rsid w:val="00793B8F"/>
    <w:rsid w:val="00794DBB"/>
    <w:rsid w:val="00794FD0"/>
    <w:rsid w:val="00796635"/>
    <w:rsid w:val="00796744"/>
    <w:rsid w:val="00796B3F"/>
    <w:rsid w:val="00796B97"/>
    <w:rsid w:val="00797B8A"/>
    <w:rsid w:val="007A00E7"/>
    <w:rsid w:val="007A0F35"/>
    <w:rsid w:val="007A125F"/>
    <w:rsid w:val="007A17B3"/>
    <w:rsid w:val="007A1D02"/>
    <w:rsid w:val="007A208B"/>
    <w:rsid w:val="007A2361"/>
    <w:rsid w:val="007A2401"/>
    <w:rsid w:val="007A2B95"/>
    <w:rsid w:val="007A2E2B"/>
    <w:rsid w:val="007A3292"/>
    <w:rsid w:val="007A32F3"/>
    <w:rsid w:val="007A36A3"/>
    <w:rsid w:val="007A3CD5"/>
    <w:rsid w:val="007A4FD9"/>
    <w:rsid w:val="007A553A"/>
    <w:rsid w:val="007A58A7"/>
    <w:rsid w:val="007A5D07"/>
    <w:rsid w:val="007A5EA3"/>
    <w:rsid w:val="007A5F43"/>
    <w:rsid w:val="007A6828"/>
    <w:rsid w:val="007A68B3"/>
    <w:rsid w:val="007A6C8B"/>
    <w:rsid w:val="007A73A7"/>
    <w:rsid w:val="007A74B1"/>
    <w:rsid w:val="007A7688"/>
    <w:rsid w:val="007A7D2D"/>
    <w:rsid w:val="007A7E92"/>
    <w:rsid w:val="007B0007"/>
    <w:rsid w:val="007B06BD"/>
    <w:rsid w:val="007B11E9"/>
    <w:rsid w:val="007B1348"/>
    <w:rsid w:val="007B208B"/>
    <w:rsid w:val="007B2159"/>
    <w:rsid w:val="007B2521"/>
    <w:rsid w:val="007B2CF6"/>
    <w:rsid w:val="007B37D8"/>
    <w:rsid w:val="007B3D62"/>
    <w:rsid w:val="007B4638"/>
    <w:rsid w:val="007B510A"/>
    <w:rsid w:val="007B5640"/>
    <w:rsid w:val="007B56C2"/>
    <w:rsid w:val="007B6AF0"/>
    <w:rsid w:val="007B6CA6"/>
    <w:rsid w:val="007B6E76"/>
    <w:rsid w:val="007B7D95"/>
    <w:rsid w:val="007C0C36"/>
    <w:rsid w:val="007C11B5"/>
    <w:rsid w:val="007C1341"/>
    <w:rsid w:val="007C1480"/>
    <w:rsid w:val="007C1C5D"/>
    <w:rsid w:val="007C2627"/>
    <w:rsid w:val="007C3A50"/>
    <w:rsid w:val="007C4302"/>
    <w:rsid w:val="007C505E"/>
    <w:rsid w:val="007C5909"/>
    <w:rsid w:val="007C7072"/>
    <w:rsid w:val="007C7C98"/>
    <w:rsid w:val="007C7F5D"/>
    <w:rsid w:val="007D023B"/>
    <w:rsid w:val="007D0249"/>
    <w:rsid w:val="007D0379"/>
    <w:rsid w:val="007D05E6"/>
    <w:rsid w:val="007D06EA"/>
    <w:rsid w:val="007D1110"/>
    <w:rsid w:val="007D1238"/>
    <w:rsid w:val="007D196C"/>
    <w:rsid w:val="007D1CBB"/>
    <w:rsid w:val="007D1E5F"/>
    <w:rsid w:val="007D271D"/>
    <w:rsid w:val="007D3C6C"/>
    <w:rsid w:val="007D3CFB"/>
    <w:rsid w:val="007D3D3C"/>
    <w:rsid w:val="007D3ECA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25BB"/>
    <w:rsid w:val="007E3166"/>
    <w:rsid w:val="007E37CC"/>
    <w:rsid w:val="007E386D"/>
    <w:rsid w:val="007E4487"/>
    <w:rsid w:val="007E4610"/>
    <w:rsid w:val="007E4646"/>
    <w:rsid w:val="007E4927"/>
    <w:rsid w:val="007E4A07"/>
    <w:rsid w:val="007E4BAC"/>
    <w:rsid w:val="007E5773"/>
    <w:rsid w:val="007E58EE"/>
    <w:rsid w:val="007E6578"/>
    <w:rsid w:val="007E6DFF"/>
    <w:rsid w:val="007E730B"/>
    <w:rsid w:val="007E7349"/>
    <w:rsid w:val="007F05EE"/>
    <w:rsid w:val="007F0AE9"/>
    <w:rsid w:val="007F0F02"/>
    <w:rsid w:val="007F1B4A"/>
    <w:rsid w:val="007F1CE7"/>
    <w:rsid w:val="007F2C40"/>
    <w:rsid w:val="007F2F1C"/>
    <w:rsid w:val="007F31FD"/>
    <w:rsid w:val="007F347D"/>
    <w:rsid w:val="007F4536"/>
    <w:rsid w:val="007F582C"/>
    <w:rsid w:val="007F60AE"/>
    <w:rsid w:val="007F6BD0"/>
    <w:rsid w:val="007F7395"/>
    <w:rsid w:val="00800383"/>
    <w:rsid w:val="0080061F"/>
    <w:rsid w:val="008007B6"/>
    <w:rsid w:val="00800B9C"/>
    <w:rsid w:val="00801003"/>
    <w:rsid w:val="008018CB"/>
    <w:rsid w:val="00801C28"/>
    <w:rsid w:val="0080222D"/>
    <w:rsid w:val="008022C9"/>
    <w:rsid w:val="00802878"/>
    <w:rsid w:val="00802912"/>
    <w:rsid w:val="0080298C"/>
    <w:rsid w:val="0080308A"/>
    <w:rsid w:val="00803144"/>
    <w:rsid w:val="00803C02"/>
    <w:rsid w:val="00804586"/>
    <w:rsid w:val="00805280"/>
    <w:rsid w:val="00805423"/>
    <w:rsid w:val="00805DF7"/>
    <w:rsid w:val="00806616"/>
    <w:rsid w:val="00806F0C"/>
    <w:rsid w:val="008072C6"/>
    <w:rsid w:val="008103DE"/>
    <w:rsid w:val="00810C92"/>
    <w:rsid w:val="00811199"/>
    <w:rsid w:val="008119FF"/>
    <w:rsid w:val="008127B3"/>
    <w:rsid w:val="00812B13"/>
    <w:rsid w:val="008140EA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3C1F"/>
    <w:rsid w:val="00825102"/>
    <w:rsid w:val="008262B1"/>
    <w:rsid w:val="008262E0"/>
    <w:rsid w:val="00826504"/>
    <w:rsid w:val="00826735"/>
    <w:rsid w:val="00827AE9"/>
    <w:rsid w:val="00831294"/>
    <w:rsid w:val="0083151B"/>
    <w:rsid w:val="00831949"/>
    <w:rsid w:val="00831D56"/>
    <w:rsid w:val="00832163"/>
    <w:rsid w:val="008324A3"/>
    <w:rsid w:val="00832525"/>
    <w:rsid w:val="00832555"/>
    <w:rsid w:val="00832F17"/>
    <w:rsid w:val="008332BC"/>
    <w:rsid w:val="00833614"/>
    <w:rsid w:val="00833A11"/>
    <w:rsid w:val="00833FD3"/>
    <w:rsid w:val="00834AB2"/>
    <w:rsid w:val="00834C4A"/>
    <w:rsid w:val="00834F8C"/>
    <w:rsid w:val="0083543B"/>
    <w:rsid w:val="008358FE"/>
    <w:rsid w:val="00836642"/>
    <w:rsid w:val="00836991"/>
    <w:rsid w:val="00837224"/>
    <w:rsid w:val="00837CC1"/>
    <w:rsid w:val="008402E3"/>
    <w:rsid w:val="00840C0C"/>
    <w:rsid w:val="00840CE3"/>
    <w:rsid w:val="00842CC4"/>
    <w:rsid w:val="0084367C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40"/>
    <w:rsid w:val="00855A81"/>
    <w:rsid w:val="00855D96"/>
    <w:rsid w:val="008566E7"/>
    <w:rsid w:val="00856A42"/>
    <w:rsid w:val="008610BC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6D7"/>
    <w:rsid w:val="00870B90"/>
    <w:rsid w:val="00870CDE"/>
    <w:rsid w:val="00871A24"/>
    <w:rsid w:val="00871B3E"/>
    <w:rsid w:val="00871C8D"/>
    <w:rsid w:val="008720F5"/>
    <w:rsid w:val="00872E49"/>
    <w:rsid w:val="00873464"/>
    <w:rsid w:val="00874540"/>
    <w:rsid w:val="00874B35"/>
    <w:rsid w:val="00874BA7"/>
    <w:rsid w:val="0087622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467"/>
    <w:rsid w:val="00886784"/>
    <w:rsid w:val="008869CF"/>
    <w:rsid w:val="00886F49"/>
    <w:rsid w:val="0088787C"/>
    <w:rsid w:val="00890F82"/>
    <w:rsid w:val="008918FE"/>
    <w:rsid w:val="00891D75"/>
    <w:rsid w:val="0089203B"/>
    <w:rsid w:val="00892B9E"/>
    <w:rsid w:val="00892D6C"/>
    <w:rsid w:val="0089399C"/>
    <w:rsid w:val="00893E03"/>
    <w:rsid w:val="00895643"/>
    <w:rsid w:val="00897283"/>
    <w:rsid w:val="0089730D"/>
    <w:rsid w:val="00897F68"/>
    <w:rsid w:val="00897FEE"/>
    <w:rsid w:val="008A009E"/>
    <w:rsid w:val="008A0335"/>
    <w:rsid w:val="008A0887"/>
    <w:rsid w:val="008A1199"/>
    <w:rsid w:val="008A11C9"/>
    <w:rsid w:val="008A1C13"/>
    <w:rsid w:val="008A1FA3"/>
    <w:rsid w:val="008A2227"/>
    <w:rsid w:val="008A24BB"/>
    <w:rsid w:val="008A27D0"/>
    <w:rsid w:val="008A2D4F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A70A8"/>
    <w:rsid w:val="008B2254"/>
    <w:rsid w:val="008B230D"/>
    <w:rsid w:val="008B2B69"/>
    <w:rsid w:val="008B2C5A"/>
    <w:rsid w:val="008B2F95"/>
    <w:rsid w:val="008B2FAB"/>
    <w:rsid w:val="008B3069"/>
    <w:rsid w:val="008B32F5"/>
    <w:rsid w:val="008B3B92"/>
    <w:rsid w:val="008B3D83"/>
    <w:rsid w:val="008B4182"/>
    <w:rsid w:val="008B446C"/>
    <w:rsid w:val="008B572C"/>
    <w:rsid w:val="008B5CBF"/>
    <w:rsid w:val="008B5E90"/>
    <w:rsid w:val="008B6191"/>
    <w:rsid w:val="008B648C"/>
    <w:rsid w:val="008B681B"/>
    <w:rsid w:val="008B6926"/>
    <w:rsid w:val="008B79D5"/>
    <w:rsid w:val="008B7AA2"/>
    <w:rsid w:val="008C0217"/>
    <w:rsid w:val="008C0E4B"/>
    <w:rsid w:val="008C10EF"/>
    <w:rsid w:val="008C15C0"/>
    <w:rsid w:val="008C1E42"/>
    <w:rsid w:val="008C34DE"/>
    <w:rsid w:val="008C4E92"/>
    <w:rsid w:val="008C4FDB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AE2"/>
    <w:rsid w:val="008D1C7C"/>
    <w:rsid w:val="008D2AF3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158"/>
    <w:rsid w:val="008D682E"/>
    <w:rsid w:val="008D6F0B"/>
    <w:rsid w:val="008D7F65"/>
    <w:rsid w:val="008E0578"/>
    <w:rsid w:val="008E116B"/>
    <w:rsid w:val="008E13AE"/>
    <w:rsid w:val="008E1682"/>
    <w:rsid w:val="008E1A67"/>
    <w:rsid w:val="008E1A93"/>
    <w:rsid w:val="008E1C69"/>
    <w:rsid w:val="008E2C58"/>
    <w:rsid w:val="008E343C"/>
    <w:rsid w:val="008E3CAC"/>
    <w:rsid w:val="008E3D54"/>
    <w:rsid w:val="008E3E34"/>
    <w:rsid w:val="008E406A"/>
    <w:rsid w:val="008E4578"/>
    <w:rsid w:val="008E48E9"/>
    <w:rsid w:val="008E4BD7"/>
    <w:rsid w:val="008E5D7F"/>
    <w:rsid w:val="008E5E39"/>
    <w:rsid w:val="008E6A1D"/>
    <w:rsid w:val="008E77C6"/>
    <w:rsid w:val="008F02BF"/>
    <w:rsid w:val="008F0938"/>
    <w:rsid w:val="008F0949"/>
    <w:rsid w:val="008F19E6"/>
    <w:rsid w:val="008F1D05"/>
    <w:rsid w:val="008F2B40"/>
    <w:rsid w:val="008F34C3"/>
    <w:rsid w:val="008F35E6"/>
    <w:rsid w:val="008F3E1C"/>
    <w:rsid w:val="008F47CD"/>
    <w:rsid w:val="008F60CD"/>
    <w:rsid w:val="008F6484"/>
    <w:rsid w:val="008F67A4"/>
    <w:rsid w:val="008F6847"/>
    <w:rsid w:val="008F6E5A"/>
    <w:rsid w:val="008F734C"/>
    <w:rsid w:val="008F7FEE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2E2D"/>
    <w:rsid w:val="00904F81"/>
    <w:rsid w:val="00905487"/>
    <w:rsid w:val="00905732"/>
    <w:rsid w:val="009059A7"/>
    <w:rsid w:val="00906D06"/>
    <w:rsid w:val="0090784D"/>
    <w:rsid w:val="009103C0"/>
    <w:rsid w:val="0091150E"/>
    <w:rsid w:val="00912878"/>
    <w:rsid w:val="00912D35"/>
    <w:rsid w:val="00913022"/>
    <w:rsid w:val="00913127"/>
    <w:rsid w:val="00913254"/>
    <w:rsid w:val="009152A7"/>
    <w:rsid w:val="00915F3B"/>
    <w:rsid w:val="00916206"/>
    <w:rsid w:val="009170BD"/>
    <w:rsid w:val="00917A78"/>
    <w:rsid w:val="00920F1A"/>
    <w:rsid w:val="009219E2"/>
    <w:rsid w:val="00921F90"/>
    <w:rsid w:val="00922BE9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780"/>
    <w:rsid w:val="00927A48"/>
    <w:rsid w:val="00927DD3"/>
    <w:rsid w:val="00927E96"/>
    <w:rsid w:val="009301EF"/>
    <w:rsid w:val="0093041D"/>
    <w:rsid w:val="00930A8C"/>
    <w:rsid w:val="00930BE0"/>
    <w:rsid w:val="0093181F"/>
    <w:rsid w:val="00931BC8"/>
    <w:rsid w:val="009322A9"/>
    <w:rsid w:val="009322E5"/>
    <w:rsid w:val="009324E8"/>
    <w:rsid w:val="00932720"/>
    <w:rsid w:val="0093342C"/>
    <w:rsid w:val="009337EA"/>
    <w:rsid w:val="00933E79"/>
    <w:rsid w:val="00934026"/>
    <w:rsid w:val="00934363"/>
    <w:rsid w:val="00934479"/>
    <w:rsid w:val="009345A0"/>
    <w:rsid w:val="00934D51"/>
    <w:rsid w:val="00934E61"/>
    <w:rsid w:val="009359A4"/>
    <w:rsid w:val="009360C0"/>
    <w:rsid w:val="00936ADD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3854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5D10"/>
    <w:rsid w:val="00946A1A"/>
    <w:rsid w:val="00946DD0"/>
    <w:rsid w:val="0094709C"/>
    <w:rsid w:val="00950441"/>
    <w:rsid w:val="00951385"/>
    <w:rsid w:val="009532D9"/>
    <w:rsid w:val="0095370A"/>
    <w:rsid w:val="00954C3D"/>
    <w:rsid w:val="009558FE"/>
    <w:rsid w:val="00956826"/>
    <w:rsid w:val="00956877"/>
    <w:rsid w:val="00956FB4"/>
    <w:rsid w:val="0095748E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059"/>
    <w:rsid w:val="00966746"/>
    <w:rsid w:val="009667CE"/>
    <w:rsid w:val="009703EC"/>
    <w:rsid w:val="00970F7A"/>
    <w:rsid w:val="00971D5A"/>
    <w:rsid w:val="00972CA1"/>
    <w:rsid w:val="0097373C"/>
    <w:rsid w:val="00973973"/>
    <w:rsid w:val="00973D75"/>
    <w:rsid w:val="00974FB8"/>
    <w:rsid w:val="00976EA9"/>
    <w:rsid w:val="00977424"/>
    <w:rsid w:val="00977B69"/>
    <w:rsid w:val="0098053E"/>
    <w:rsid w:val="00980655"/>
    <w:rsid w:val="00980E3B"/>
    <w:rsid w:val="009814D6"/>
    <w:rsid w:val="009815F4"/>
    <w:rsid w:val="009816D4"/>
    <w:rsid w:val="00981AC7"/>
    <w:rsid w:val="00981B67"/>
    <w:rsid w:val="00982181"/>
    <w:rsid w:val="00982308"/>
    <w:rsid w:val="009829AC"/>
    <w:rsid w:val="00982AE3"/>
    <w:rsid w:val="009840A6"/>
    <w:rsid w:val="009842DA"/>
    <w:rsid w:val="00984595"/>
    <w:rsid w:val="00984F68"/>
    <w:rsid w:val="009851AB"/>
    <w:rsid w:val="00985663"/>
    <w:rsid w:val="0098617D"/>
    <w:rsid w:val="009861A5"/>
    <w:rsid w:val="0098629E"/>
    <w:rsid w:val="0098634B"/>
    <w:rsid w:val="0098645C"/>
    <w:rsid w:val="00986703"/>
    <w:rsid w:val="00986D93"/>
    <w:rsid w:val="00987954"/>
    <w:rsid w:val="009904D5"/>
    <w:rsid w:val="009908B3"/>
    <w:rsid w:val="00990902"/>
    <w:rsid w:val="00992F3C"/>
    <w:rsid w:val="0099338B"/>
    <w:rsid w:val="0099449D"/>
    <w:rsid w:val="00994549"/>
    <w:rsid w:val="00994DF8"/>
    <w:rsid w:val="00995DF9"/>
    <w:rsid w:val="009967D5"/>
    <w:rsid w:val="00996822"/>
    <w:rsid w:val="00997535"/>
    <w:rsid w:val="0099762A"/>
    <w:rsid w:val="009A0374"/>
    <w:rsid w:val="009A081C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327C"/>
    <w:rsid w:val="009A515C"/>
    <w:rsid w:val="009A5B4F"/>
    <w:rsid w:val="009A6C18"/>
    <w:rsid w:val="009A6C68"/>
    <w:rsid w:val="009A7075"/>
    <w:rsid w:val="009B0FD9"/>
    <w:rsid w:val="009B179E"/>
    <w:rsid w:val="009B195A"/>
    <w:rsid w:val="009B2E12"/>
    <w:rsid w:val="009B31D3"/>
    <w:rsid w:val="009B43A5"/>
    <w:rsid w:val="009B5B8F"/>
    <w:rsid w:val="009B5ECE"/>
    <w:rsid w:val="009B6CED"/>
    <w:rsid w:val="009B7759"/>
    <w:rsid w:val="009C0731"/>
    <w:rsid w:val="009C0C47"/>
    <w:rsid w:val="009C0CDB"/>
    <w:rsid w:val="009C1716"/>
    <w:rsid w:val="009C20C3"/>
    <w:rsid w:val="009C22C8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2DF6"/>
    <w:rsid w:val="009D3065"/>
    <w:rsid w:val="009D3D6C"/>
    <w:rsid w:val="009D3E0F"/>
    <w:rsid w:val="009D4163"/>
    <w:rsid w:val="009D5267"/>
    <w:rsid w:val="009D5AA9"/>
    <w:rsid w:val="009D5EEA"/>
    <w:rsid w:val="009D7262"/>
    <w:rsid w:val="009E0458"/>
    <w:rsid w:val="009E097A"/>
    <w:rsid w:val="009E0EA2"/>
    <w:rsid w:val="009E1E46"/>
    <w:rsid w:val="009E207C"/>
    <w:rsid w:val="009E21ED"/>
    <w:rsid w:val="009E24C2"/>
    <w:rsid w:val="009E32BC"/>
    <w:rsid w:val="009E34A9"/>
    <w:rsid w:val="009E3C63"/>
    <w:rsid w:val="009E4178"/>
    <w:rsid w:val="009E44BC"/>
    <w:rsid w:val="009E49CD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3C8"/>
    <w:rsid w:val="009F1797"/>
    <w:rsid w:val="009F1E72"/>
    <w:rsid w:val="009F1E89"/>
    <w:rsid w:val="009F2EBD"/>
    <w:rsid w:val="009F318D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0D5C"/>
    <w:rsid w:val="00A01C4A"/>
    <w:rsid w:val="00A02E58"/>
    <w:rsid w:val="00A03B4F"/>
    <w:rsid w:val="00A044D7"/>
    <w:rsid w:val="00A04F19"/>
    <w:rsid w:val="00A06617"/>
    <w:rsid w:val="00A06F5B"/>
    <w:rsid w:val="00A07520"/>
    <w:rsid w:val="00A07F35"/>
    <w:rsid w:val="00A10330"/>
    <w:rsid w:val="00A12008"/>
    <w:rsid w:val="00A1307D"/>
    <w:rsid w:val="00A1318F"/>
    <w:rsid w:val="00A139D5"/>
    <w:rsid w:val="00A13A21"/>
    <w:rsid w:val="00A13B25"/>
    <w:rsid w:val="00A1425E"/>
    <w:rsid w:val="00A14D67"/>
    <w:rsid w:val="00A15183"/>
    <w:rsid w:val="00A1528A"/>
    <w:rsid w:val="00A171F6"/>
    <w:rsid w:val="00A1758D"/>
    <w:rsid w:val="00A1776C"/>
    <w:rsid w:val="00A17E80"/>
    <w:rsid w:val="00A20B2C"/>
    <w:rsid w:val="00A2189D"/>
    <w:rsid w:val="00A22652"/>
    <w:rsid w:val="00A22AF7"/>
    <w:rsid w:val="00A22E77"/>
    <w:rsid w:val="00A23381"/>
    <w:rsid w:val="00A233A7"/>
    <w:rsid w:val="00A233DD"/>
    <w:rsid w:val="00A23C75"/>
    <w:rsid w:val="00A247C5"/>
    <w:rsid w:val="00A2593D"/>
    <w:rsid w:val="00A25B03"/>
    <w:rsid w:val="00A25EEF"/>
    <w:rsid w:val="00A2650D"/>
    <w:rsid w:val="00A270C8"/>
    <w:rsid w:val="00A27111"/>
    <w:rsid w:val="00A27F5A"/>
    <w:rsid w:val="00A3136F"/>
    <w:rsid w:val="00A31B6E"/>
    <w:rsid w:val="00A31C3D"/>
    <w:rsid w:val="00A32313"/>
    <w:rsid w:val="00A3265A"/>
    <w:rsid w:val="00A32B14"/>
    <w:rsid w:val="00A32E35"/>
    <w:rsid w:val="00A3394F"/>
    <w:rsid w:val="00A33B20"/>
    <w:rsid w:val="00A35AF1"/>
    <w:rsid w:val="00A3644F"/>
    <w:rsid w:val="00A366CB"/>
    <w:rsid w:val="00A375D7"/>
    <w:rsid w:val="00A406EC"/>
    <w:rsid w:val="00A407C1"/>
    <w:rsid w:val="00A40907"/>
    <w:rsid w:val="00A4102D"/>
    <w:rsid w:val="00A416EE"/>
    <w:rsid w:val="00A41D27"/>
    <w:rsid w:val="00A41EF5"/>
    <w:rsid w:val="00A41F11"/>
    <w:rsid w:val="00A425B3"/>
    <w:rsid w:val="00A42F56"/>
    <w:rsid w:val="00A43ADC"/>
    <w:rsid w:val="00A43E0F"/>
    <w:rsid w:val="00A4403D"/>
    <w:rsid w:val="00A445F1"/>
    <w:rsid w:val="00A45658"/>
    <w:rsid w:val="00A46446"/>
    <w:rsid w:val="00A474B0"/>
    <w:rsid w:val="00A47A46"/>
    <w:rsid w:val="00A47E62"/>
    <w:rsid w:val="00A500E5"/>
    <w:rsid w:val="00A5100F"/>
    <w:rsid w:val="00A510F5"/>
    <w:rsid w:val="00A5166A"/>
    <w:rsid w:val="00A52D58"/>
    <w:rsid w:val="00A536D8"/>
    <w:rsid w:val="00A543D8"/>
    <w:rsid w:val="00A544B7"/>
    <w:rsid w:val="00A54C69"/>
    <w:rsid w:val="00A552A3"/>
    <w:rsid w:val="00A568CB"/>
    <w:rsid w:val="00A5716B"/>
    <w:rsid w:val="00A571EE"/>
    <w:rsid w:val="00A57579"/>
    <w:rsid w:val="00A57A18"/>
    <w:rsid w:val="00A57BD7"/>
    <w:rsid w:val="00A57E46"/>
    <w:rsid w:val="00A611D4"/>
    <w:rsid w:val="00A61C34"/>
    <w:rsid w:val="00A620CC"/>
    <w:rsid w:val="00A62785"/>
    <w:rsid w:val="00A62A38"/>
    <w:rsid w:val="00A63539"/>
    <w:rsid w:val="00A63C42"/>
    <w:rsid w:val="00A63C58"/>
    <w:rsid w:val="00A63F56"/>
    <w:rsid w:val="00A643C6"/>
    <w:rsid w:val="00A64DF6"/>
    <w:rsid w:val="00A65623"/>
    <w:rsid w:val="00A65A91"/>
    <w:rsid w:val="00A6638C"/>
    <w:rsid w:val="00A66ABA"/>
    <w:rsid w:val="00A66B6B"/>
    <w:rsid w:val="00A66BC0"/>
    <w:rsid w:val="00A675D2"/>
    <w:rsid w:val="00A67754"/>
    <w:rsid w:val="00A67F9C"/>
    <w:rsid w:val="00A70317"/>
    <w:rsid w:val="00A70370"/>
    <w:rsid w:val="00A70510"/>
    <w:rsid w:val="00A709E5"/>
    <w:rsid w:val="00A70B10"/>
    <w:rsid w:val="00A7143A"/>
    <w:rsid w:val="00A716D3"/>
    <w:rsid w:val="00A726A5"/>
    <w:rsid w:val="00A727F6"/>
    <w:rsid w:val="00A729E5"/>
    <w:rsid w:val="00A729FC"/>
    <w:rsid w:val="00A7370D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BF6"/>
    <w:rsid w:val="00A76DDA"/>
    <w:rsid w:val="00A77DF4"/>
    <w:rsid w:val="00A77E20"/>
    <w:rsid w:val="00A804B3"/>
    <w:rsid w:val="00A80883"/>
    <w:rsid w:val="00A80A6C"/>
    <w:rsid w:val="00A80C8D"/>
    <w:rsid w:val="00A812DE"/>
    <w:rsid w:val="00A82987"/>
    <w:rsid w:val="00A82DB3"/>
    <w:rsid w:val="00A831EC"/>
    <w:rsid w:val="00A83295"/>
    <w:rsid w:val="00A837F4"/>
    <w:rsid w:val="00A83F52"/>
    <w:rsid w:val="00A84670"/>
    <w:rsid w:val="00A84B92"/>
    <w:rsid w:val="00A862F6"/>
    <w:rsid w:val="00A8752F"/>
    <w:rsid w:val="00A87864"/>
    <w:rsid w:val="00A90030"/>
    <w:rsid w:val="00A90873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9C3"/>
    <w:rsid w:val="00A96A4B"/>
    <w:rsid w:val="00A96DAB"/>
    <w:rsid w:val="00A9766F"/>
    <w:rsid w:val="00A97C20"/>
    <w:rsid w:val="00AA02CB"/>
    <w:rsid w:val="00AA054F"/>
    <w:rsid w:val="00AA09E2"/>
    <w:rsid w:val="00AA1299"/>
    <w:rsid w:val="00AA13D4"/>
    <w:rsid w:val="00AA2815"/>
    <w:rsid w:val="00AA2E5A"/>
    <w:rsid w:val="00AA2FA1"/>
    <w:rsid w:val="00AA30E9"/>
    <w:rsid w:val="00AA336F"/>
    <w:rsid w:val="00AA3471"/>
    <w:rsid w:val="00AA3D99"/>
    <w:rsid w:val="00AA45C2"/>
    <w:rsid w:val="00AA4A5E"/>
    <w:rsid w:val="00AA6796"/>
    <w:rsid w:val="00AA6842"/>
    <w:rsid w:val="00AA7D10"/>
    <w:rsid w:val="00AA7D87"/>
    <w:rsid w:val="00AB0187"/>
    <w:rsid w:val="00AB01E9"/>
    <w:rsid w:val="00AB10B2"/>
    <w:rsid w:val="00AB1B9A"/>
    <w:rsid w:val="00AB1D59"/>
    <w:rsid w:val="00AB28A3"/>
    <w:rsid w:val="00AB29A8"/>
    <w:rsid w:val="00AB2C01"/>
    <w:rsid w:val="00AB31DF"/>
    <w:rsid w:val="00AB3791"/>
    <w:rsid w:val="00AB38F4"/>
    <w:rsid w:val="00AB4F65"/>
    <w:rsid w:val="00AB5139"/>
    <w:rsid w:val="00AB6460"/>
    <w:rsid w:val="00AB6507"/>
    <w:rsid w:val="00AB6833"/>
    <w:rsid w:val="00AB6A0A"/>
    <w:rsid w:val="00AB6BD1"/>
    <w:rsid w:val="00AB6C1B"/>
    <w:rsid w:val="00AB6D18"/>
    <w:rsid w:val="00AB72C1"/>
    <w:rsid w:val="00AB7F78"/>
    <w:rsid w:val="00AC057B"/>
    <w:rsid w:val="00AC0F6D"/>
    <w:rsid w:val="00AC0F80"/>
    <w:rsid w:val="00AC1571"/>
    <w:rsid w:val="00AC1CD2"/>
    <w:rsid w:val="00AC290A"/>
    <w:rsid w:val="00AC3218"/>
    <w:rsid w:val="00AC36FC"/>
    <w:rsid w:val="00AC39FB"/>
    <w:rsid w:val="00AC3EF2"/>
    <w:rsid w:val="00AC4B24"/>
    <w:rsid w:val="00AC57A8"/>
    <w:rsid w:val="00AC58A0"/>
    <w:rsid w:val="00AC5EB5"/>
    <w:rsid w:val="00AC6713"/>
    <w:rsid w:val="00AC7060"/>
    <w:rsid w:val="00AC7740"/>
    <w:rsid w:val="00AC7B43"/>
    <w:rsid w:val="00AD06F5"/>
    <w:rsid w:val="00AD0EB1"/>
    <w:rsid w:val="00AD16D8"/>
    <w:rsid w:val="00AD1C27"/>
    <w:rsid w:val="00AD2645"/>
    <w:rsid w:val="00AD2900"/>
    <w:rsid w:val="00AD2CA6"/>
    <w:rsid w:val="00AD3E36"/>
    <w:rsid w:val="00AD652F"/>
    <w:rsid w:val="00AE0ADA"/>
    <w:rsid w:val="00AE1653"/>
    <w:rsid w:val="00AE1731"/>
    <w:rsid w:val="00AE1AA3"/>
    <w:rsid w:val="00AE2245"/>
    <w:rsid w:val="00AE3AAA"/>
    <w:rsid w:val="00AE3E1D"/>
    <w:rsid w:val="00AE453B"/>
    <w:rsid w:val="00AE48D1"/>
    <w:rsid w:val="00AE5EE1"/>
    <w:rsid w:val="00AE6AE2"/>
    <w:rsid w:val="00AE7194"/>
    <w:rsid w:val="00AE7F98"/>
    <w:rsid w:val="00AF0535"/>
    <w:rsid w:val="00AF1697"/>
    <w:rsid w:val="00AF29CC"/>
    <w:rsid w:val="00AF3BBE"/>
    <w:rsid w:val="00AF47BF"/>
    <w:rsid w:val="00AF6206"/>
    <w:rsid w:val="00AF67A0"/>
    <w:rsid w:val="00AF6B88"/>
    <w:rsid w:val="00AF7D2A"/>
    <w:rsid w:val="00B02BA6"/>
    <w:rsid w:val="00B04108"/>
    <w:rsid w:val="00B04AF3"/>
    <w:rsid w:val="00B05361"/>
    <w:rsid w:val="00B054FB"/>
    <w:rsid w:val="00B0596B"/>
    <w:rsid w:val="00B07ABE"/>
    <w:rsid w:val="00B10CA6"/>
    <w:rsid w:val="00B10DAD"/>
    <w:rsid w:val="00B10FC2"/>
    <w:rsid w:val="00B12885"/>
    <w:rsid w:val="00B130D4"/>
    <w:rsid w:val="00B144ED"/>
    <w:rsid w:val="00B15519"/>
    <w:rsid w:val="00B1552F"/>
    <w:rsid w:val="00B15DDE"/>
    <w:rsid w:val="00B15E4B"/>
    <w:rsid w:val="00B161D7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2B7"/>
    <w:rsid w:val="00B23EB6"/>
    <w:rsid w:val="00B24775"/>
    <w:rsid w:val="00B247AA"/>
    <w:rsid w:val="00B24860"/>
    <w:rsid w:val="00B24C8A"/>
    <w:rsid w:val="00B2518F"/>
    <w:rsid w:val="00B2696F"/>
    <w:rsid w:val="00B26A18"/>
    <w:rsid w:val="00B2785D"/>
    <w:rsid w:val="00B27AE0"/>
    <w:rsid w:val="00B303C6"/>
    <w:rsid w:val="00B3105B"/>
    <w:rsid w:val="00B31F0B"/>
    <w:rsid w:val="00B320AA"/>
    <w:rsid w:val="00B32864"/>
    <w:rsid w:val="00B335B8"/>
    <w:rsid w:val="00B33BB3"/>
    <w:rsid w:val="00B34853"/>
    <w:rsid w:val="00B34E87"/>
    <w:rsid w:val="00B3534E"/>
    <w:rsid w:val="00B3612A"/>
    <w:rsid w:val="00B3642A"/>
    <w:rsid w:val="00B3689B"/>
    <w:rsid w:val="00B36BFC"/>
    <w:rsid w:val="00B36D23"/>
    <w:rsid w:val="00B37273"/>
    <w:rsid w:val="00B4081F"/>
    <w:rsid w:val="00B4197F"/>
    <w:rsid w:val="00B42AE2"/>
    <w:rsid w:val="00B43487"/>
    <w:rsid w:val="00B439BE"/>
    <w:rsid w:val="00B4484E"/>
    <w:rsid w:val="00B4542F"/>
    <w:rsid w:val="00B45448"/>
    <w:rsid w:val="00B45D1A"/>
    <w:rsid w:val="00B46742"/>
    <w:rsid w:val="00B4682E"/>
    <w:rsid w:val="00B46B58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490D"/>
    <w:rsid w:val="00B5581A"/>
    <w:rsid w:val="00B559E7"/>
    <w:rsid w:val="00B57724"/>
    <w:rsid w:val="00B60198"/>
    <w:rsid w:val="00B60269"/>
    <w:rsid w:val="00B615FD"/>
    <w:rsid w:val="00B624B5"/>
    <w:rsid w:val="00B62851"/>
    <w:rsid w:val="00B62AD3"/>
    <w:rsid w:val="00B63E54"/>
    <w:rsid w:val="00B643A4"/>
    <w:rsid w:val="00B64D5C"/>
    <w:rsid w:val="00B6519A"/>
    <w:rsid w:val="00B65B12"/>
    <w:rsid w:val="00B66121"/>
    <w:rsid w:val="00B66799"/>
    <w:rsid w:val="00B66EEC"/>
    <w:rsid w:val="00B67863"/>
    <w:rsid w:val="00B6795D"/>
    <w:rsid w:val="00B70039"/>
    <w:rsid w:val="00B7082D"/>
    <w:rsid w:val="00B70A5D"/>
    <w:rsid w:val="00B70A74"/>
    <w:rsid w:val="00B71480"/>
    <w:rsid w:val="00B71E3F"/>
    <w:rsid w:val="00B720D4"/>
    <w:rsid w:val="00B725A1"/>
    <w:rsid w:val="00B725A2"/>
    <w:rsid w:val="00B72D30"/>
    <w:rsid w:val="00B72F4F"/>
    <w:rsid w:val="00B747E8"/>
    <w:rsid w:val="00B74B18"/>
    <w:rsid w:val="00B75E1C"/>
    <w:rsid w:val="00B77909"/>
    <w:rsid w:val="00B7796E"/>
    <w:rsid w:val="00B77BE9"/>
    <w:rsid w:val="00B8083F"/>
    <w:rsid w:val="00B81205"/>
    <w:rsid w:val="00B8178C"/>
    <w:rsid w:val="00B8189B"/>
    <w:rsid w:val="00B819D1"/>
    <w:rsid w:val="00B81A13"/>
    <w:rsid w:val="00B822CF"/>
    <w:rsid w:val="00B82B5A"/>
    <w:rsid w:val="00B837C5"/>
    <w:rsid w:val="00B83B0F"/>
    <w:rsid w:val="00B83D8D"/>
    <w:rsid w:val="00B83F6C"/>
    <w:rsid w:val="00B842F4"/>
    <w:rsid w:val="00B8473F"/>
    <w:rsid w:val="00B84A00"/>
    <w:rsid w:val="00B84E16"/>
    <w:rsid w:val="00B85D9D"/>
    <w:rsid w:val="00B85E6A"/>
    <w:rsid w:val="00B86CBC"/>
    <w:rsid w:val="00B87102"/>
    <w:rsid w:val="00B87DA5"/>
    <w:rsid w:val="00B90C7B"/>
    <w:rsid w:val="00B90EC7"/>
    <w:rsid w:val="00B90FB6"/>
    <w:rsid w:val="00B91EC8"/>
    <w:rsid w:val="00B923A9"/>
    <w:rsid w:val="00B93274"/>
    <w:rsid w:val="00B93406"/>
    <w:rsid w:val="00B93F42"/>
    <w:rsid w:val="00B94AB9"/>
    <w:rsid w:val="00B9522F"/>
    <w:rsid w:val="00B953CC"/>
    <w:rsid w:val="00B96193"/>
    <w:rsid w:val="00B96E29"/>
    <w:rsid w:val="00BA00A3"/>
    <w:rsid w:val="00BA08F4"/>
    <w:rsid w:val="00BA0E52"/>
    <w:rsid w:val="00BA1114"/>
    <w:rsid w:val="00BA11AD"/>
    <w:rsid w:val="00BA11E7"/>
    <w:rsid w:val="00BA1BB2"/>
    <w:rsid w:val="00BA1E26"/>
    <w:rsid w:val="00BA1FC6"/>
    <w:rsid w:val="00BA2888"/>
    <w:rsid w:val="00BA3A74"/>
    <w:rsid w:val="00BA3F9B"/>
    <w:rsid w:val="00BA442B"/>
    <w:rsid w:val="00BA5372"/>
    <w:rsid w:val="00BA5C67"/>
    <w:rsid w:val="00BA5F9F"/>
    <w:rsid w:val="00BA63FA"/>
    <w:rsid w:val="00BA756D"/>
    <w:rsid w:val="00BA7CDD"/>
    <w:rsid w:val="00BB0BF6"/>
    <w:rsid w:val="00BB0C73"/>
    <w:rsid w:val="00BB1066"/>
    <w:rsid w:val="00BB1552"/>
    <w:rsid w:val="00BB173A"/>
    <w:rsid w:val="00BB1A5F"/>
    <w:rsid w:val="00BB1B0E"/>
    <w:rsid w:val="00BB1F2A"/>
    <w:rsid w:val="00BB286A"/>
    <w:rsid w:val="00BB2DD0"/>
    <w:rsid w:val="00BB3B93"/>
    <w:rsid w:val="00BB3F2B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0EDC"/>
    <w:rsid w:val="00BC11B1"/>
    <w:rsid w:val="00BC1BE8"/>
    <w:rsid w:val="00BC23F1"/>
    <w:rsid w:val="00BC258B"/>
    <w:rsid w:val="00BC25D5"/>
    <w:rsid w:val="00BC2607"/>
    <w:rsid w:val="00BC2DE3"/>
    <w:rsid w:val="00BC3AFB"/>
    <w:rsid w:val="00BC3D44"/>
    <w:rsid w:val="00BC40F1"/>
    <w:rsid w:val="00BC453A"/>
    <w:rsid w:val="00BC45EB"/>
    <w:rsid w:val="00BC47B9"/>
    <w:rsid w:val="00BC543E"/>
    <w:rsid w:val="00BC588E"/>
    <w:rsid w:val="00BC6D05"/>
    <w:rsid w:val="00BC7293"/>
    <w:rsid w:val="00BC7778"/>
    <w:rsid w:val="00BD035E"/>
    <w:rsid w:val="00BD03AC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425"/>
    <w:rsid w:val="00BE06BD"/>
    <w:rsid w:val="00BE0BF6"/>
    <w:rsid w:val="00BE0C0A"/>
    <w:rsid w:val="00BE1717"/>
    <w:rsid w:val="00BE2593"/>
    <w:rsid w:val="00BE2D25"/>
    <w:rsid w:val="00BE3176"/>
    <w:rsid w:val="00BE5613"/>
    <w:rsid w:val="00BE57DB"/>
    <w:rsid w:val="00BE5E73"/>
    <w:rsid w:val="00BE5F66"/>
    <w:rsid w:val="00BE630C"/>
    <w:rsid w:val="00BE7177"/>
    <w:rsid w:val="00BE7ABF"/>
    <w:rsid w:val="00BE7CA3"/>
    <w:rsid w:val="00BF03A7"/>
    <w:rsid w:val="00BF07CC"/>
    <w:rsid w:val="00BF0975"/>
    <w:rsid w:val="00BF0A2F"/>
    <w:rsid w:val="00BF1C6D"/>
    <w:rsid w:val="00BF1D40"/>
    <w:rsid w:val="00BF3056"/>
    <w:rsid w:val="00BF3A68"/>
    <w:rsid w:val="00BF3A85"/>
    <w:rsid w:val="00BF3BED"/>
    <w:rsid w:val="00BF42BF"/>
    <w:rsid w:val="00BF4FA6"/>
    <w:rsid w:val="00BF598E"/>
    <w:rsid w:val="00BF6353"/>
    <w:rsid w:val="00BF77C4"/>
    <w:rsid w:val="00C00D54"/>
    <w:rsid w:val="00C01022"/>
    <w:rsid w:val="00C0212A"/>
    <w:rsid w:val="00C02197"/>
    <w:rsid w:val="00C02755"/>
    <w:rsid w:val="00C0304E"/>
    <w:rsid w:val="00C03E70"/>
    <w:rsid w:val="00C04543"/>
    <w:rsid w:val="00C04EA3"/>
    <w:rsid w:val="00C054ED"/>
    <w:rsid w:val="00C05908"/>
    <w:rsid w:val="00C05EB3"/>
    <w:rsid w:val="00C06F6E"/>
    <w:rsid w:val="00C07A15"/>
    <w:rsid w:val="00C07A5D"/>
    <w:rsid w:val="00C07F45"/>
    <w:rsid w:val="00C10021"/>
    <w:rsid w:val="00C107D4"/>
    <w:rsid w:val="00C10DF7"/>
    <w:rsid w:val="00C11114"/>
    <w:rsid w:val="00C11AB5"/>
    <w:rsid w:val="00C11C81"/>
    <w:rsid w:val="00C1267C"/>
    <w:rsid w:val="00C1332A"/>
    <w:rsid w:val="00C13343"/>
    <w:rsid w:val="00C1337E"/>
    <w:rsid w:val="00C134FD"/>
    <w:rsid w:val="00C13668"/>
    <w:rsid w:val="00C14574"/>
    <w:rsid w:val="00C15246"/>
    <w:rsid w:val="00C152BC"/>
    <w:rsid w:val="00C16071"/>
    <w:rsid w:val="00C16183"/>
    <w:rsid w:val="00C163B3"/>
    <w:rsid w:val="00C16756"/>
    <w:rsid w:val="00C1699B"/>
    <w:rsid w:val="00C17879"/>
    <w:rsid w:val="00C21A07"/>
    <w:rsid w:val="00C221A7"/>
    <w:rsid w:val="00C22273"/>
    <w:rsid w:val="00C22709"/>
    <w:rsid w:val="00C2273B"/>
    <w:rsid w:val="00C23165"/>
    <w:rsid w:val="00C23652"/>
    <w:rsid w:val="00C24532"/>
    <w:rsid w:val="00C24557"/>
    <w:rsid w:val="00C24FF9"/>
    <w:rsid w:val="00C265C0"/>
    <w:rsid w:val="00C266E1"/>
    <w:rsid w:val="00C2792D"/>
    <w:rsid w:val="00C27D48"/>
    <w:rsid w:val="00C27FFC"/>
    <w:rsid w:val="00C3002E"/>
    <w:rsid w:val="00C31959"/>
    <w:rsid w:val="00C31C15"/>
    <w:rsid w:val="00C31FA9"/>
    <w:rsid w:val="00C3203F"/>
    <w:rsid w:val="00C321BC"/>
    <w:rsid w:val="00C32F41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6D10"/>
    <w:rsid w:val="00C47000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DA7"/>
    <w:rsid w:val="00C53F63"/>
    <w:rsid w:val="00C54658"/>
    <w:rsid w:val="00C54859"/>
    <w:rsid w:val="00C55087"/>
    <w:rsid w:val="00C56D0D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0908"/>
    <w:rsid w:val="00C70F23"/>
    <w:rsid w:val="00C721DC"/>
    <w:rsid w:val="00C72859"/>
    <w:rsid w:val="00C728AD"/>
    <w:rsid w:val="00C72A09"/>
    <w:rsid w:val="00C730C6"/>
    <w:rsid w:val="00C7400F"/>
    <w:rsid w:val="00C74054"/>
    <w:rsid w:val="00C7435E"/>
    <w:rsid w:val="00C74441"/>
    <w:rsid w:val="00C748EC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0D40"/>
    <w:rsid w:val="00C818B0"/>
    <w:rsid w:val="00C824BE"/>
    <w:rsid w:val="00C82A7E"/>
    <w:rsid w:val="00C82F04"/>
    <w:rsid w:val="00C8377A"/>
    <w:rsid w:val="00C840FC"/>
    <w:rsid w:val="00C85099"/>
    <w:rsid w:val="00C857B6"/>
    <w:rsid w:val="00C85F70"/>
    <w:rsid w:val="00C862AA"/>
    <w:rsid w:val="00C869D6"/>
    <w:rsid w:val="00C879F2"/>
    <w:rsid w:val="00C87BA7"/>
    <w:rsid w:val="00C90513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32"/>
    <w:rsid w:val="00CA0172"/>
    <w:rsid w:val="00CA0743"/>
    <w:rsid w:val="00CA18A6"/>
    <w:rsid w:val="00CA2BDE"/>
    <w:rsid w:val="00CA5A58"/>
    <w:rsid w:val="00CA6384"/>
    <w:rsid w:val="00CA7137"/>
    <w:rsid w:val="00CA73D3"/>
    <w:rsid w:val="00CA74D9"/>
    <w:rsid w:val="00CB0351"/>
    <w:rsid w:val="00CB04A0"/>
    <w:rsid w:val="00CB0D93"/>
    <w:rsid w:val="00CB0E75"/>
    <w:rsid w:val="00CB12C5"/>
    <w:rsid w:val="00CB153B"/>
    <w:rsid w:val="00CB1762"/>
    <w:rsid w:val="00CB24EC"/>
    <w:rsid w:val="00CB27CE"/>
    <w:rsid w:val="00CB36B9"/>
    <w:rsid w:val="00CB3846"/>
    <w:rsid w:val="00CB3849"/>
    <w:rsid w:val="00CB3930"/>
    <w:rsid w:val="00CB3D90"/>
    <w:rsid w:val="00CB40A0"/>
    <w:rsid w:val="00CB4534"/>
    <w:rsid w:val="00CB4D3B"/>
    <w:rsid w:val="00CB4E77"/>
    <w:rsid w:val="00CB4F6B"/>
    <w:rsid w:val="00CB586B"/>
    <w:rsid w:val="00CB5A83"/>
    <w:rsid w:val="00CB6CFD"/>
    <w:rsid w:val="00CB70CC"/>
    <w:rsid w:val="00CB74DE"/>
    <w:rsid w:val="00CC168B"/>
    <w:rsid w:val="00CC1A08"/>
    <w:rsid w:val="00CC2414"/>
    <w:rsid w:val="00CC2B3F"/>
    <w:rsid w:val="00CC323D"/>
    <w:rsid w:val="00CC32B8"/>
    <w:rsid w:val="00CC3DE9"/>
    <w:rsid w:val="00CC4218"/>
    <w:rsid w:val="00CC4544"/>
    <w:rsid w:val="00CC45AF"/>
    <w:rsid w:val="00CC599F"/>
    <w:rsid w:val="00CC5BCC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3F90"/>
    <w:rsid w:val="00CD4237"/>
    <w:rsid w:val="00CD4EFF"/>
    <w:rsid w:val="00CD6F47"/>
    <w:rsid w:val="00CD7709"/>
    <w:rsid w:val="00CE025B"/>
    <w:rsid w:val="00CE0512"/>
    <w:rsid w:val="00CE0869"/>
    <w:rsid w:val="00CE0D61"/>
    <w:rsid w:val="00CE2980"/>
    <w:rsid w:val="00CE2B93"/>
    <w:rsid w:val="00CE3EE8"/>
    <w:rsid w:val="00CE4011"/>
    <w:rsid w:val="00CE4274"/>
    <w:rsid w:val="00CE45B2"/>
    <w:rsid w:val="00CE45F2"/>
    <w:rsid w:val="00CE4E1E"/>
    <w:rsid w:val="00CE4EA1"/>
    <w:rsid w:val="00CE50C8"/>
    <w:rsid w:val="00CE58E3"/>
    <w:rsid w:val="00CE6285"/>
    <w:rsid w:val="00CF0440"/>
    <w:rsid w:val="00CF0C01"/>
    <w:rsid w:val="00CF1B17"/>
    <w:rsid w:val="00CF22A7"/>
    <w:rsid w:val="00CF2826"/>
    <w:rsid w:val="00CF3FC4"/>
    <w:rsid w:val="00CF5A4B"/>
    <w:rsid w:val="00CF72EA"/>
    <w:rsid w:val="00D01287"/>
    <w:rsid w:val="00D01635"/>
    <w:rsid w:val="00D01C2E"/>
    <w:rsid w:val="00D01ED9"/>
    <w:rsid w:val="00D02937"/>
    <w:rsid w:val="00D02A87"/>
    <w:rsid w:val="00D039F5"/>
    <w:rsid w:val="00D04E99"/>
    <w:rsid w:val="00D0508F"/>
    <w:rsid w:val="00D057CB"/>
    <w:rsid w:val="00D06613"/>
    <w:rsid w:val="00D067D3"/>
    <w:rsid w:val="00D06926"/>
    <w:rsid w:val="00D06C8B"/>
    <w:rsid w:val="00D07936"/>
    <w:rsid w:val="00D102B9"/>
    <w:rsid w:val="00D10E8D"/>
    <w:rsid w:val="00D1132A"/>
    <w:rsid w:val="00D120B3"/>
    <w:rsid w:val="00D121D6"/>
    <w:rsid w:val="00D12411"/>
    <w:rsid w:val="00D12EB5"/>
    <w:rsid w:val="00D12FA8"/>
    <w:rsid w:val="00D136F2"/>
    <w:rsid w:val="00D138CA"/>
    <w:rsid w:val="00D13E1D"/>
    <w:rsid w:val="00D13E98"/>
    <w:rsid w:val="00D140C7"/>
    <w:rsid w:val="00D140F8"/>
    <w:rsid w:val="00D1553A"/>
    <w:rsid w:val="00D1768B"/>
    <w:rsid w:val="00D21192"/>
    <w:rsid w:val="00D216CE"/>
    <w:rsid w:val="00D2241D"/>
    <w:rsid w:val="00D227DD"/>
    <w:rsid w:val="00D2320A"/>
    <w:rsid w:val="00D23FC5"/>
    <w:rsid w:val="00D24019"/>
    <w:rsid w:val="00D241A2"/>
    <w:rsid w:val="00D242C0"/>
    <w:rsid w:val="00D24B3F"/>
    <w:rsid w:val="00D250BB"/>
    <w:rsid w:val="00D257AB"/>
    <w:rsid w:val="00D25C4C"/>
    <w:rsid w:val="00D25F1A"/>
    <w:rsid w:val="00D2622F"/>
    <w:rsid w:val="00D26FFD"/>
    <w:rsid w:val="00D27932"/>
    <w:rsid w:val="00D30C3E"/>
    <w:rsid w:val="00D30E14"/>
    <w:rsid w:val="00D31A3B"/>
    <w:rsid w:val="00D31B20"/>
    <w:rsid w:val="00D31BE0"/>
    <w:rsid w:val="00D32344"/>
    <w:rsid w:val="00D32830"/>
    <w:rsid w:val="00D33785"/>
    <w:rsid w:val="00D34792"/>
    <w:rsid w:val="00D34E1A"/>
    <w:rsid w:val="00D34F4C"/>
    <w:rsid w:val="00D35ADD"/>
    <w:rsid w:val="00D35CE7"/>
    <w:rsid w:val="00D36312"/>
    <w:rsid w:val="00D40221"/>
    <w:rsid w:val="00D40464"/>
    <w:rsid w:val="00D40543"/>
    <w:rsid w:val="00D406D4"/>
    <w:rsid w:val="00D40773"/>
    <w:rsid w:val="00D40C13"/>
    <w:rsid w:val="00D4170B"/>
    <w:rsid w:val="00D41881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81D"/>
    <w:rsid w:val="00D43D9B"/>
    <w:rsid w:val="00D444B5"/>
    <w:rsid w:val="00D4648C"/>
    <w:rsid w:val="00D4667B"/>
    <w:rsid w:val="00D46CD0"/>
    <w:rsid w:val="00D46F0D"/>
    <w:rsid w:val="00D46F77"/>
    <w:rsid w:val="00D47064"/>
    <w:rsid w:val="00D47CBA"/>
    <w:rsid w:val="00D47D5F"/>
    <w:rsid w:val="00D50F93"/>
    <w:rsid w:val="00D51959"/>
    <w:rsid w:val="00D522D1"/>
    <w:rsid w:val="00D52427"/>
    <w:rsid w:val="00D524A8"/>
    <w:rsid w:val="00D52F91"/>
    <w:rsid w:val="00D532F9"/>
    <w:rsid w:val="00D5426A"/>
    <w:rsid w:val="00D54D8A"/>
    <w:rsid w:val="00D54DCD"/>
    <w:rsid w:val="00D55BCC"/>
    <w:rsid w:val="00D55E0F"/>
    <w:rsid w:val="00D5672C"/>
    <w:rsid w:val="00D56CB9"/>
    <w:rsid w:val="00D56D71"/>
    <w:rsid w:val="00D56F05"/>
    <w:rsid w:val="00D60347"/>
    <w:rsid w:val="00D603D2"/>
    <w:rsid w:val="00D625B9"/>
    <w:rsid w:val="00D6365E"/>
    <w:rsid w:val="00D63A86"/>
    <w:rsid w:val="00D63E68"/>
    <w:rsid w:val="00D640CF"/>
    <w:rsid w:val="00D642CE"/>
    <w:rsid w:val="00D6453B"/>
    <w:rsid w:val="00D648D1"/>
    <w:rsid w:val="00D64C10"/>
    <w:rsid w:val="00D65BF9"/>
    <w:rsid w:val="00D65F1B"/>
    <w:rsid w:val="00D66864"/>
    <w:rsid w:val="00D678DC"/>
    <w:rsid w:val="00D67FAF"/>
    <w:rsid w:val="00D7012A"/>
    <w:rsid w:val="00D70C87"/>
    <w:rsid w:val="00D71701"/>
    <w:rsid w:val="00D71E8D"/>
    <w:rsid w:val="00D720E7"/>
    <w:rsid w:val="00D72384"/>
    <w:rsid w:val="00D726CF"/>
    <w:rsid w:val="00D73DD0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2F82"/>
    <w:rsid w:val="00D837B6"/>
    <w:rsid w:val="00D83897"/>
    <w:rsid w:val="00D83A45"/>
    <w:rsid w:val="00D845BF"/>
    <w:rsid w:val="00D847A1"/>
    <w:rsid w:val="00D8494B"/>
    <w:rsid w:val="00D8619B"/>
    <w:rsid w:val="00D86C3B"/>
    <w:rsid w:val="00D8733B"/>
    <w:rsid w:val="00D87527"/>
    <w:rsid w:val="00D877C2"/>
    <w:rsid w:val="00D8783A"/>
    <w:rsid w:val="00D905EF"/>
    <w:rsid w:val="00D90659"/>
    <w:rsid w:val="00D90AD1"/>
    <w:rsid w:val="00D90DD2"/>
    <w:rsid w:val="00D92449"/>
    <w:rsid w:val="00D9299D"/>
    <w:rsid w:val="00D92DF4"/>
    <w:rsid w:val="00D94970"/>
    <w:rsid w:val="00D94A39"/>
    <w:rsid w:val="00D950F4"/>
    <w:rsid w:val="00D95983"/>
    <w:rsid w:val="00D95B52"/>
    <w:rsid w:val="00D95D6E"/>
    <w:rsid w:val="00D95E6B"/>
    <w:rsid w:val="00D96383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34B4"/>
    <w:rsid w:val="00DA4B48"/>
    <w:rsid w:val="00DA4F5D"/>
    <w:rsid w:val="00DA5AA6"/>
    <w:rsid w:val="00DA5B7D"/>
    <w:rsid w:val="00DA6155"/>
    <w:rsid w:val="00DA65FA"/>
    <w:rsid w:val="00DA6C86"/>
    <w:rsid w:val="00DA7A4F"/>
    <w:rsid w:val="00DB0290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44B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580"/>
    <w:rsid w:val="00DD185B"/>
    <w:rsid w:val="00DD246F"/>
    <w:rsid w:val="00DD248F"/>
    <w:rsid w:val="00DD291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276F"/>
    <w:rsid w:val="00DE41F8"/>
    <w:rsid w:val="00DE4283"/>
    <w:rsid w:val="00DE43F9"/>
    <w:rsid w:val="00DE4F72"/>
    <w:rsid w:val="00DE5726"/>
    <w:rsid w:val="00DE6183"/>
    <w:rsid w:val="00DE68BC"/>
    <w:rsid w:val="00DE753B"/>
    <w:rsid w:val="00DF0D15"/>
    <w:rsid w:val="00DF17D7"/>
    <w:rsid w:val="00DF1857"/>
    <w:rsid w:val="00DF1B9E"/>
    <w:rsid w:val="00DF1ED8"/>
    <w:rsid w:val="00DF231B"/>
    <w:rsid w:val="00DF2594"/>
    <w:rsid w:val="00DF2645"/>
    <w:rsid w:val="00DF2A3F"/>
    <w:rsid w:val="00DF399A"/>
    <w:rsid w:val="00DF3CF5"/>
    <w:rsid w:val="00DF3ED0"/>
    <w:rsid w:val="00DF42A1"/>
    <w:rsid w:val="00DF4DEA"/>
    <w:rsid w:val="00DF4F04"/>
    <w:rsid w:val="00DF51E9"/>
    <w:rsid w:val="00DF55DD"/>
    <w:rsid w:val="00DF5FAA"/>
    <w:rsid w:val="00DF61F8"/>
    <w:rsid w:val="00DF65E9"/>
    <w:rsid w:val="00E005D5"/>
    <w:rsid w:val="00E0063B"/>
    <w:rsid w:val="00E007ED"/>
    <w:rsid w:val="00E00E36"/>
    <w:rsid w:val="00E013CE"/>
    <w:rsid w:val="00E02D1B"/>
    <w:rsid w:val="00E030E5"/>
    <w:rsid w:val="00E032AF"/>
    <w:rsid w:val="00E035E7"/>
    <w:rsid w:val="00E0375B"/>
    <w:rsid w:val="00E03F8C"/>
    <w:rsid w:val="00E04DD4"/>
    <w:rsid w:val="00E050F4"/>
    <w:rsid w:val="00E05292"/>
    <w:rsid w:val="00E05400"/>
    <w:rsid w:val="00E054F2"/>
    <w:rsid w:val="00E05FC0"/>
    <w:rsid w:val="00E060C1"/>
    <w:rsid w:val="00E07085"/>
    <w:rsid w:val="00E11A6F"/>
    <w:rsid w:val="00E11ECB"/>
    <w:rsid w:val="00E1252E"/>
    <w:rsid w:val="00E1255C"/>
    <w:rsid w:val="00E1353D"/>
    <w:rsid w:val="00E138DF"/>
    <w:rsid w:val="00E13C7D"/>
    <w:rsid w:val="00E1406D"/>
    <w:rsid w:val="00E14F19"/>
    <w:rsid w:val="00E164D4"/>
    <w:rsid w:val="00E1785D"/>
    <w:rsid w:val="00E17CF8"/>
    <w:rsid w:val="00E17F56"/>
    <w:rsid w:val="00E20515"/>
    <w:rsid w:val="00E20AC4"/>
    <w:rsid w:val="00E21364"/>
    <w:rsid w:val="00E21DD9"/>
    <w:rsid w:val="00E2295E"/>
    <w:rsid w:val="00E22F52"/>
    <w:rsid w:val="00E24603"/>
    <w:rsid w:val="00E24C02"/>
    <w:rsid w:val="00E25924"/>
    <w:rsid w:val="00E2601A"/>
    <w:rsid w:val="00E268B0"/>
    <w:rsid w:val="00E26C83"/>
    <w:rsid w:val="00E26CC4"/>
    <w:rsid w:val="00E3082C"/>
    <w:rsid w:val="00E30F20"/>
    <w:rsid w:val="00E312C9"/>
    <w:rsid w:val="00E316D2"/>
    <w:rsid w:val="00E31782"/>
    <w:rsid w:val="00E317B2"/>
    <w:rsid w:val="00E31984"/>
    <w:rsid w:val="00E31A90"/>
    <w:rsid w:val="00E32729"/>
    <w:rsid w:val="00E327E7"/>
    <w:rsid w:val="00E328FA"/>
    <w:rsid w:val="00E33098"/>
    <w:rsid w:val="00E330BC"/>
    <w:rsid w:val="00E344E8"/>
    <w:rsid w:val="00E34AFF"/>
    <w:rsid w:val="00E3521F"/>
    <w:rsid w:val="00E35735"/>
    <w:rsid w:val="00E359F9"/>
    <w:rsid w:val="00E35BA6"/>
    <w:rsid w:val="00E36531"/>
    <w:rsid w:val="00E36F02"/>
    <w:rsid w:val="00E374EC"/>
    <w:rsid w:val="00E376E0"/>
    <w:rsid w:val="00E37DA9"/>
    <w:rsid w:val="00E37E30"/>
    <w:rsid w:val="00E40ED5"/>
    <w:rsid w:val="00E416BC"/>
    <w:rsid w:val="00E42412"/>
    <w:rsid w:val="00E42FC7"/>
    <w:rsid w:val="00E430F0"/>
    <w:rsid w:val="00E43266"/>
    <w:rsid w:val="00E43A9A"/>
    <w:rsid w:val="00E43B48"/>
    <w:rsid w:val="00E43C93"/>
    <w:rsid w:val="00E44D29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0BBE"/>
    <w:rsid w:val="00E51FC3"/>
    <w:rsid w:val="00E52569"/>
    <w:rsid w:val="00E52C3F"/>
    <w:rsid w:val="00E52EDA"/>
    <w:rsid w:val="00E52F5F"/>
    <w:rsid w:val="00E534B2"/>
    <w:rsid w:val="00E557C9"/>
    <w:rsid w:val="00E563C1"/>
    <w:rsid w:val="00E57877"/>
    <w:rsid w:val="00E57A4E"/>
    <w:rsid w:val="00E601D2"/>
    <w:rsid w:val="00E619C2"/>
    <w:rsid w:val="00E61A21"/>
    <w:rsid w:val="00E61C64"/>
    <w:rsid w:val="00E62E5F"/>
    <w:rsid w:val="00E63256"/>
    <w:rsid w:val="00E6340A"/>
    <w:rsid w:val="00E63E8D"/>
    <w:rsid w:val="00E648C5"/>
    <w:rsid w:val="00E6491F"/>
    <w:rsid w:val="00E65550"/>
    <w:rsid w:val="00E6558C"/>
    <w:rsid w:val="00E65B82"/>
    <w:rsid w:val="00E65F21"/>
    <w:rsid w:val="00E65FB4"/>
    <w:rsid w:val="00E67644"/>
    <w:rsid w:val="00E70A1E"/>
    <w:rsid w:val="00E70ED5"/>
    <w:rsid w:val="00E7158A"/>
    <w:rsid w:val="00E717C9"/>
    <w:rsid w:val="00E72E3F"/>
    <w:rsid w:val="00E746BE"/>
    <w:rsid w:val="00E74EE4"/>
    <w:rsid w:val="00E7523C"/>
    <w:rsid w:val="00E767FD"/>
    <w:rsid w:val="00E77249"/>
    <w:rsid w:val="00E77F61"/>
    <w:rsid w:val="00E77FE6"/>
    <w:rsid w:val="00E804A3"/>
    <w:rsid w:val="00E809C1"/>
    <w:rsid w:val="00E80B40"/>
    <w:rsid w:val="00E814D1"/>
    <w:rsid w:val="00E826FE"/>
    <w:rsid w:val="00E8295B"/>
    <w:rsid w:val="00E83B1D"/>
    <w:rsid w:val="00E83FE8"/>
    <w:rsid w:val="00E845FB"/>
    <w:rsid w:val="00E848B5"/>
    <w:rsid w:val="00E84CD5"/>
    <w:rsid w:val="00E85AD9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5801"/>
    <w:rsid w:val="00E9602F"/>
    <w:rsid w:val="00E9605C"/>
    <w:rsid w:val="00E9679B"/>
    <w:rsid w:val="00E96835"/>
    <w:rsid w:val="00E96AFF"/>
    <w:rsid w:val="00E9708D"/>
    <w:rsid w:val="00EA07FD"/>
    <w:rsid w:val="00EA0827"/>
    <w:rsid w:val="00EA1196"/>
    <w:rsid w:val="00EA13F9"/>
    <w:rsid w:val="00EA2034"/>
    <w:rsid w:val="00EA25CE"/>
    <w:rsid w:val="00EA28BD"/>
    <w:rsid w:val="00EA2DAF"/>
    <w:rsid w:val="00EA3054"/>
    <w:rsid w:val="00EA33E5"/>
    <w:rsid w:val="00EA34A7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55C"/>
    <w:rsid w:val="00EB67B6"/>
    <w:rsid w:val="00EB6E3B"/>
    <w:rsid w:val="00EB7B7D"/>
    <w:rsid w:val="00EB7E19"/>
    <w:rsid w:val="00EB7F5D"/>
    <w:rsid w:val="00EC0968"/>
    <w:rsid w:val="00EC0D85"/>
    <w:rsid w:val="00EC247E"/>
    <w:rsid w:val="00EC27CE"/>
    <w:rsid w:val="00EC294D"/>
    <w:rsid w:val="00EC2DD6"/>
    <w:rsid w:val="00EC3233"/>
    <w:rsid w:val="00EC3776"/>
    <w:rsid w:val="00EC395E"/>
    <w:rsid w:val="00EC3C2D"/>
    <w:rsid w:val="00EC4362"/>
    <w:rsid w:val="00EC51E2"/>
    <w:rsid w:val="00EC5D2C"/>
    <w:rsid w:val="00EC6A53"/>
    <w:rsid w:val="00EC708B"/>
    <w:rsid w:val="00EC7540"/>
    <w:rsid w:val="00EC7630"/>
    <w:rsid w:val="00EC7CF7"/>
    <w:rsid w:val="00EC7F00"/>
    <w:rsid w:val="00ED0030"/>
    <w:rsid w:val="00ED0428"/>
    <w:rsid w:val="00ED0CDB"/>
    <w:rsid w:val="00ED0E9B"/>
    <w:rsid w:val="00ED13B5"/>
    <w:rsid w:val="00ED1DAE"/>
    <w:rsid w:val="00ED2313"/>
    <w:rsid w:val="00ED26C2"/>
    <w:rsid w:val="00ED3861"/>
    <w:rsid w:val="00ED3992"/>
    <w:rsid w:val="00ED3CDC"/>
    <w:rsid w:val="00ED4873"/>
    <w:rsid w:val="00ED4D96"/>
    <w:rsid w:val="00ED6063"/>
    <w:rsid w:val="00ED6B7A"/>
    <w:rsid w:val="00ED7470"/>
    <w:rsid w:val="00ED7A80"/>
    <w:rsid w:val="00ED7CBD"/>
    <w:rsid w:val="00ED7E65"/>
    <w:rsid w:val="00EE0485"/>
    <w:rsid w:val="00EE11A5"/>
    <w:rsid w:val="00EE27AB"/>
    <w:rsid w:val="00EE29CA"/>
    <w:rsid w:val="00EE2E1F"/>
    <w:rsid w:val="00EE5DC3"/>
    <w:rsid w:val="00EE646D"/>
    <w:rsid w:val="00EE6476"/>
    <w:rsid w:val="00EE6938"/>
    <w:rsid w:val="00EE6A05"/>
    <w:rsid w:val="00EE6EA8"/>
    <w:rsid w:val="00EF03E8"/>
    <w:rsid w:val="00EF113A"/>
    <w:rsid w:val="00EF1ABA"/>
    <w:rsid w:val="00EF2E3C"/>
    <w:rsid w:val="00EF3262"/>
    <w:rsid w:val="00EF3864"/>
    <w:rsid w:val="00EF3949"/>
    <w:rsid w:val="00EF40D9"/>
    <w:rsid w:val="00EF43C1"/>
    <w:rsid w:val="00EF4A5E"/>
    <w:rsid w:val="00EF4DF7"/>
    <w:rsid w:val="00EF52B1"/>
    <w:rsid w:val="00EF56DE"/>
    <w:rsid w:val="00EF5F3A"/>
    <w:rsid w:val="00EF7A14"/>
    <w:rsid w:val="00F00556"/>
    <w:rsid w:val="00F0057F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AB7"/>
    <w:rsid w:val="00F10B46"/>
    <w:rsid w:val="00F11B99"/>
    <w:rsid w:val="00F12B07"/>
    <w:rsid w:val="00F12C51"/>
    <w:rsid w:val="00F14300"/>
    <w:rsid w:val="00F14681"/>
    <w:rsid w:val="00F14E1B"/>
    <w:rsid w:val="00F14E29"/>
    <w:rsid w:val="00F152B0"/>
    <w:rsid w:val="00F15702"/>
    <w:rsid w:val="00F159FE"/>
    <w:rsid w:val="00F16687"/>
    <w:rsid w:val="00F17B58"/>
    <w:rsid w:val="00F20875"/>
    <w:rsid w:val="00F20B08"/>
    <w:rsid w:val="00F213AE"/>
    <w:rsid w:val="00F21778"/>
    <w:rsid w:val="00F234C3"/>
    <w:rsid w:val="00F23F0C"/>
    <w:rsid w:val="00F24547"/>
    <w:rsid w:val="00F24781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01E"/>
    <w:rsid w:val="00F3534B"/>
    <w:rsid w:val="00F3544A"/>
    <w:rsid w:val="00F362EC"/>
    <w:rsid w:val="00F365AE"/>
    <w:rsid w:val="00F368B5"/>
    <w:rsid w:val="00F40B20"/>
    <w:rsid w:val="00F40D28"/>
    <w:rsid w:val="00F40E18"/>
    <w:rsid w:val="00F40FFF"/>
    <w:rsid w:val="00F4154A"/>
    <w:rsid w:val="00F419D7"/>
    <w:rsid w:val="00F41A9E"/>
    <w:rsid w:val="00F420BA"/>
    <w:rsid w:val="00F420FD"/>
    <w:rsid w:val="00F43A7F"/>
    <w:rsid w:val="00F44527"/>
    <w:rsid w:val="00F446FA"/>
    <w:rsid w:val="00F44716"/>
    <w:rsid w:val="00F45509"/>
    <w:rsid w:val="00F46103"/>
    <w:rsid w:val="00F46445"/>
    <w:rsid w:val="00F466B9"/>
    <w:rsid w:val="00F471F9"/>
    <w:rsid w:val="00F47508"/>
    <w:rsid w:val="00F47B19"/>
    <w:rsid w:val="00F502D1"/>
    <w:rsid w:val="00F512A6"/>
    <w:rsid w:val="00F517CF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AB7"/>
    <w:rsid w:val="00F55EF2"/>
    <w:rsid w:val="00F56328"/>
    <w:rsid w:val="00F5690C"/>
    <w:rsid w:val="00F56F86"/>
    <w:rsid w:val="00F57490"/>
    <w:rsid w:val="00F60F64"/>
    <w:rsid w:val="00F61080"/>
    <w:rsid w:val="00F61351"/>
    <w:rsid w:val="00F61856"/>
    <w:rsid w:val="00F61B87"/>
    <w:rsid w:val="00F62162"/>
    <w:rsid w:val="00F62E2E"/>
    <w:rsid w:val="00F63089"/>
    <w:rsid w:val="00F64252"/>
    <w:rsid w:val="00F6532A"/>
    <w:rsid w:val="00F6589D"/>
    <w:rsid w:val="00F65F0F"/>
    <w:rsid w:val="00F65F7A"/>
    <w:rsid w:val="00F66E1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EB6"/>
    <w:rsid w:val="00F75FBF"/>
    <w:rsid w:val="00F7629E"/>
    <w:rsid w:val="00F76E33"/>
    <w:rsid w:val="00F77106"/>
    <w:rsid w:val="00F777DD"/>
    <w:rsid w:val="00F77D01"/>
    <w:rsid w:val="00F77E4A"/>
    <w:rsid w:val="00F808B7"/>
    <w:rsid w:val="00F80BDE"/>
    <w:rsid w:val="00F81032"/>
    <w:rsid w:val="00F81A42"/>
    <w:rsid w:val="00F81A8A"/>
    <w:rsid w:val="00F81C03"/>
    <w:rsid w:val="00F821FB"/>
    <w:rsid w:val="00F82634"/>
    <w:rsid w:val="00F829C7"/>
    <w:rsid w:val="00F82B92"/>
    <w:rsid w:val="00F835D6"/>
    <w:rsid w:val="00F836D8"/>
    <w:rsid w:val="00F83EB2"/>
    <w:rsid w:val="00F84553"/>
    <w:rsid w:val="00F8520B"/>
    <w:rsid w:val="00F85A48"/>
    <w:rsid w:val="00F86064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272"/>
    <w:rsid w:val="00FA049A"/>
    <w:rsid w:val="00FA0893"/>
    <w:rsid w:val="00FA0972"/>
    <w:rsid w:val="00FA1F7A"/>
    <w:rsid w:val="00FA2B24"/>
    <w:rsid w:val="00FA2BA3"/>
    <w:rsid w:val="00FA3638"/>
    <w:rsid w:val="00FA5044"/>
    <w:rsid w:val="00FA53B0"/>
    <w:rsid w:val="00FA53FE"/>
    <w:rsid w:val="00FA697C"/>
    <w:rsid w:val="00FA6E85"/>
    <w:rsid w:val="00FA7C98"/>
    <w:rsid w:val="00FB06F7"/>
    <w:rsid w:val="00FB1311"/>
    <w:rsid w:val="00FB2266"/>
    <w:rsid w:val="00FB2F5C"/>
    <w:rsid w:val="00FB2FD7"/>
    <w:rsid w:val="00FB3AF0"/>
    <w:rsid w:val="00FB483E"/>
    <w:rsid w:val="00FB4EA2"/>
    <w:rsid w:val="00FB5AC9"/>
    <w:rsid w:val="00FB5CFC"/>
    <w:rsid w:val="00FC02A4"/>
    <w:rsid w:val="00FC0696"/>
    <w:rsid w:val="00FC0751"/>
    <w:rsid w:val="00FC1613"/>
    <w:rsid w:val="00FC2996"/>
    <w:rsid w:val="00FC31DF"/>
    <w:rsid w:val="00FC3C1D"/>
    <w:rsid w:val="00FC519B"/>
    <w:rsid w:val="00FC6402"/>
    <w:rsid w:val="00FC727A"/>
    <w:rsid w:val="00FC788F"/>
    <w:rsid w:val="00FC7E39"/>
    <w:rsid w:val="00FD0497"/>
    <w:rsid w:val="00FD0B66"/>
    <w:rsid w:val="00FD0B7F"/>
    <w:rsid w:val="00FD0D23"/>
    <w:rsid w:val="00FD2732"/>
    <w:rsid w:val="00FD27E7"/>
    <w:rsid w:val="00FD2814"/>
    <w:rsid w:val="00FD2F1F"/>
    <w:rsid w:val="00FD488B"/>
    <w:rsid w:val="00FD48E1"/>
    <w:rsid w:val="00FD4A91"/>
    <w:rsid w:val="00FD4ACA"/>
    <w:rsid w:val="00FD6175"/>
    <w:rsid w:val="00FD6F8A"/>
    <w:rsid w:val="00FD741C"/>
    <w:rsid w:val="00FD7732"/>
    <w:rsid w:val="00FD7AEB"/>
    <w:rsid w:val="00FE0C22"/>
    <w:rsid w:val="00FE1338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E7F44"/>
    <w:rsid w:val="00FF14F2"/>
    <w:rsid w:val="00FF1B75"/>
    <w:rsid w:val="00FF1BE5"/>
    <w:rsid w:val="00FF30F1"/>
    <w:rsid w:val="00FF3613"/>
    <w:rsid w:val="00FF3D28"/>
    <w:rsid w:val="00FF4271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34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DB8DFC64-646C-4A95-AE64-362544125C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A074A"/>
    <w:rPr>
      <w:rFonts w:ascii="B Nazanin" w:eastAsia="B Nazanin" w:hAnsi="B Nazanin" w:cs="B Nazanin"/>
      <w:sz w:val="26"/>
      <w:szCs w:val="28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1615B3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1615B3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7A00E7"/>
    <w:pPr>
      <w:keepNext/>
      <w:spacing w:after="200" w:line="240" w:lineRule="auto"/>
      <w:jc w:val="center"/>
    </w:pPr>
    <w:rPr>
      <w:sz w:val="24"/>
      <w:szCs w:val="24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8"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customStyle="1" w:styleId="nounderlines">
    <w:name w:val="nounderlines"/>
    <w:basedOn w:val="DefaultParagraphFont"/>
    <w:rsid w:val="00F4154A"/>
  </w:style>
  <w:style w:type="character" w:styleId="CommentReference">
    <w:name w:val="annotation reference"/>
    <w:basedOn w:val="DefaultParagraphFont"/>
    <w:uiPriority w:val="99"/>
    <w:semiHidden/>
    <w:unhideWhenUsed/>
    <w:rsid w:val="000228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228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228F8"/>
    <w:rPr>
      <w:rFonts w:ascii="B Nazanin" w:eastAsia="B Nazanin" w:hAnsi="B Nazanin" w:cs="B Nazanin"/>
      <w:sz w:val="20"/>
      <w:szCs w:val="20"/>
      <w:lang w:bidi="fa-IR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228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228F8"/>
    <w:rPr>
      <w:rFonts w:ascii="B Nazanin" w:eastAsia="B Nazanin" w:hAnsi="B Nazanin" w:cs="B Nazanin"/>
      <w:b/>
      <w:bCs/>
      <w:sz w:val="20"/>
      <w:szCs w:val="20"/>
      <w:lang w:bidi="fa-I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eader" Target="header1.xml"/><Relationship Id="rId21" Type="http://schemas.openxmlformats.org/officeDocument/2006/relationships/image" Target="media/image12.png"/><Relationship Id="rId34" Type="http://schemas.openxmlformats.org/officeDocument/2006/relationships/image" Target="media/image25.png"/><Relationship Id="rId42" Type="http://schemas.openxmlformats.org/officeDocument/2006/relationships/header" Target="header2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3.png"/><Relationship Id="rId37" Type="http://schemas.openxmlformats.org/officeDocument/2006/relationships/hyperlink" Target="https://scikit-learn.org/stable/modules/generated/sklearn.svm.SVC.html" TargetMode="External"/><Relationship Id="rId40" Type="http://schemas.openxmlformats.org/officeDocument/2006/relationships/footer" Target="footer3.xml"/><Relationship Id="rId45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towardsdatascience.com/hyperparameter-tuning-the-random-forest-in-python-using-scikit-learn-28d2aa77dd74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4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Relationship Id="rId35" Type="http://schemas.openxmlformats.org/officeDocument/2006/relationships/hyperlink" Target="https://machinelearningmastery.com/random-forest-ensemble-in-python/" TargetMode="External"/><Relationship Id="rId43" Type="http://schemas.openxmlformats.org/officeDocument/2006/relationships/footer" Target="footer4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4.png"/><Relationship Id="rId38" Type="http://schemas.openxmlformats.org/officeDocument/2006/relationships/hyperlink" Target="https://www.datacamp.com/community/tutorials/svm-classification-scikit-learn-python" TargetMode="External"/><Relationship Id="rId20" Type="http://schemas.openxmlformats.org/officeDocument/2006/relationships/image" Target="media/image11.png"/><Relationship Id="rId41" Type="http://schemas.openxmlformats.org/officeDocument/2006/relationships/image" Target="media/image2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0B6AC28F-B760-4130-B554-7E697D097F0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492</TotalTime>
  <Pages>84</Pages>
  <Words>16153</Words>
  <Characters>92074</Characters>
  <Application>Microsoft Office Word</Application>
  <DocSecurity>0</DocSecurity>
  <Lines>767</Lines>
  <Paragraphs>2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0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457</cp:revision>
  <cp:lastPrinted>2022-01-22T11:03:00Z</cp:lastPrinted>
  <dcterms:created xsi:type="dcterms:W3CDTF">2022-01-01T18:10:00Z</dcterms:created>
  <dcterms:modified xsi:type="dcterms:W3CDTF">2022-01-22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